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7E4D6A" w14:textId="61D2F456" w:rsidR="00E203C2" w:rsidRPr="005275DC" w:rsidRDefault="00E203C2" w:rsidP="00E203C2">
      <w:pPr>
        <w:rPr>
          <w:color w:val="FF0000"/>
        </w:rPr>
      </w:pPr>
      <w:r w:rsidRPr="005275DC">
        <w:rPr>
          <w:noProof/>
          <w:color w:val="FF0000"/>
          <w:lang w:eastAsia="en-GB" w:bidi="ar-SA"/>
        </w:rPr>
        <w:drawing>
          <wp:inline distT="0" distB="0" distL="0" distR="0" wp14:anchorId="0E3F3CD6" wp14:editId="74F46B58">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B6CD50A" w14:textId="77777777" w:rsidR="00E203C2" w:rsidRPr="005275DC" w:rsidRDefault="00E203C2" w:rsidP="00E203C2">
      <w:pPr>
        <w:rPr>
          <w:color w:val="FF0000"/>
        </w:rPr>
      </w:pPr>
    </w:p>
    <w:p w14:paraId="7935D24C" w14:textId="56F2CA9A" w:rsidR="00CA641D" w:rsidRPr="007E3BAB" w:rsidRDefault="007E3BAB" w:rsidP="00CA641D">
      <w:pPr>
        <w:rPr>
          <w:b/>
          <w:sz w:val="28"/>
          <w:szCs w:val="28"/>
        </w:rPr>
      </w:pPr>
      <w:r w:rsidRPr="007E3BAB">
        <w:rPr>
          <w:b/>
          <w:sz w:val="28"/>
          <w:szCs w:val="28"/>
        </w:rPr>
        <w:t>22</w:t>
      </w:r>
      <w:r w:rsidR="00CA641D" w:rsidRPr="007E3BAB">
        <w:rPr>
          <w:b/>
          <w:sz w:val="28"/>
          <w:szCs w:val="28"/>
        </w:rPr>
        <w:t xml:space="preserve"> </w:t>
      </w:r>
      <w:r w:rsidRPr="007E3BAB">
        <w:rPr>
          <w:b/>
          <w:sz w:val="28"/>
          <w:szCs w:val="28"/>
        </w:rPr>
        <w:t>May 2020</w:t>
      </w:r>
    </w:p>
    <w:p w14:paraId="20D19C81" w14:textId="5E7FAC97" w:rsidR="00CA641D" w:rsidRPr="00C103ED" w:rsidRDefault="00CA641D" w:rsidP="00CA641D">
      <w:pPr>
        <w:rPr>
          <w:b/>
          <w:sz w:val="28"/>
          <w:szCs w:val="28"/>
        </w:rPr>
      </w:pPr>
      <w:r w:rsidRPr="00C103ED">
        <w:rPr>
          <w:b/>
          <w:sz w:val="28"/>
          <w:szCs w:val="28"/>
        </w:rPr>
        <w:t>[</w:t>
      </w:r>
      <w:r w:rsidR="00C103ED" w:rsidRPr="00C103ED">
        <w:rPr>
          <w:b/>
          <w:sz w:val="28"/>
          <w:szCs w:val="28"/>
        </w:rPr>
        <w:t>124</w:t>
      </w:r>
      <w:r w:rsidRPr="00C103ED">
        <w:rPr>
          <w:b/>
          <w:sz w:val="28"/>
          <w:szCs w:val="28"/>
        </w:rPr>
        <w:t>-</w:t>
      </w:r>
      <w:r w:rsidR="00C103ED" w:rsidRPr="00C103ED">
        <w:rPr>
          <w:b/>
          <w:sz w:val="28"/>
          <w:szCs w:val="28"/>
        </w:rPr>
        <w:t>20</w:t>
      </w:r>
      <w:r w:rsidRPr="00C103ED">
        <w:rPr>
          <w:b/>
          <w:sz w:val="28"/>
          <w:szCs w:val="28"/>
        </w:rPr>
        <w:t>]</w:t>
      </w:r>
    </w:p>
    <w:p w14:paraId="246DD41C" w14:textId="77777777" w:rsidR="0057615C" w:rsidRPr="005275DC" w:rsidRDefault="0057615C" w:rsidP="00690206">
      <w:pPr>
        <w:pStyle w:val="FSTitle"/>
        <w:rPr>
          <w:b/>
          <w:color w:val="FF0000"/>
          <w:sz w:val="22"/>
        </w:rPr>
      </w:pPr>
    </w:p>
    <w:p w14:paraId="246F0872" w14:textId="77777777" w:rsidR="00092CDA" w:rsidRPr="00DC484E" w:rsidRDefault="00092CDA" w:rsidP="00690206">
      <w:pPr>
        <w:pStyle w:val="FSTitle"/>
        <w:rPr>
          <w:b/>
        </w:rPr>
      </w:pPr>
      <w:r w:rsidRPr="00DC484E">
        <w:rPr>
          <w:b/>
        </w:rPr>
        <w:t>S</w:t>
      </w:r>
      <w:r w:rsidR="00B12F1E" w:rsidRPr="00DC484E">
        <w:rPr>
          <w:b/>
        </w:rPr>
        <w:t>upporting document</w:t>
      </w:r>
      <w:r w:rsidRPr="00DC484E">
        <w:rPr>
          <w:b/>
        </w:rPr>
        <w:t xml:space="preserve"> </w:t>
      </w:r>
      <w:r w:rsidR="00C719EF" w:rsidRPr="00DC484E">
        <w:rPr>
          <w:b/>
        </w:rPr>
        <w:t>1</w:t>
      </w:r>
    </w:p>
    <w:p w14:paraId="52A3C1D3" w14:textId="77777777" w:rsidR="00BA24E2" w:rsidRPr="005275DC" w:rsidRDefault="00BA24E2" w:rsidP="00E203C2">
      <w:pPr>
        <w:rPr>
          <w:color w:val="FF0000"/>
        </w:rPr>
      </w:pPr>
    </w:p>
    <w:p w14:paraId="6F4F8F45" w14:textId="593DE182" w:rsidR="00D056F1" w:rsidRPr="005275DC" w:rsidRDefault="00867C4B" w:rsidP="00690206">
      <w:pPr>
        <w:pStyle w:val="FSTitle"/>
      </w:pPr>
      <w:r w:rsidRPr="005275DC">
        <w:t>Safety A</w:t>
      </w:r>
      <w:r w:rsidR="00320839" w:rsidRPr="005275DC">
        <w:t>ssessment</w:t>
      </w:r>
      <w:r w:rsidR="006B5EBE" w:rsidRPr="005275DC">
        <w:t xml:space="preserve"> </w:t>
      </w:r>
      <w:bookmarkStart w:id="0" w:name="_GoBack"/>
      <w:bookmarkEnd w:id="0"/>
      <w:r w:rsidRPr="005275DC">
        <w:t>Report</w:t>
      </w:r>
      <w:r w:rsidR="00044F0F" w:rsidRPr="005275DC">
        <w:t xml:space="preserve"> </w:t>
      </w:r>
      <w:r w:rsidR="006B5EBE" w:rsidRPr="005275DC">
        <w:t xml:space="preserve">– </w:t>
      </w:r>
      <w:r w:rsidR="00D056F1" w:rsidRPr="005275DC">
        <w:t>A</w:t>
      </w:r>
      <w:r w:rsidR="00B12F1E" w:rsidRPr="005275DC">
        <w:t>pplication</w:t>
      </w:r>
      <w:r w:rsidR="00D056F1" w:rsidRPr="005275DC">
        <w:t xml:space="preserve"> A</w:t>
      </w:r>
      <w:r w:rsidR="005275DC">
        <w:t>119</w:t>
      </w:r>
      <w:r w:rsidR="00C719EF" w:rsidRPr="005275DC">
        <w:t>9</w:t>
      </w:r>
    </w:p>
    <w:p w14:paraId="5A383F2E" w14:textId="77777777" w:rsidR="00E203C2" w:rsidRPr="005275DC" w:rsidRDefault="00E203C2" w:rsidP="00690206"/>
    <w:p w14:paraId="3ADC9DF4" w14:textId="0FC624F1" w:rsidR="00D056F1" w:rsidRPr="005275DC" w:rsidRDefault="00C719EF" w:rsidP="00690206">
      <w:pPr>
        <w:pStyle w:val="FSTitle"/>
      </w:pPr>
      <w:r w:rsidRPr="005275DC">
        <w:rPr>
          <w:szCs w:val="32"/>
        </w:rPr>
        <w:t xml:space="preserve">Food derived from </w:t>
      </w:r>
      <w:r w:rsidR="005275DC">
        <w:rPr>
          <w:szCs w:val="32"/>
        </w:rPr>
        <w:t>Innate potato lines V11 &amp; Z6</w:t>
      </w:r>
    </w:p>
    <w:p w14:paraId="3CA4761A" w14:textId="77777777" w:rsidR="00E203C2" w:rsidRPr="005275DC" w:rsidRDefault="00E203C2" w:rsidP="00E203C2">
      <w:pPr>
        <w:pBdr>
          <w:bottom w:val="single" w:sz="12" w:space="1" w:color="auto"/>
        </w:pBdr>
        <w:spacing w:line="280" w:lineRule="exact"/>
        <w:rPr>
          <w:rFonts w:cs="Arial"/>
          <w:bCs/>
          <w:color w:val="FF0000"/>
        </w:rPr>
      </w:pPr>
    </w:p>
    <w:p w14:paraId="0C53A2D5" w14:textId="77777777" w:rsidR="00E203C2" w:rsidRPr="005275DC" w:rsidRDefault="00E203C2" w:rsidP="00E203C2">
      <w:pPr>
        <w:rPr>
          <w:color w:val="FF0000"/>
        </w:rPr>
      </w:pPr>
    </w:p>
    <w:p w14:paraId="7F9A819E" w14:textId="061C7A77" w:rsidR="00092CDA" w:rsidRPr="005275DC" w:rsidRDefault="00092CDA" w:rsidP="00352CF2">
      <w:pPr>
        <w:pStyle w:val="Heading1"/>
        <w:spacing w:before="0"/>
      </w:pPr>
      <w:bookmarkStart w:id="1" w:name="_Toc286391001"/>
      <w:bookmarkStart w:id="2" w:name="_Toc300933414"/>
      <w:bookmarkStart w:id="3" w:name="_Toc38956922"/>
      <w:r w:rsidRPr="005275DC">
        <w:t xml:space="preserve">Executive </w:t>
      </w:r>
      <w:r w:rsidR="00B12F1E" w:rsidRPr="005275DC">
        <w:t>s</w:t>
      </w:r>
      <w:r w:rsidRPr="005275DC">
        <w:t>ummary</w:t>
      </w:r>
      <w:bookmarkEnd w:id="1"/>
      <w:bookmarkEnd w:id="2"/>
      <w:bookmarkEnd w:id="3"/>
    </w:p>
    <w:p w14:paraId="0522CB0B" w14:textId="23550A56" w:rsidR="003E26C3" w:rsidRPr="005275DC" w:rsidRDefault="003E26C3" w:rsidP="00BD7646">
      <w:pPr>
        <w:pStyle w:val="Heading3"/>
      </w:pPr>
      <w:bookmarkStart w:id="4" w:name="_Toc482093313"/>
      <w:bookmarkStart w:id="5" w:name="_Toc482255792"/>
      <w:bookmarkStart w:id="6" w:name="_Toc488842311"/>
      <w:bookmarkStart w:id="7" w:name="_Toc488842421"/>
      <w:bookmarkStart w:id="8" w:name="_Toc38956923"/>
      <w:r w:rsidRPr="005275DC">
        <w:t>Background</w:t>
      </w:r>
      <w:bookmarkEnd w:id="4"/>
      <w:bookmarkEnd w:id="5"/>
      <w:bookmarkEnd w:id="6"/>
      <w:bookmarkEnd w:id="7"/>
      <w:bookmarkEnd w:id="8"/>
    </w:p>
    <w:p w14:paraId="3BAE1DA7" w14:textId="7C47693D" w:rsidR="00737EE5" w:rsidRDefault="00DC484E" w:rsidP="00035FC1">
      <w:r w:rsidRPr="00DC484E">
        <w:t>Application A1199</w:t>
      </w:r>
      <w:r w:rsidR="00126434" w:rsidRPr="00DC484E">
        <w:t xml:space="preserve"> seeks approval for the sale of food derived from genetically modified </w:t>
      </w:r>
      <w:r w:rsidR="006063BB">
        <w:t xml:space="preserve">(GM) </w:t>
      </w:r>
      <w:r w:rsidR="00126434" w:rsidRPr="00DC484E">
        <w:t xml:space="preserve">potatoes that have </w:t>
      </w:r>
      <w:r w:rsidR="006E635C">
        <w:t>reduced</w:t>
      </w:r>
      <w:r w:rsidR="006E635C" w:rsidRPr="00DC484E">
        <w:t xml:space="preserve"> </w:t>
      </w:r>
      <w:r w:rsidR="007B48CA" w:rsidRPr="00DC484E">
        <w:t>acrylamide potential</w:t>
      </w:r>
      <w:r w:rsidR="007B48CA">
        <w:t>,</w:t>
      </w:r>
      <w:r w:rsidR="007B48CA" w:rsidRPr="007B48CA">
        <w:t xml:space="preserve"> </w:t>
      </w:r>
      <w:r w:rsidR="007B48CA" w:rsidRPr="00DC484E">
        <w:t>reduced blackspot bruising</w:t>
      </w:r>
      <w:r w:rsidR="007B48CA">
        <w:t xml:space="preserve"> and</w:t>
      </w:r>
      <w:r w:rsidR="007B48CA" w:rsidRPr="00DC484E">
        <w:t xml:space="preserve"> </w:t>
      </w:r>
      <w:r w:rsidR="00126434" w:rsidRPr="00DC484E">
        <w:t>re</w:t>
      </w:r>
      <w:r w:rsidR="007B48CA">
        <w:t>sistance to foliar late blight</w:t>
      </w:r>
      <w:r w:rsidR="009D14E1" w:rsidRPr="00DC484E">
        <w:t>.</w:t>
      </w:r>
    </w:p>
    <w:p w14:paraId="58A46A73" w14:textId="77777777" w:rsidR="00737EE5" w:rsidRDefault="00737EE5" w:rsidP="00035FC1"/>
    <w:p w14:paraId="703FA582" w14:textId="3ECD8E36" w:rsidR="006E635C" w:rsidRDefault="00DC484E" w:rsidP="0003164E">
      <w:r w:rsidRPr="00AA6B2E">
        <w:t>Two</w:t>
      </w:r>
      <w:r w:rsidR="0039396C" w:rsidRPr="00AA6B2E">
        <w:t xml:space="preserve"> potato </w:t>
      </w:r>
      <w:r w:rsidR="000713BE" w:rsidRPr="00AA6B2E">
        <w:t xml:space="preserve">lines </w:t>
      </w:r>
      <w:r w:rsidR="00737EE5">
        <w:t>were</w:t>
      </w:r>
      <w:r w:rsidR="0039396C" w:rsidRPr="00AA6B2E">
        <w:t xml:space="preserve"> </w:t>
      </w:r>
      <w:r w:rsidR="000713BE" w:rsidRPr="00AA6B2E">
        <w:t>generated using</w:t>
      </w:r>
      <w:r w:rsidR="0039396C" w:rsidRPr="00AA6B2E">
        <w:t xml:space="preserve"> a two-step transformation process </w:t>
      </w:r>
      <w:r w:rsidR="009261DE">
        <w:t>of</w:t>
      </w:r>
      <w:r w:rsidR="009261DE" w:rsidRPr="00AA6B2E">
        <w:t xml:space="preserve"> </w:t>
      </w:r>
      <w:r w:rsidRPr="00AA6B2E">
        <w:t>the Snowden potato variety</w:t>
      </w:r>
      <w:r w:rsidR="0039396C" w:rsidRPr="00AA6B2E">
        <w:t xml:space="preserve">. </w:t>
      </w:r>
      <w:r w:rsidR="0058386C">
        <w:t>Line</w:t>
      </w:r>
      <w:r w:rsidR="00AA6B2E">
        <w:t xml:space="preserve"> V11</w:t>
      </w:r>
      <w:r w:rsidR="0058386C">
        <w:rPr>
          <w:rFonts w:cs="Arial"/>
        </w:rPr>
        <w:t xml:space="preserve"> </w:t>
      </w:r>
      <w:r w:rsidR="00AA6B2E">
        <w:t xml:space="preserve">has been genetically modified to </w:t>
      </w:r>
      <w:r w:rsidR="0058386C">
        <w:t>silence four endogenous genes</w:t>
      </w:r>
      <w:r w:rsidR="006E635C">
        <w:t xml:space="preserve"> via RNA interference (RNAi)</w:t>
      </w:r>
      <w:r w:rsidR="0058386C">
        <w:t>:</w:t>
      </w:r>
      <w:r w:rsidR="006E635C">
        <w:t xml:space="preserve"> </w:t>
      </w:r>
      <w:r w:rsidR="0058386C" w:rsidRPr="0058386C">
        <w:rPr>
          <w:i/>
        </w:rPr>
        <w:t>Asn1</w:t>
      </w:r>
      <w:r w:rsidR="0058386C">
        <w:t xml:space="preserve"> encoding </w:t>
      </w:r>
      <w:r w:rsidR="00EF35F0">
        <w:t>asparagine synthetase</w:t>
      </w:r>
      <w:r w:rsidR="006E635C">
        <w:t xml:space="preserve">; </w:t>
      </w:r>
      <w:r w:rsidR="0058386C" w:rsidRPr="0058386C">
        <w:rPr>
          <w:i/>
        </w:rPr>
        <w:t>Ppo5</w:t>
      </w:r>
      <w:r w:rsidR="0058386C">
        <w:t xml:space="preserve"> encoding </w:t>
      </w:r>
      <w:r w:rsidR="00B00125">
        <w:t>polyphenol oxidase</w:t>
      </w:r>
      <w:r w:rsidR="006E635C">
        <w:t xml:space="preserve">; </w:t>
      </w:r>
      <w:r w:rsidR="0058386C" w:rsidRPr="006874DA">
        <w:rPr>
          <w:i/>
        </w:rPr>
        <w:t>PhL</w:t>
      </w:r>
      <w:r w:rsidR="0058386C" w:rsidRPr="00EF35F0" w:rsidDel="0058386C">
        <w:t xml:space="preserve"> </w:t>
      </w:r>
      <w:r w:rsidR="0058386C">
        <w:t xml:space="preserve">encoding </w:t>
      </w:r>
      <w:r w:rsidR="00EF35F0">
        <w:t>phosphorylase-L</w:t>
      </w:r>
      <w:r w:rsidR="006E635C">
        <w:t xml:space="preserve">; and </w:t>
      </w:r>
      <w:r w:rsidR="006E635C" w:rsidRPr="0058386C">
        <w:rPr>
          <w:i/>
        </w:rPr>
        <w:t>R1</w:t>
      </w:r>
      <w:r w:rsidR="006E635C">
        <w:rPr>
          <w:i/>
        </w:rPr>
        <w:t xml:space="preserve"> </w:t>
      </w:r>
      <w:r w:rsidR="006E635C" w:rsidRPr="0003164E">
        <w:t>encoding</w:t>
      </w:r>
      <w:r w:rsidR="006E635C">
        <w:rPr>
          <w:i/>
        </w:rPr>
        <w:t xml:space="preserve"> </w:t>
      </w:r>
      <w:r w:rsidR="009A1EEB" w:rsidRPr="00EF35F0">
        <w:t>water dikinase</w:t>
      </w:r>
      <w:r w:rsidR="006E635C">
        <w:t xml:space="preserve">. </w:t>
      </w:r>
      <w:r w:rsidR="003517DD">
        <w:t xml:space="preserve">Silencing of the </w:t>
      </w:r>
      <w:r w:rsidR="003517DD" w:rsidRPr="0058386C">
        <w:rPr>
          <w:i/>
        </w:rPr>
        <w:t>Asn1</w:t>
      </w:r>
      <w:r w:rsidR="003517DD">
        <w:rPr>
          <w:i/>
        </w:rPr>
        <w:t xml:space="preserve">, </w:t>
      </w:r>
      <w:r w:rsidR="003517DD" w:rsidRPr="006874DA">
        <w:rPr>
          <w:i/>
        </w:rPr>
        <w:t>PhL</w:t>
      </w:r>
      <w:r w:rsidR="003517DD">
        <w:rPr>
          <w:i/>
        </w:rPr>
        <w:t xml:space="preserve"> </w:t>
      </w:r>
      <w:r w:rsidR="003517DD">
        <w:t xml:space="preserve">and </w:t>
      </w:r>
      <w:r w:rsidR="003517DD" w:rsidRPr="0058386C">
        <w:rPr>
          <w:i/>
        </w:rPr>
        <w:t>R1</w:t>
      </w:r>
      <w:r w:rsidR="003517DD">
        <w:t xml:space="preserve"> genes results in</w:t>
      </w:r>
      <w:r w:rsidR="00E25C0A" w:rsidRPr="00E25C0A">
        <w:t xml:space="preserve"> reduced acrylamide potential</w:t>
      </w:r>
      <w:r w:rsidR="003239F0">
        <w:t xml:space="preserve"> and </w:t>
      </w:r>
      <w:r w:rsidR="003517DD">
        <w:t xml:space="preserve">silencing of the </w:t>
      </w:r>
      <w:r w:rsidR="003517DD" w:rsidRPr="0058386C">
        <w:rPr>
          <w:i/>
        </w:rPr>
        <w:t>Ppo5</w:t>
      </w:r>
      <w:r w:rsidR="003517DD">
        <w:t xml:space="preserve"> gene results in reduced </w:t>
      </w:r>
      <w:r w:rsidR="003239F0">
        <w:t>blackspot bruising</w:t>
      </w:r>
      <w:r w:rsidR="00E25C0A" w:rsidRPr="00E25C0A">
        <w:t>.</w:t>
      </w:r>
    </w:p>
    <w:p w14:paraId="01E00264" w14:textId="77777777" w:rsidR="006E635C" w:rsidRDefault="006E635C" w:rsidP="0003164E"/>
    <w:p w14:paraId="02D3D161" w14:textId="21AE004A" w:rsidR="00497019" w:rsidRPr="00E25C0A" w:rsidRDefault="0003164E" w:rsidP="0003164E">
      <w:r>
        <w:t xml:space="preserve">Line Z6 was derived through further genetic modification of line </w:t>
      </w:r>
      <w:r w:rsidR="00E25C0A">
        <w:t>V11</w:t>
      </w:r>
      <w:r w:rsidR="00AA6B2E">
        <w:t xml:space="preserve"> </w:t>
      </w:r>
      <w:r w:rsidR="006E635C">
        <w:t xml:space="preserve">to introduce the </w:t>
      </w:r>
      <w:r w:rsidR="006E635C" w:rsidRPr="006874DA">
        <w:rPr>
          <w:i/>
        </w:rPr>
        <w:t>Rpi-vnt1</w:t>
      </w:r>
      <w:r w:rsidR="006E635C">
        <w:t xml:space="preserve"> gene encoding the VNT1 protein for</w:t>
      </w:r>
      <w:r w:rsidR="00E25C0A" w:rsidRPr="00E25C0A">
        <w:t xml:space="preserve"> late bligh</w:t>
      </w:r>
      <w:r w:rsidR="00E65C35">
        <w:t>t resistance</w:t>
      </w:r>
      <w:r w:rsidR="00B276C0">
        <w:t>,</w:t>
      </w:r>
      <w:r w:rsidR="00E65C35">
        <w:t xml:space="preserve"> </w:t>
      </w:r>
      <w:r w:rsidR="006E635C">
        <w:t>as w</w:t>
      </w:r>
      <w:r w:rsidR="00EA7C69">
        <w:t xml:space="preserve">ell as </w:t>
      </w:r>
      <w:r w:rsidR="00B276C0">
        <w:t>silence</w:t>
      </w:r>
      <w:r w:rsidR="00662F6C">
        <w:t xml:space="preserve"> (via RNAi)</w:t>
      </w:r>
      <w:r w:rsidR="006E635C">
        <w:t xml:space="preserve"> an additional endogenous gene: </w:t>
      </w:r>
      <w:r w:rsidR="006E635C" w:rsidRPr="006874DA">
        <w:rPr>
          <w:i/>
        </w:rPr>
        <w:t>Vlnv</w:t>
      </w:r>
      <w:r w:rsidR="006E635C">
        <w:t xml:space="preserve"> encoding</w:t>
      </w:r>
      <w:r w:rsidR="00E25C0A" w:rsidRPr="00E25C0A">
        <w:t xml:space="preserve"> vacuolar invertase.</w:t>
      </w:r>
      <w:r w:rsidR="00E25C0A">
        <w:t xml:space="preserve"> </w:t>
      </w:r>
      <w:r>
        <w:t>In addition to being</w:t>
      </w:r>
      <w:r w:rsidR="0039396C" w:rsidRPr="00E25C0A">
        <w:t xml:space="preserve"> resistant to foliar late blight</w:t>
      </w:r>
      <w:r w:rsidR="00A64FB4">
        <w:t xml:space="preserve"> (a fungal pathogen of potatoes)</w:t>
      </w:r>
      <w:r>
        <w:t xml:space="preserve">, Z6 </w:t>
      </w:r>
      <w:r w:rsidR="000713BE" w:rsidRPr="00E25C0A">
        <w:t>exhibit</w:t>
      </w:r>
      <w:r w:rsidR="00A725EF">
        <w:t>s</w:t>
      </w:r>
      <w:r w:rsidR="000713BE" w:rsidRPr="00E25C0A">
        <w:t xml:space="preserve"> </w:t>
      </w:r>
      <w:r>
        <w:t xml:space="preserve">a </w:t>
      </w:r>
      <w:r w:rsidR="0039396C" w:rsidRPr="00713E8D">
        <w:t xml:space="preserve">further reduction </w:t>
      </w:r>
      <w:r>
        <w:t>in</w:t>
      </w:r>
      <w:r w:rsidRPr="00713E8D">
        <w:t xml:space="preserve"> </w:t>
      </w:r>
      <w:r w:rsidR="0039396C" w:rsidRPr="00713E8D">
        <w:t xml:space="preserve">acrylamide </w:t>
      </w:r>
      <w:r w:rsidR="0039396C" w:rsidRPr="00E25C0A">
        <w:t>potential</w:t>
      </w:r>
      <w:r>
        <w:t>. Like V11, Z6 also has</w:t>
      </w:r>
      <w:r w:rsidR="009E7AAA">
        <w:t xml:space="preserve"> reduced blackspot bruising</w:t>
      </w:r>
      <w:r w:rsidR="0039396C" w:rsidRPr="00E25C0A">
        <w:t>.</w:t>
      </w:r>
    </w:p>
    <w:p w14:paraId="19AB6205" w14:textId="77777777" w:rsidR="00DD629F" w:rsidRPr="005275DC" w:rsidRDefault="00DD629F" w:rsidP="00035FC1">
      <w:pPr>
        <w:rPr>
          <w:color w:val="FF0000"/>
        </w:rPr>
      </w:pPr>
    </w:p>
    <w:p w14:paraId="68380962" w14:textId="6411AAB5" w:rsidR="001C6A93" w:rsidRPr="00E65C35" w:rsidRDefault="00F37798" w:rsidP="00A64FB4">
      <w:r>
        <w:t xml:space="preserve">The enzymes encoded by the </w:t>
      </w:r>
      <w:r w:rsidRPr="00A64FB4">
        <w:rPr>
          <w:i/>
        </w:rPr>
        <w:t>PhL</w:t>
      </w:r>
      <w:r w:rsidRPr="00E65C35">
        <w:t xml:space="preserve">, </w:t>
      </w:r>
      <w:r w:rsidRPr="00E65C35">
        <w:rPr>
          <w:i/>
        </w:rPr>
        <w:t>R1</w:t>
      </w:r>
      <w:r w:rsidRPr="00E65C35">
        <w:t xml:space="preserve"> and</w:t>
      </w:r>
      <w:r>
        <w:t xml:space="preserve"> </w:t>
      </w:r>
      <w:r w:rsidRPr="005D1468">
        <w:rPr>
          <w:i/>
        </w:rPr>
        <w:t>Vlnv</w:t>
      </w:r>
      <w:r w:rsidRPr="00E65C35">
        <w:t xml:space="preserve"> </w:t>
      </w:r>
      <w:r>
        <w:t>genes are associated with the</w:t>
      </w:r>
      <w:r w:rsidRPr="00E65C35">
        <w:t xml:space="preserve"> </w:t>
      </w:r>
      <w:r w:rsidR="001C6A93" w:rsidRPr="00E65C35">
        <w:t>conversion of storage carbohydrates such as starch and sucrose into</w:t>
      </w:r>
      <w:r w:rsidR="009D14E1" w:rsidRPr="00E65C35">
        <w:t xml:space="preserve"> </w:t>
      </w:r>
      <w:r w:rsidR="001C6A93" w:rsidRPr="00E65C35">
        <w:t xml:space="preserve">the </w:t>
      </w:r>
      <w:r w:rsidR="009D14E1" w:rsidRPr="00E65C35">
        <w:t>reducing sugars, glucose and fructose</w:t>
      </w:r>
      <w:r>
        <w:t xml:space="preserve">. Asparagine synthetase encoded by the </w:t>
      </w:r>
      <w:r w:rsidRPr="00A64FB4">
        <w:rPr>
          <w:i/>
        </w:rPr>
        <w:t>Asn1</w:t>
      </w:r>
      <w:r>
        <w:t xml:space="preserve"> gene is involved in the biosynthesis of asparagine from aspartate and gl</w:t>
      </w:r>
      <w:r w:rsidR="00B00125">
        <w:t>utamine</w:t>
      </w:r>
      <w:r w:rsidR="00B276C0">
        <w:t>. P</w:t>
      </w:r>
      <w:r w:rsidR="00B00125">
        <w:t>olyphenol oxidase</w:t>
      </w:r>
      <w:r>
        <w:t xml:space="preserve"> encoded by </w:t>
      </w:r>
      <w:r w:rsidRPr="00A64FB4">
        <w:rPr>
          <w:i/>
        </w:rPr>
        <w:t>Ppo5</w:t>
      </w:r>
      <w:r>
        <w:t xml:space="preserve"> catalyses the oxidation of phenolic compounds in wounded plant tissues, resulting in the production of brown pigments. </w:t>
      </w:r>
    </w:p>
    <w:p w14:paraId="43D935D6" w14:textId="28E59879" w:rsidR="00F37798" w:rsidRDefault="00F37798" w:rsidP="00035FC1"/>
    <w:p w14:paraId="788A16BF" w14:textId="5BE43B43" w:rsidR="001A4620" w:rsidRPr="00E65C35" w:rsidRDefault="00A66F7D" w:rsidP="00035FC1">
      <w:r w:rsidRPr="00E65C35">
        <w:t>Decreasing</w:t>
      </w:r>
      <w:r w:rsidR="001C6A93" w:rsidRPr="00E65C35">
        <w:t xml:space="preserve"> the amount of reducing sugars and asparagine in the tubers lead</w:t>
      </w:r>
      <w:r w:rsidR="00A64FB4">
        <w:t>s</w:t>
      </w:r>
      <w:r w:rsidR="001C6A93" w:rsidRPr="00E65C35">
        <w:t xml:space="preserve"> to </w:t>
      </w:r>
      <w:r w:rsidR="00A64FB4">
        <w:t>reduced formation of</w:t>
      </w:r>
      <w:r w:rsidR="001C6A93" w:rsidRPr="00E65C35">
        <w:t xml:space="preserve"> acrylamide when potatoes are cooked </w:t>
      </w:r>
      <w:r w:rsidR="00D37CA3" w:rsidRPr="00E65C35">
        <w:t xml:space="preserve">at </w:t>
      </w:r>
      <w:r w:rsidR="00A64FB4">
        <w:t xml:space="preserve">high </w:t>
      </w:r>
      <w:r w:rsidR="00D37CA3" w:rsidRPr="00E65C35">
        <w:t>temperatures.</w:t>
      </w:r>
      <w:r w:rsidR="001A4620" w:rsidRPr="00E65C35">
        <w:t xml:space="preserve"> Minimising a</w:t>
      </w:r>
      <w:r w:rsidR="00D37CA3" w:rsidRPr="00E65C35">
        <w:t xml:space="preserve">crylamide </w:t>
      </w:r>
      <w:r w:rsidR="001A4620" w:rsidRPr="00E65C35">
        <w:t xml:space="preserve">in food </w:t>
      </w:r>
      <w:r w:rsidR="00126B54" w:rsidRPr="00E65C35">
        <w:t xml:space="preserve">is desirable </w:t>
      </w:r>
      <w:r w:rsidR="001A4620" w:rsidRPr="00E65C35">
        <w:t xml:space="preserve">because </w:t>
      </w:r>
      <w:r w:rsidR="00A64FB4">
        <w:t>it</w:t>
      </w:r>
      <w:r w:rsidR="00A64FB4" w:rsidRPr="00E65C35">
        <w:t xml:space="preserve"> </w:t>
      </w:r>
      <w:r w:rsidR="001A4620" w:rsidRPr="00E65C35">
        <w:t xml:space="preserve">has been </w:t>
      </w:r>
      <w:r w:rsidR="00126B54" w:rsidRPr="00E65C35">
        <w:t xml:space="preserve">shown to be </w:t>
      </w:r>
      <w:r w:rsidR="001A4620" w:rsidRPr="00E65C35">
        <w:t>a</w:t>
      </w:r>
      <w:r w:rsidR="00D37CA3" w:rsidRPr="00E65C35">
        <w:t xml:space="preserve"> carcinogen</w:t>
      </w:r>
      <w:r w:rsidR="00126B54" w:rsidRPr="00E65C35">
        <w:t xml:space="preserve"> in laboratory animals</w:t>
      </w:r>
      <w:r w:rsidR="001A4620" w:rsidRPr="00E65C35">
        <w:t>.</w:t>
      </w:r>
      <w:r w:rsidR="00D37CA3" w:rsidRPr="00E65C35">
        <w:t xml:space="preserve"> </w:t>
      </w:r>
      <w:r w:rsidR="001342F6" w:rsidRPr="00E65C35">
        <w:t>The main reason for r</w:t>
      </w:r>
      <w:r w:rsidR="001A4620" w:rsidRPr="00E65C35">
        <w:t>educing b</w:t>
      </w:r>
      <w:r w:rsidR="00D37CA3" w:rsidRPr="00E65C35">
        <w:t>lackspot bruising</w:t>
      </w:r>
      <w:r w:rsidR="001342F6" w:rsidRPr="00E65C35">
        <w:t>, which occurs during</w:t>
      </w:r>
      <w:r w:rsidR="000713BE" w:rsidRPr="00E65C35">
        <w:t xml:space="preserve"> harvesting,</w:t>
      </w:r>
      <w:r w:rsidR="001342F6" w:rsidRPr="00E65C35">
        <w:t xml:space="preserve"> packing and cutting,</w:t>
      </w:r>
      <w:r w:rsidR="00D37CA3" w:rsidRPr="00E65C35">
        <w:t xml:space="preserve"> </w:t>
      </w:r>
      <w:r w:rsidR="001342F6" w:rsidRPr="00E65C35">
        <w:t xml:space="preserve">is to </w:t>
      </w:r>
      <w:r w:rsidR="00BB6EFB">
        <w:t>limit</w:t>
      </w:r>
      <w:r w:rsidR="00BB6EFB" w:rsidRPr="00E65C35">
        <w:t xml:space="preserve"> </w:t>
      </w:r>
      <w:r w:rsidR="00D37CA3" w:rsidRPr="00E65C35">
        <w:t>food wastage.</w:t>
      </w:r>
      <w:r w:rsidR="001A4620" w:rsidRPr="00E65C35">
        <w:t xml:space="preserve"> </w:t>
      </w:r>
    </w:p>
    <w:p w14:paraId="7505611F" w14:textId="77777777" w:rsidR="00DD629F" w:rsidRPr="005275DC" w:rsidRDefault="00DD629F" w:rsidP="00035FC1">
      <w:pPr>
        <w:rPr>
          <w:color w:val="FF0000"/>
        </w:rPr>
      </w:pPr>
    </w:p>
    <w:p w14:paraId="1A24E8DD" w14:textId="7BD7035D" w:rsidR="003E26C3" w:rsidRPr="002E748E" w:rsidRDefault="003E26C3" w:rsidP="00035FC1">
      <w:r w:rsidRPr="002E748E">
        <w:lastRenderedPageBreak/>
        <w:t xml:space="preserve">This safety assessment addresses food safety and nutritional issues </w:t>
      </w:r>
      <w:r w:rsidR="00C3464B">
        <w:t>associated with the</w:t>
      </w:r>
      <w:r w:rsidRPr="002E748E">
        <w:t xml:space="preserve"> GM food</w:t>
      </w:r>
      <w:r w:rsidR="00C3464B">
        <w:t>.</w:t>
      </w:r>
      <w:r w:rsidRPr="002E748E">
        <w:t xml:space="preserve"> It therefore does not address: </w:t>
      </w:r>
    </w:p>
    <w:p w14:paraId="28DEB885" w14:textId="77777777" w:rsidR="00DD629F" w:rsidRPr="002E748E" w:rsidRDefault="00DD629F" w:rsidP="00035FC1"/>
    <w:p w14:paraId="15061425" w14:textId="59F154C5" w:rsidR="003E26C3" w:rsidRPr="002E748E" w:rsidRDefault="003E26C3" w:rsidP="003E26C3">
      <w:pPr>
        <w:pStyle w:val="FSBullet1"/>
      </w:pPr>
      <w:r w:rsidRPr="002E748E">
        <w:t>risks related to the environmental release of GM plants used in food production</w:t>
      </w:r>
    </w:p>
    <w:p w14:paraId="253F8937" w14:textId="77777777" w:rsidR="003E26C3" w:rsidRPr="002E748E" w:rsidRDefault="003E26C3" w:rsidP="003E26C3">
      <w:pPr>
        <w:pStyle w:val="FSBullet1"/>
      </w:pPr>
      <w:r w:rsidRPr="002E748E">
        <w:t>the safety of animal feed, or animals fed with feed, derived from GM plants</w:t>
      </w:r>
    </w:p>
    <w:p w14:paraId="6867314A" w14:textId="3E3D21B3" w:rsidR="003E26C3" w:rsidRPr="002E748E" w:rsidRDefault="003E26C3" w:rsidP="003E26C3">
      <w:pPr>
        <w:pStyle w:val="FSBullet1"/>
      </w:pPr>
      <w:r w:rsidRPr="002E748E">
        <w:t>the safety of food derived from the non-GM (conventional) plant.</w:t>
      </w:r>
    </w:p>
    <w:p w14:paraId="08730897" w14:textId="3881A9DE" w:rsidR="003E26C3" w:rsidRPr="00970974" w:rsidRDefault="003E26C3" w:rsidP="00BD7646">
      <w:pPr>
        <w:pStyle w:val="Heading3"/>
      </w:pPr>
      <w:bookmarkStart w:id="9" w:name="_Toc482093314"/>
      <w:bookmarkStart w:id="10" w:name="_Toc482255793"/>
      <w:bookmarkStart w:id="11" w:name="_Toc488842312"/>
      <w:bookmarkStart w:id="12" w:name="_Toc488842422"/>
      <w:bookmarkStart w:id="13" w:name="_Toc38956924"/>
      <w:r w:rsidRPr="00970974">
        <w:t>History of use</w:t>
      </w:r>
      <w:bookmarkEnd w:id="9"/>
      <w:bookmarkEnd w:id="10"/>
      <w:bookmarkEnd w:id="11"/>
      <w:bookmarkEnd w:id="12"/>
      <w:bookmarkEnd w:id="13"/>
    </w:p>
    <w:p w14:paraId="75883556" w14:textId="33B64BA3" w:rsidR="003E26C3" w:rsidRPr="007A7C99" w:rsidRDefault="003E26C3" w:rsidP="003E26C3">
      <w:r w:rsidRPr="007A7C99">
        <w:t xml:space="preserve">On a global scale, potato is the fourth most important food crop following maize, rice and wheat and is cultivated in over 100 countries. It has been cultivated for human consumption for thousands of years and has a long history of safe use as human food. Potatoes are typically cooked before consumption and are processed into food commodities such as </w:t>
      </w:r>
      <w:r w:rsidR="00A725EF" w:rsidRPr="007A7C99">
        <w:t xml:space="preserve">potato </w:t>
      </w:r>
      <w:r w:rsidR="00A725EF">
        <w:t>chips, pre-cooked French fries,</w:t>
      </w:r>
      <w:r w:rsidRPr="007A7C99">
        <w:t xml:space="preserve"> potato flour and potato starch. Potato is also used as a feed for domestic livestock and for the production of alcohol.</w:t>
      </w:r>
    </w:p>
    <w:p w14:paraId="7FD98EBB" w14:textId="62F01E5A" w:rsidR="003E26C3" w:rsidRPr="00970974" w:rsidRDefault="003E26C3" w:rsidP="00BD7646">
      <w:pPr>
        <w:pStyle w:val="Heading3"/>
      </w:pPr>
      <w:bookmarkStart w:id="14" w:name="_Toc482093315"/>
      <w:bookmarkStart w:id="15" w:name="_Toc482255794"/>
      <w:bookmarkStart w:id="16" w:name="_Toc488842313"/>
      <w:bookmarkStart w:id="17" w:name="_Toc488842423"/>
      <w:bookmarkStart w:id="18" w:name="_Toc38956925"/>
      <w:r w:rsidRPr="00970974">
        <w:t>Molecular characterisation</w:t>
      </w:r>
      <w:bookmarkEnd w:id="14"/>
      <w:bookmarkEnd w:id="15"/>
      <w:bookmarkEnd w:id="16"/>
      <w:bookmarkEnd w:id="17"/>
      <w:bookmarkEnd w:id="18"/>
    </w:p>
    <w:p w14:paraId="3C08FA2C" w14:textId="1195F1F2" w:rsidR="00E32E23" w:rsidRPr="0027799A" w:rsidRDefault="00463808" w:rsidP="00E0305D">
      <w:pPr>
        <w:pStyle w:val="FSBullet1"/>
        <w:numPr>
          <w:ilvl w:val="0"/>
          <w:numId w:val="0"/>
        </w:numPr>
      </w:pPr>
      <w:r w:rsidRPr="0027799A">
        <w:t>Comprehensive molecular analyses</w:t>
      </w:r>
      <w:r w:rsidR="002632ED" w:rsidRPr="0027799A">
        <w:t xml:space="preserve"> </w:t>
      </w:r>
      <w:r w:rsidRPr="0027799A">
        <w:t>indicate</w:t>
      </w:r>
      <w:r w:rsidR="002632ED" w:rsidRPr="0027799A">
        <w:t xml:space="preserve"> that a single </w:t>
      </w:r>
      <w:r w:rsidR="0091391C" w:rsidRPr="0027799A">
        <w:t>insertion</w:t>
      </w:r>
      <w:r w:rsidR="002632ED" w:rsidRPr="0027799A">
        <w:t xml:space="preserve"> occurred with each transformation step</w:t>
      </w:r>
      <w:r w:rsidR="00A1629E">
        <w:t xml:space="preserve"> </w:t>
      </w:r>
      <w:r w:rsidR="00950577">
        <w:t>generating line</w:t>
      </w:r>
      <w:r w:rsidR="000B76DD">
        <w:t>s</w:t>
      </w:r>
      <w:r w:rsidR="00950577">
        <w:t xml:space="preserve"> V11 and Z6. Both</w:t>
      </w:r>
      <w:r w:rsidR="00B03D9D" w:rsidRPr="0027799A">
        <w:t xml:space="preserve"> </w:t>
      </w:r>
      <w:r w:rsidR="0042161A">
        <w:t>expression cassette</w:t>
      </w:r>
      <w:r w:rsidR="009F5E7C">
        <w:t>s</w:t>
      </w:r>
      <w:r w:rsidR="00B03D9D" w:rsidRPr="0027799A">
        <w:t xml:space="preserve"> </w:t>
      </w:r>
      <w:r w:rsidR="00A1629E">
        <w:t>are</w:t>
      </w:r>
      <w:r w:rsidR="00B03D9D" w:rsidRPr="0027799A">
        <w:t xml:space="preserve"> </w:t>
      </w:r>
      <w:r w:rsidR="00060C44">
        <w:t xml:space="preserve">stably </w:t>
      </w:r>
      <w:r w:rsidR="00B03D9D" w:rsidRPr="0027799A">
        <w:t xml:space="preserve">integrated </w:t>
      </w:r>
      <w:r w:rsidR="00950577">
        <w:t>into the potato genome and have</w:t>
      </w:r>
      <w:r w:rsidR="00BD0E41">
        <w:t xml:space="preserve"> the expected organisation</w:t>
      </w:r>
      <w:r w:rsidR="00E3274E">
        <w:t xml:space="preserve">, with no rearrangements or </w:t>
      </w:r>
      <w:r w:rsidR="00950577">
        <w:t xml:space="preserve">other </w:t>
      </w:r>
      <w:r w:rsidR="00E3274E">
        <w:t>DNA changes being identified</w:t>
      </w:r>
      <w:r w:rsidR="0042161A">
        <w:t>.</w:t>
      </w:r>
      <w:r w:rsidR="0091391C" w:rsidRPr="0027799A">
        <w:t xml:space="preserve"> </w:t>
      </w:r>
      <w:r w:rsidR="00E3274E">
        <w:t>The molecular analyses also confirmed that n</w:t>
      </w:r>
      <w:r w:rsidR="00D76FAD" w:rsidRPr="0027799A">
        <w:t xml:space="preserve">o antibiotic </w:t>
      </w:r>
      <w:r w:rsidRPr="0027799A">
        <w:t xml:space="preserve">resistance </w:t>
      </w:r>
      <w:r w:rsidR="00D76FAD" w:rsidRPr="0027799A">
        <w:t xml:space="preserve">genes or other </w:t>
      </w:r>
      <w:r w:rsidR="002C0597" w:rsidRPr="0027799A">
        <w:t>plasmid backbone sequences</w:t>
      </w:r>
      <w:r w:rsidR="00D76FAD" w:rsidRPr="0027799A">
        <w:t xml:space="preserve"> </w:t>
      </w:r>
      <w:r w:rsidR="0091391C" w:rsidRPr="0027799A">
        <w:t xml:space="preserve">are </w:t>
      </w:r>
      <w:r w:rsidR="002C0597" w:rsidRPr="0027799A">
        <w:t>present</w:t>
      </w:r>
      <w:r w:rsidR="00E32E23" w:rsidRPr="0027799A">
        <w:t>.</w:t>
      </w:r>
      <w:r w:rsidR="00060C44">
        <w:t xml:space="preserve"> </w:t>
      </w:r>
    </w:p>
    <w:p w14:paraId="693BC2FC" w14:textId="77777777" w:rsidR="00DD629F" w:rsidRPr="005275DC" w:rsidRDefault="00DD629F" w:rsidP="00035FC1">
      <w:pPr>
        <w:rPr>
          <w:color w:val="FF0000"/>
        </w:rPr>
      </w:pPr>
    </w:p>
    <w:p w14:paraId="5F630EC5" w14:textId="792A8F44" w:rsidR="00950577" w:rsidRDefault="00950577" w:rsidP="00A1629E">
      <w:pPr>
        <w:pStyle w:val="FSBullet1"/>
        <w:numPr>
          <w:ilvl w:val="0"/>
          <w:numId w:val="0"/>
        </w:numPr>
      </w:pPr>
      <w:r>
        <w:t>Molecular analyses also confirmed the silencing of all five targeted genes, with the expected changes to phenotype – reduced acrylamide potential and reduced blackspot bruising.</w:t>
      </w:r>
    </w:p>
    <w:p w14:paraId="19DAC02D" w14:textId="5D268763" w:rsidR="00D94FD1" w:rsidRPr="00970974" w:rsidRDefault="00D94FD1" w:rsidP="00BD7646">
      <w:pPr>
        <w:pStyle w:val="Heading3"/>
      </w:pPr>
      <w:bookmarkStart w:id="19" w:name="_Toc482093316"/>
      <w:bookmarkStart w:id="20" w:name="_Toc482255795"/>
      <w:bookmarkStart w:id="21" w:name="_Toc488842314"/>
      <w:bookmarkStart w:id="22" w:name="_Toc488842424"/>
      <w:bookmarkStart w:id="23" w:name="_Toc38956926"/>
      <w:r w:rsidRPr="00970974">
        <w:t xml:space="preserve">Characterisation and safety assessment of </w:t>
      </w:r>
      <w:r w:rsidR="00630DF4">
        <w:t>novel</w:t>
      </w:r>
      <w:r w:rsidR="00630DF4" w:rsidRPr="00970974">
        <w:t xml:space="preserve"> </w:t>
      </w:r>
      <w:r w:rsidRPr="00970974">
        <w:t>substances</w:t>
      </w:r>
      <w:bookmarkEnd w:id="19"/>
      <w:bookmarkEnd w:id="20"/>
      <w:bookmarkEnd w:id="21"/>
      <w:bookmarkEnd w:id="22"/>
      <w:bookmarkEnd w:id="23"/>
    </w:p>
    <w:p w14:paraId="1DECC40F" w14:textId="0F918821" w:rsidR="00D94FD1" w:rsidRPr="00EA7DD4" w:rsidRDefault="00493363" w:rsidP="005E345E">
      <w:pPr>
        <w:rPr>
          <w:lang w:eastAsia="en-AU" w:bidi="ar-SA"/>
        </w:rPr>
      </w:pPr>
      <w:r>
        <w:rPr>
          <w:lang w:eastAsia="en-AU" w:bidi="ar-SA"/>
        </w:rPr>
        <w:t xml:space="preserve">The only newly expressed protein is </w:t>
      </w:r>
      <w:r w:rsidR="0031746B" w:rsidRPr="00C31B88">
        <w:rPr>
          <w:lang w:eastAsia="en-AU" w:bidi="ar-SA"/>
        </w:rPr>
        <w:t xml:space="preserve">the </w:t>
      </w:r>
      <w:r w:rsidR="00C31B88" w:rsidRPr="00C31B88">
        <w:rPr>
          <w:lang w:eastAsia="en-AU" w:bidi="ar-SA"/>
        </w:rPr>
        <w:t xml:space="preserve">VNT1 </w:t>
      </w:r>
      <w:r w:rsidR="0031746B" w:rsidRPr="00C31B88">
        <w:rPr>
          <w:lang w:eastAsia="en-AU" w:bidi="ar-SA"/>
        </w:rPr>
        <w:t>protein</w:t>
      </w:r>
      <w:r>
        <w:rPr>
          <w:lang w:eastAsia="en-AU" w:bidi="ar-SA"/>
        </w:rPr>
        <w:t xml:space="preserve"> which is present in </w:t>
      </w:r>
      <w:r w:rsidRPr="00C31B88">
        <w:rPr>
          <w:lang w:eastAsia="en-AU" w:bidi="ar-SA"/>
        </w:rPr>
        <w:t>line Z6</w:t>
      </w:r>
      <w:r w:rsidR="0031746B" w:rsidRPr="00C31B88">
        <w:rPr>
          <w:lang w:eastAsia="en-AU" w:bidi="ar-SA"/>
        </w:rPr>
        <w:t xml:space="preserve">. </w:t>
      </w:r>
      <w:r w:rsidR="005E345E">
        <w:rPr>
          <w:lang w:eastAsia="en-AU" w:bidi="ar-SA"/>
        </w:rPr>
        <w:t xml:space="preserve">The safety of this protein has been assessed by FSANZ in a previous application (Application A1139). Additional </w:t>
      </w:r>
      <w:r w:rsidR="005E345E">
        <w:t>b</w:t>
      </w:r>
      <w:r w:rsidR="0031746B" w:rsidRPr="00C31B88">
        <w:t xml:space="preserve">ioinformatic </w:t>
      </w:r>
      <w:r>
        <w:t>analyses</w:t>
      </w:r>
      <w:r w:rsidRPr="00C31B88">
        <w:t xml:space="preserve"> </w:t>
      </w:r>
      <w:r w:rsidR="005E345E">
        <w:t xml:space="preserve">undertaken for this application </w:t>
      </w:r>
      <w:r w:rsidR="0031746B" w:rsidRPr="00C31B88">
        <w:t xml:space="preserve">confirmed the expressed protein is unlikely to be allergenic or toxic. </w:t>
      </w:r>
      <w:r w:rsidR="005E345E">
        <w:t>Expression levels of the VNT1 protein in tubers is below the level of quantitation.</w:t>
      </w:r>
    </w:p>
    <w:p w14:paraId="3F3ADAD4" w14:textId="0F696128" w:rsidR="00E32E23" w:rsidRPr="00EA7DD4" w:rsidRDefault="00E32E23" w:rsidP="00E32E23">
      <w:pPr>
        <w:rPr>
          <w:color w:val="F79646" w:themeColor="accent6"/>
          <w:lang w:eastAsia="en-AU" w:bidi="ar-SA"/>
        </w:rPr>
      </w:pPr>
    </w:p>
    <w:p w14:paraId="25423541" w14:textId="564BDF4F" w:rsidR="006F7D4B" w:rsidRPr="00C31B88" w:rsidRDefault="0055220D" w:rsidP="00DD629F">
      <w:pPr>
        <w:rPr>
          <w:lang w:val="en-AU" w:bidi="ar-SA"/>
        </w:rPr>
      </w:pPr>
      <w:r>
        <w:rPr>
          <w:lang w:val="en-AU" w:bidi="ar-SA"/>
        </w:rPr>
        <w:t xml:space="preserve">Other novel substances present in lines V11 and Z6 are the double-stranded RNA (dsRNA) molecules that are expressed to trigger RNAi. </w:t>
      </w:r>
      <w:r w:rsidR="005E345E">
        <w:rPr>
          <w:lang w:val="en-AU" w:bidi="ar-SA"/>
        </w:rPr>
        <w:t xml:space="preserve">The safety of these dsRNA were also assessed as part of A1139. </w:t>
      </w:r>
      <w:r w:rsidR="006F7D4B" w:rsidRPr="004F07EA">
        <w:rPr>
          <w:rFonts w:cs="Arial"/>
          <w:szCs w:val="22"/>
          <w:lang w:eastAsia="en-GB" w:bidi="ar-SA"/>
        </w:rPr>
        <w:t>There</w:t>
      </w:r>
      <w:r w:rsidR="006F7D4B" w:rsidRPr="00C31B88">
        <w:rPr>
          <w:rFonts w:cs="Arial"/>
          <w:szCs w:val="22"/>
          <w:lang w:eastAsia="en-GB" w:bidi="ar-SA"/>
        </w:rPr>
        <w:t xml:space="preserve"> are</w:t>
      </w:r>
      <w:r w:rsidR="00BD7646" w:rsidRPr="00C31B88">
        <w:rPr>
          <w:rFonts w:cs="Arial"/>
          <w:szCs w:val="22"/>
          <w:lang w:eastAsia="en-GB" w:bidi="ar-SA"/>
        </w:rPr>
        <w:t xml:space="preserve"> no </w:t>
      </w:r>
      <w:r w:rsidR="00A1629E">
        <w:rPr>
          <w:rFonts w:cs="Arial"/>
          <w:szCs w:val="22"/>
          <w:lang w:eastAsia="en-GB" w:bidi="ar-SA"/>
        </w:rPr>
        <w:t xml:space="preserve">safety </w:t>
      </w:r>
      <w:r w:rsidR="00BD7646" w:rsidRPr="00C31B88">
        <w:rPr>
          <w:rFonts w:cs="Arial"/>
          <w:szCs w:val="22"/>
          <w:lang w:eastAsia="en-GB" w:bidi="ar-SA"/>
        </w:rPr>
        <w:t xml:space="preserve">concerns regarding the </w:t>
      </w:r>
      <w:r>
        <w:rPr>
          <w:rFonts w:cs="Arial"/>
          <w:szCs w:val="22"/>
          <w:lang w:eastAsia="en-GB" w:bidi="ar-SA"/>
        </w:rPr>
        <w:t>presence</w:t>
      </w:r>
      <w:r w:rsidR="00A1629E">
        <w:rPr>
          <w:rFonts w:cs="Arial"/>
          <w:szCs w:val="22"/>
          <w:lang w:eastAsia="en-GB" w:bidi="ar-SA"/>
        </w:rPr>
        <w:t xml:space="preserve"> of the</w:t>
      </w:r>
      <w:r>
        <w:rPr>
          <w:rFonts w:cs="Arial"/>
          <w:szCs w:val="22"/>
          <w:lang w:eastAsia="en-GB" w:bidi="ar-SA"/>
        </w:rPr>
        <w:t>se</w:t>
      </w:r>
      <w:r w:rsidR="00A1629E">
        <w:rPr>
          <w:rFonts w:cs="Arial"/>
          <w:szCs w:val="22"/>
          <w:lang w:eastAsia="en-GB" w:bidi="ar-SA"/>
        </w:rPr>
        <w:t xml:space="preserve"> </w:t>
      </w:r>
      <w:r w:rsidR="00BD7646" w:rsidRPr="00C31B88">
        <w:rPr>
          <w:rFonts w:cs="Arial"/>
          <w:szCs w:val="22"/>
          <w:lang w:eastAsia="en-GB" w:bidi="ar-SA"/>
        </w:rPr>
        <w:t xml:space="preserve">dsRNA </w:t>
      </w:r>
      <w:r w:rsidR="00A1629E">
        <w:rPr>
          <w:rFonts w:cs="Arial"/>
          <w:szCs w:val="22"/>
          <w:lang w:eastAsia="en-GB" w:bidi="ar-SA"/>
        </w:rPr>
        <w:t xml:space="preserve">molecules </w:t>
      </w:r>
      <w:r w:rsidR="00BD7646" w:rsidRPr="00C31B88">
        <w:rPr>
          <w:rFonts w:cs="Arial"/>
          <w:szCs w:val="22"/>
          <w:lang w:eastAsia="en-GB" w:bidi="ar-SA"/>
        </w:rPr>
        <w:t xml:space="preserve">in </w:t>
      </w:r>
      <w:r w:rsidR="00C31B88" w:rsidRPr="00C31B88">
        <w:rPr>
          <w:rFonts w:cs="Arial"/>
          <w:szCs w:val="22"/>
          <w:lang w:eastAsia="en-GB" w:bidi="ar-SA"/>
        </w:rPr>
        <w:t>V11 and Z6</w:t>
      </w:r>
      <w:r w:rsidR="00BD7646" w:rsidRPr="00C31B88">
        <w:rPr>
          <w:rFonts w:cs="Arial"/>
          <w:szCs w:val="22"/>
          <w:lang w:eastAsia="en-GB" w:bidi="ar-SA"/>
        </w:rPr>
        <w:t xml:space="preserve">. </w:t>
      </w:r>
      <w:r w:rsidR="006F7D4B" w:rsidRPr="00C31B88">
        <w:rPr>
          <w:rFonts w:cs="Arial"/>
          <w:szCs w:val="22"/>
          <w:lang w:eastAsia="en-GB" w:bidi="ar-SA"/>
        </w:rPr>
        <w:t xml:space="preserve">The available data </w:t>
      </w:r>
      <w:r w:rsidR="006F7D4B" w:rsidRPr="00C31B88">
        <w:t>do not indicate the dsRNA</w:t>
      </w:r>
      <w:r w:rsidR="00A1629E">
        <w:t>s</w:t>
      </w:r>
      <w:r w:rsidR="006F7D4B" w:rsidRPr="00C31B88">
        <w:t xml:space="preserve"> expressed in these lines possess different characteristics, or </w:t>
      </w:r>
      <w:r w:rsidR="00A1629E">
        <w:t>are</w:t>
      </w:r>
      <w:r w:rsidR="00A1629E" w:rsidRPr="00C31B88">
        <w:t xml:space="preserve"> </w:t>
      </w:r>
      <w:r w:rsidR="006F7D4B" w:rsidRPr="00C31B88">
        <w:t xml:space="preserve">likely to pose a greater risk, than other RNAi mediators naturally present in potato. </w:t>
      </w:r>
      <w:r w:rsidR="006F7D4B" w:rsidRPr="00C31B88">
        <w:rPr>
          <w:rFonts w:cs="Arial"/>
          <w:szCs w:val="22"/>
          <w:lang w:eastAsia="en-GB" w:bidi="ar-SA"/>
        </w:rPr>
        <w:t xml:space="preserve"> </w:t>
      </w:r>
    </w:p>
    <w:p w14:paraId="77DEBE6F" w14:textId="4C66E92E" w:rsidR="003E26C3" w:rsidRPr="00970974" w:rsidRDefault="003E26C3" w:rsidP="00BD7646">
      <w:pPr>
        <w:pStyle w:val="Heading3"/>
        <w:rPr>
          <w:lang w:val="en-AU"/>
        </w:rPr>
      </w:pPr>
      <w:bookmarkStart w:id="24" w:name="_Toc482093317"/>
      <w:bookmarkStart w:id="25" w:name="_Toc482255796"/>
      <w:bookmarkStart w:id="26" w:name="_Toc488842315"/>
      <w:bookmarkStart w:id="27" w:name="_Toc488842425"/>
      <w:bookmarkStart w:id="28" w:name="_Toc38956927"/>
      <w:r w:rsidRPr="00970974">
        <w:t>Compositional analyses</w:t>
      </w:r>
      <w:bookmarkEnd w:id="24"/>
      <w:bookmarkEnd w:id="25"/>
      <w:bookmarkEnd w:id="26"/>
      <w:bookmarkEnd w:id="27"/>
      <w:bookmarkEnd w:id="28"/>
    </w:p>
    <w:p w14:paraId="0B2ADC93" w14:textId="781262A3" w:rsidR="006145B9" w:rsidRPr="005275DC" w:rsidRDefault="004F07EA" w:rsidP="00035FC1">
      <w:pPr>
        <w:rPr>
          <w:color w:val="FF0000"/>
          <w:lang w:val="en-AU"/>
        </w:rPr>
      </w:pPr>
      <w:r>
        <w:rPr>
          <w:lang w:val="en-AU"/>
        </w:rPr>
        <w:t>Detailed</w:t>
      </w:r>
      <w:r w:rsidR="007E38A0" w:rsidRPr="00D64817">
        <w:rPr>
          <w:lang w:val="en-AU"/>
        </w:rPr>
        <w:t xml:space="preserve"> c</w:t>
      </w:r>
      <w:r w:rsidR="006145B9" w:rsidRPr="00D64817">
        <w:rPr>
          <w:lang w:val="en-AU"/>
        </w:rPr>
        <w:t>ompositional analys</w:t>
      </w:r>
      <w:r>
        <w:rPr>
          <w:lang w:val="en-AU"/>
        </w:rPr>
        <w:t>e</w:t>
      </w:r>
      <w:r w:rsidR="006145B9" w:rsidRPr="00D64817">
        <w:rPr>
          <w:lang w:val="en-AU"/>
        </w:rPr>
        <w:t>s</w:t>
      </w:r>
      <w:r w:rsidR="007E38A0" w:rsidRPr="00D64817">
        <w:rPr>
          <w:lang w:val="en-AU"/>
        </w:rPr>
        <w:t xml:space="preserve"> </w:t>
      </w:r>
      <w:r>
        <w:rPr>
          <w:lang w:val="en-AU"/>
        </w:rPr>
        <w:t>were</w:t>
      </w:r>
      <w:r w:rsidRPr="00D64817">
        <w:rPr>
          <w:lang w:val="en-AU"/>
        </w:rPr>
        <w:t xml:space="preserve"> </w:t>
      </w:r>
      <w:r w:rsidR="007E38A0" w:rsidRPr="00D64817">
        <w:rPr>
          <w:lang w:val="en-AU"/>
        </w:rPr>
        <w:t xml:space="preserve">performed </w:t>
      </w:r>
      <w:r w:rsidR="00A66F7D" w:rsidRPr="00D64817">
        <w:rPr>
          <w:lang w:val="en-AU"/>
        </w:rPr>
        <w:t xml:space="preserve">on </w:t>
      </w:r>
      <w:r>
        <w:rPr>
          <w:lang w:val="en-AU"/>
        </w:rPr>
        <w:t xml:space="preserve">lines </w:t>
      </w:r>
      <w:r w:rsidR="00D64817" w:rsidRPr="00D64817">
        <w:rPr>
          <w:lang w:val="en-AU"/>
        </w:rPr>
        <w:t>V11 and Z6</w:t>
      </w:r>
      <w:r w:rsidR="006C5295" w:rsidRPr="00D64817">
        <w:rPr>
          <w:lang w:val="en-AU"/>
        </w:rPr>
        <w:t xml:space="preserve">. </w:t>
      </w:r>
      <w:r>
        <w:rPr>
          <w:lang w:val="en-AU"/>
        </w:rPr>
        <w:t>Analytes measured</w:t>
      </w:r>
      <w:r w:rsidRPr="00D64817">
        <w:rPr>
          <w:lang w:val="en-AU"/>
        </w:rPr>
        <w:t xml:space="preserve"> </w:t>
      </w:r>
      <w:r w:rsidR="006C5295" w:rsidRPr="00D64817">
        <w:rPr>
          <w:lang w:val="en-AU"/>
        </w:rPr>
        <w:t xml:space="preserve">were </w:t>
      </w:r>
      <w:r w:rsidR="006C5295" w:rsidRPr="00D64817">
        <w:t xml:space="preserve">proximates, fibre, vitamins, minerals, total amino acids, free amino acids, sucrose, reducing sugars (fructose and glucose), and glycoalkaloids. These </w:t>
      </w:r>
      <w:r w:rsidR="00880C27">
        <w:t xml:space="preserve">analyses confirmed the expected changes to </w:t>
      </w:r>
      <w:r w:rsidR="00880C27">
        <w:rPr>
          <w:lang w:val="en-AU"/>
        </w:rPr>
        <w:t xml:space="preserve">the levels of </w:t>
      </w:r>
      <w:r w:rsidR="00261E69" w:rsidRPr="00D64817">
        <w:rPr>
          <w:lang w:val="en-AU"/>
        </w:rPr>
        <w:t>sucrose, reducing sugars and asparagine</w:t>
      </w:r>
      <w:r w:rsidR="0025336E">
        <w:rPr>
          <w:lang w:val="en-AU"/>
        </w:rPr>
        <w:t xml:space="preserve"> as a result of RNAi mediated gene silencing</w:t>
      </w:r>
      <w:r>
        <w:rPr>
          <w:lang w:val="en-AU"/>
        </w:rPr>
        <w:t xml:space="preserve"> in both lines. </w:t>
      </w:r>
      <w:r w:rsidR="000F14EC">
        <w:rPr>
          <w:lang w:val="en-AU"/>
        </w:rPr>
        <w:t>These</w:t>
      </w:r>
      <w:r>
        <w:rPr>
          <w:lang w:val="en-AU"/>
        </w:rPr>
        <w:t xml:space="preserve"> </w:t>
      </w:r>
      <w:r>
        <w:rPr>
          <w:lang w:val="en-AU"/>
        </w:rPr>
        <w:lastRenderedPageBreak/>
        <w:t xml:space="preserve">changes </w:t>
      </w:r>
      <w:r w:rsidR="00880C27">
        <w:rPr>
          <w:lang w:val="en-AU"/>
        </w:rPr>
        <w:t>do not raise any food safety concerns</w:t>
      </w:r>
      <w:r w:rsidR="0042161A">
        <w:t>.</w:t>
      </w:r>
      <w:r>
        <w:t xml:space="preserve"> All other identified differences were within the range of natural variation.</w:t>
      </w:r>
    </w:p>
    <w:p w14:paraId="11273539" w14:textId="5438D3CE" w:rsidR="003E26C3" w:rsidRPr="00970974" w:rsidRDefault="003E26C3" w:rsidP="00BD7646">
      <w:pPr>
        <w:pStyle w:val="Heading3"/>
      </w:pPr>
      <w:bookmarkStart w:id="29" w:name="_Toc463967035"/>
      <w:bookmarkStart w:id="30" w:name="_Toc463967036"/>
      <w:bookmarkStart w:id="31" w:name="_Toc482093318"/>
      <w:bookmarkStart w:id="32" w:name="_Toc482255797"/>
      <w:bookmarkStart w:id="33" w:name="_Toc488842316"/>
      <w:bookmarkStart w:id="34" w:name="_Toc488842426"/>
      <w:bookmarkStart w:id="35" w:name="_Toc38956928"/>
      <w:bookmarkEnd w:id="29"/>
      <w:r w:rsidRPr="00970974">
        <w:t>Conclusion</w:t>
      </w:r>
      <w:bookmarkEnd w:id="30"/>
      <w:bookmarkEnd w:id="31"/>
      <w:bookmarkEnd w:id="32"/>
      <w:bookmarkEnd w:id="33"/>
      <w:bookmarkEnd w:id="34"/>
      <w:bookmarkEnd w:id="35"/>
    </w:p>
    <w:p w14:paraId="5EA57D2D" w14:textId="1CC92213" w:rsidR="008436C8" w:rsidRPr="005275DC" w:rsidRDefault="006F7D4B" w:rsidP="00856CB7">
      <w:pPr>
        <w:rPr>
          <w:bCs/>
          <w:color w:val="FF0000"/>
          <w:sz w:val="32"/>
          <w:szCs w:val="28"/>
          <w:lang w:bidi="ar-SA"/>
        </w:rPr>
      </w:pPr>
      <w:r w:rsidRPr="00D64817">
        <w:t xml:space="preserve">No potential public health and safety concerns have been identified in the </w:t>
      </w:r>
      <w:r w:rsidR="004F07EA">
        <w:t xml:space="preserve">food safety </w:t>
      </w:r>
      <w:r w:rsidRPr="00D64817">
        <w:t xml:space="preserve">assessment of lines </w:t>
      </w:r>
      <w:r w:rsidR="00D64817" w:rsidRPr="00D64817">
        <w:t>V11 and Z6</w:t>
      </w:r>
      <w:r w:rsidR="00662885" w:rsidRPr="00D64817">
        <w:t>.</w:t>
      </w:r>
      <w:r w:rsidR="00195001" w:rsidRPr="00D64817">
        <w:t xml:space="preserve"> </w:t>
      </w:r>
      <w:r w:rsidR="003E26C3" w:rsidRPr="00D64817">
        <w:t xml:space="preserve">On the basis of the data provided in the present </w:t>
      </w:r>
      <w:r w:rsidR="006063BB">
        <w:t>a</w:t>
      </w:r>
      <w:r w:rsidR="006063BB" w:rsidRPr="00D64817">
        <w:t>pplication</w:t>
      </w:r>
      <w:r w:rsidR="003E26C3" w:rsidRPr="00D64817">
        <w:t>, and other available information, food derived from</w:t>
      </w:r>
      <w:r w:rsidR="00CF78B1">
        <w:t xml:space="preserve"> potato lines</w:t>
      </w:r>
      <w:r w:rsidR="003E26C3" w:rsidRPr="00D64817">
        <w:t xml:space="preserve"> </w:t>
      </w:r>
      <w:r w:rsidR="00D64817" w:rsidRPr="00D64817">
        <w:t>V11 and Z6</w:t>
      </w:r>
      <w:r w:rsidR="003E26C3" w:rsidRPr="00D64817">
        <w:t xml:space="preserve"> is considered to be as safe for human consumption as food derived from conventional potato varieties.</w:t>
      </w:r>
    </w:p>
    <w:p w14:paraId="6B69FCCC" w14:textId="77777777" w:rsidR="00DD629F" w:rsidRPr="005275DC" w:rsidRDefault="00DD629F" w:rsidP="002A3314">
      <w:pPr>
        <w:pStyle w:val="TOCHeading"/>
        <w:rPr>
          <w:b w:val="0"/>
          <w:color w:val="FF0000"/>
          <w:sz w:val="32"/>
        </w:rPr>
        <w:sectPr w:rsidR="00DD629F" w:rsidRPr="005275DC" w:rsidSect="00CE2D05">
          <w:footerReference w:type="even" r:id="rId15"/>
          <w:footerReference w:type="default" r:id="rId16"/>
          <w:headerReference w:type="first" r:id="rId17"/>
          <w:type w:val="continuous"/>
          <w:pgSz w:w="11906" w:h="16838"/>
          <w:pgMar w:top="1418" w:right="1418" w:bottom="1418" w:left="1418" w:header="709" w:footer="709" w:gutter="0"/>
          <w:pgNumType w:fmt="lowerRoman" w:start="1"/>
          <w:cols w:space="708"/>
          <w:docGrid w:linePitch="360"/>
        </w:sectPr>
      </w:pPr>
    </w:p>
    <w:p w14:paraId="7AB9EE8D" w14:textId="4E27E431" w:rsidR="00562917" w:rsidRPr="00D64817" w:rsidRDefault="00562917" w:rsidP="002A3314">
      <w:pPr>
        <w:pStyle w:val="TOCHeading"/>
        <w:rPr>
          <w:b w:val="0"/>
          <w:sz w:val="32"/>
        </w:rPr>
      </w:pPr>
      <w:r w:rsidRPr="00D64817">
        <w:rPr>
          <w:b w:val="0"/>
          <w:sz w:val="32"/>
        </w:rPr>
        <w:lastRenderedPageBreak/>
        <w:t xml:space="preserve">Table of </w:t>
      </w:r>
      <w:r w:rsidR="00A77BFA" w:rsidRPr="00D64817">
        <w:rPr>
          <w:b w:val="0"/>
          <w:sz w:val="32"/>
        </w:rPr>
        <w:t>c</w:t>
      </w:r>
      <w:r w:rsidRPr="00D64817">
        <w:rPr>
          <w:b w:val="0"/>
          <w:sz w:val="32"/>
        </w:rPr>
        <w:t>ontents</w:t>
      </w:r>
    </w:p>
    <w:p w14:paraId="13700A6B" w14:textId="50D27379" w:rsidR="0081351C" w:rsidRDefault="00326D85">
      <w:pPr>
        <w:pStyle w:val="TOC1"/>
        <w:tabs>
          <w:tab w:val="right" w:leader="dot" w:pos="9060"/>
        </w:tabs>
        <w:rPr>
          <w:rFonts w:eastAsiaTheme="minorEastAsia" w:cstheme="minorBidi"/>
          <w:b w:val="0"/>
          <w:bCs w:val="0"/>
          <w:caps w:val="0"/>
          <w:noProof/>
          <w:sz w:val="22"/>
          <w:szCs w:val="22"/>
          <w:lang w:eastAsia="en-GB" w:bidi="ar-SA"/>
        </w:rPr>
      </w:pPr>
      <w:r w:rsidRPr="00D64817">
        <w:fldChar w:fldCharType="begin"/>
      </w:r>
      <w:r w:rsidRPr="00D64817">
        <w:instrText xml:space="preserve"> TOC \o "1-3" \h \z \u </w:instrText>
      </w:r>
      <w:r w:rsidRPr="00D64817">
        <w:fldChar w:fldCharType="separate"/>
      </w:r>
      <w:hyperlink w:anchor="_Toc38956922" w:history="1">
        <w:r w:rsidR="0081351C" w:rsidRPr="00BC41A5">
          <w:rPr>
            <w:rStyle w:val="Hyperlink"/>
            <w:noProof/>
          </w:rPr>
          <w:t>Executive summary</w:t>
        </w:r>
        <w:r w:rsidR="0081351C">
          <w:rPr>
            <w:noProof/>
            <w:webHidden/>
          </w:rPr>
          <w:tab/>
        </w:r>
        <w:r w:rsidR="0081351C">
          <w:rPr>
            <w:noProof/>
            <w:webHidden/>
          </w:rPr>
          <w:fldChar w:fldCharType="begin"/>
        </w:r>
        <w:r w:rsidR="0081351C">
          <w:rPr>
            <w:noProof/>
            <w:webHidden/>
          </w:rPr>
          <w:instrText xml:space="preserve"> PAGEREF _Toc38956922 \h </w:instrText>
        </w:r>
        <w:r w:rsidR="0081351C">
          <w:rPr>
            <w:noProof/>
            <w:webHidden/>
          </w:rPr>
        </w:r>
        <w:r w:rsidR="0081351C">
          <w:rPr>
            <w:noProof/>
            <w:webHidden/>
          </w:rPr>
          <w:fldChar w:fldCharType="separate"/>
        </w:r>
        <w:r w:rsidR="000E5B91">
          <w:rPr>
            <w:noProof/>
            <w:webHidden/>
          </w:rPr>
          <w:t>i</w:t>
        </w:r>
        <w:r w:rsidR="0081351C">
          <w:rPr>
            <w:noProof/>
            <w:webHidden/>
          </w:rPr>
          <w:fldChar w:fldCharType="end"/>
        </w:r>
      </w:hyperlink>
    </w:p>
    <w:p w14:paraId="4C4C5AE6" w14:textId="321C4366" w:rsidR="0081351C" w:rsidRDefault="00F834CC">
      <w:pPr>
        <w:pStyle w:val="TOC3"/>
        <w:rPr>
          <w:rFonts w:eastAsiaTheme="minorEastAsia" w:cstheme="minorBidi"/>
          <w:i w:val="0"/>
          <w:iCs w:val="0"/>
          <w:noProof/>
          <w:sz w:val="22"/>
          <w:szCs w:val="22"/>
          <w:lang w:eastAsia="en-GB" w:bidi="ar-SA"/>
        </w:rPr>
      </w:pPr>
      <w:hyperlink w:anchor="_Toc38956923" w:history="1">
        <w:r w:rsidR="0081351C" w:rsidRPr="00BC41A5">
          <w:rPr>
            <w:rStyle w:val="Hyperlink"/>
            <w:noProof/>
          </w:rPr>
          <w:t>Background</w:t>
        </w:r>
        <w:r w:rsidR="0081351C">
          <w:rPr>
            <w:noProof/>
            <w:webHidden/>
          </w:rPr>
          <w:tab/>
        </w:r>
        <w:r w:rsidR="0081351C">
          <w:rPr>
            <w:noProof/>
            <w:webHidden/>
          </w:rPr>
          <w:fldChar w:fldCharType="begin"/>
        </w:r>
        <w:r w:rsidR="0081351C">
          <w:rPr>
            <w:noProof/>
            <w:webHidden/>
          </w:rPr>
          <w:instrText xml:space="preserve"> PAGEREF _Toc38956923 \h </w:instrText>
        </w:r>
        <w:r w:rsidR="0081351C">
          <w:rPr>
            <w:noProof/>
            <w:webHidden/>
          </w:rPr>
        </w:r>
        <w:r w:rsidR="0081351C">
          <w:rPr>
            <w:noProof/>
            <w:webHidden/>
          </w:rPr>
          <w:fldChar w:fldCharType="separate"/>
        </w:r>
        <w:r w:rsidR="000E5B91">
          <w:rPr>
            <w:noProof/>
            <w:webHidden/>
          </w:rPr>
          <w:t>i</w:t>
        </w:r>
        <w:r w:rsidR="0081351C">
          <w:rPr>
            <w:noProof/>
            <w:webHidden/>
          </w:rPr>
          <w:fldChar w:fldCharType="end"/>
        </w:r>
      </w:hyperlink>
    </w:p>
    <w:p w14:paraId="284813F4" w14:textId="548852F3" w:rsidR="0081351C" w:rsidRDefault="00F834CC">
      <w:pPr>
        <w:pStyle w:val="TOC3"/>
        <w:rPr>
          <w:rFonts w:eastAsiaTheme="minorEastAsia" w:cstheme="minorBidi"/>
          <w:i w:val="0"/>
          <w:iCs w:val="0"/>
          <w:noProof/>
          <w:sz w:val="22"/>
          <w:szCs w:val="22"/>
          <w:lang w:eastAsia="en-GB" w:bidi="ar-SA"/>
        </w:rPr>
      </w:pPr>
      <w:hyperlink w:anchor="_Toc38956924" w:history="1">
        <w:r w:rsidR="0081351C" w:rsidRPr="00BC41A5">
          <w:rPr>
            <w:rStyle w:val="Hyperlink"/>
            <w:noProof/>
          </w:rPr>
          <w:t>History of use</w:t>
        </w:r>
        <w:r w:rsidR="0081351C">
          <w:rPr>
            <w:noProof/>
            <w:webHidden/>
          </w:rPr>
          <w:tab/>
        </w:r>
        <w:r w:rsidR="0081351C">
          <w:rPr>
            <w:noProof/>
            <w:webHidden/>
          </w:rPr>
          <w:fldChar w:fldCharType="begin"/>
        </w:r>
        <w:r w:rsidR="0081351C">
          <w:rPr>
            <w:noProof/>
            <w:webHidden/>
          </w:rPr>
          <w:instrText xml:space="preserve"> PAGEREF _Toc38956924 \h </w:instrText>
        </w:r>
        <w:r w:rsidR="0081351C">
          <w:rPr>
            <w:noProof/>
            <w:webHidden/>
          </w:rPr>
        </w:r>
        <w:r w:rsidR="0081351C">
          <w:rPr>
            <w:noProof/>
            <w:webHidden/>
          </w:rPr>
          <w:fldChar w:fldCharType="separate"/>
        </w:r>
        <w:r w:rsidR="000E5B91">
          <w:rPr>
            <w:noProof/>
            <w:webHidden/>
          </w:rPr>
          <w:t>ii</w:t>
        </w:r>
        <w:r w:rsidR="0081351C">
          <w:rPr>
            <w:noProof/>
            <w:webHidden/>
          </w:rPr>
          <w:fldChar w:fldCharType="end"/>
        </w:r>
      </w:hyperlink>
    </w:p>
    <w:p w14:paraId="70324EC8" w14:textId="7D17783D" w:rsidR="0081351C" w:rsidRDefault="00F834CC">
      <w:pPr>
        <w:pStyle w:val="TOC3"/>
        <w:rPr>
          <w:rFonts w:eastAsiaTheme="minorEastAsia" w:cstheme="minorBidi"/>
          <w:i w:val="0"/>
          <w:iCs w:val="0"/>
          <w:noProof/>
          <w:sz w:val="22"/>
          <w:szCs w:val="22"/>
          <w:lang w:eastAsia="en-GB" w:bidi="ar-SA"/>
        </w:rPr>
      </w:pPr>
      <w:hyperlink w:anchor="_Toc38956925" w:history="1">
        <w:r w:rsidR="0081351C" w:rsidRPr="00BC41A5">
          <w:rPr>
            <w:rStyle w:val="Hyperlink"/>
            <w:noProof/>
          </w:rPr>
          <w:t>Molecular characterisation</w:t>
        </w:r>
        <w:r w:rsidR="0081351C">
          <w:rPr>
            <w:noProof/>
            <w:webHidden/>
          </w:rPr>
          <w:tab/>
        </w:r>
        <w:r w:rsidR="0081351C">
          <w:rPr>
            <w:noProof/>
            <w:webHidden/>
          </w:rPr>
          <w:fldChar w:fldCharType="begin"/>
        </w:r>
        <w:r w:rsidR="0081351C">
          <w:rPr>
            <w:noProof/>
            <w:webHidden/>
          </w:rPr>
          <w:instrText xml:space="preserve"> PAGEREF _Toc38956925 \h </w:instrText>
        </w:r>
        <w:r w:rsidR="0081351C">
          <w:rPr>
            <w:noProof/>
            <w:webHidden/>
          </w:rPr>
        </w:r>
        <w:r w:rsidR="0081351C">
          <w:rPr>
            <w:noProof/>
            <w:webHidden/>
          </w:rPr>
          <w:fldChar w:fldCharType="separate"/>
        </w:r>
        <w:r w:rsidR="000E5B91">
          <w:rPr>
            <w:noProof/>
            <w:webHidden/>
          </w:rPr>
          <w:t>ii</w:t>
        </w:r>
        <w:r w:rsidR="0081351C">
          <w:rPr>
            <w:noProof/>
            <w:webHidden/>
          </w:rPr>
          <w:fldChar w:fldCharType="end"/>
        </w:r>
      </w:hyperlink>
    </w:p>
    <w:p w14:paraId="55053203" w14:textId="4E2431E0" w:rsidR="0081351C" w:rsidRDefault="00F834CC">
      <w:pPr>
        <w:pStyle w:val="TOC3"/>
        <w:rPr>
          <w:rFonts w:eastAsiaTheme="minorEastAsia" w:cstheme="minorBidi"/>
          <w:i w:val="0"/>
          <w:iCs w:val="0"/>
          <w:noProof/>
          <w:sz w:val="22"/>
          <w:szCs w:val="22"/>
          <w:lang w:eastAsia="en-GB" w:bidi="ar-SA"/>
        </w:rPr>
      </w:pPr>
      <w:hyperlink w:anchor="_Toc38956926" w:history="1">
        <w:r w:rsidR="0081351C" w:rsidRPr="00BC41A5">
          <w:rPr>
            <w:rStyle w:val="Hyperlink"/>
            <w:noProof/>
          </w:rPr>
          <w:t>Characterisation and safety assessment of novel substances</w:t>
        </w:r>
        <w:r w:rsidR="0081351C">
          <w:rPr>
            <w:noProof/>
            <w:webHidden/>
          </w:rPr>
          <w:tab/>
        </w:r>
        <w:r w:rsidR="0081351C">
          <w:rPr>
            <w:noProof/>
            <w:webHidden/>
          </w:rPr>
          <w:fldChar w:fldCharType="begin"/>
        </w:r>
        <w:r w:rsidR="0081351C">
          <w:rPr>
            <w:noProof/>
            <w:webHidden/>
          </w:rPr>
          <w:instrText xml:space="preserve"> PAGEREF _Toc38956926 \h </w:instrText>
        </w:r>
        <w:r w:rsidR="0081351C">
          <w:rPr>
            <w:noProof/>
            <w:webHidden/>
          </w:rPr>
        </w:r>
        <w:r w:rsidR="0081351C">
          <w:rPr>
            <w:noProof/>
            <w:webHidden/>
          </w:rPr>
          <w:fldChar w:fldCharType="separate"/>
        </w:r>
        <w:r w:rsidR="000E5B91">
          <w:rPr>
            <w:noProof/>
            <w:webHidden/>
          </w:rPr>
          <w:t>ii</w:t>
        </w:r>
        <w:r w:rsidR="0081351C">
          <w:rPr>
            <w:noProof/>
            <w:webHidden/>
          </w:rPr>
          <w:fldChar w:fldCharType="end"/>
        </w:r>
      </w:hyperlink>
    </w:p>
    <w:p w14:paraId="435C7189" w14:textId="7FD30E81" w:rsidR="0081351C" w:rsidRDefault="00F834CC">
      <w:pPr>
        <w:pStyle w:val="TOC3"/>
        <w:rPr>
          <w:rFonts w:eastAsiaTheme="minorEastAsia" w:cstheme="minorBidi"/>
          <w:i w:val="0"/>
          <w:iCs w:val="0"/>
          <w:noProof/>
          <w:sz w:val="22"/>
          <w:szCs w:val="22"/>
          <w:lang w:eastAsia="en-GB" w:bidi="ar-SA"/>
        </w:rPr>
      </w:pPr>
      <w:hyperlink w:anchor="_Toc38956927" w:history="1">
        <w:r w:rsidR="0081351C" w:rsidRPr="00BC41A5">
          <w:rPr>
            <w:rStyle w:val="Hyperlink"/>
            <w:noProof/>
          </w:rPr>
          <w:t>Compositional analyses</w:t>
        </w:r>
        <w:r w:rsidR="0081351C">
          <w:rPr>
            <w:noProof/>
            <w:webHidden/>
          </w:rPr>
          <w:tab/>
        </w:r>
        <w:r w:rsidR="0081351C">
          <w:rPr>
            <w:noProof/>
            <w:webHidden/>
          </w:rPr>
          <w:fldChar w:fldCharType="begin"/>
        </w:r>
        <w:r w:rsidR="0081351C">
          <w:rPr>
            <w:noProof/>
            <w:webHidden/>
          </w:rPr>
          <w:instrText xml:space="preserve"> PAGEREF _Toc38956927 \h </w:instrText>
        </w:r>
        <w:r w:rsidR="0081351C">
          <w:rPr>
            <w:noProof/>
            <w:webHidden/>
          </w:rPr>
        </w:r>
        <w:r w:rsidR="0081351C">
          <w:rPr>
            <w:noProof/>
            <w:webHidden/>
          </w:rPr>
          <w:fldChar w:fldCharType="separate"/>
        </w:r>
        <w:r w:rsidR="000E5B91">
          <w:rPr>
            <w:noProof/>
            <w:webHidden/>
          </w:rPr>
          <w:t>ii</w:t>
        </w:r>
        <w:r w:rsidR="0081351C">
          <w:rPr>
            <w:noProof/>
            <w:webHidden/>
          </w:rPr>
          <w:fldChar w:fldCharType="end"/>
        </w:r>
      </w:hyperlink>
    </w:p>
    <w:p w14:paraId="4C7C6372" w14:textId="60A3B1ED" w:rsidR="0081351C" w:rsidRDefault="00F834CC">
      <w:pPr>
        <w:pStyle w:val="TOC3"/>
        <w:rPr>
          <w:rFonts w:eastAsiaTheme="minorEastAsia" w:cstheme="minorBidi"/>
          <w:i w:val="0"/>
          <w:iCs w:val="0"/>
          <w:noProof/>
          <w:sz w:val="22"/>
          <w:szCs w:val="22"/>
          <w:lang w:eastAsia="en-GB" w:bidi="ar-SA"/>
        </w:rPr>
      </w:pPr>
      <w:hyperlink w:anchor="_Toc38956928" w:history="1">
        <w:r w:rsidR="0081351C" w:rsidRPr="00BC41A5">
          <w:rPr>
            <w:rStyle w:val="Hyperlink"/>
            <w:noProof/>
          </w:rPr>
          <w:t>Conclusion</w:t>
        </w:r>
        <w:r w:rsidR="0081351C">
          <w:rPr>
            <w:noProof/>
            <w:webHidden/>
          </w:rPr>
          <w:tab/>
        </w:r>
        <w:r w:rsidR="0081351C">
          <w:rPr>
            <w:noProof/>
            <w:webHidden/>
          </w:rPr>
          <w:fldChar w:fldCharType="begin"/>
        </w:r>
        <w:r w:rsidR="0081351C">
          <w:rPr>
            <w:noProof/>
            <w:webHidden/>
          </w:rPr>
          <w:instrText xml:space="preserve"> PAGEREF _Toc38956928 \h </w:instrText>
        </w:r>
        <w:r w:rsidR="0081351C">
          <w:rPr>
            <w:noProof/>
            <w:webHidden/>
          </w:rPr>
        </w:r>
        <w:r w:rsidR="0081351C">
          <w:rPr>
            <w:noProof/>
            <w:webHidden/>
          </w:rPr>
          <w:fldChar w:fldCharType="separate"/>
        </w:r>
        <w:r w:rsidR="000E5B91">
          <w:rPr>
            <w:noProof/>
            <w:webHidden/>
          </w:rPr>
          <w:t>ii</w:t>
        </w:r>
        <w:r w:rsidR="0081351C">
          <w:rPr>
            <w:noProof/>
            <w:webHidden/>
          </w:rPr>
          <w:fldChar w:fldCharType="end"/>
        </w:r>
      </w:hyperlink>
    </w:p>
    <w:p w14:paraId="5AFFDB9D" w14:textId="75A089E1" w:rsidR="0081351C" w:rsidRDefault="00F834CC">
      <w:pPr>
        <w:pStyle w:val="TOC3"/>
        <w:rPr>
          <w:rFonts w:eastAsiaTheme="minorEastAsia" w:cstheme="minorBidi"/>
          <w:i w:val="0"/>
          <w:iCs w:val="0"/>
          <w:noProof/>
          <w:sz w:val="22"/>
          <w:szCs w:val="22"/>
          <w:lang w:eastAsia="en-GB" w:bidi="ar-SA"/>
        </w:rPr>
      </w:pPr>
      <w:hyperlink w:anchor="_Toc38956929" w:history="1">
        <w:r w:rsidR="0081351C" w:rsidRPr="00BC41A5">
          <w:rPr>
            <w:rStyle w:val="Hyperlink"/>
            <w:noProof/>
          </w:rPr>
          <w:t>Index of Figures</w:t>
        </w:r>
        <w:r w:rsidR="0081351C">
          <w:rPr>
            <w:noProof/>
            <w:webHidden/>
          </w:rPr>
          <w:tab/>
        </w:r>
        <w:r w:rsidR="0081351C">
          <w:rPr>
            <w:noProof/>
            <w:webHidden/>
          </w:rPr>
          <w:fldChar w:fldCharType="begin"/>
        </w:r>
        <w:r w:rsidR="0081351C">
          <w:rPr>
            <w:noProof/>
            <w:webHidden/>
          </w:rPr>
          <w:instrText xml:space="preserve"> PAGEREF _Toc38956929 \h </w:instrText>
        </w:r>
        <w:r w:rsidR="0081351C">
          <w:rPr>
            <w:noProof/>
            <w:webHidden/>
          </w:rPr>
        </w:r>
        <w:r w:rsidR="0081351C">
          <w:rPr>
            <w:noProof/>
            <w:webHidden/>
          </w:rPr>
          <w:fldChar w:fldCharType="separate"/>
        </w:r>
        <w:r w:rsidR="000E5B91">
          <w:rPr>
            <w:noProof/>
            <w:webHidden/>
          </w:rPr>
          <w:t>1</w:t>
        </w:r>
        <w:r w:rsidR="0081351C">
          <w:rPr>
            <w:noProof/>
            <w:webHidden/>
          </w:rPr>
          <w:fldChar w:fldCharType="end"/>
        </w:r>
      </w:hyperlink>
    </w:p>
    <w:p w14:paraId="2498EFA7" w14:textId="7F310D11" w:rsidR="0081351C" w:rsidRDefault="00F834CC">
      <w:pPr>
        <w:pStyle w:val="TOC3"/>
        <w:rPr>
          <w:rFonts w:eastAsiaTheme="minorEastAsia" w:cstheme="minorBidi"/>
          <w:i w:val="0"/>
          <w:iCs w:val="0"/>
          <w:noProof/>
          <w:sz w:val="22"/>
          <w:szCs w:val="22"/>
          <w:lang w:eastAsia="en-GB" w:bidi="ar-SA"/>
        </w:rPr>
      </w:pPr>
      <w:hyperlink w:anchor="_Toc38956930" w:history="1">
        <w:r w:rsidR="0081351C" w:rsidRPr="00BC41A5">
          <w:rPr>
            <w:rStyle w:val="Hyperlink"/>
            <w:noProof/>
          </w:rPr>
          <w:t>Index of Tables</w:t>
        </w:r>
        <w:r w:rsidR="0081351C">
          <w:rPr>
            <w:noProof/>
            <w:webHidden/>
          </w:rPr>
          <w:tab/>
        </w:r>
        <w:r w:rsidR="0081351C">
          <w:rPr>
            <w:noProof/>
            <w:webHidden/>
          </w:rPr>
          <w:fldChar w:fldCharType="begin"/>
        </w:r>
        <w:r w:rsidR="0081351C">
          <w:rPr>
            <w:noProof/>
            <w:webHidden/>
          </w:rPr>
          <w:instrText xml:space="preserve"> PAGEREF _Toc38956930 \h </w:instrText>
        </w:r>
        <w:r w:rsidR="0081351C">
          <w:rPr>
            <w:noProof/>
            <w:webHidden/>
          </w:rPr>
        </w:r>
        <w:r w:rsidR="0081351C">
          <w:rPr>
            <w:noProof/>
            <w:webHidden/>
          </w:rPr>
          <w:fldChar w:fldCharType="separate"/>
        </w:r>
        <w:r w:rsidR="000E5B91">
          <w:rPr>
            <w:noProof/>
            <w:webHidden/>
          </w:rPr>
          <w:t>1</w:t>
        </w:r>
        <w:r w:rsidR="0081351C">
          <w:rPr>
            <w:noProof/>
            <w:webHidden/>
          </w:rPr>
          <w:fldChar w:fldCharType="end"/>
        </w:r>
      </w:hyperlink>
    </w:p>
    <w:p w14:paraId="1A2E9670" w14:textId="069F80D0" w:rsidR="0081351C" w:rsidRDefault="00F834CC">
      <w:pPr>
        <w:pStyle w:val="TOC3"/>
        <w:rPr>
          <w:rFonts w:eastAsiaTheme="minorEastAsia" w:cstheme="minorBidi"/>
          <w:i w:val="0"/>
          <w:iCs w:val="0"/>
          <w:noProof/>
          <w:sz w:val="22"/>
          <w:szCs w:val="22"/>
          <w:lang w:eastAsia="en-GB" w:bidi="ar-SA"/>
        </w:rPr>
      </w:pPr>
      <w:hyperlink w:anchor="_Toc38956931" w:history="1">
        <w:r w:rsidR="0081351C" w:rsidRPr="00BC41A5">
          <w:rPr>
            <w:rStyle w:val="Hyperlink"/>
            <w:noProof/>
          </w:rPr>
          <w:t>List of abbreviations</w:t>
        </w:r>
        <w:r w:rsidR="0081351C">
          <w:rPr>
            <w:noProof/>
            <w:webHidden/>
          </w:rPr>
          <w:tab/>
        </w:r>
        <w:r w:rsidR="0081351C">
          <w:rPr>
            <w:noProof/>
            <w:webHidden/>
          </w:rPr>
          <w:fldChar w:fldCharType="begin"/>
        </w:r>
        <w:r w:rsidR="0081351C">
          <w:rPr>
            <w:noProof/>
            <w:webHidden/>
          </w:rPr>
          <w:instrText xml:space="preserve"> PAGEREF _Toc38956931 \h </w:instrText>
        </w:r>
        <w:r w:rsidR="0081351C">
          <w:rPr>
            <w:noProof/>
            <w:webHidden/>
          </w:rPr>
        </w:r>
        <w:r w:rsidR="0081351C">
          <w:rPr>
            <w:noProof/>
            <w:webHidden/>
          </w:rPr>
          <w:fldChar w:fldCharType="separate"/>
        </w:r>
        <w:r w:rsidR="000E5B91">
          <w:rPr>
            <w:noProof/>
            <w:webHidden/>
          </w:rPr>
          <w:t>2</w:t>
        </w:r>
        <w:r w:rsidR="0081351C">
          <w:rPr>
            <w:noProof/>
            <w:webHidden/>
          </w:rPr>
          <w:fldChar w:fldCharType="end"/>
        </w:r>
      </w:hyperlink>
    </w:p>
    <w:p w14:paraId="084E0615" w14:textId="71DC73EA"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32" w:history="1">
        <w:r w:rsidR="0081351C" w:rsidRPr="00BC41A5">
          <w:rPr>
            <w:rStyle w:val="Hyperlink"/>
            <w:noProof/>
          </w:rPr>
          <w:t xml:space="preserve">1 </w:t>
        </w:r>
        <w:r w:rsidR="0081351C">
          <w:rPr>
            <w:rFonts w:eastAsiaTheme="minorEastAsia" w:cstheme="minorBidi"/>
            <w:b w:val="0"/>
            <w:bCs w:val="0"/>
            <w:caps w:val="0"/>
            <w:noProof/>
            <w:sz w:val="22"/>
            <w:szCs w:val="22"/>
            <w:lang w:eastAsia="en-GB" w:bidi="ar-SA"/>
          </w:rPr>
          <w:tab/>
        </w:r>
        <w:r w:rsidR="0081351C" w:rsidRPr="00BC41A5">
          <w:rPr>
            <w:rStyle w:val="Hyperlink"/>
            <w:noProof/>
          </w:rPr>
          <w:t>Introduction</w:t>
        </w:r>
        <w:r w:rsidR="0081351C">
          <w:rPr>
            <w:noProof/>
            <w:webHidden/>
          </w:rPr>
          <w:tab/>
        </w:r>
        <w:r w:rsidR="0081351C">
          <w:rPr>
            <w:noProof/>
            <w:webHidden/>
          </w:rPr>
          <w:fldChar w:fldCharType="begin"/>
        </w:r>
        <w:r w:rsidR="0081351C">
          <w:rPr>
            <w:noProof/>
            <w:webHidden/>
          </w:rPr>
          <w:instrText xml:space="preserve"> PAGEREF _Toc38956932 \h </w:instrText>
        </w:r>
        <w:r w:rsidR="0081351C">
          <w:rPr>
            <w:noProof/>
            <w:webHidden/>
          </w:rPr>
        </w:r>
        <w:r w:rsidR="0081351C">
          <w:rPr>
            <w:noProof/>
            <w:webHidden/>
          </w:rPr>
          <w:fldChar w:fldCharType="separate"/>
        </w:r>
        <w:r w:rsidR="000E5B91">
          <w:rPr>
            <w:noProof/>
            <w:webHidden/>
          </w:rPr>
          <w:t>3</w:t>
        </w:r>
        <w:r w:rsidR="0081351C">
          <w:rPr>
            <w:noProof/>
            <w:webHidden/>
          </w:rPr>
          <w:fldChar w:fldCharType="end"/>
        </w:r>
      </w:hyperlink>
    </w:p>
    <w:p w14:paraId="344BFA5E" w14:textId="1022D768"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33" w:history="1">
        <w:r w:rsidR="0081351C" w:rsidRPr="00BC41A5">
          <w:rPr>
            <w:rStyle w:val="Hyperlink"/>
            <w:noProof/>
          </w:rPr>
          <w:t>2</w:t>
        </w:r>
        <w:r w:rsidR="0081351C">
          <w:rPr>
            <w:rFonts w:eastAsiaTheme="minorEastAsia" w:cstheme="minorBidi"/>
            <w:b w:val="0"/>
            <w:bCs w:val="0"/>
            <w:caps w:val="0"/>
            <w:noProof/>
            <w:sz w:val="22"/>
            <w:szCs w:val="22"/>
            <w:lang w:eastAsia="en-GB" w:bidi="ar-SA"/>
          </w:rPr>
          <w:tab/>
        </w:r>
        <w:r w:rsidR="0081351C" w:rsidRPr="00BC41A5">
          <w:rPr>
            <w:rStyle w:val="Hyperlink"/>
            <w:noProof/>
          </w:rPr>
          <w:t>History of use</w:t>
        </w:r>
        <w:r w:rsidR="0081351C">
          <w:rPr>
            <w:noProof/>
            <w:webHidden/>
          </w:rPr>
          <w:tab/>
        </w:r>
        <w:r w:rsidR="0081351C">
          <w:rPr>
            <w:noProof/>
            <w:webHidden/>
          </w:rPr>
          <w:fldChar w:fldCharType="begin"/>
        </w:r>
        <w:r w:rsidR="0081351C">
          <w:rPr>
            <w:noProof/>
            <w:webHidden/>
          </w:rPr>
          <w:instrText xml:space="preserve"> PAGEREF _Toc38956933 \h </w:instrText>
        </w:r>
        <w:r w:rsidR="0081351C">
          <w:rPr>
            <w:noProof/>
            <w:webHidden/>
          </w:rPr>
        </w:r>
        <w:r w:rsidR="0081351C">
          <w:rPr>
            <w:noProof/>
            <w:webHidden/>
          </w:rPr>
          <w:fldChar w:fldCharType="separate"/>
        </w:r>
        <w:r w:rsidR="000E5B91">
          <w:rPr>
            <w:noProof/>
            <w:webHidden/>
          </w:rPr>
          <w:t>4</w:t>
        </w:r>
        <w:r w:rsidR="0081351C">
          <w:rPr>
            <w:noProof/>
            <w:webHidden/>
          </w:rPr>
          <w:fldChar w:fldCharType="end"/>
        </w:r>
      </w:hyperlink>
    </w:p>
    <w:p w14:paraId="61D0BE77" w14:textId="765711FB"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34" w:history="1">
        <w:r w:rsidR="0081351C" w:rsidRPr="00BC41A5">
          <w:rPr>
            <w:rStyle w:val="Hyperlink"/>
            <w:noProof/>
          </w:rPr>
          <w:t>2.1</w:t>
        </w:r>
        <w:r w:rsidR="0081351C">
          <w:rPr>
            <w:rFonts w:eastAsiaTheme="minorEastAsia" w:cstheme="minorBidi"/>
            <w:smallCaps w:val="0"/>
            <w:noProof/>
            <w:sz w:val="22"/>
            <w:szCs w:val="22"/>
            <w:lang w:eastAsia="en-GB" w:bidi="ar-SA"/>
          </w:rPr>
          <w:tab/>
        </w:r>
        <w:r w:rsidR="0081351C" w:rsidRPr="00BC41A5">
          <w:rPr>
            <w:rStyle w:val="Hyperlink"/>
            <w:noProof/>
          </w:rPr>
          <w:t>Host organism</w:t>
        </w:r>
        <w:r w:rsidR="0081351C">
          <w:rPr>
            <w:noProof/>
            <w:webHidden/>
          </w:rPr>
          <w:tab/>
        </w:r>
        <w:r w:rsidR="0081351C">
          <w:rPr>
            <w:noProof/>
            <w:webHidden/>
          </w:rPr>
          <w:fldChar w:fldCharType="begin"/>
        </w:r>
        <w:r w:rsidR="0081351C">
          <w:rPr>
            <w:noProof/>
            <w:webHidden/>
          </w:rPr>
          <w:instrText xml:space="preserve"> PAGEREF _Toc38956934 \h </w:instrText>
        </w:r>
        <w:r w:rsidR="0081351C">
          <w:rPr>
            <w:noProof/>
            <w:webHidden/>
          </w:rPr>
        </w:r>
        <w:r w:rsidR="0081351C">
          <w:rPr>
            <w:noProof/>
            <w:webHidden/>
          </w:rPr>
          <w:fldChar w:fldCharType="separate"/>
        </w:r>
        <w:r w:rsidR="000E5B91">
          <w:rPr>
            <w:noProof/>
            <w:webHidden/>
          </w:rPr>
          <w:t>4</w:t>
        </w:r>
        <w:r w:rsidR="0081351C">
          <w:rPr>
            <w:noProof/>
            <w:webHidden/>
          </w:rPr>
          <w:fldChar w:fldCharType="end"/>
        </w:r>
      </w:hyperlink>
    </w:p>
    <w:p w14:paraId="2027BEAA" w14:textId="5CDC15FE"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35" w:history="1">
        <w:r w:rsidR="0081351C" w:rsidRPr="00BC41A5">
          <w:rPr>
            <w:rStyle w:val="Hyperlink"/>
            <w:noProof/>
          </w:rPr>
          <w:t>2.2</w:t>
        </w:r>
        <w:r w:rsidR="0081351C">
          <w:rPr>
            <w:rFonts w:eastAsiaTheme="minorEastAsia" w:cstheme="minorBidi"/>
            <w:smallCaps w:val="0"/>
            <w:noProof/>
            <w:sz w:val="22"/>
            <w:szCs w:val="22"/>
            <w:lang w:eastAsia="en-GB" w:bidi="ar-SA"/>
          </w:rPr>
          <w:tab/>
        </w:r>
        <w:r w:rsidR="0081351C" w:rsidRPr="00BC41A5">
          <w:rPr>
            <w:rStyle w:val="Hyperlink"/>
            <w:noProof/>
          </w:rPr>
          <w:t>Donor organisms</w:t>
        </w:r>
        <w:r w:rsidR="0081351C">
          <w:rPr>
            <w:noProof/>
            <w:webHidden/>
          </w:rPr>
          <w:tab/>
        </w:r>
        <w:r w:rsidR="0081351C">
          <w:rPr>
            <w:noProof/>
            <w:webHidden/>
          </w:rPr>
          <w:fldChar w:fldCharType="begin"/>
        </w:r>
        <w:r w:rsidR="0081351C">
          <w:rPr>
            <w:noProof/>
            <w:webHidden/>
          </w:rPr>
          <w:instrText xml:space="preserve"> PAGEREF _Toc38956935 \h </w:instrText>
        </w:r>
        <w:r w:rsidR="0081351C">
          <w:rPr>
            <w:noProof/>
            <w:webHidden/>
          </w:rPr>
        </w:r>
        <w:r w:rsidR="0081351C">
          <w:rPr>
            <w:noProof/>
            <w:webHidden/>
          </w:rPr>
          <w:fldChar w:fldCharType="separate"/>
        </w:r>
        <w:r w:rsidR="000E5B91">
          <w:rPr>
            <w:noProof/>
            <w:webHidden/>
          </w:rPr>
          <w:t>5</w:t>
        </w:r>
        <w:r w:rsidR="0081351C">
          <w:rPr>
            <w:noProof/>
            <w:webHidden/>
          </w:rPr>
          <w:fldChar w:fldCharType="end"/>
        </w:r>
      </w:hyperlink>
    </w:p>
    <w:p w14:paraId="2FCA34A9" w14:textId="1F6511FD" w:rsidR="0081351C" w:rsidRDefault="00F834CC">
      <w:pPr>
        <w:pStyle w:val="TOC3"/>
        <w:rPr>
          <w:rFonts w:eastAsiaTheme="minorEastAsia" w:cstheme="minorBidi"/>
          <w:i w:val="0"/>
          <w:iCs w:val="0"/>
          <w:noProof/>
          <w:sz w:val="22"/>
          <w:szCs w:val="22"/>
          <w:lang w:eastAsia="en-GB" w:bidi="ar-SA"/>
        </w:rPr>
      </w:pPr>
      <w:hyperlink w:anchor="_Toc38956936" w:history="1">
        <w:r w:rsidR="0081351C" w:rsidRPr="00BC41A5">
          <w:rPr>
            <w:rStyle w:val="Hyperlink"/>
            <w:noProof/>
          </w:rPr>
          <w:t xml:space="preserve">2.2.1 </w:t>
        </w:r>
        <w:r w:rsidR="0081351C">
          <w:rPr>
            <w:rFonts w:eastAsiaTheme="minorEastAsia" w:cstheme="minorBidi"/>
            <w:i w:val="0"/>
            <w:iCs w:val="0"/>
            <w:noProof/>
            <w:sz w:val="22"/>
            <w:szCs w:val="22"/>
            <w:lang w:eastAsia="en-GB" w:bidi="ar-SA"/>
          </w:rPr>
          <w:tab/>
        </w:r>
        <w:r w:rsidR="0081351C" w:rsidRPr="00BC41A5">
          <w:rPr>
            <w:rStyle w:val="Hyperlink"/>
            <w:noProof/>
          </w:rPr>
          <w:t>Solanum tuberosum</w:t>
        </w:r>
        <w:r w:rsidR="0081351C">
          <w:rPr>
            <w:noProof/>
            <w:webHidden/>
          </w:rPr>
          <w:tab/>
        </w:r>
        <w:r w:rsidR="0081351C">
          <w:rPr>
            <w:noProof/>
            <w:webHidden/>
          </w:rPr>
          <w:fldChar w:fldCharType="begin"/>
        </w:r>
        <w:r w:rsidR="0081351C">
          <w:rPr>
            <w:noProof/>
            <w:webHidden/>
          </w:rPr>
          <w:instrText xml:space="preserve"> PAGEREF _Toc38956936 \h </w:instrText>
        </w:r>
        <w:r w:rsidR="0081351C">
          <w:rPr>
            <w:noProof/>
            <w:webHidden/>
          </w:rPr>
        </w:r>
        <w:r w:rsidR="0081351C">
          <w:rPr>
            <w:noProof/>
            <w:webHidden/>
          </w:rPr>
          <w:fldChar w:fldCharType="separate"/>
        </w:r>
        <w:r w:rsidR="000E5B91">
          <w:rPr>
            <w:noProof/>
            <w:webHidden/>
          </w:rPr>
          <w:t>5</w:t>
        </w:r>
        <w:r w:rsidR="0081351C">
          <w:rPr>
            <w:noProof/>
            <w:webHidden/>
          </w:rPr>
          <w:fldChar w:fldCharType="end"/>
        </w:r>
      </w:hyperlink>
    </w:p>
    <w:p w14:paraId="7B52F402" w14:textId="736378BF" w:rsidR="0081351C" w:rsidRDefault="00F834CC">
      <w:pPr>
        <w:pStyle w:val="TOC3"/>
        <w:rPr>
          <w:rFonts w:eastAsiaTheme="minorEastAsia" w:cstheme="minorBidi"/>
          <w:i w:val="0"/>
          <w:iCs w:val="0"/>
          <w:noProof/>
          <w:sz w:val="22"/>
          <w:szCs w:val="22"/>
          <w:lang w:eastAsia="en-GB" w:bidi="ar-SA"/>
        </w:rPr>
      </w:pPr>
      <w:hyperlink w:anchor="_Toc38956937" w:history="1">
        <w:r w:rsidR="0081351C" w:rsidRPr="00BC41A5">
          <w:rPr>
            <w:rStyle w:val="Hyperlink"/>
            <w:noProof/>
          </w:rPr>
          <w:t xml:space="preserve">2.2.2 </w:t>
        </w:r>
        <w:r w:rsidR="0081351C">
          <w:rPr>
            <w:rFonts w:eastAsiaTheme="minorEastAsia" w:cstheme="minorBidi"/>
            <w:i w:val="0"/>
            <w:iCs w:val="0"/>
            <w:noProof/>
            <w:sz w:val="22"/>
            <w:szCs w:val="22"/>
            <w:lang w:eastAsia="en-GB" w:bidi="ar-SA"/>
          </w:rPr>
          <w:tab/>
        </w:r>
        <w:r w:rsidR="0081351C" w:rsidRPr="00BC41A5">
          <w:rPr>
            <w:rStyle w:val="Hyperlink"/>
            <w:noProof/>
          </w:rPr>
          <w:t>Solanum verrucosum</w:t>
        </w:r>
        <w:r w:rsidR="0081351C">
          <w:rPr>
            <w:noProof/>
            <w:webHidden/>
          </w:rPr>
          <w:tab/>
        </w:r>
        <w:r w:rsidR="0081351C">
          <w:rPr>
            <w:noProof/>
            <w:webHidden/>
          </w:rPr>
          <w:fldChar w:fldCharType="begin"/>
        </w:r>
        <w:r w:rsidR="0081351C">
          <w:rPr>
            <w:noProof/>
            <w:webHidden/>
          </w:rPr>
          <w:instrText xml:space="preserve"> PAGEREF _Toc38956937 \h </w:instrText>
        </w:r>
        <w:r w:rsidR="0081351C">
          <w:rPr>
            <w:noProof/>
            <w:webHidden/>
          </w:rPr>
        </w:r>
        <w:r w:rsidR="0081351C">
          <w:rPr>
            <w:noProof/>
            <w:webHidden/>
          </w:rPr>
          <w:fldChar w:fldCharType="separate"/>
        </w:r>
        <w:r w:rsidR="000E5B91">
          <w:rPr>
            <w:noProof/>
            <w:webHidden/>
          </w:rPr>
          <w:t>5</w:t>
        </w:r>
        <w:r w:rsidR="0081351C">
          <w:rPr>
            <w:noProof/>
            <w:webHidden/>
          </w:rPr>
          <w:fldChar w:fldCharType="end"/>
        </w:r>
      </w:hyperlink>
    </w:p>
    <w:p w14:paraId="3867EEE8" w14:textId="38B2A069" w:rsidR="0081351C" w:rsidRDefault="00F834CC">
      <w:pPr>
        <w:pStyle w:val="TOC3"/>
        <w:rPr>
          <w:rFonts w:eastAsiaTheme="minorEastAsia" w:cstheme="minorBidi"/>
          <w:i w:val="0"/>
          <w:iCs w:val="0"/>
          <w:noProof/>
          <w:sz w:val="22"/>
          <w:szCs w:val="22"/>
          <w:lang w:eastAsia="en-GB" w:bidi="ar-SA"/>
        </w:rPr>
      </w:pPr>
      <w:hyperlink w:anchor="_Toc38956938" w:history="1">
        <w:r w:rsidR="0081351C" w:rsidRPr="00BC41A5">
          <w:rPr>
            <w:rStyle w:val="Hyperlink"/>
            <w:noProof/>
          </w:rPr>
          <w:t>2.2.3</w:t>
        </w:r>
        <w:r w:rsidR="0081351C">
          <w:rPr>
            <w:rFonts w:eastAsiaTheme="minorEastAsia" w:cstheme="minorBidi"/>
            <w:i w:val="0"/>
            <w:iCs w:val="0"/>
            <w:noProof/>
            <w:sz w:val="22"/>
            <w:szCs w:val="22"/>
            <w:lang w:eastAsia="en-GB" w:bidi="ar-SA"/>
          </w:rPr>
          <w:tab/>
        </w:r>
        <w:r w:rsidR="0081351C" w:rsidRPr="00BC41A5">
          <w:rPr>
            <w:rStyle w:val="Hyperlink"/>
            <w:noProof/>
          </w:rPr>
          <w:t>Solanum venturii</w:t>
        </w:r>
        <w:r w:rsidR="0081351C">
          <w:rPr>
            <w:noProof/>
            <w:webHidden/>
          </w:rPr>
          <w:tab/>
        </w:r>
        <w:r w:rsidR="0081351C">
          <w:rPr>
            <w:noProof/>
            <w:webHidden/>
          </w:rPr>
          <w:fldChar w:fldCharType="begin"/>
        </w:r>
        <w:r w:rsidR="0081351C">
          <w:rPr>
            <w:noProof/>
            <w:webHidden/>
          </w:rPr>
          <w:instrText xml:space="preserve"> PAGEREF _Toc38956938 \h </w:instrText>
        </w:r>
        <w:r w:rsidR="0081351C">
          <w:rPr>
            <w:noProof/>
            <w:webHidden/>
          </w:rPr>
        </w:r>
        <w:r w:rsidR="0081351C">
          <w:rPr>
            <w:noProof/>
            <w:webHidden/>
          </w:rPr>
          <w:fldChar w:fldCharType="separate"/>
        </w:r>
        <w:r w:rsidR="000E5B91">
          <w:rPr>
            <w:noProof/>
            <w:webHidden/>
          </w:rPr>
          <w:t>5</w:t>
        </w:r>
        <w:r w:rsidR="0081351C">
          <w:rPr>
            <w:noProof/>
            <w:webHidden/>
          </w:rPr>
          <w:fldChar w:fldCharType="end"/>
        </w:r>
      </w:hyperlink>
    </w:p>
    <w:p w14:paraId="06450FA1" w14:textId="784BA81E"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39" w:history="1">
        <w:r w:rsidR="0081351C" w:rsidRPr="00BC41A5">
          <w:rPr>
            <w:rStyle w:val="Hyperlink"/>
            <w:noProof/>
          </w:rPr>
          <w:t>3</w:t>
        </w:r>
        <w:r w:rsidR="0081351C">
          <w:rPr>
            <w:rFonts w:eastAsiaTheme="minorEastAsia" w:cstheme="minorBidi"/>
            <w:b w:val="0"/>
            <w:bCs w:val="0"/>
            <w:caps w:val="0"/>
            <w:noProof/>
            <w:sz w:val="22"/>
            <w:szCs w:val="22"/>
            <w:lang w:eastAsia="en-GB" w:bidi="ar-SA"/>
          </w:rPr>
          <w:tab/>
        </w:r>
        <w:r w:rsidR="0081351C" w:rsidRPr="00BC41A5">
          <w:rPr>
            <w:rStyle w:val="Hyperlink"/>
            <w:noProof/>
          </w:rPr>
          <w:t>Molecular characterisation</w:t>
        </w:r>
        <w:r w:rsidR="0081351C">
          <w:rPr>
            <w:noProof/>
            <w:webHidden/>
          </w:rPr>
          <w:tab/>
        </w:r>
        <w:r w:rsidR="0081351C">
          <w:rPr>
            <w:noProof/>
            <w:webHidden/>
          </w:rPr>
          <w:fldChar w:fldCharType="begin"/>
        </w:r>
        <w:r w:rsidR="0081351C">
          <w:rPr>
            <w:noProof/>
            <w:webHidden/>
          </w:rPr>
          <w:instrText xml:space="preserve"> PAGEREF _Toc38956939 \h </w:instrText>
        </w:r>
        <w:r w:rsidR="0081351C">
          <w:rPr>
            <w:noProof/>
            <w:webHidden/>
          </w:rPr>
        </w:r>
        <w:r w:rsidR="0081351C">
          <w:rPr>
            <w:noProof/>
            <w:webHidden/>
          </w:rPr>
          <w:fldChar w:fldCharType="separate"/>
        </w:r>
        <w:r w:rsidR="000E5B91">
          <w:rPr>
            <w:noProof/>
            <w:webHidden/>
          </w:rPr>
          <w:t>5</w:t>
        </w:r>
        <w:r w:rsidR="0081351C">
          <w:rPr>
            <w:noProof/>
            <w:webHidden/>
          </w:rPr>
          <w:fldChar w:fldCharType="end"/>
        </w:r>
      </w:hyperlink>
    </w:p>
    <w:p w14:paraId="227542B2" w14:textId="314FCFC6"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40" w:history="1">
        <w:r w:rsidR="0081351C" w:rsidRPr="00BC41A5">
          <w:rPr>
            <w:rStyle w:val="Hyperlink"/>
            <w:noProof/>
          </w:rPr>
          <w:t>3.1</w:t>
        </w:r>
        <w:r w:rsidR="0081351C">
          <w:rPr>
            <w:rFonts w:eastAsiaTheme="minorEastAsia" w:cstheme="minorBidi"/>
            <w:smallCaps w:val="0"/>
            <w:noProof/>
            <w:sz w:val="22"/>
            <w:szCs w:val="22"/>
            <w:lang w:eastAsia="en-GB" w:bidi="ar-SA"/>
          </w:rPr>
          <w:tab/>
        </w:r>
        <w:r w:rsidR="0081351C" w:rsidRPr="00BC41A5">
          <w:rPr>
            <w:rStyle w:val="Hyperlink"/>
            <w:noProof/>
          </w:rPr>
          <w:t>Transformation Method</w:t>
        </w:r>
        <w:r w:rsidR="0081351C">
          <w:rPr>
            <w:noProof/>
            <w:webHidden/>
          </w:rPr>
          <w:tab/>
        </w:r>
        <w:r w:rsidR="0081351C">
          <w:rPr>
            <w:noProof/>
            <w:webHidden/>
          </w:rPr>
          <w:fldChar w:fldCharType="begin"/>
        </w:r>
        <w:r w:rsidR="0081351C">
          <w:rPr>
            <w:noProof/>
            <w:webHidden/>
          </w:rPr>
          <w:instrText xml:space="preserve"> PAGEREF _Toc38956940 \h </w:instrText>
        </w:r>
        <w:r w:rsidR="0081351C">
          <w:rPr>
            <w:noProof/>
            <w:webHidden/>
          </w:rPr>
        </w:r>
        <w:r w:rsidR="0081351C">
          <w:rPr>
            <w:noProof/>
            <w:webHidden/>
          </w:rPr>
          <w:fldChar w:fldCharType="separate"/>
        </w:r>
        <w:r w:rsidR="000E5B91">
          <w:rPr>
            <w:noProof/>
            <w:webHidden/>
          </w:rPr>
          <w:t>6</w:t>
        </w:r>
        <w:r w:rsidR="0081351C">
          <w:rPr>
            <w:noProof/>
            <w:webHidden/>
          </w:rPr>
          <w:fldChar w:fldCharType="end"/>
        </w:r>
      </w:hyperlink>
    </w:p>
    <w:p w14:paraId="078C6AC7" w14:textId="5DC8CFE2"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41" w:history="1">
        <w:r w:rsidR="0081351C" w:rsidRPr="00BC41A5">
          <w:rPr>
            <w:rStyle w:val="Hyperlink"/>
            <w:noProof/>
          </w:rPr>
          <w:t>3.2</w:t>
        </w:r>
        <w:r w:rsidR="0081351C">
          <w:rPr>
            <w:rFonts w:eastAsiaTheme="minorEastAsia" w:cstheme="minorBidi"/>
            <w:smallCaps w:val="0"/>
            <w:noProof/>
            <w:sz w:val="22"/>
            <w:szCs w:val="22"/>
            <w:lang w:eastAsia="en-GB" w:bidi="ar-SA"/>
          </w:rPr>
          <w:tab/>
        </w:r>
        <w:r w:rsidR="0081351C" w:rsidRPr="00BC41A5">
          <w:rPr>
            <w:rStyle w:val="Hyperlink"/>
            <w:noProof/>
          </w:rPr>
          <w:t>Detailed description of introduced DNA</w:t>
        </w:r>
        <w:r w:rsidR="0081351C">
          <w:rPr>
            <w:noProof/>
            <w:webHidden/>
          </w:rPr>
          <w:tab/>
        </w:r>
        <w:r w:rsidR="0081351C">
          <w:rPr>
            <w:noProof/>
            <w:webHidden/>
          </w:rPr>
          <w:fldChar w:fldCharType="begin"/>
        </w:r>
        <w:r w:rsidR="0081351C">
          <w:rPr>
            <w:noProof/>
            <w:webHidden/>
          </w:rPr>
          <w:instrText xml:space="preserve"> PAGEREF _Toc38956941 \h </w:instrText>
        </w:r>
        <w:r w:rsidR="0081351C">
          <w:rPr>
            <w:noProof/>
            <w:webHidden/>
          </w:rPr>
        </w:r>
        <w:r w:rsidR="0081351C">
          <w:rPr>
            <w:noProof/>
            <w:webHidden/>
          </w:rPr>
          <w:fldChar w:fldCharType="separate"/>
        </w:r>
        <w:r w:rsidR="000E5B91">
          <w:rPr>
            <w:noProof/>
            <w:webHidden/>
          </w:rPr>
          <w:t>8</w:t>
        </w:r>
        <w:r w:rsidR="0081351C">
          <w:rPr>
            <w:noProof/>
            <w:webHidden/>
          </w:rPr>
          <w:fldChar w:fldCharType="end"/>
        </w:r>
      </w:hyperlink>
    </w:p>
    <w:p w14:paraId="30E90C0A" w14:textId="41D62E6F" w:rsidR="0081351C" w:rsidRDefault="00F834CC">
      <w:pPr>
        <w:pStyle w:val="TOC3"/>
        <w:rPr>
          <w:rFonts w:eastAsiaTheme="minorEastAsia" w:cstheme="minorBidi"/>
          <w:i w:val="0"/>
          <w:iCs w:val="0"/>
          <w:noProof/>
          <w:sz w:val="22"/>
          <w:szCs w:val="22"/>
          <w:lang w:eastAsia="en-GB" w:bidi="ar-SA"/>
        </w:rPr>
      </w:pPr>
      <w:hyperlink w:anchor="_Toc38956942" w:history="1">
        <w:r w:rsidR="0081351C" w:rsidRPr="00BC41A5">
          <w:rPr>
            <w:rStyle w:val="Hyperlink"/>
            <w:noProof/>
          </w:rPr>
          <w:t xml:space="preserve">3.2.1 </w:t>
        </w:r>
        <w:r w:rsidR="0081351C">
          <w:rPr>
            <w:rFonts w:eastAsiaTheme="minorEastAsia" w:cstheme="minorBidi"/>
            <w:i w:val="0"/>
            <w:iCs w:val="0"/>
            <w:noProof/>
            <w:sz w:val="22"/>
            <w:szCs w:val="22"/>
            <w:lang w:eastAsia="en-GB" w:bidi="ar-SA"/>
          </w:rPr>
          <w:tab/>
        </w:r>
        <w:r w:rsidR="0081351C" w:rsidRPr="00BC41A5">
          <w:rPr>
            <w:rStyle w:val="Hyperlink"/>
            <w:noProof/>
          </w:rPr>
          <w:t>pSIM1278</w:t>
        </w:r>
        <w:r w:rsidR="0081351C">
          <w:rPr>
            <w:noProof/>
            <w:webHidden/>
          </w:rPr>
          <w:tab/>
        </w:r>
        <w:r w:rsidR="0081351C">
          <w:rPr>
            <w:noProof/>
            <w:webHidden/>
          </w:rPr>
          <w:fldChar w:fldCharType="begin"/>
        </w:r>
        <w:r w:rsidR="0081351C">
          <w:rPr>
            <w:noProof/>
            <w:webHidden/>
          </w:rPr>
          <w:instrText xml:space="preserve"> PAGEREF _Toc38956942 \h </w:instrText>
        </w:r>
        <w:r w:rsidR="0081351C">
          <w:rPr>
            <w:noProof/>
            <w:webHidden/>
          </w:rPr>
        </w:r>
        <w:r w:rsidR="0081351C">
          <w:rPr>
            <w:noProof/>
            <w:webHidden/>
          </w:rPr>
          <w:fldChar w:fldCharType="separate"/>
        </w:r>
        <w:r w:rsidR="000E5B91">
          <w:rPr>
            <w:noProof/>
            <w:webHidden/>
          </w:rPr>
          <w:t>8</w:t>
        </w:r>
        <w:r w:rsidR="0081351C">
          <w:rPr>
            <w:noProof/>
            <w:webHidden/>
          </w:rPr>
          <w:fldChar w:fldCharType="end"/>
        </w:r>
      </w:hyperlink>
    </w:p>
    <w:p w14:paraId="777FBADD" w14:textId="78DB40B8" w:rsidR="0081351C" w:rsidRDefault="00F834CC">
      <w:pPr>
        <w:pStyle w:val="TOC3"/>
        <w:rPr>
          <w:rFonts w:eastAsiaTheme="minorEastAsia" w:cstheme="minorBidi"/>
          <w:i w:val="0"/>
          <w:iCs w:val="0"/>
          <w:noProof/>
          <w:sz w:val="22"/>
          <w:szCs w:val="22"/>
          <w:lang w:eastAsia="en-GB" w:bidi="ar-SA"/>
        </w:rPr>
      </w:pPr>
      <w:hyperlink w:anchor="_Toc38956943" w:history="1">
        <w:r w:rsidR="0081351C" w:rsidRPr="00BC41A5">
          <w:rPr>
            <w:rStyle w:val="Hyperlink"/>
            <w:noProof/>
          </w:rPr>
          <w:t>3.2.2 pSIM1678</w:t>
        </w:r>
        <w:r w:rsidR="0081351C">
          <w:rPr>
            <w:noProof/>
            <w:webHidden/>
          </w:rPr>
          <w:tab/>
        </w:r>
        <w:r w:rsidR="0081351C">
          <w:rPr>
            <w:noProof/>
            <w:webHidden/>
          </w:rPr>
          <w:fldChar w:fldCharType="begin"/>
        </w:r>
        <w:r w:rsidR="0081351C">
          <w:rPr>
            <w:noProof/>
            <w:webHidden/>
          </w:rPr>
          <w:instrText xml:space="preserve"> PAGEREF _Toc38956943 \h </w:instrText>
        </w:r>
        <w:r w:rsidR="0081351C">
          <w:rPr>
            <w:noProof/>
            <w:webHidden/>
          </w:rPr>
        </w:r>
        <w:r w:rsidR="0081351C">
          <w:rPr>
            <w:noProof/>
            <w:webHidden/>
          </w:rPr>
          <w:fldChar w:fldCharType="separate"/>
        </w:r>
        <w:r w:rsidR="000E5B91">
          <w:rPr>
            <w:noProof/>
            <w:webHidden/>
          </w:rPr>
          <w:t>12</w:t>
        </w:r>
        <w:r w:rsidR="0081351C">
          <w:rPr>
            <w:noProof/>
            <w:webHidden/>
          </w:rPr>
          <w:fldChar w:fldCharType="end"/>
        </w:r>
      </w:hyperlink>
    </w:p>
    <w:p w14:paraId="7A30AB50" w14:textId="000C103B"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44" w:history="1">
        <w:r w:rsidR="0081351C" w:rsidRPr="00BC41A5">
          <w:rPr>
            <w:rStyle w:val="Hyperlink"/>
            <w:noProof/>
          </w:rPr>
          <w:t>3.3</w:t>
        </w:r>
        <w:r w:rsidR="0081351C">
          <w:rPr>
            <w:rFonts w:eastAsiaTheme="minorEastAsia" w:cstheme="minorBidi"/>
            <w:smallCaps w:val="0"/>
            <w:noProof/>
            <w:sz w:val="22"/>
            <w:szCs w:val="22"/>
            <w:lang w:eastAsia="en-GB" w:bidi="ar-SA"/>
          </w:rPr>
          <w:tab/>
        </w:r>
        <w:r w:rsidR="0081351C" w:rsidRPr="00BC41A5">
          <w:rPr>
            <w:rStyle w:val="Hyperlink"/>
            <w:noProof/>
          </w:rPr>
          <w:t>Development of the potato lines from original transformants</w:t>
        </w:r>
        <w:r w:rsidR="0081351C">
          <w:rPr>
            <w:noProof/>
            <w:webHidden/>
          </w:rPr>
          <w:tab/>
        </w:r>
        <w:r w:rsidR="0081351C">
          <w:rPr>
            <w:noProof/>
            <w:webHidden/>
          </w:rPr>
          <w:fldChar w:fldCharType="begin"/>
        </w:r>
        <w:r w:rsidR="0081351C">
          <w:rPr>
            <w:noProof/>
            <w:webHidden/>
          </w:rPr>
          <w:instrText xml:space="preserve"> PAGEREF _Toc38956944 \h </w:instrText>
        </w:r>
        <w:r w:rsidR="0081351C">
          <w:rPr>
            <w:noProof/>
            <w:webHidden/>
          </w:rPr>
        </w:r>
        <w:r w:rsidR="0081351C">
          <w:rPr>
            <w:noProof/>
            <w:webHidden/>
          </w:rPr>
          <w:fldChar w:fldCharType="separate"/>
        </w:r>
        <w:r w:rsidR="000E5B91">
          <w:rPr>
            <w:noProof/>
            <w:webHidden/>
          </w:rPr>
          <w:t>14</w:t>
        </w:r>
        <w:r w:rsidR="0081351C">
          <w:rPr>
            <w:noProof/>
            <w:webHidden/>
          </w:rPr>
          <w:fldChar w:fldCharType="end"/>
        </w:r>
      </w:hyperlink>
    </w:p>
    <w:p w14:paraId="38292628" w14:textId="0820334B"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45" w:history="1">
        <w:r w:rsidR="0081351C" w:rsidRPr="00BC41A5">
          <w:rPr>
            <w:rStyle w:val="Hyperlink"/>
            <w:noProof/>
          </w:rPr>
          <w:t>3.4</w:t>
        </w:r>
        <w:r w:rsidR="0081351C">
          <w:rPr>
            <w:rFonts w:eastAsiaTheme="minorEastAsia" w:cstheme="minorBidi"/>
            <w:smallCaps w:val="0"/>
            <w:noProof/>
            <w:sz w:val="22"/>
            <w:szCs w:val="22"/>
            <w:lang w:eastAsia="en-GB" w:bidi="ar-SA"/>
          </w:rPr>
          <w:tab/>
        </w:r>
        <w:r w:rsidR="0081351C" w:rsidRPr="00BC41A5">
          <w:rPr>
            <w:rStyle w:val="Hyperlink"/>
            <w:noProof/>
          </w:rPr>
          <w:t>Characterisation of the inserted DNA and site(s) of insertion</w:t>
        </w:r>
        <w:r w:rsidR="0081351C">
          <w:rPr>
            <w:noProof/>
            <w:webHidden/>
          </w:rPr>
          <w:tab/>
        </w:r>
        <w:r w:rsidR="0081351C">
          <w:rPr>
            <w:noProof/>
            <w:webHidden/>
          </w:rPr>
          <w:fldChar w:fldCharType="begin"/>
        </w:r>
        <w:r w:rsidR="0081351C">
          <w:rPr>
            <w:noProof/>
            <w:webHidden/>
          </w:rPr>
          <w:instrText xml:space="preserve"> PAGEREF _Toc38956945 \h </w:instrText>
        </w:r>
        <w:r w:rsidR="0081351C">
          <w:rPr>
            <w:noProof/>
            <w:webHidden/>
          </w:rPr>
        </w:r>
        <w:r w:rsidR="0081351C">
          <w:rPr>
            <w:noProof/>
            <w:webHidden/>
          </w:rPr>
          <w:fldChar w:fldCharType="separate"/>
        </w:r>
        <w:r w:rsidR="000E5B91">
          <w:rPr>
            <w:noProof/>
            <w:webHidden/>
          </w:rPr>
          <w:t>15</w:t>
        </w:r>
        <w:r w:rsidR="0081351C">
          <w:rPr>
            <w:noProof/>
            <w:webHidden/>
          </w:rPr>
          <w:fldChar w:fldCharType="end"/>
        </w:r>
      </w:hyperlink>
    </w:p>
    <w:p w14:paraId="1DA99D62" w14:textId="33CBACFE" w:rsidR="0081351C" w:rsidRDefault="00F834CC">
      <w:pPr>
        <w:pStyle w:val="TOC3"/>
        <w:rPr>
          <w:rFonts w:eastAsiaTheme="minorEastAsia" w:cstheme="minorBidi"/>
          <w:i w:val="0"/>
          <w:iCs w:val="0"/>
          <w:noProof/>
          <w:sz w:val="22"/>
          <w:szCs w:val="22"/>
          <w:lang w:eastAsia="en-GB" w:bidi="ar-SA"/>
        </w:rPr>
      </w:pPr>
      <w:hyperlink w:anchor="_Toc38956946" w:history="1">
        <w:r w:rsidR="0081351C" w:rsidRPr="00BC41A5">
          <w:rPr>
            <w:rStyle w:val="Hyperlink"/>
            <w:noProof/>
          </w:rPr>
          <w:t xml:space="preserve">3.4.1 </w:t>
        </w:r>
        <w:r w:rsidR="0081351C">
          <w:rPr>
            <w:rFonts w:eastAsiaTheme="minorEastAsia" w:cstheme="minorBidi"/>
            <w:i w:val="0"/>
            <w:iCs w:val="0"/>
            <w:noProof/>
            <w:sz w:val="22"/>
            <w:szCs w:val="22"/>
            <w:lang w:eastAsia="en-GB" w:bidi="ar-SA"/>
          </w:rPr>
          <w:tab/>
        </w:r>
        <w:r w:rsidR="0081351C" w:rsidRPr="00BC41A5">
          <w:rPr>
            <w:rStyle w:val="Hyperlink"/>
            <w:noProof/>
          </w:rPr>
          <w:t>Identifying the number of integration sites</w:t>
        </w:r>
        <w:r w:rsidR="0081351C">
          <w:rPr>
            <w:noProof/>
            <w:webHidden/>
          </w:rPr>
          <w:tab/>
        </w:r>
        <w:r w:rsidR="0081351C">
          <w:rPr>
            <w:noProof/>
            <w:webHidden/>
          </w:rPr>
          <w:fldChar w:fldCharType="begin"/>
        </w:r>
        <w:r w:rsidR="0081351C">
          <w:rPr>
            <w:noProof/>
            <w:webHidden/>
          </w:rPr>
          <w:instrText xml:space="preserve"> PAGEREF _Toc38956946 \h </w:instrText>
        </w:r>
        <w:r w:rsidR="0081351C">
          <w:rPr>
            <w:noProof/>
            <w:webHidden/>
          </w:rPr>
        </w:r>
        <w:r w:rsidR="0081351C">
          <w:rPr>
            <w:noProof/>
            <w:webHidden/>
          </w:rPr>
          <w:fldChar w:fldCharType="separate"/>
        </w:r>
        <w:r w:rsidR="000E5B91">
          <w:rPr>
            <w:noProof/>
            <w:webHidden/>
          </w:rPr>
          <w:t>15</w:t>
        </w:r>
        <w:r w:rsidR="0081351C">
          <w:rPr>
            <w:noProof/>
            <w:webHidden/>
          </w:rPr>
          <w:fldChar w:fldCharType="end"/>
        </w:r>
      </w:hyperlink>
    </w:p>
    <w:p w14:paraId="0F076BB5" w14:textId="6799DF0F" w:rsidR="0081351C" w:rsidRDefault="00F834CC">
      <w:pPr>
        <w:pStyle w:val="TOC3"/>
        <w:rPr>
          <w:rFonts w:eastAsiaTheme="minorEastAsia" w:cstheme="minorBidi"/>
          <w:i w:val="0"/>
          <w:iCs w:val="0"/>
          <w:noProof/>
          <w:sz w:val="22"/>
          <w:szCs w:val="22"/>
          <w:lang w:eastAsia="en-GB" w:bidi="ar-SA"/>
        </w:rPr>
      </w:pPr>
      <w:hyperlink w:anchor="_Toc38956947" w:history="1">
        <w:r w:rsidR="0081351C" w:rsidRPr="00BC41A5">
          <w:rPr>
            <w:rStyle w:val="Hyperlink"/>
            <w:noProof/>
          </w:rPr>
          <w:t xml:space="preserve">3.4.2 </w:t>
        </w:r>
        <w:r w:rsidR="0081351C">
          <w:rPr>
            <w:rFonts w:eastAsiaTheme="minorEastAsia" w:cstheme="minorBidi"/>
            <w:i w:val="0"/>
            <w:iCs w:val="0"/>
            <w:noProof/>
            <w:sz w:val="22"/>
            <w:szCs w:val="22"/>
            <w:lang w:eastAsia="en-GB" w:bidi="ar-SA"/>
          </w:rPr>
          <w:tab/>
        </w:r>
        <w:r w:rsidR="0081351C" w:rsidRPr="00BC41A5">
          <w:rPr>
            <w:rStyle w:val="Hyperlink"/>
            <w:noProof/>
          </w:rPr>
          <w:t>Detection of backbone sequence</w:t>
        </w:r>
        <w:r w:rsidR="0081351C">
          <w:rPr>
            <w:noProof/>
            <w:webHidden/>
          </w:rPr>
          <w:tab/>
        </w:r>
        <w:r w:rsidR="0081351C">
          <w:rPr>
            <w:noProof/>
            <w:webHidden/>
          </w:rPr>
          <w:fldChar w:fldCharType="begin"/>
        </w:r>
        <w:r w:rsidR="0081351C">
          <w:rPr>
            <w:noProof/>
            <w:webHidden/>
          </w:rPr>
          <w:instrText xml:space="preserve"> PAGEREF _Toc38956947 \h </w:instrText>
        </w:r>
        <w:r w:rsidR="0081351C">
          <w:rPr>
            <w:noProof/>
            <w:webHidden/>
          </w:rPr>
        </w:r>
        <w:r w:rsidR="0081351C">
          <w:rPr>
            <w:noProof/>
            <w:webHidden/>
          </w:rPr>
          <w:fldChar w:fldCharType="separate"/>
        </w:r>
        <w:r w:rsidR="000E5B91">
          <w:rPr>
            <w:noProof/>
            <w:webHidden/>
          </w:rPr>
          <w:t>15</w:t>
        </w:r>
        <w:r w:rsidR="0081351C">
          <w:rPr>
            <w:noProof/>
            <w:webHidden/>
          </w:rPr>
          <w:fldChar w:fldCharType="end"/>
        </w:r>
      </w:hyperlink>
    </w:p>
    <w:p w14:paraId="2ABBAD96" w14:textId="03A8476D" w:rsidR="0081351C" w:rsidRDefault="00F834CC">
      <w:pPr>
        <w:pStyle w:val="TOC3"/>
        <w:rPr>
          <w:rFonts w:eastAsiaTheme="minorEastAsia" w:cstheme="minorBidi"/>
          <w:i w:val="0"/>
          <w:iCs w:val="0"/>
          <w:noProof/>
          <w:sz w:val="22"/>
          <w:szCs w:val="22"/>
          <w:lang w:eastAsia="en-GB" w:bidi="ar-SA"/>
        </w:rPr>
      </w:pPr>
      <w:hyperlink w:anchor="_Toc38956948" w:history="1">
        <w:r w:rsidR="0081351C" w:rsidRPr="00BC41A5">
          <w:rPr>
            <w:rStyle w:val="Hyperlink"/>
            <w:noProof/>
          </w:rPr>
          <w:t>3.4.3</w:t>
        </w:r>
        <w:r w:rsidR="0081351C">
          <w:rPr>
            <w:rFonts w:eastAsiaTheme="minorEastAsia" w:cstheme="minorBidi"/>
            <w:i w:val="0"/>
            <w:iCs w:val="0"/>
            <w:noProof/>
            <w:sz w:val="22"/>
            <w:szCs w:val="22"/>
            <w:lang w:eastAsia="en-GB" w:bidi="ar-SA"/>
          </w:rPr>
          <w:tab/>
        </w:r>
        <w:r w:rsidR="0081351C" w:rsidRPr="00BC41A5">
          <w:rPr>
            <w:rStyle w:val="Hyperlink"/>
            <w:noProof/>
          </w:rPr>
          <w:t>Inheritance and genetic stability of the inserted DNA</w:t>
        </w:r>
        <w:r w:rsidR="0081351C">
          <w:rPr>
            <w:noProof/>
            <w:webHidden/>
          </w:rPr>
          <w:tab/>
        </w:r>
        <w:r w:rsidR="0081351C">
          <w:rPr>
            <w:noProof/>
            <w:webHidden/>
          </w:rPr>
          <w:fldChar w:fldCharType="begin"/>
        </w:r>
        <w:r w:rsidR="0081351C">
          <w:rPr>
            <w:noProof/>
            <w:webHidden/>
          </w:rPr>
          <w:instrText xml:space="preserve"> PAGEREF _Toc38956948 \h </w:instrText>
        </w:r>
        <w:r w:rsidR="0081351C">
          <w:rPr>
            <w:noProof/>
            <w:webHidden/>
          </w:rPr>
        </w:r>
        <w:r w:rsidR="0081351C">
          <w:rPr>
            <w:noProof/>
            <w:webHidden/>
          </w:rPr>
          <w:fldChar w:fldCharType="separate"/>
        </w:r>
        <w:r w:rsidR="000E5B91">
          <w:rPr>
            <w:noProof/>
            <w:webHidden/>
          </w:rPr>
          <w:t>15</w:t>
        </w:r>
        <w:r w:rsidR="0081351C">
          <w:rPr>
            <w:noProof/>
            <w:webHidden/>
          </w:rPr>
          <w:fldChar w:fldCharType="end"/>
        </w:r>
      </w:hyperlink>
    </w:p>
    <w:p w14:paraId="7CFF1B1F" w14:textId="5599EFCF" w:rsidR="0081351C" w:rsidRDefault="00F834CC">
      <w:pPr>
        <w:pStyle w:val="TOC3"/>
        <w:rPr>
          <w:rFonts w:eastAsiaTheme="minorEastAsia" w:cstheme="minorBidi"/>
          <w:i w:val="0"/>
          <w:iCs w:val="0"/>
          <w:noProof/>
          <w:sz w:val="22"/>
          <w:szCs w:val="22"/>
          <w:lang w:eastAsia="en-GB" w:bidi="ar-SA"/>
        </w:rPr>
      </w:pPr>
      <w:hyperlink w:anchor="_Toc38956949" w:history="1">
        <w:r w:rsidR="0081351C" w:rsidRPr="00BC41A5">
          <w:rPr>
            <w:rStyle w:val="Hyperlink"/>
            <w:noProof/>
          </w:rPr>
          <w:t xml:space="preserve">3.4.4 </w:t>
        </w:r>
        <w:r w:rsidR="0081351C">
          <w:rPr>
            <w:rFonts w:eastAsiaTheme="minorEastAsia" w:cstheme="minorBidi"/>
            <w:i w:val="0"/>
            <w:iCs w:val="0"/>
            <w:noProof/>
            <w:sz w:val="22"/>
            <w:szCs w:val="22"/>
            <w:lang w:eastAsia="en-GB" w:bidi="ar-SA"/>
          </w:rPr>
          <w:tab/>
        </w:r>
        <w:r w:rsidR="0081351C" w:rsidRPr="00BC41A5">
          <w:rPr>
            <w:rStyle w:val="Hyperlink"/>
            <w:noProof/>
          </w:rPr>
          <w:t>Insert integrity and site of integration</w:t>
        </w:r>
        <w:r w:rsidR="0081351C">
          <w:rPr>
            <w:noProof/>
            <w:webHidden/>
          </w:rPr>
          <w:tab/>
        </w:r>
        <w:r w:rsidR="0081351C">
          <w:rPr>
            <w:noProof/>
            <w:webHidden/>
          </w:rPr>
          <w:fldChar w:fldCharType="begin"/>
        </w:r>
        <w:r w:rsidR="0081351C">
          <w:rPr>
            <w:noProof/>
            <w:webHidden/>
          </w:rPr>
          <w:instrText xml:space="preserve"> PAGEREF _Toc38956949 \h </w:instrText>
        </w:r>
        <w:r w:rsidR="0081351C">
          <w:rPr>
            <w:noProof/>
            <w:webHidden/>
          </w:rPr>
        </w:r>
        <w:r w:rsidR="0081351C">
          <w:rPr>
            <w:noProof/>
            <w:webHidden/>
          </w:rPr>
          <w:fldChar w:fldCharType="separate"/>
        </w:r>
        <w:r w:rsidR="000E5B91">
          <w:rPr>
            <w:noProof/>
            <w:webHidden/>
          </w:rPr>
          <w:t>15</w:t>
        </w:r>
        <w:r w:rsidR="0081351C">
          <w:rPr>
            <w:noProof/>
            <w:webHidden/>
          </w:rPr>
          <w:fldChar w:fldCharType="end"/>
        </w:r>
      </w:hyperlink>
    </w:p>
    <w:p w14:paraId="61C066FA" w14:textId="2CD4B3DD" w:rsidR="0081351C" w:rsidRDefault="00F834CC">
      <w:pPr>
        <w:pStyle w:val="TOC3"/>
        <w:rPr>
          <w:rFonts w:eastAsiaTheme="minorEastAsia" w:cstheme="minorBidi"/>
          <w:i w:val="0"/>
          <w:iCs w:val="0"/>
          <w:noProof/>
          <w:sz w:val="22"/>
          <w:szCs w:val="22"/>
          <w:lang w:eastAsia="en-GB" w:bidi="ar-SA"/>
        </w:rPr>
      </w:pPr>
      <w:hyperlink w:anchor="_Toc38956950" w:history="1">
        <w:r w:rsidR="0081351C" w:rsidRPr="00BC41A5">
          <w:rPr>
            <w:rStyle w:val="Hyperlink"/>
            <w:noProof/>
          </w:rPr>
          <w:t>3.4.5</w:t>
        </w:r>
        <w:r w:rsidR="0081351C">
          <w:rPr>
            <w:rFonts w:eastAsiaTheme="minorEastAsia" w:cstheme="minorBidi"/>
            <w:i w:val="0"/>
            <w:iCs w:val="0"/>
            <w:noProof/>
            <w:sz w:val="22"/>
            <w:szCs w:val="22"/>
            <w:lang w:eastAsia="en-GB" w:bidi="ar-SA"/>
          </w:rPr>
          <w:tab/>
        </w:r>
        <w:r w:rsidR="0081351C" w:rsidRPr="00BC41A5">
          <w:rPr>
            <w:rStyle w:val="Hyperlink"/>
            <w:noProof/>
          </w:rPr>
          <w:t>Open read frame (ORF) analysis</w:t>
        </w:r>
        <w:r w:rsidR="0081351C">
          <w:rPr>
            <w:noProof/>
            <w:webHidden/>
          </w:rPr>
          <w:tab/>
        </w:r>
        <w:r w:rsidR="0081351C">
          <w:rPr>
            <w:noProof/>
            <w:webHidden/>
          </w:rPr>
          <w:fldChar w:fldCharType="begin"/>
        </w:r>
        <w:r w:rsidR="0081351C">
          <w:rPr>
            <w:noProof/>
            <w:webHidden/>
          </w:rPr>
          <w:instrText xml:space="preserve"> PAGEREF _Toc38956950 \h </w:instrText>
        </w:r>
        <w:r w:rsidR="0081351C">
          <w:rPr>
            <w:noProof/>
            <w:webHidden/>
          </w:rPr>
        </w:r>
        <w:r w:rsidR="0081351C">
          <w:rPr>
            <w:noProof/>
            <w:webHidden/>
          </w:rPr>
          <w:fldChar w:fldCharType="separate"/>
        </w:r>
        <w:r w:rsidR="000E5B91">
          <w:rPr>
            <w:noProof/>
            <w:webHidden/>
          </w:rPr>
          <w:t>17</w:t>
        </w:r>
        <w:r w:rsidR="0081351C">
          <w:rPr>
            <w:noProof/>
            <w:webHidden/>
          </w:rPr>
          <w:fldChar w:fldCharType="end"/>
        </w:r>
      </w:hyperlink>
    </w:p>
    <w:p w14:paraId="2D3B6242" w14:textId="114713A4" w:rsidR="0081351C" w:rsidRDefault="00F834CC">
      <w:pPr>
        <w:pStyle w:val="TOC3"/>
        <w:rPr>
          <w:rFonts w:eastAsiaTheme="minorEastAsia" w:cstheme="minorBidi"/>
          <w:i w:val="0"/>
          <w:iCs w:val="0"/>
          <w:noProof/>
          <w:sz w:val="22"/>
          <w:szCs w:val="22"/>
          <w:lang w:eastAsia="en-GB" w:bidi="ar-SA"/>
        </w:rPr>
      </w:pPr>
      <w:hyperlink w:anchor="_Toc38956951" w:history="1">
        <w:r w:rsidR="0081351C" w:rsidRPr="00BC41A5">
          <w:rPr>
            <w:rStyle w:val="Hyperlink"/>
            <w:noProof/>
          </w:rPr>
          <w:t>3.4.6</w:t>
        </w:r>
        <w:r w:rsidR="0081351C">
          <w:rPr>
            <w:rFonts w:eastAsiaTheme="minorEastAsia" w:cstheme="minorBidi"/>
            <w:i w:val="0"/>
            <w:iCs w:val="0"/>
            <w:noProof/>
            <w:sz w:val="22"/>
            <w:szCs w:val="22"/>
            <w:lang w:eastAsia="en-GB" w:bidi="ar-SA"/>
          </w:rPr>
          <w:tab/>
        </w:r>
        <w:r w:rsidR="0081351C" w:rsidRPr="00BC41A5">
          <w:rPr>
            <w:rStyle w:val="Hyperlink"/>
            <w:noProof/>
          </w:rPr>
          <w:t>Silencing of targeted genes</w:t>
        </w:r>
        <w:r w:rsidR="0081351C">
          <w:rPr>
            <w:noProof/>
            <w:webHidden/>
          </w:rPr>
          <w:tab/>
        </w:r>
        <w:r w:rsidR="0081351C">
          <w:rPr>
            <w:noProof/>
            <w:webHidden/>
          </w:rPr>
          <w:fldChar w:fldCharType="begin"/>
        </w:r>
        <w:r w:rsidR="0081351C">
          <w:rPr>
            <w:noProof/>
            <w:webHidden/>
          </w:rPr>
          <w:instrText xml:space="preserve"> PAGEREF _Toc38956951 \h </w:instrText>
        </w:r>
        <w:r w:rsidR="0081351C">
          <w:rPr>
            <w:noProof/>
            <w:webHidden/>
          </w:rPr>
        </w:r>
        <w:r w:rsidR="0081351C">
          <w:rPr>
            <w:noProof/>
            <w:webHidden/>
          </w:rPr>
          <w:fldChar w:fldCharType="separate"/>
        </w:r>
        <w:r w:rsidR="000E5B91">
          <w:rPr>
            <w:noProof/>
            <w:webHidden/>
          </w:rPr>
          <w:t>18</w:t>
        </w:r>
        <w:r w:rsidR="0081351C">
          <w:rPr>
            <w:noProof/>
            <w:webHidden/>
          </w:rPr>
          <w:fldChar w:fldCharType="end"/>
        </w:r>
      </w:hyperlink>
    </w:p>
    <w:p w14:paraId="5A3544DC" w14:textId="3AA1B699" w:rsidR="0081351C" w:rsidRDefault="00F834CC">
      <w:pPr>
        <w:pStyle w:val="TOC3"/>
        <w:rPr>
          <w:rFonts w:eastAsiaTheme="minorEastAsia" w:cstheme="minorBidi"/>
          <w:i w:val="0"/>
          <w:iCs w:val="0"/>
          <w:noProof/>
          <w:sz w:val="22"/>
          <w:szCs w:val="22"/>
          <w:lang w:eastAsia="en-GB" w:bidi="ar-SA"/>
        </w:rPr>
      </w:pPr>
      <w:hyperlink w:anchor="_Toc38956952" w:history="1">
        <w:r w:rsidR="0081351C" w:rsidRPr="00BC41A5">
          <w:rPr>
            <w:rStyle w:val="Hyperlink"/>
            <w:noProof/>
          </w:rPr>
          <w:t xml:space="preserve">3.4.7 </w:t>
        </w:r>
        <w:r w:rsidR="0081351C">
          <w:rPr>
            <w:rFonts w:eastAsiaTheme="minorEastAsia" w:cstheme="minorBidi"/>
            <w:i w:val="0"/>
            <w:iCs w:val="0"/>
            <w:noProof/>
            <w:sz w:val="22"/>
            <w:szCs w:val="22"/>
            <w:lang w:eastAsia="en-GB" w:bidi="ar-SA"/>
          </w:rPr>
          <w:tab/>
        </w:r>
        <w:r w:rsidR="0081351C" w:rsidRPr="00BC41A5">
          <w:rPr>
            <w:rStyle w:val="Hyperlink"/>
            <w:noProof/>
          </w:rPr>
          <w:t>Conclusion</w:t>
        </w:r>
        <w:r w:rsidR="0081351C">
          <w:rPr>
            <w:noProof/>
            <w:webHidden/>
          </w:rPr>
          <w:tab/>
        </w:r>
        <w:r w:rsidR="0081351C">
          <w:rPr>
            <w:noProof/>
            <w:webHidden/>
          </w:rPr>
          <w:fldChar w:fldCharType="begin"/>
        </w:r>
        <w:r w:rsidR="0081351C">
          <w:rPr>
            <w:noProof/>
            <w:webHidden/>
          </w:rPr>
          <w:instrText xml:space="preserve"> PAGEREF _Toc38956952 \h </w:instrText>
        </w:r>
        <w:r w:rsidR="0081351C">
          <w:rPr>
            <w:noProof/>
            <w:webHidden/>
          </w:rPr>
        </w:r>
        <w:r w:rsidR="0081351C">
          <w:rPr>
            <w:noProof/>
            <w:webHidden/>
          </w:rPr>
          <w:fldChar w:fldCharType="separate"/>
        </w:r>
        <w:r w:rsidR="000E5B91">
          <w:rPr>
            <w:noProof/>
            <w:webHidden/>
          </w:rPr>
          <w:t>21</w:t>
        </w:r>
        <w:r w:rsidR="0081351C">
          <w:rPr>
            <w:noProof/>
            <w:webHidden/>
          </w:rPr>
          <w:fldChar w:fldCharType="end"/>
        </w:r>
      </w:hyperlink>
    </w:p>
    <w:p w14:paraId="489F7F51" w14:textId="7CCE33F9"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53" w:history="1">
        <w:r w:rsidR="0081351C" w:rsidRPr="00BC41A5">
          <w:rPr>
            <w:rStyle w:val="Hyperlink"/>
            <w:noProof/>
          </w:rPr>
          <w:t>4</w:t>
        </w:r>
        <w:r w:rsidR="0081351C">
          <w:rPr>
            <w:rFonts w:eastAsiaTheme="minorEastAsia" w:cstheme="minorBidi"/>
            <w:b w:val="0"/>
            <w:bCs w:val="0"/>
            <w:caps w:val="0"/>
            <w:noProof/>
            <w:sz w:val="22"/>
            <w:szCs w:val="22"/>
            <w:lang w:eastAsia="en-GB" w:bidi="ar-SA"/>
          </w:rPr>
          <w:tab/>
        </w:r>
        <w:r w:rsidR="0081351C" w:rsidRPr="00BC41A5">
          <w:rPr>
            <w:rStyle w:val="Hyperlink"/>
            <w:noProof/>
          </w:rPr>
          <w:t>Characterisation and safety assessment of novel substances</w:t>
        </w:r>
        <w:r w:rsidR="0081351C">
          <w:rPr>
            <w:noProof/>
            <w:webHidden/>
          </w:rPr>
          <w:tab/>
        </w:r>
        <w:r w:rsidR="0081351C">
          <w:rPr>
            <w:noProof/>
            <w:webHidden/>
          </w:rPr>
          <w:fldChar w:fldCharType="begin"/>
        </w:r>
        <w:r w:rsidR="0081351C">
          <w:rPr>
            <w:noProof/>
            <w:webHidden/>
          </w:rPr>
          <w:instrText xml:space="preserve"> PAGEREF _Toc38956953 \h </w:instrText>
        </w:r>
        <w:r w:rsidR="0081351C">
          <w:rPr>
            <w:noProof/>
            <w:webHidden/>
          </w:rPr>
        </w:r>
        <w:r w:rsidR="0081351C">
          <w:rPr>
            <w:noProof/>
            <w:webHidden/>
          </w:rPr>
          <w:fldChar w:fldCharType="separate"/>
        </w:r>
        <w:r w:rsidR="000E5B91">
          <w:rPr>
            <w:noProof/>
            <w:webHidden/>
          </w:rPr>
          <w:t>22</w:t>
        </w:r>
        <w:r w:rsidR="0081351C">
          <w:rPr>
            <w:noProof/>
            <w:webHidden/>
          </w:rPr>
          <w:fldChar w:fldCharType="end"/>
        </w:r>
      </w:hyperlink>
    </w:p>
    <w:p w14:paraId="29E426A3" w14:textId="392B138A"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54" w:history="1">
        <w:r w:rsidR="0081351C" w:rsidRPr="00BC41A5">
          <w:rPr>
            <w:rStyle w:val="Hyperlink"/>
            <w:noProof/>
          </w:rPr>
          <w:t>4.1</w:t>
        </w:r>
        <w:r w:rsidR="0081351C">
          <w:rPr>
            <w:rFonts w:eastAsiaTheme="minorEastAsia" w:cstheme="minorBidi"/>
            <w:smallCaps w:val="0"/>
            <w:noProof/>
            <w:sz w:val="22"/>
            <w:szCs w:val="22"/>
            <w:lang w:eastAsia="en-GB" w:bidi="ar-SA"/>
          </w:rPr>
          <w:tab/>
        </w:r>
        <w:r w:rsidR="0081351C" w:rsidRPr="00BC41A5">
          <w:rPr>
            <w:rStyle w:val="Hyperlink"/>
            <w:noProof/>
          </w:rPr>
          <w:t>Newly expressed protein</w:t>
        </w:r>
        <w:r w:rsidR="0081351C">
          <w:rPr>
            <w:noProof/>
            <w:webHidden/>
          </w:rPr>
          <w:tab/>
        </w:r>
        <w:r w:rsidR="0081351C">
          <w:rPr>
            <w:noProof/>
            <w:webHidden/>
          </w:rPr>
          <w:fldChar w:fldCharType="begin"/>
        </w:r>
        <w:r w:rsidR="0081351C">
          <w:rPr>
            <w:noProof/>
            <w:webHidden/>
          </w:rPr>
          <w:instrText xml:space="preserve"> PAGEREF _Toc38956954 \h </w:instrText>
        </w:r>
        <w:r w:rsidR="0081351C">
          <w:rPr>
            <w:noProof/>
            <w:webHidden/>
          </w:rPr>
        </w:r>
        <w:r w:rsidR="0081351C">
          <w:rPr>
            <w:noProof/>
            <w:webHidden/>
          </w:rPr>
          <w:fldChar w:fldCharType="separate"/>
        </w:r>
        <w:r w:rsidR="000E5B91">
          <w:rPr>
            <w:noProof/>
            <w:webHidden/>
          </w:rPr>
          <w:t>22</w:t>
        </w:r>
        <w:r w:rsidR="0081351C">
          <w:rPr>
            <w:noProof/>
            <w:webHidden/>
          </w:rPr>
          <w:fldChar w:fldCharType="end"/>
        </w:r>
      </w:hyperlink>
    </w:p>
    <w:p w14:paraId="30AAF762" w14:textId="4EE3E560" w:rsidR="0081351C" w:rsidRDefault="00F834CC">
      <w:pPr>
        <w:pStyle w:val="TOC3"/>
        <w:rPr>
          <w:rFonts w:eastAsiaTheme="minorEastAsia" w:cstheme="minorBidi"/>
          <w:i w:val="0"/>
          <w:iCs w:val="0"/>
          <w:noProof/>
          <w:sz w:val="22"/>
          <w:szCs w:val="22"/>
          <w:lang w:eastAsia="en-GB" w:bidi="ar-SA"/>
        </w:rPr>
      </w:pPr>
      <w:hyperlink w:anchor="_Toc38956955" w:history="1">
        <w:r w:rsidR="0081351C" w:rsidRPr="00BC41A5">
          <w:rPr>
            <w:rStyle w:val="Hyperlink"/>
            <w:noProof/>
          </w:rPr>
          <w:t>4.1.1</w:t>
        </w:r>
        <w:r w:rsidR="0081351C">
          <w:rPr>
            <w:rFonts w:eastAsiaTheme="minorEastAsia" w:cstheme="minorBidi"/>
            <w:i w:val="0"/>
            <w:iCs w:val="0"/>
            <w:noProof/>
            <w:sz w:val="22"/>
            <w:szCs w:val="22"/>
            <w:lang w:eastAsia="en-GB" w:bidi="ar-SA"/>
          </w:rPr>
          <w:tab/>
        </w:r>
        <w:r w:rsidR="0081351C" w:rsidRPr="00BC41A5">
          <w:rPr>
            <w:rStyle w:val="Hyperlink"/>
            <w:noProof/>
          </w:rPr>
          <w:t>Description of the VNT1 protein</w:t>
        </w:r>
        <w:r w:rsidR="0081351C">
          <w:rPr>
            <w:noProof/>
            <w:webHidden/>
          </w:rPr>
          <w:tab/>
        </w:r>
        <w:r w:rsidR="0081351C">
          <w:rPr>
            <w:noProof/>
            <w:webHidden/>
          </w:rPr>
          <w:fldChar w:fldCharType="begin"/>
        </w:r>
        <w:r w:rsidR="0081351C">
          <w:rPr>
            <w:noProof/>
            <w:webHidden/>
          </w:rPr>
          <w:instrText xml:space="preserve"> PAGEREF _Toc38956955 \h </w:instrText>
        </w:r>
        <w:r w:rsidR="0081351C">
          <w:rPr>
            <w:noProof/>
            <w:webHidden/>
          </w:rPr>
        </w:r>
        <w:r w:rsidR="0081351C">
          <w:rPr>
            <w:noProof/>
            <w:webHidden/>
          </w:rPr>
          <w:fldChar w:fldCharType="separate"/>
        </w:r>
        <w:r w:rsidR="000E5B91">
          <w:rPr>
            <w:noProof/>
            <w:webHidden/>
          </w:rPr>
          <w:t>22</w:t>
        </w:r>
        <w:r w:rsidR="0081351C">
          <w:rPr>
            <w:noProof/>
            <w:webHidden/>
          </w:rPr>
          <w:fldChar w:fldCharType="end"/>
        </w:r>
      </w:hyperlink>
    </w:p>
    <w:p w14:paraId="29E13EF9" w14:textId="0D535BDE" w:rsidR="0081351C" w:rsidRDefault="00F834CC">
      <w:pPr>
        <w:pStyle w:val="TOC3"/>
        <w:rPr>
          <w:rFonts w:eastAsiaTheme="minorEastAsia" w:cstheme="minorBidi"/>
          <w:i w:val="0"/>
          <w:iCs w:val="0"/>
          <w:noProof/>
          <w:sz w:val="22"/>
          <w:szCs w:val="22"/>
          <w:lang w:eastAsia="en-GB" w:bidi="ar-SA"/>
        </w:rPr>
      </w:pPr>
      <w:hyperlink w:anchor="_Toc38956956" w:history="1">
        <w:r w:rsidR="0081351C" w:rsidRPr="00BC41A5">
          <w:rPr>
            <w:rStyle w:val="Hyperlink"/>
            <w:noProof/>
          </w:rPr>
          <w:t>4.1.2</w:t>
        </w:r>
        <w:r w:rsidR="0081351C">
          <w:rPr>
            <w:rFonts w:eastAsiaTheme="minorEastAsia" w:cstheme="minorBidi"/>
            <w:i w:val="0"/>
            <w:iCs w:val="0"/>
            <w:noProof/>
            <w:sz w:val="22"/>
            <w:szCs w:val="22"/>
            <w:lang w:eastAsia="en-GB" w:bidi="ar-SA"/>
          </w:rPr>
          <w:tab/>
        </w:r>
        <w:r w:rsidR="0081351C" w:rsidRPr="00BC41A5">
          <w:rPr>
            <w:rStyle w:val="Hyperlink"/>
            <w:noProof/>
          </w:rPr>
          <w:t>Expression of the Rpi-vnt1 gene and VNT1 protein in potato tissues</w:t>
        </w:r>
        <w:r w:rsidR="0081351C">
          <w:rPr>
            <w:noProof/>
            <w:webHidden/>
          </w:rPr>
          <w:tab/>
        </w:r>
        <w:r w:rsidR="0081351C">
          <w:rPr>
            <w:noProof/>
            <w:webHidden/>
          </w:rPr>
          <w:fldChar w:fldCharType="begin"/>
        </w:r>
        <w:r w:rsidR="0081351C">
          <w:rPr>
            <w:noProof/>
            <w:webHidden/>
          </w:rPr>
          <w:instrText xml:space="preserve"> PAGEREF _Toc38956956 \h </w:instrText>
        </w:r>
        <w:r w:rsidR="0081351C">
          <w:rPr>
            <w:noProof/>
            <w:webHidden/>
          </w:rPr>
        </w:r>
        <w:r w:rsidR="0081351C">
          <w:rPr>
            <w:noProof/>
            <w:webHidden/>
          </w:rPr>
          <w:fldChar w:fldCharType="separate"/>
        </w:r>
        <w:r w:rsidR="000E5B91">
          <w:rPr>
            <w:noProof/>
            <w:webHidden/>
          </w:rPr>
          <w:t>23</w:t>
        </w:r>
        <w:r w:rsidR="0081351C">
          <w:rPr>
            <w:noProof/>
            <w:webHidden/>
          </w:rPr>
          <w:fldChar w:fldCharType="end"/>
        </w:r>
      </w:hyperlink>
    </w:p>
    <w:p w14:paraId="41399E2A" w14:textId="351072F6" w:rsidR="0081351C" w:rsidRDefault="00F834CC">
      <w:pPr>
        <w:pStyle w:val="TOC3"/>
        <w:rPr>
          <w:rFonts w:eastAsiaTheme="minorEastAsia" w:cstheme="minorBidi"/>
          <w:i w:val="0"/>
          <w:iCs w:val="0"/>
          <w:noProof/>
          <w:sz w:val="22"/>
          <w:szCs w:val="22"/>
          <w:lang w:eastAsia="en-GB" w:bidi="ar-SA"/>
        </w:rPr>
      </w:pPr>
      <w:hyperlink w:anchor="_Toc38956957" w:history="1">
        <w:r w:rsidR="0081351C" w:rsidRPr="00BC41A5">
          <w:rPr>
            <w:rStyle w:val="Hyperlink"/>
            <w:noProof/>
          </w:rPr>
          <w:t>4.1.3</w:t>
        </w:r>
        <w:r w:rsidR="0081351C">
          <w:rPr>
            <w:rFonts w:eastAsiaTheme="minorEastAsia" w:cstheme="minorBidi"/>
            <w:i w:val="0"/>
            <w:iCs w:val="0"/>
            <w:noProof/>
            <w:sz w:val="22"/>
            <w:szCs w:val="22"/>
            <w:lang w:eastAsia="en-GB" w:bidi="ar-SA"/>
          </w:rPr>
          <w:tab/>
        </w:r>
        <w:r w:rsidR="0081351C" w:rsidRPr="00BC41A5">
          <w:rPr>
            <w:rStyle w:val="Hyperlink"/>
            <w:noProof/>
          </w:rPr>
          <w:t>Characterisation of VNT1 protein in the Z6 line</w:t>
        </w:r>
        <w:r w:rsidR="0081351C">
          <w:rPr>
            <w:noProof/>
            <w:webHidden/>
          </w:rPr>
          <w:tab/>
        </w:r>
        <w:r w:rsidR="0081351C">
          <w:rPr>
            <w:noProof/>
            <w:webHidden/>
          </w:rPr>
          <w:fldChar w:fldCharType="begin"/>
        </w:r>
        <w:r w:rsidR="0081351C">
          <w:rPr>
            <w:noProof/>
            <w:webHidden/>
          </w:rPr>
          <w:instrText xml:space="preserve"> PAGEREF _Toc38956957 \h </w:instrText>
        </w:r>
        <w:r w:rsidR="0081351C">
          <w:rPr>
            <w:noProof/>
            <w:webHidden/>
          </w:rPr>
        </w:r>
        <w:r w:rsidR="0081351C">
          <w:rPr>
            <w:noProof/>
            <w:webHidden/>
          </w:rPr>
          <w:fldChar w:fldCharType="separate"/>
        </w:r>
        <w:r w:rsidR="000E5B91">
          <w:rPr>
            <w:noProof/>
            <w:webHidden/>
          </w:rPr>
          <w:t>23</w:t>
        </w:r>
        <w:r w:rsidR="0081351C">
          <w:rPr>
            <w:noProof/>
            <w:webHidden/>
          </w:rPr>
          <w:fldChar w:fldCharType="end"/>
        </w:r>
      </w:hyperlink>
    </w:p>
    <w:p w14:paraId="5A758494" w14:textId="352610AF" w:rsidR="0081351C" w:rsidRDefault="00F834CC">
      <w:pPr>
        <w:pStyle w:val="TOC3"/>
        <w:rPr>
          <w:rFonts w:eastAsiaTheme="minorEastAsia" w:cstheme="minorBidi"/>
          <w:i w:val="0"/>
          <w:iCs w:val="0"/>
          <w:noProof/>
          <w:sz w:val="22"/>
          <w:szCs w:val="22"/>
          <w:lang w:eastAsia="en-GB" w:bidi="ar-SA"/>
        </w:rPr>
      </w:pPr>
      <w:hyperlink w:anchor="_Toc38956958" w:history="1">
        <w:r w:rsidR="0081351C" w:rsidRPr="00BC41A5">
          <w:rPr>
            <w:rStyle w:val="Hyperlink"/>
            <w:noProof/>
          </w:rPr>
          <w:t>4.1.4</w:t>
        </w:r>
        <w:r w:rsidR="0081351C">
          <w:rPr>
            <w:rFonts w:eastAsiaTheme="minorEastAsia" w:cstheme="minorBidi"/>
            <w:i w:val="0"/>
            <w:iCs w:val="0"/>
            <w:noProof/>
            <w:sz w:val="22"/>
            <w:szCs w:val="22"/>
            <w:lang w:eastAsia="en-GB" w:bidi="ar-SA"/>
          </w:rPr>
          <w:tab/>
        </w:r>
        <w:r w:rsidR="0081351C" w:rsidRPr="00BC41A5">
          <w:rPr>
            <w:rStyle w:val="Hyperlink"/>
            <w:noProof/>
          </w:rPr>
          <w:t>Bioinformatics analyses of VNT1</w:t>
        </w:r>
        <w:r w:rsidR="0081351C">
          <w:rPr>
            <w:noProof/>
            <w:webHidden/>
          </w:rPr>
          <w:tab/>
        </w:r>
        <w:r w:rsidR="0081351C">
          <w:rPr>
            <w:noProof/>
            <w:webHidden/>
          </w:rPr>
          <w:fldChar w:fldCharType="begin"/>
        </w:r>
        <w:r w:rsidR="0081351C">
          <w:rPr>
            <w:noProof/>
            <w:webHidden/>
          </w:rPr>
          <w:instrText xml:space="preserve"> PAGEREF _Toc38956958 \h </w:instrText>
        </w:r>
        <w:r w:rsidR="0081351C">
          <w:rPr>
            <w:noProof/>
            <w:webHidden/>
          </w:rPr>
        </w:r>
        <w:r w:rsidR="0081351C">
          <w:rPr>
            <w:noProof/>
            <w:webHidden/>
          </w:rPr>
          <w:fldChar w:fldCharType="separate"/>
        </w:r>
        <w:r w:rsidR="000E5B91">
          <w:rPr>
            <w:noProof/>
            <w:webHidden/>
          </w:rPr>
          <w:t>23</w:t>
        </w:r>
        <w:r w:rsidR="0081351C">
          <w:rPr>
            <w:noProof/>
            <w:webHidden/>
          </w:rPr>
          <w:fldChar w:fldCharType="end"/>
        </w:r>
      </w:hyperlink>
    </w:p>
    <w:p w14:paraId="696BFB01" w14:textId="06DF2D32" w:rsidR="0081351C" w:rsidRDefault="00F834CC">
      <w:pPr>
        <w:pStyle w:val="TOC3"/>
        <w:rPr>
          <w:rFonts w:eastAsiaTheme="minorEastAsia" w:cstheme="minorBidi"/>
          <w:i w:val="0"/>
          <w:iCs w:val="0"/>
          <w:noProof/>
          <w:sz w:val="22"/>
          <w:szCs w:val="22"/>
          <w:lang w:eastAsia="en-GB" w:bidi="ar-SA"/>
        </w:rPr>
      </w:pPr>
      <w:hyperlink w:anchor="_Toc38956959" w:history="1">
        <w:r w:rsidR="0081351C" w:rsidRPr="00BC41A5">
          <w:rPr>
            <w:rStyle w:val="Hyperlink"/>
            <w:noProof/>
          </w:rPr>
          <w:t>4.1.5</w:t>
        </w:r>
        <w:r w:rsidR="0081351C">
          <w:rPr>
            <w:rFonts w:eastAsiaTheme="minorEastAsia" w:cstheme="minorBidi"/>
            <w:i w:val="0"/>
            <w:iCs w:val="0"/>
            <w:noProof/>
            <w:sz w:val="22"/>
            <w:szCs w:val="22"/>
            <w:lang w:eastAsia="en-GB" w:bidi="ar-SA"/>
          </w:rPr>
          <w:tab/>
        </w:r>
        <w:r w:rsidR="0081351C" w:rsidRPr="00BC41A5">
          <w:rPr>
            <w:rStyle w:val="Hyperlink"/>
            <w:noProof/>
          </w:rPr>
          <w:t>Conclusion</w:t>
        </w:r>
        <w:r w:rsidR="0081351C">
          <w:rPr>
            <w:noProof/>
            <w:webHidden/>
          </w:rPr>
          <w:tab/>
        </w:r>
        <w:r w:rsidR="0081351C">
          <w:rPr>
            <w:noProof/>
            <w:webHidden/>
          </w:rPr>
          <w:fldChar w:fldCharType="begin"/>
        </w:r>
        <w:r w:rsidR="0081351C">
          <w:rPr>
            <w:noProof/>
            <w:webHidden/>
          </w:rPr>
          <w:instrText xml:space="preserve"> PAGEREF _Toc38956959 \h </w:instrText>
        </w:r>
        <w:r w:rsidR="0081351C">
          <w:rPr>
            <w:noProof/>
            <w:webHidden/>
          </w:rPr>
        </w:r>
        <w:r w:rsidR="0081351C">
          <w:rPr>
            <w:noProof/>
            <w:webHidden/>
          </w:rPr>
          <w:fldChar w:fldCharType="separate"/>
        </w:r>
        <w:r w:rsidR="000E5B91">
          <w:rPr>
            <w:noProof/>
            <w:webHidden/>
          </w:rPr>
          <w:t>24</w:t>
        </w:r>
        <w:r w:rsidR="0081351C">
          <w:rPr>
            <w:noProof/>
            <w:webHidden/>
          </w:rPr>
          <w:fldChar w:fldCharType="end"/>
        </w:r>
      </w:hyperlink>
    </w:p>
    <w:p w14:paraId="6E893C03" w14:textId="2E961758"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60" w:history="1">
        <w:r w:rsidR="0081351C" w:rsidRPr="00BC41A5">
          <w:rPr>
            <w:rStyle w:val="Hyperlink"/>
            <w:noProof/>
          </w:rPr>
          <w:t>4.2</w:t>
        </w:r>
        <w:r w:rsidR="0081351C">
          <w:rPr>
            <w:rFonts w:eastAsiaTheme="minorEastAsia" w:cstheme="minorBidi"/>
            <w:smallCaps w:val="0"/>
            <w:noProof/>
            <w:sz w:val="22"/>
            <w:szCs w:val="22"/>
            <w:lang w:eastAsia="en-GB" w:bidi="ar-SA"/>
          </w:rPr>
          <w:tab/>
        </w:r>
        <w:r w:rsidR="0081351C" w:rsidRPr="00BC41A5">
          <w:rPr>
            <w:rStyle w:val="Hyperlink"/>
            <w:noProof/>
          </w:rPr>
          <w:t>Newly expressed dsRNA</w:t>
        </w:r>
        <w:r w:rsidR="0081351C">
          <w:rPr>
            <w:noProof/>
            <w:webHidden/>
          </w:rPr>
          <w:tab/>
        </w:r>
        <w:r w:rsidR="0081351C">
          <w:rPr>
            <w:noProof/>
            <w:webHidden/>
          </w:rPr>
          <w:fldChar w:fldCharType="begin"/>
        </w:r>
        <w:r w:rsidR="0081351C">
          <w:rPr>
            <w:noProof/>
            <w:webHidden/>
          </w:rPr>
          <w:instrText xml:space="preserve"> PAGEREF _Toc38956960 \h </w:instrText>
        </w:r>
        <w:r w:rsidR="0081351C">
          <w:rPr>
            <w:noProof/>
            <w:webHidden/>
          </w:rPr>
        </w:r>
        <w:r w:rsidR="0081351C">
          <w:rPr>
            <w:noProof/>
            <w:webHidden/>
          </w:rPr>
          <w:fldChar w:fldCharType="separate"/>
        </w:r>
        <w:r w:rsidR="000E5B91">
          <w:rPr>
            <w:noProof/>
            <w:webHidden/>
          </w:rPr>
          <w:t>24</w:t>
        </w:r>
        <w:r w:rsidR="0081351C">
          <w:rPr>
            <w:noProof/>
            <w:webHidden/>
          </w:rPr>
          <w:fldChar w:fldCharType="end"/>
        </w:r>
      </w:hyperlink>
    </w:p>
    <w:p w14:paraId="21D03973" w14:textId="5B7F99BE"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61" w:history="1">
        <w:r w:rsidR="0081351C" w:rsidRPr="00BC41A5">
          <w:rPr>
            <w:rStyle w:val="Hyperlink"/>
            <w:noProof/>
          </w:rPr>
          <w:t>5</w:t>
        </w:r>
        <w:r w:rsidR="0081351C">
          <w:rPr>
            <w:rFonts w:eastAsiaTheme="minorEastAsia" w:cstheme="minorBidi"/>
            <w:b w:val="0"/>
            <w:bCs w:val="0"/>
            <w:caps w:val="0"/>
            <w:noProof/>
            <w:sz w:val="22"/>
            <w:szCs w:val="22"/>
            <w:lang w:eastAsia="en-GB" w:bidi="ar-SA"/>
          </w:rPr>
          <w:tab/>
        </w:r>
        <w:r w:rsidR="0081351C" w:rsidRPr="00BC41A5">
          <w:rPr>
            <w:rStyle w:val="Hyperlink"/>
            <w:noProof/>
          </w:rPr>
          <w:t>Compositional analysis</w:t>
        </w:r>
        <w:r w:rsidR="0081351C">
          <w:rPr>
            <w:noProof/>
            <w:webHidden/>
          </w:rPr>
          <w:tab/>
        </w:r>
        <w:r w:rsidR="0081351C">
          <w:rPr>
            <w:noProof/>
            <w:webHidden/>
          </w:rPr>
          <w:fldChar w:fldCharType="begin"/>
        </w:r>
        <w:r w:rsidR="0081351C">
          <w:rPr>
            <w:noProof/>
            <w:webHidden/>
          </w:rPr>
          <w:instrText xml:space="preserve"> PAGEREF _Toc38956961 \h </w:instrText>
        </w:r>
        <w:r w:rsidR="0081351C">
          <w:rPr>
            <w:noProof/>
            <w:webHidden/>
          </w:rPr>
        </w:r>
        <w:r w:rsidR="0081351C">
          <w:rPr>
            <w:noProof/>
            <w:webHidden/>
          </w:rPr>
          <w:fldChar w:fldCharType="separate"/>
        </w:r>
        <w:r w:rsidR="000E5B91">
          <w:rPr>
            <w:noProof/>
            <w:webHidden/>
          </w:rPr>
          <w:t>25</w:t>
        </w:r>
        <w:r w:rsidR="0081351C">
          <w:rPr>
            <w:noProof/>
            <w:webHidden/>
          </w:rPr>
          <w:fldChar w:fldCharType="end"/>
        </w:r>
      </w:hyperlink>
    </w:p>
    <w:p w14:paraId="4C38BC14" w14:textId="4F77E453"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62" w:history="1">
        <w:r w:rsidR="0081351C" w:rsidRPr="00BC41A5">
          <w:rPr>
            <w:rStyle w:val="Hyperlink"/>
            <w:noProof/>
          </w:rPr>
          <w:t>5.1</w:t>
        </w:r>
        <w:r w:rsidR="0081351C">
          <w:rPr>
            <w:rFonts w:eastAsiaTheme="minorEastAsia" w:cstheme="minorBidi"/>
            <w:smallCaps w:val="0"/>
            <w:noProof/>
            <w:sz w:val="22"/>
            <w:szCs w:val="22"/>
            <w:lang w:eastAsia="en-GB" w:bidi="ar-SA"/>
          </w:rPr>
          <w:tab/>
        </w:r>
        <w:r w:rsidR="0081351C" w:rsidRPr="00BC41A5">
          <w:rPr>
            <w:rStyle w:val="Hyperlink"/>
            <w:noProof/>
          </w:rPr>
          <w:t>Study design and conduct for key components</w:t>
        </w:r>
        <w:r w:rsidR="0081351C">
          <w:rPr>
            <w:noProof/>
            <w:webHidden/>
          </w:rPr>
          <w:tab/>
        </w:r>
        <w:r w:rsidR="0081351C">
          <w:rPr>
            <w:noProof/>
            <w:webHidden/>
          </w:rPr>
          <w:fldChar w:fldCharType="begin"/>
        </w:r>
        <w:r w:rsidR="0081351C">
          <w:rPr>
            <w:noProof/>
            <w:webHidden/>
          </w:rPr>
          <w:instrText xml:space="preserve"> PAGEREF _Toc38956962 \h </w:instrText>
        </w:r>
        <w:r w:rsidR="0081351C">
          <w:rPr>
            <w:noProof/>
            <w:webHidden/>
          </w:rPr>
        </w:r>
        <w:r w:rsidR="0081351C">
          <w:rPr>
            <w:noProof/>
            <w:webHidden/>
          </w:rPr>
          <w:fldChar w:fldCharType="separate"/>
        </w:r>
        <w:r w:rsidR="000E5B91">
          <w:rPr>
            <w:noProof/>
            <w:webHidden/>
          </w:rPr>
          <w:t>25</w:t>
        </w:r>
        <w:r w:rsidR="0081351C">
          <w:rPr>
            <w:noProof/>
            <w:webHidden/>
          </w:rPr>
          <w:fldChar w:fldCharType="end"/>
        </w:r>
      </w:hyperlink>
    </w:p>
    <w:p w14:paraId="37943A29" w14:textId="39C53E67"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63" w:history="1">
        <w:r w:rsidR="0081351C" w:rsidRPr="00BC41A5">
          <w:rPr>
            <w:rStyle w:val="Hyperlink"/>
            <w:noProof/>
          </w:rPr>
          <w:t>5.2</w:t>
        </w:r>
        <w:r w:rsidR="0081351C">
          <w:rPr>
            <w:rFonts w:eastAsiaTheme="minorEastAsia" w:cstheme="minorBidi"/>
            <w:smallCaps w:val="0"/>
            <w:noProof/>
            <w:sz w:val="22"/>
            <w:szCs w:val="22"/>
            <w:lang w:eastAsia="en-GB" w:bidi="ar-SA"/>
          </w:rPr>
          <w:tab/>
        </w:r>
        <w:r w:rsidR="0081351C" w:rsidRPr="00BC41A5">
          <w:rPr>
            <w:rStyle w:val="Hyperlink"/>
            <w:noProof/>
          </w:rPr>
          <w:t>Analyses of key components in tubers</w:t>
        </w:r>
        <w:r w:rsidR="0081351C">
          <w:rPr>
            <w:noProof/>
            <w:webHidden/>
          </w:rPr>
          <w:tab/>
        </w:r>
        <w:r w:rsidR="0081351C">
          <w:rPr>
            <w:noProof/>
            <w:webHidden/>
          </w:rPr>
          <w:fldChar w:fldCharType="begin"/>
        </w:r>
        <w:r w:rsidR="0081351C">
          <w:rPr>
            <w:noProof/>
            <w:webHidden/>
          </w:rPr>
          <w:instrText xml:space="preserve"> PAGEREF _Toc38956963 \h </w:instrText>
        </w:r>
        <w:r w:rsidR="0081351C">
          <w:rPr>
            <w:noProof/>
            <w:webHidden/>
          </w:rPr>
        </w:r>
        <w:r w:rsidR="0081351C">
          <w:rPr>
            <w:noProof/>
            <w:webHidden/>
          </w:rPr>
          <w:fldChar w:fldCharType="separate"/>
        </w:r>
        <w:r w:rsidR="000E5B91">
          <w:rPr>
            <w:noProof/>
            <w:webHidden/>
          </w:rPr>
          <w:t>26</w:t>
        </w:r>
        <w:r w:rsidR="0081351C">
          <w:rPr>
            <w:noProof/>
            <w:webHidden/>
          </w:rPr>
          <w:fldChar w:fldCharType="end"/>
        </w:r>
      </w:hyperlink>
    </w:p>
    <w:p w14:paraId="4C880A24" w14:textId="615BA53A" w:rsidR="0081351C" w:rsidRDefault="00F834CC">
      <w:pPr>
        <w:pStyle w:val="TOC3"/>
        <w:rPr>
          <w:rFonts w:eastAsiaTheme="minorEastAsia" w:cstheme="minorBidi"/>
          <w:i w:val="0"/>
          <w:iCs w:val="0"/>
          <w:noProof/>
          <w:sz w:val="22"/>
          <w:szCs w:val="22"/>
          <w:lang w:eastAsia="en-GB" w:bidi="ar-SA"/>
        </w:rPr>
      </w:pPr>
      <w:hyperlink w:anchor="_Toc38956964" w:history="1">
        <w:r w:rsidR="0081351C" w:rsidRPr="00BC41A5">
          <w:rPr>
            <w:rStyle w:val="Hyperlink"/>
            <w:noProof/>
          </w:rPr>
          <w:t>5.2.1</w:t>
        </w:r>
        <w:r w:rsidR="0081351C">
          <w:rPr>
            <w:rFonts w:eastAsiaTheme="minorEastAsia" w:cstheme="minorBidi"/>
            <w:i w:val="0"/>
            <w:iCs w:val="0"/>
            <w:noProof/>
            <w:sz w:val="22"/>
            <w:szCs w:val="22"/>
            <w:lang w:eastAsia="en-GB" w:bidi="ar-SA"/>
          </w:rPr>
          <w:tab/>
        </w:r>
        <w:r w:rsidR="0081351C" w:rsidRPr="00BC41A5">
          <w:rPr>
            <w:rStyle w:val="Hyperlink"/>
            <w:noProof/>
          </w:rPr>
          <w:t>Key components</w:t>
        </w:r>
        <w:r w:rsidR="0081351C">
          <w:rPr>
            <w:noProof/>
            <w:webHidden/>
          </w:rPr>
          <w:tab/>
        </w:r>
        <w:r w:rsidR="0081351C">
          <w:rPr>
            <w:noProof/>
            <w:webHidden/>
          </w:rPr>
          <w:fldChar w:fldCharType="begin"/>
        </w:r>
        <w:r w:rsidR="0081351C">
          <w:rPr>
            <w:noProof/>
            <w:webHidden/>
          </w:rPr>
          <w:instrText xml:space="preserve"> PAGEREF _Toc38956964 \h </w:instrText>
        </w:r>
        <w:r w:rsidR="0081351C">
          <w:rPr>
            <w:noProof/>
            <w:webHidden/>
          </w:rPr>
        </w:r>
        <w:r w:rsidR="0081351C">
          <w:rPr>
            <w:noProof/>
            <w:webHidden/>
          </w:rPr>
          <w:fldChar w:fldCharType="separate"/>
        </w:r>
        <w:r w:rsidR="000E5B91">
          <w:rPr>
            <w:noProof/>
            <w:webHidden/>
          </w:rPr>
          <w:t>27</w:t>
        </w:r>
        <w:r w:rsidR="0081351C">
          <w:rPr>
            <w:noProof/>
            <w:webHidden/>
          </w:rPr>
          <w:fldChar w:fldCharType="end"/>
        </w:r>
      </w:hyperlink>
    </w:p>
    <w:p w14:paraId="19F9D95A" w14:textId="5D749B14" w:rsidR="0081351C" w:rsidRDefault="00F834CC">
      <w:pPr>
        <w:pStyle w:val="TOC3"/>
        <w:rPr>
          <w:rFonts w:eastAsiaTheme="minorEastAsia" w:cstheme="minorBidi"/>
          <w:i w:val="0"/>
          <w:iCs w:val="0"/>
          <w:noProof/>
          <w:sz w:val="22"/>
          <w:szCs w:val="22"/>
          <w:lang w:eastAsia="en-GB" w:bidi="ar-SA"/>
        </w:rPr>
      </w:pPr>
      <w:hyperlink w:anchor="_Toc38956965" w:history="1">
        <w:r w:rsidR="0081351C" w:rsidRPr="00BC41A5">
          <w:rPr>
            <w:rStyle w:val="Hyperlink"/>
            <w:noProof/>
          </w:rPr>
          <w:t>5.2.2</w:t>
        </w:r>
        <w:r w:rsidR="0081351C">
          <w:rPr>
            <w:rFonts w:eastAsiaTheme="minorEastAsia" w:cstheme="minorBidi"/>
            <w:i w:val="0"/>
            <w:iCs w:val="0"/>
            <w:noProof/>
            <w:sz w:val="22"/>
            <w:szCs w:val="22"/>
            <w:lang w:eastAsia="en-GB" w:bidi="ar-SA"/>
          </w:rPr>
          <w:tab/>
        </w:r>
        <w:r w:rsidR="0081351C" w:rsidRPr="00BC41A5">
          <w:rPr>
            <w:rStyle w:val="Hyperlink"/>
            <w:noProof/>
          </w:rPr>
          <w:t>Comparison of total amino acid levels</w:t>
        </w:r>
        <w:r w:rsidR="0081351C">
          <w:rPr>
            <w:noProof/>
            <w:webHidden/>
          </w:rPr>
          <w:tab/>
        </w:r>
        <w:r w:rsidR="0081351C">
          <w:rPr>
            <w:noProof/>
            <w:webHidden/>
          </w:rPr>
          <w:fldChar w:fldCharType="begin"/>
        </w:r>
        <w:r w:rsidR="0081351C">
          <w:rPr>
            <w:noProof/>
            <w:webHidden/>
          </w:rPr>
          <w:instrText xml:space="preserve"> PAGEREF _Toc38956965 \h </w:instrText>
        </w:r>
        <w:r w:rsidR="0081351C">
          <w:rPr>
            <w:noProof/>
            <w:webHidden/>
          </w:rPr>
        </w:r>
        <w:r w:rsidR="0081351C">
          <w:rPr>
            <w:noProof/>
            <w:webHidden/>
          </w:rPr>
          <w:fldChar w:fldCharType="separate"/>
        </w:r>
        <w:r w:rsidR="000E5B91">
          <w:rPr>
            <w:noProof/>
            <w:webHidden/>
          </w:rPr>
          <w:t>28</w:t>
        </w:r>
        <w:r w:rsidR="0081351C">
          <w:rPr>
            <w:noProof/>
            <w:webHidden/>
          </w:rPr>
          <w:fldChar w:fldCharType="end"/>
        </w:r>
      </w:hyperlink>
    </w:p>
    <w:p w14:paraId="2114161B" w14:textId="658F8AC8" w:rsidR="0081351C" w:rsidRDefault="00F834CC">
      <w:pPr>
        <w:pStyle w:val="TOC3"/>
        <w:rPr>
          <w:rFonts w:eastAsiaTheme="minorEastAsia" w:cstheme="minorBidi"/>
          <w:i w:val="0"/>
          <w:iCs w:val="0"/>
          <w:noProof/>
          <w:sz w:val="22"/>
          <w:szCs w:val="22"/>
          <w:lang w:eastAsia="en-GB" w:bidi="ar-SA"/>
        </w:rPr>
      </w:pPr>
      <w:hyperlink w:anchor="_Toc38956966" w:history="1">
        <w:r w:rsidR="0081351C" w:rsidRPr="00BC41A5">
          <w:rPr>
            <w:rStyle w:val="Hyperlink"/>
            <w:noProof/>
          </w:rPr>
          <w:t>5.2.3</w:t>
        </w:r>
        <w:r w:rsidR="0081351C">
          <w:rPr>
            <w:rFonts w:eastAsiaTheme="minorEastAsia" w:cstheme="minorBidi"/>
            <w:i w:val="0"/>
            <w:iCs w:val="0"/>
            <w:noProof/>
            <w:sz w:val="22"/>
            <w:szCs w:val="22"/>
            <w:lang w:eastAsia="en-GB" w:bidi="ar-SA"/>
          </w:rPr>
          <w:tab/>
        </w:r>
        <w:r w:rsidR="0081351C" w:rsidRPr="00BC41A5">
          <w:rPr>
            <w:rStyle w:val="Hyperlink"/>
            <w:noProof/>
          </w:rPr>
          <w:t>Comparison of free amino acid levels</w:t>
        </w:r>
        <w:r w:rsidR="0081351C">
          <w:rPr>
            <w:noProof/>
            <w:webHidden/>
          </w:rPr>
          <w:tab/>
        </w:r>
        <w:r w:rsidR="0081351C">
          <w:rPr>
            <w:noProof/>
            <w:webHidden/>
          </w:rPr>
          <w:fldChar w:fldCharType="begin"/>
        </w:r>
        <w:r w:rsidR="0081351C">
          <w:rPr>
            <w:noProof/>
            <w:webHidden/>
          </w:rPr>
          <w:instrText xml:space="preserve"> PAGEREF _Toc38956966 \h </w:instrText>
        </w:r>
        <w:r w:rsidR="0081351C">
          <w:rPr>
            <w:noProof/>
            <w:webHidden/>
          </w:rPr>
        </w:r>
        <w:r w:rsidR="0081351C">
          <w:rPr>
            <w:noProof/>
            <w:webHidden/>
          </w:rPr>
          <w:fldChar w:fldCharType="separate"/>
        </w:r>
        <w:r w:rsidR="000E5B91">
          <w:rPr>
            <w:noProof/>
            <w:webHidden/>
          </w:rPr>
          <w:t>30</w:t>
        </w:r>
        <w:r w:rsidR="0081351C">
          <w:rPr>
            <w:noProof/>
            <w:webHidden/>
          </w:rPr>
          <w:fldChar w:fldCharType="end"/>
        </w:r>
      </w:hyperlink>
    </w:p>
    <w:p w14:paraId="1AA0DD6E" w14:textId="03B143D1" w:rsidR="0081351C" w:rsidRDefault="00F834CC">
      <w:pPr>
        <w:pStyle w:val="TOC3"/>
        <w:rPr>
          <w:rFonts w:eastAsiaTheme="minorEastAsia" w:cstheme="minorBidi"/>
          <w:i w:val="0"/>
          <w:iCs w:val="0"/>
          <w:noProof/>
          <w:sz w:val="22"/>
          <w:szCs w:val="22"/>
          <w:lang w:eastAsia="en-GB" w:bidi="ar-SA"/>
        </w:rPr>
      </w:pPr>
      <w:hyperlink w:anchor="_Toc38956967" w:history="1">
        <w:r w:rsidR="0081351C" w:rsidRPr="00BC41A5">
          <w:rPr>
            <w:rStyle w:val="Hyperlink"/>
            <w:noProof/>
          </w:rPr>
          <w:t>5.2.4</w:t>
        </w:r>
        <w:r w:rsidR="0081351C">
          <w:rPr>
            <w:rFonts w:eastAsiaTheme="minorEastAsia" w:cstheme="minorBidi"/>
            <w:i w:val="0"/>
            <w:iCs w:val="0"/>
            <w:noProof/>
            <w:sz w:val="22"/>
            <w:szCs w:val="22"/>
            <w:lang w:eastAsia="en-GB" w:bidi="ar-SA"/>
          </w:rPr>
          <w:tab/>
        </w:r>
        <w:r w:rsidR="0081351C" w:rsidRPr="00BC41A5">
          <w:rPr>
            <w:rStyle w:val="Hyperlink"/>
            <w:noProof/>
          </w:rPr>
          <w:t>Changes in sucrose and reducing sugars</w:t>
        </w:r>
        <w:r w:rsidR="0081351C">
          <w:rPr>
            <w:noProof/>
            <w:webHidden/>
          </w:rPr>
          <w:tab/>
        </w:r>
        <w:r w:rsidR="0081351C">
          <w:rPr>
            <w:noProof/>
            <w:webHidden/>
          </w:rPr>
          <w:fldChar w:fldCharType="begin"/>
        </w:r>
        <w:r w:rsidR="0081351C">
          <w:rPr>
            <w:noProof/>
            <w:webHidden/>
          </w:rPr>
          <w:instrText xml:space="preserve"> PAGEREF _Toc38956967 \h </w:instrText>
        </w:r>
        <w:r w:rsidR="0081351C">
          <w:rPr>
            <w:noProof/>
            <w:webHidden/>
          </w:rPr>
        </w:r>
        <w:r w:rsidR="0081351C">
          <w:rPr>
            <w:noProof/>
            <w:webHidden/>
          </w:rPr>
          <w:fldChar w:fldCharType="separate"/>
        </w:r>
        <w:r w:rsidR="000E5B91">
          <w:rPr>
            <w:noProof/>
            <w:webHidden/>
          </w:rPr>
          <w:t>31</w:t>
        </w:r>
        <w:r w:rsidR="0081351C">
          <w:rPr>
            <w:noProof/>
            <w:webHidden/>
          </w:rPr>
          <w:fldChar w:fldCharType="end"/>
        </w:r>
      </w:hyperlink>
    </w:p>
    <w:p w14:paraId="285B93B6" w14:textId="46C432D6" w:rsidR="0081351C" w:rsidRDefault="00F834CC">
      <w:pPr>
        <w:pStyle w:val="TOC2"/>
        <w:tabs>
          <w:tab w:val="left" w:pos="880"/>
          <w:tab w:val="right" w:leader="dot" w:pos="9060"/>
        </w:tabs>
        <w:rPr>
          <w:rFonts w:eastAsiaTheme="minorEastAsia" w:cstheme="minorBidi"/>
          <w:smallCaps w:val="0"/>
          <w:noProof/>
          <w:sz w:val="22"/>
          <w:szCs w:val="22"/>
          <w:lang w:eastAsia="en-GB" w:bidi="ar-SA"/>
        </w:rPr>
      </w:pPr>
      <w:hyperlink w:anchor="_Toc38956968" w:history="1">
        <w:r w:rsidR="0081351C" w:rsidRPr="00BC41A5">
          <w:rPr>
            <w:rStyle w:val="Hyperlink"/>
            <w:noProof/>
          </w:rPr>
          <w:t>5.3</w:t>
        </w:r>
        <w:r w:rsidR="0081351C">
          <w:rPr>
            <w:rFonts w:eastAsiaTheme="minorEastAsia" w:cstheme="minorBidi"/>
            <w:smallCaps w:val="0"/>
            <w:noProof/>
            <w:sz w:val="22"/>
            <w:szCs w:val="22"/>
            <w:lang w:eastAsia="en-GB" w:bidi="ar-SA"/>
          </w:rPr>
          <w:tab/>
        </w:r>
        <w:r w:rsidR="0081351C" w:rsidRPr="00BC41A5">
          <w:rPr>
            <w:rStyle w:val="Hyperlink"/>
            <w:noProof/>
          </w:rPr>
          <w:t>Conclusions of the compositional analyses</w:t>
        </w:r>
        <w:r w:rsidR="0081351C">
          <w:rPr>
            <w:noProof/>
            <w:webHidden/>
          </w:rPr>
          <w:tab/>
        </w:r>
        <w:r w:rsidR="0081351C">
          <w:rPr>
            <w:noProof/>
            <w:webHidden/>
          </w:rPr>
          <w:fldChar w:fldCharType="begin"/>
        </w:r>
        <w:r w:rsidR="0081351C">
          <w:rPr>
            <w:noProof/>
            <w:webHidden/>
          </w:rPr>
          <w:instrText xml:space="preserve"> PAGEREF _Toc38956968 \h </w:instrText>
        </w:r>
        <w:r w:rsidR="0081351C">
          <w:rPr>
            <w:noProof/>
            <w:webHidden/>
          </w:rPr>
        </w:r>
        <w:r w:rsidR="0081351C">
          <w:rPr>
            <w:noProof/>
            <w:webHidden/>
          </w:rPr>
          <w:fldChar w:fldCharType="separate"/>
        </w:r>
        <w:r w:rsidR="000E5B91">
          <w:rPr>
            <w:noProof/>
            <w:webHidden/>
          </w:rPr>
          <w:t>32</w:t>
        </w:r>
        <w:r w:rsidR="0081351C">
          <w:rPr>
            <w:noProof/>
            <w:webHidden/>
          </w:rPr>
          <w:fldChar w:fldCharType="end"/>
        </w:r>
      </w:hyperlink>
    </w:p>
    <w:p w14:paraId="5C3E8349" w14:textId="5D571AC6"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69" w:history="1">
        <w:r w:rsidR="0081351C" w:rsidRPr="00BC41A5">
          <w:rPr>
            <w:rStyle w:val="Hyperlink"/>
            <w:noProof/>
          </w:rPr>
          <w:t xml:space="preserve">6 </w:t>
        </w:r>
        <w:r w:rsidR="0081351C">
          <w:rPr>
            <w:rFonts w:eastAsiaTheme="minorEastAsia" w:cstheme="minorBidi"/>
            <w:b w:val="0"/>
            <w:bCs w:val="0"/>
            <w:caps w:val="0"/>
            <w:noProof/>
            <w:sz w:val="22"/>
            <w:szCs w:val="22"/>
            <w:lang w:eastAsia="en-GB" w:bidi="ar-SA"/>
          </w:rPr>
          <w:tab/>
        </w:r>
        <w:r w:rsidR="0081351C" w:rsidRPr="00BC41A5">
          <w:rPr>
            <w:rStyle w:val="Hyperlink"/>
            <w:noProof/>
          </w:rPr>
          <w:t>Nutritional impact</w:t>
        </w:r>
        <w:r w:rsidR="0081351C">
          <w:rPr>
            <w:noProof/>
            <w:webHidden/>
          </w:rPr>
          <w:tab/>
        </w:r>
        <w:r w:rsidR="0081351C">
          <w:rPr>
            <w:noProof/>
            <w:webHidden/>
          </w:rPr>
          <w:fldChar w:fldCharType="begin"/>
        </w:r>
        <w:r w:rsidR="0081351C">
          <w:rPr>
            <w:noProof/>
            <w:webHidden/>
          </w:rPr>
          <w:instrText xml:space="preserve"> PAGEREF _Toc38956969 \h </w:instrText>
        </w:r>
        <w:r w:rsidR="0081351C">
          <w:rPr>
            <w:noProof/>
            <w:webHidden/>
          </w:rPr>
        </w:r>
        <w:r w:rsidR="0081351C">
          <w:rPr>
            <w:noProof/>
            <w:webHidden/>
          </w:rPr>
          <w:fldChar w:fldCharType="separate"/>
        </w:r>
        <w:r w:rsidR="000E5B91">
          <w:rPr>
            <w:noProof/>
            <w:webHidden/>
          </w:rPr>
          <w:t>32</w:t>
        </w:r>
        <w:r w:rsidR="0081351C">
          <w:rPr>
            <w:noProof/>
            <w:webHidden/>
          </w:rPr>
          <w:fldChar w:fldCharType="end"/>
        </w:r>
      </w:hyperlink>
    </w:p>
    <w:p w14:paraId="653F5D03" w14:textId="46F0123D"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70" w:history="1">
        <w:r w:rsidR="0081351C" w:rsidRPr="00BC41A5">
          <w:rPr>
            <w:rStyle w:val="Hyperlink"/>
            <w:noProof/>
          </w:rPr>
          <w:t>7</w:t>
        </w:r>
        <w:r w:rsidR="0081351C">
          <w:rPr>
            <w:rFonts w:eastAsiaTheme="minorEastAsia" w:cstheme="minorBidi"/>
            <w:b w:val="0"/>
            <w:bCs w:val="0"/>
            <w:caps w:val="0"/>
            <w:noProof/>
            <w:sz w:val="22"/>
            <w:szCs w:val="22"/>
            <w:lang w:eastAsia="en-GB" w:bidi="ar-SA"/>
          </w:rPr>
          <w:tab/>
        </w:r>
        <w:r w:rsidR="0081351C" w:rsidRPr="00BC41A5">
          <w:rPr>
            <w:rStyle w:val="Hyperlink"/>
            <w:noProof/>
          </w:rPr>
          <w:t>References</w:t>
        </w:r>
        <w:r w:rsidR="0081351C">
          <w:rPr>
            <w:noProof/>
            <w:webHidden/>
          </w:rPr>
          <w:tab/>
        </w:r>
        <w:r w:rsidR="0081351C">
          <w:rPr>
            <w:noProof/>
            <w:webHidden/>
          </w:rPr>
          <w:fldChar w:fldCharType="begin"/>
        </w:r>
        <w:r w:rsidR="0081351C">
          <w:rPr>
            <w:noProof/>
            <w:webHidden/>
          </w:rPr>
          <w:instrText xml:space="preserve"> PAGEREF _Toc38956970 \h </w:instrText>
        </w:r>
        <w:r w:rsidR="0081351C">
          <w:rPr>
            <w:noProof/>
            <w:webHidden/>
          </w:rPr>
        </w:r>
        <w:r w:rsidR="0081351C">
          <w:rPr>
            <w:noProof/>
            <w:webHidden/>
          </w:rPr>
          <w:fldChar w:fldCharType="separate"/>
        </w:r>
        <w:r w:rsidR="000E5B91">
          <w:rPr>
            <w:noProof/>
            <w:webHidden/>
          </w:rPr>
          <w:t>33</w:t>
        </w:r>
        <w:r w:rsidR="0081351C">
          <w:rPr>
            <w:noProof/>
            <w:webHidden/>
          </w:rPr>
          <w:fldChar w:fldCharType="end"/>
        </w:r>
      </w:hyperlink>
    </w:p>
    <w:p w14:paraId="4AE01F98" w14:textId="137ABA31" w:rsidR="0081351C" w:rsidRDefault="00F834CC">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71" w:history="1">
        <w:r w:rsidR="0081351C" w:rsidRPr="00BC41A5">
          <w:rPr>
            <w:rStyle w:val="Hyperlink"/>
            <w:noProof/>
          </w:rPr>
          <w:t>8</w:t>
        </w:r>
        <w:r w:rsidR="0081351C">
          <w:rPr>
            <w:rFonts w:eastAsiaTheme="minorEastAsia" w:cstheme="minorBidi"/>
            <w:b w:val="0"/>
            <w:bCs w:val="0"/>
            <w:caps w:val="0"/>
            <w:noProof/>
            <w:sz w:val="22"/>
            <w:szCs w:val="22"/>
            <w:lang w:eastAsia="en-GB" w:bidi="ar-SA"/>
          </w:rPr>
          <w:tab/>
        </w:r>
        <w:r w:rsidR="0081351C" w:rsidRPr="00BC41A5">
          <w:rPr>
            <w:rStyle w:val="Hyperlink"/>
            <w:noProof/>
          </w:rPr>
          <w:t>Appendix 1</w:t>
        </w:r>
        <w:r w:rsidR="0081351C">
          <w:rPr>
            <w:noProof/>
            <w:webHidden/>
          </w:rPr>
          <w:tab/>
        </w:r>
        <w:r w:rsidR="0081351C">
          <w:rPr>
            <w:noProof/>
            <w:webHidden/>
          </w:rPr>
          <w:fldChar w:fldCharType="begin"/>
        </w:r>
        <w:r w:rsidR="0081351C">
          <w:rPr>
            <w:noProof/>
            <w:webHidden/>
          </w:rPr>
          <w:instrText xml:space="preserve"> PAGEREF _Toc38956971 \h </w:instrText>
        </w:r>
        <w:r w:rsidR="0081351C">
          <w:rPr>
            <w:noProof/>
            <w:webHidden/>
          </w:rPr>
        </w:r>
        <w:r w:rsidR="0081351C">
          <w:rPr>
            <w:noProof/>
            <w:webHidden/>
          </w:rPr>
          <w:fldChar w:fldCharType="separate"/>
        </w:r>
        <w:r w:rsidR="000E5B91">
          <w:rPr>
            <w:noProof/>
            <w:webHidden/>
          </w:rPr>
          <w:t>36</w:t>
        </w:r>
        <w:r w:rsidR="0081351C">
          <w:rPr>
            <w:noProof/>
            <w:webHidden/>
          </w:rPr>
          <w:fldChar w:fldCharType="end"/>
        </w:r>
      </w:hyperlink>
    </w:p>
    <w:p w14:paraId="38FE6F13" w14:textId="51BD1A24" w:rsidR="00562917" w:rsidRPr="005275DC" w:rsidRDefault="00326D85" w:rsidP="00051ED9">
      <w:pPr>
        <w:rPr>
          <w:color w:val="FF0000"/>
        </w:rPr>
      </w:pPr>
      <w:r w:rsidRPr="00D64817">
        <w:fldChar w:fldCharType="end"/>
      </w:r>
    </w:p>
    <w:p w14:paraId="13F7F749" w14:textId="77777777" w:rsidR="00E066BA" w:rsidRPr="005275DC" w:rsidRDefault="00E066BA" w:rsidP="00051ED9">
      <w:pPr>
        <w:rPr>
          <w:color w:val="FF0000"/>
        </w:rPr>
      </w:pPr>
    </w:p>
    <w:p w14:paraId="3033923D" w14:textId="77777777" w:rsidR="00CE2D05" w:rsidRPr="005275DC" w:rsidRDefault="00CE2D05">
      <w:pPr>
        <w:widowControl/>
        <w:rPr>
          <w:color w:val="FF0000"/>
        </w:rPr>
        <w:sectPr w:rsidR="00CE2D05" w:rsidRPr="005275DC" w:rsidSect="00035FC1">
          <w:pgSz w:w="11906" w:h="16838"/>
          <w:pgMar w:top="1418" w:right="1418" w:bottom="1418" w:left="1418" w:header="709" w:footer="709" w:gutter="0"/>
          <w:pgNumType w:start="1"/>
          <w:cols w:space="708"/>
          <w:docGrid w:linePitch="360"/>
        </w:sectPr>
      </w:pPr>
    </w:p>
    <w:p w14:paraId="2D92E27E" w14:textId="0ECE14D8" w:rsidR="007C05B1" w:rsidRPr="00970974" w:rsidRDefault="003F011A" w:rsidP="00BD7646">
      <w:pPr>
        <w:pStyle w:val="Heading3"/>
      </w:pPr>
      <w:bookmarkStart w:id="36" w:name="_Toc38956929"/>
      <w:r w:rsidRPr="00970974">
        <w:lastRenderedPageBreak/>
        <w:t>Index</w:t>
      </w:r>
      <w:r w:rsidR="00406039" w:rsidRPr="00970974">
        <w:t xml:space="preserve"> of Figures</w:t>
      </w:r>
      <w:bookmarkEnd w:id="36"/>
    </w:p>
    <w:tbl>
      <w:tblPr>
        <w:tblStyle w:val="TableGrid"/>
        <w:tblW w:w="9486" w:type="dxa"/>
        <w:tblLook w:val="04A0" w:firstRow="1" w:lastRow="0" w:firstColumn="1" w:lastColumn="0" w:noHBand="0" w:noVBand="1"/>
        <w:tblCaption w:val="Index of Figures"/>
        <w:tblDescription w:val="A list of the figures presented in this document, included the page numbers."/>
      </w:tblPr>
      <w:tblGrid>
        <w:gridCol w:w="1173"/>
        <w:gridCol w:w="7413"/>
        <w:gridCol w:w="900"/>
      </w:tblGrid>
      <w:tr w:rsidR="005275DC" w:rsidRPr="005275DC" w14:paraId="0A16E862" w14:textId="77777777" w:rsidTr="008F48B4">
        <w:trPr>
          <w:tblHeader/>
        </w:trPr>
        <w:tc>
          <w:tcPr>
            <w:tcW w:w="1173" w:type="dxa"/>
          </w:tcPr>
          <w:p w14:paraId="0B399E58" w14:textId="77777777" w:rsidR="003F011A" w:rsidRPr="005275DC" w:rsidRDefault="003F011A" w:rsidP="00FD1473">
            <w:pPr>
              <w:rPr>
                <w:color w:val="FF0000"/>
                <w:lang w:val="en-AU"/>
              </w:rPr>
            </w:pPr>
          </w:p>
        </w:tc>
        <w:tc>
          <w:tcPr>
            <w:tcW w:w="7413" w:type="dxa"/>
          </w:tcPr>
          <w:p w14:paraId="3C7C44A6" w14:textId="77777777" w:rsidR="003F011A" w:rsidRPr="00FE0FD3" w:rsidRDefault="003F011A" w:rsidP="003F011A">
            <w:pPr>
              <w:pStyle w:val="FSTableHeading"/>
              <w:jc w:val="left"/>
              <w:rPr>
                <w:color w:val="000000" w:themeColor="text1"/>
                <w:lang w:val="en-AU"/>
              </w:rPr>
            </w:pPr>
            <w:r w:rsidRPr="00FE0FD3">
              <w:rPr>
                <w:color w:val="000000" w:themeColor="text1"/>
                <w:lang w:val="en-AU"/>
              </w:rPr>
              <w:t>Title</w:t>
            </w:r>
          </w:p>
        </w:tc>
        <w:tc>
          <w:tcPr>
            <w:tcW w:w="900" w:type="dxa"/>
          </w:tcPr>
          <w:p w14:paraId="0662745E" w14:textId="77777777" w:rsidR="003F011A" w:rsidRPr="00FE0FD3" w:rsidRDefault="003F011A" w:rsidP="003F011A">
            <w:pPr>
              <w:pStyle w:val="FSTableHeading"/>
              <w:rPr>
                <w:color w:val="000000" w:themeColor="text1"/>
                <w:lang w:val="en-AU"/>
              </w:rPr>
            </w:pPr>
            <w:r w:rsidRPr="00FE0FD3">
              <w:rPr>
                <w:color w:val="000000" w:themeColor="text1"/>
                <w:lang w:val="en-AU"/>
              </w:rPr>
              <w:t>Page</w:t>
            </w:r>
          </w:p>
        </w:tc>
      </w:tr>
      <w:tr w:rsidR="005275DC" w:rsidRPr="005275DC" w14:paraId="36E16E4A" w14:textId="77777777" w:rsidTr="003F011A">
        <w:tc>
          <w:tcPr>
            <w:tcW w:w="1173" w:type="dxa"/>
          </w:tcPr>
          <w:p w14:paraId="018D3ADA" w14:textId="5FAE1ABD" w:rsidR="00DE4968" w:rsidRPr="00343BD3" w:rsidRDefault="00DE4968" w:rsidP="00502FB1">
            <w:pPr>
              <w:pStyle w:val="FSTableText"/>
              <w:spacing w:before="20" w:after="20"/>
              <w:rPr>
                <w:lang w:val="en-AU"/>
              </w:rPr>
            </w:pPr>
            <w:r w:rsidRPr="00343BD3">
              <w:rPr>
                <w:lang w:val="en-AU"/>
              </w:rPr>
              <w:t>Figure 1</w:t>
            </w:r>
          </w:p>
        </w:tc>
        <w:tc>
          <w:tcPr>
            <w:tcW w:w="7413" w:type="dxa"/>
          </w:tcPr>
          <w:p w14:paraId="22177DC9" w14:textId="7E32D36B" w:rsidR="00DE4968" w:rsidRPr="00EC1377" w:rsidRDefault="00DE4968" w:rsidP="00502FB1">
            <w:pPr>
              <w:pStyle w:val="FSTableText"/>
              <w:spacing w:before="20" w:after="20"/>
            </w:pPr>
            <w:r w:rsidRPr="00EC1377">
              <w:t>Outline of the Maillard reaction</w:t>
            </w:r>
          </w:p>
        </w:tc>
        <w:tc>
          <w:tcPr>
            <w:tcW w:w="900" w:type="dxa"/>
          </w:tcPr>
          <w:p w14:paraId="7A415186" w14:textId="60BD0A02" w:rsidR="00DE4968" w:rsidRPr="00EC1377" w:rsidRDefault="00EC1377" w:rsidP="00EC1377">
            <w:pPr>
              <w:pStyle w:val="FSTableText"/>
              <w:spacing w:before="20" w:after="20"/>
              <w:rPr>
                <w:lang w:val="en-AU"/>
              </w:rPr>
            </w:pPr>
            <w:r w:rsidRPr="00EC1377">
              <w:rPr>
                <w:lang w:val="en-AU"/>
              </w:rPr>
              <w:t>3</w:t>
            </w:r>
          </w:p>
        </w:tc>
      </w:tr>
      <w:tr w:rsidR="005275DC" w:rsidRPr="005275DC" w14:paraId="4AACCA7E" w14:textId="77777777" w:rsidTr="003F011A">
        <w:tc>
          <w:tcPr>
            <w:tcW w:w="1173" w:type="dxa"/>
          </w:tcPr>
          <w:p w14:paraId="2BDDADDA" w14:textId="3544B910" w:rsidR="00DE4968" w:rsidRPr="00C77EAD" w:rsidRDefault="00DE4968" w:rsidP="00502FB1">
            <w:pPr>
              <w:pStyle w:val="FSTableText"/>
              <w:spacing w:before="20" w:after="20"/>
              <w:rPr>
                <w:lang w:val="en-AU"/>
              </w:rPr>
            </w:pPr>
            <w:r w:rsidRPr="00C77EAD">
              <w:rPr>
                <w:lang w:val="en-AU"/>
              </w:rPr>
              <w:t>Figure 2</w:t>
            </w:r>
          </w:p>
        </w:tc>
        <w:tc>
          <w:tcPr>
            <w:tcW w:w="7413" w:type="dxa"/>
          </w:tcPr>
          <w:p w14:paraId="72634B26" w14:textId="77777777" w:rsidR="00DE4968" w:rsidRPr="00C77EAD" w:rsidRDefault="00DE4968" w:rsidP="00502FB1">
            <w:pPr>
              <w:pStyle w:val="FSTableText"/>
              <w:spacing w:before="20" w:after="20"/>
              <w:rPr>
                <w:lang w:val="en-AU"/>
              </w:rPr>
            </w:pPr>
            <w:r w:rsidRPr="00C77EAD">
              <w:t>Plasmid maps of pSIM1278 and pSIM1678</w:t>
            </w:r>
          </w:p>
        </w:tc>
        <w:tc>
          <w:tcPr>
            <w:tcW w:w="900" w:type="dxa"/>
          </w:tcPr>
          <w:p w14:paraId="6646F188" w14:textId="715DD4E8" w:rsidR="00DE4968" w:rsidRPr="005275DC" w:rsidRDefault="00EC1377" w:rsidP="00502FB1">
            <w:pPr>
              <w:pStyle w:val="FSTableText"/>
              <w:spacing w:before="20" w:after="20"/>
              <w:rPr>
                <w:color w:val="FF0000"/>
                <w:lang w:val="en-AU"/>
              </w:rPr>
            </w:pPr>
            <w:r>
              <w:rPr>
                <w:lang w:val="en-AU"/>
              </w:rPr>
              <w:t>7</w:t>
            </w:r>
          </w:p>
        </w:tc>
      </w:tr>
      <w:tr w:rsidR="005275DC" w:rsidRPr="005275DC" w14:paraId="0F2B1297" w14:textId="77777777" w:rsidTr="003F011A">
        <w:tc>
          <w:tcPr>
            <w:tcW w:w="1173" w:type="dxa"/>
          </w:tcPr>
          <w:p w14:paraId="2E5EFA98" w14:textId="42562A0D" w:rsidR="00DE4968" w:rsidRPr="00DE0715" w:rsidRDefault="00EC1377" w:rsidP="00502FB1">
            <w:pPr>
              <w:pStyle w:val="FSTableText"/>
              <w:spacing w:before="20" w:after="20"/>
              <w:rPr>
                <w:lang w:val="en-AU"/>
              </w:rPr>
            </w:pPr>
            <w:r>
              <w:rPr>
                <w:lang w:val="en-AU"/>
              </w:rPr>
              <w:t>Figure 3</w:t>
            </w:r>
          </w:p>
        </w:tc>
        <w:tc>
          <w:tcPr>
            <w:tcW w:w="7413" w:type="dxa"/>
          </w:tcPr>
          <w:p w14:paraId="0CC0705D" w14:textId="77777777" w:rsidR="00DE4968" w:rsidRPr="00DE0715" w:rsidRDefault="00DE4968" w:rsidP="00502FB1">
            <w:pPr>
              <w:pStyle w:val="FSTableText"/>
              <w:spacing w:before="20" w:after="20"/>
              <w:rPr>
                <w:lang w:val="en-AU"/>
              </w:rPr>
            </w:pPr>
            <w:r w:rsidRPr="00DE0715">
              <w:rPr>
                <w:lang w:val="en-AU"/>
              </w:rPr>
              <w:t>Design of the T-DNA region in pSIM1278</w:t>
            </w:r>
          </w:p>
        </w:tc>
        <w:tc>
          <w:tcPr>
            <w:tcW w:w="900" w:type="dxa"/>
          </w:tcPr>
          <w:p w14:paraId="4DA35CC7" w14:textId="2BFF56F7" w:rsidR="00DE4968" w:rsidRPr="005275DC" w:rsidRDefault="00EC1377" w:rsidP="003D4032">
            <w:pPr>
              <w:pStyle w:val="FSTableText"/>
              <w:spacing w:before="20" w:after="20"/>
              <w:rPr>
                <w:color w:val="FF0000"/>
                <w:lang w:val="en-AU"/>
              </w:rPr>
            </w:pPr>
            <w:r w:rsidRPr="00EC1377">
              <w:rPr>
                <w:lang w:val="en-AU"/>
              </w:rPr>
              <w:t>8</w:t>
            </w:r>
          </w:p>
        </w:tc>
      </w:tr>
      <w:tr w:rsidR="005275DC" w:rsidRPr="005275DC" w14:paraId="33FA8627" w14:textId="77777777" w:rsidTr="003F011A">
        <w:tc>
          <w:tcPr>
            <w:tcW w:w="1173" w:type="dxa"/>
          </w:tcPr>
          <w:p w14:paraId="0274EB99" w14:textId="04F52342" w:rsidR="00DE4968" w:rsidRPr="00DE0715" w:rsidRDefault="00EC1377" w:rsidP="00502FB1">
            <w:pPr>
              <w:pStyle w:val="FSTableText"/>
              <w:spacing w:before="20" w:after="20"/>
              <w:rPr>
                <w:lang w:val="en-AU"/>
              </w:rPr>
            </w:pPr>
            <w:r>
              <w:rPr>
                <w:lang w:val="en-AU"/>
              </w:rPr>
              <w:t>Figure 4</w:t>
            </w:r>
          </w:p>
        </w:tc>
        <w:tc>
          <w:tcPr>
            <w:tcW w:w="7413" w:type="dxa"/>
          </w:tcPr>
          <w:p w14:paraId="5A7EFDA9" w14:textId="77777777" w:rsidR="00DE4968" w:rsidRPr="00DE0715" w:rsidRDefault="00DE4968" w:rsidP="00502FB1">
            <w:pPr>
              <w:pStyle w:val="FSTableText"/>
              <w:spacing w:before="20" w:after="20"/>
              <w:rPr>
                <w:lang w:val="en-AU"/>
              </w:rPr>
            </w:pPr>
            <w:r w:rsidRPr="00DE0715">
              <w:rPr>
                <w:lang w:val="en-AU"/>
              </w:rPr>
              <w:t>Design of the T-DNA region in pSIM1678</w:t>
            </w:r>
          </w:p>
        </w:tc>
        <w:tc>
          <w:tcPr>
            <w:tcW w:w="900" w:type="dxa"/>
          </w:tcPr>
          <w:p w14:paraId="54D61543" w14:textId="648EA608" w:rsidR="00DE4968" w:rsidRPr="005275DC" w:rsidRDefault="00EC1377" w:rsidP="003D4032">
            <w:pPr>
              <w:pStyle w:val="FSTableText"/>
              <w:spacing w:before="20" w:after="20"/>
              <w:rPr>
                <w:color w:val="FF0000"/>
                <w:lang w:val="en-AU"/>
              </w:rPr>
            </w:pPr>
            <w:r w:rsidRPr="00EC1377">
              <w:rPr>
                <w:lang w:val="en-AU"/>
              </w:rPr>
              <w:t>12</w:t>
            </w:r>
          </w:p>
        </w:tc>
      </w:tr>
      <w:tr w:rsidR="005275DC" w:rsidRPr="005275DC" w14:paraId="3E5B7B20" w14:textId="77777777" w:rsidTr="003F011A">
        <w:tc>
          <w:tcPr>
            <w:tcW w:w="1173" w:type="dxa"/>
          </w:tcPr>
          <w:p w14:paraId="2CF965B4" w14:textId="67AA47FC" w:rsidR="00DE4968" w:rsidRPr="00D15485" w:rsidRDefault="00ED4608" w:rsidP="00502FB1">
            <w:pPr>
              <w:pStyle w:val="FSTableText"/>
              <w:spacing w:before="20" w:after="20"/>
              <w:rPr>
                <w:lang w:val="en-AU"/>
              </w:rPr>
            </w:pPr>
            <w:r>
              <w:rPr>
                <w:lang w:val="en-AU"/>
              </w:rPr>
              <w:t>Figure 5</w:t>
            </w:r>
          </w:p>
        </w:tc>
        <w:tc>
          <w:tcPr>
            <w:tcW w:w="7413" w:type="dxa"/>
          </w:tcPr>
          <w:p w14:paraId="76BF7491" w14:textId="77777777" w:rsidR="00DE4968" w:rsidRPr="00D15485" w:rsidRDefault="00DE4968" w:rsidP="00502FB1">
            <w:pPr>
              <w:pStyle w:val="FSTableText"/>
              <w:spacing w:before="20" w:after="20"/>
              <w:rPr>
                <w:lang w:val="en-AU"/>
              </w:rPr>
            </w:pPr>
            <w:r w:rsidRPr="00D15485">
              <w:rPr>
                <w:lang w:val="en-AU"/>
              </w:rPr>
              <w:t>Generations of potato derived from vegetative propagation</w:t>
            </w:r>
          </w:p>
        </w:tc>
        <w:tc>
          <w:tcPr>
            <w:tcW w:w="900" w:type="dxa"/>
          </w:tcPr>
          <w:p w14:paraId="29E7D823" w14:textId="6D0FBCC9" w:rsidR="00DE4968" w:rsidRPr="005275DC" w:rsidRDefault="00ED4608" w:rsidP="003D4032">
            <w:pPr>
              <w:pStyle w:val="FSTableText"/>
              <w:spacing w:before="20" w:after="20"/>
              <w:rPr>
                <w:color w:val="FF0000"/>
                <w:lang w:val="en-AU"/>
              </w:rPr>
            </w:pPr>
            <w:r w:rsidRPr="00ED4608">
              <w:rPr>
                <w:lang w:val="en-AU"/>
              </w:rPr>
              <w:t>14</w:t>
            </w:r>
          </w:p>
        </w:tc>
      </w:tr>
      <w:tr w:rsidR="005275DC" w:rsidRPr="005275DC" w14:paraId="214DD919" w14:textId="77777777" w:rsidTr="003F011A">
        <w:tc>
          <w:tcPr>
            <w:tcW w:w="1173" w:type="dxa"/>
          </w:tcPr>
          <w:p w14:paraId="568F4E3E" w14:textId="6BB6AD56" w:rsidR="00DE4968" w:rsidRPr="00A51CC7" w:rsidRDefault="00ED4608" w:rsidP="00502FB1">
            <w:pPr>
              <w:pStyle w:val="FSTableText"/>
              <w:spacing w:before="20" w:after="20"/>
              <w:rPr>
                <w:lang w:val="en-AU"/>
              </w:rPr>
            </w:pPr>
            <w:r>
              <w:rPr>
                <w:lang w:val="en-AU"/>
              </w:rPr>
              <w:t>Figure 6</w:t>
            </w:r>
          </w:p>
        </w:tc>
        <w:tc>
          <w:tcPr>
            <w:tcW w:w="7413" w:type="dxa"/>
          </w:tcPr>
          <w:p w14:paraId="52B995A3" w14:textId="77777777" w:rsidR="00DE4968" w:rsidRPr="00A51CC7" w:rsidRDefault="00DE4968" w:rsidP="00502FB1">
            <w:pPr>
              <w:pStyle w:val="FSTableText"/>
              <w:spacing w:before="20" w:after="20"/>
              <w:rPr>
                <w:lang w:val="en-AU"/>
              </w:rPr>
            </w:pPr>
            <w:r w:rsidRPr="00A51CC7">
              <w:rPr>
                <w:lang w:val="en-AU"/>
              </w:rPr>
              <w:t>A representation of the restriction enzyme map and probe binding sites of the inserted T-DNA regions</w:t>
            </w:r>
          </w:p>
        </w:tc>
        <w:tc>
          <w:tcPr>
            <w:tcW w:w="900" w:type="dxa"/>
          </w:tcPr>
          <w:p w14:paraId="34AE6462" w14:textId="404154EF" w:rsidR="00DE4968" w:rsidRPr="005275DC" w:rsidRDefault="00ED4608" w:rsidP="003D4032">
            <w:pPr>
              <w:pStyle w:val="FSTableText"/>
              <w:spacing w:before="20" w:after="20"/>
              <w:rPr>
                <w:color w:val="FF0000"/>
                <w:lang w:val="en-AU"/>
              </w:rPr>
            </w:pPr>
            <w:r w:rsidRPr="00ED4608">
              <w:rPr>
                <w:lang w:val="en-AU"/>
              </w:rPr>
              <w:t>16</w:t>
            </w:r>
          </w:p>
        </w:tc>
      </w:tr>
      <w:tr w:rsidR="005275DC" w:rsidRPr="005275DC" w14:paraId="232DC38D" w14:textId="77777777" w:rsidTr="003F011A">
        <w:tc>
          <w:tcPr>
            <w:tcW w:w="1173" w:type="dxa"/>
          </w:tcPr>
          <w:p w14:paraId="428E5139" w14:textId="39308F93" w:rsidR="00DE4968" w:rsidRPr="0047446A" w:rsidRDefault="00ED4608" w:rsidP="00502FB1">
            <w:pPr>
              <w:pStyle w:val="FSTableText"/>
              <w:spacing w:before="20" w:after="20"/>
              <w:rPr>
                <w:lang w:val="en-AU"/>
              </w:rPr>
            </w:pPr>
            <w:r>
              <w:rPr>
                <w:lang w:val="en-AU"/>
              </w:rPr>
              <w:t>Figure 7</w:t>
            </w:r>
          </w:p>
        </w:tc>
        <w:tc>
          <w:tcPr>
            <w:tcW w:w="7413" w:type="dxa"/>
          </w:tcPr>
          <w:p w14:paraId="68CED9F0" w14:textId="52F8F0D9" w:rsidR="00DE4968" w:rsidRPr="0047446A" w:rsidRDefault="0047446A" w:rsidP="00502FB1">
            <w:pPr>
              <w:pStyle w:val="FSTableText"/>
              <w:spacing w:before="20" w:after="20"/>
              <w:rPr>
                <w:lang w:val="en-AU"/>
              </w:rPr>
            </w:pPr>
            <w:r w:rsidRPr="0047446A">
              <w:rPr>
                <w:lang w:val="en-AU"/>
              </w:rPr>
              <w:t>The interrelationship between asparagine and glutamine biosynthesis pathways</w:t>
            </w:r>
          </w:p>
        </w:tc>
        <w:tc>
          <w:tcPr>
            <w:tcW w:w="900" w:type="dxa"/>
          </w:tcPr>
          <w:p w14:paraId="628BAB0C" w14:textId="3DFA85A7" w:rsidR="00DE4968" w:rsidRPr="005275DC" w:rsidRDefault="00ED4608" w:rsidP="003D4032">
            <w:pPr>
              <w:pStyle w:val="FSTableText"/>
              <w:spacing w:before="20" w:after="20"/>
              <w:rPr>
                <w:color w:val="FF0000"/>
                <w:lang w:val="en-AU"/>
              </w:rPr>
            </w:pPr>
            <w:r w:rsidRPr="00ED4608">
              <w:rPr>
                <w:lang w:val="en-AU"/>
              </w:rPr>
              <w:t>30</w:t>
            </w:r>
          </w:p>
        </w:tc>
      </w:tr>
    </w:tbl>
    <w:p w14:paraId="38180739" w14:textId="77777777" w:rsidR="008D2792" w:rsidRPr="005275DC" w:rsidRDefault="008D2792" w:rsidP="0047446A">
      <w:pPr>
        <w:pStyle w:val="Heading3"/>
        <w:ind w:left="0" w:firstLine="0"/>
        <w:rPr>
          <w:color w:val="FF0000"/>
        </w:rPr>
      </w:pPr>
    </w:p>
    <w:p w14:paraId="0F9668AF" w14:textId="221A5990" w:rsidR="007C05B1" w:rsidRPr="00970974" w:rsidRDefault="003F011A" w:rsidP="00BD7646">
      <w:pPr>
        <w:pStyle w:val="Heading3"/>
      </w:pPr>
      <w:bookmarkStart w:id="37" w:name="_Toc38956930"/>
      <w:r w:rsidRPr="00970974">
        <w:t>Index of Tables</w:t>
      </w:r>
      <w:bookmarkEnd w:id="37"/>
    </w:p>
    <w:tbl>
      <w:tblPr>
        <w:tblStyle w:val="TableGrid"/>
        <w:tblW w:w="9478" w:type="dxa"/>
        <w:tblLook w:val="04A0" w:firstRow="1" w:lastRow="0" w:firstColumn="1" w:lastColumn="0" w:noHBand="0" w:noVBand="1"/>
        <w:tblCaption w:val="Index of Tables"/>
        <w:tblDescription w:val="A list of the tables used in this document, included a reference to the page number the table appears."/>
      </w:tblPr>
      <w:tblGrid>
        <w:gridCol w:w="1106"/>
        <w:gridCol w:w="7470"/>
        <w:gridCol w:w="902"/>
      </w:tblGrid>
      <w:tr w:rsidR="005275DC" w:rsidRPr="005275DC" w14:paraId="22E75948" w14:textId="77777777" w:rsidTr="008F48B4">
        <w:trPr>
          <w:tblHeader/>
        </w:trPr>
        <w:tc>
          <w:tcPr>
            <w:tcW w:w="1106" w:type="dxa"/>
          </w:tcPr>
          <w:p w14:paraId="1D431D9E" w14:textId="77777777" w:rsidR="003F011A" w:rsidRPr="005275DC" w:rsidRDefault="003F011A" w:rsidP="00FD1473">
            <w:pPr>
              <w:rPr>
                <w:color w:val="FF0000"/>
                <w:lang w:val="en-AU"/>
              </w:rPr>
            </w:pPr>
          </w:p>
        </w:tc>
        <w:tc>
          <w:tcPr>
            <w:tcW w:w="7470" w:type="dxa"/>
          </w:tcPr>
          <w:p w14:paraId="32D409B8" w14:textId="77777777" w:rsidR="003F011A" w:rsidRPr="00FE0FD3" w:rsidRDefault="003F011A" w:rsidP="003F011A">
            <w:pPr>
              <w:pStyle w:val="FSTableHeading"/>
              <w:jc w:val="left"/>
              <w:rPr>
                <w:color w:val="000000" w:themeColor="text1"/>
                <w:lang w:val="en-AU"/>
              </w:rPr>
            </w:pPr>
            <w:r w:rsidRPr="00FE0FD3">
              <w:rPr>
                <w:color w:val="000000" w:themeColor="text1"/>
                <w:lang w:val="en-AU"/>
              </w:rPr>
              <w:t>Title</w:t>
            </w:r>
          </w:p>
        </w:tc>
        <w:tc>
          <w:tcPr>
            <w:tcW w:w="902" w:type="dxa"/>
          </w:tcPr>
          <w:p w14:paraId="0B85B116" w14:textId="77777777" w:rsidR="003F011A" w:rsidRPr="00FE0FD3" w:rsidRDefault="003F011A" w:rsidP="003F011A">
            <w:pPr>
              <w:pStyle w:val="FSTableHeading"/>
              <w:rPr>
                <w:color w:val="000000" w:themeColor="text1"/>
                <w:lang w:val="en-AU"/>
              </w:rPr>
            </w:pPr>
            <w:r w:rsidRPr="00FE0FD3">
              <w:rPr>
                <w:color w:val="000000" w:themeColor="text1"/>
                <w:lang w:val="en-AU"/>
              </w:rPr>
              <w:t>Page</w:t>
            </w:r>
          </w:p>
        </w:tc>
      </w:tr>
      <w:tr w:rsidR="005275DC" w:rsidRPr="005275DC" w14:paraId="1553F05A" w14:textId="77777777" w:rsidTr="003F011A">
        <w:tc>
          <w:tcPr>
            <w:tcW w:w="1106" w:type="dxa"/>
          </w:tcPr>
          <w:p w14:paraId="5D6F8090" w14:textId="7ACEE991" w:rsidR="003F011A" w:rsidRPr="00863320" w:rsidRDefault="00ED4608" w:rsidP="00502FB1">
            <w:pPr>
              <w:pStyle w:val="FSTableText"/>
              <w:spacing w:before="20" w:after="20"/>
              <w:rPr>
                <w:lang w:val="en-AU"/>
              </w:rPr>
            </w:pPr>
            <w:r>
              <w:rPr>
                <w:lang w:val="en-AU"/>
              </w:rPr>
              <w:t>Table 1</w:t>
            </w:r>
          </w:p>
        </w:tc>
        <w:tc>
          <w:tcPr>
            <w:tcW w:w="7470" w:type="dxa"/>
          </w:tcPr>
          <w:p w14:paraId="19A4042F" w14:textId="65DA14C3" w:rsidR="003F011A" w:rsidRPr="00863320" w:rsidRDefault="00133C42" w:rsidP="00863320">
            <w:pPr>
              <w:pStyle w:val="FSTableText"/>
              <w:spacing w:before="20" w:after="20"/>
              <w:rPr>
                <w:lang w:val="en-AU"/>
              </w:rPr>
            </w:pPr>
            <w:r w:rsidRPr="00863320">
              <w:rPr>
                <w:lang w:val="en-AU"/>
              </w:rPr>
              <w:t xml:space="preserve">The genetic elements contained in the T-DNA region of pSIM1278, used to create </w:t>
            </w:r>
            <w:r w:rsidR="00863320" w:rsidRPr="00863320">
              <w:rPr>
                <w:lang w:val="en-AU"/>
              </w:rPr>
              <w:t>V11</w:t>
            </w:r>
          </w:p>
        </w:tc>
        <w:tc>
          <w:tcPr>
            <w:tcW w:w="902" w:type="dxa"/>
          </w:tcPr>
          <w:p w14:paraId="444139D1" w14:textId="4F8BB7EA" w:rsidR="003F011A" w:rsidRPr="005275DC" w:rsidRDefault="00ED4608" w:rsidP="00502FB1">
            <w:pPr>
              <w:pStyle w:val="FSTableText"/>
              <w:spacing w:before="20" w:after="20"/>
              <w:rPr>
                <w:color w:val="FF0000"/>
                <w:lang w:val="en-AU"/>
              </w:rPr>
            </w:pPr>
            <w:r w:rsidRPr="00ED4608">
              <w:rPr>
                <w:lang w:val="en-AU"/>
              </w:rPr>
              <w:t>9</w:t>
            </w:r>
          </w:p>
        </w:tc>
      </w:tr>
      <w:tr w:rsidR="005275DC" w:rsidRPr="005275DC" w14:paraId="066CA778" w14:textId="77777777" w:rsidTr="003F011A">
        <w:tc>
          <w:tcPr>
            <w:tcW w:w="1106" w:type="dxa"/>
          </w:tcPr>
          <w:p w14:paraId="503875F9" w14:textId="036B422E" w:rsidR="003F011A" w:rsidRPr="00E954F8" w:rsidRDefault="00ED4608" w:rsidP="00502FB1">
            <w:pPr>
              <w:pStyle w:val="FSTableText"/>
              <w:spacing w:before="20" w:after="20"/>
              <w:rPr>
                <w:lang w:val="en-AU"/>
              </w:rPr>
            </w:pPr>
            <w:r>
              <w:rPr>
                <w:lang w:val="en-AU"/>
              </w:rPr>
              <w:t>Table 2</w:t>
            </w:r>
          </w:p>
        </w:tc>
        <w:tc>
          <w:tcPr>
            <w:tcW w:w="7470" w:type="dxa"/>
          </w:tcPr>
          <w:p w14:paraId="2112C406" w14:textId="3E79C468" w:rsidR="003F011A" w:rsidRPr="00ED4608" w:rsidRDefault="00133C42" w:rsidP="00502FB1">
            <w:pPr>
              <w:pStyle w:val="FSTableText"/>
              <w:spacing w:before="20" w:after="20"/>
              <w:rPr>
                <w:lang w:val="en-AU"/>
              </w:rPr>
            </w:pPr>
            <w:r w:rsidRPr="00ED4608">
              <w:rPr>
                <w:lang w:val="en-AU"/>
              </w:rPr>
              <w:t>Description of the genetic elements contained in the backbone of pSIM1278</w:t>
            </w:r>
          </w:p>
        </w:tc>
        <w:tc>
          <w:tcPr>
            <w:tcW w:w="902" w:type="dxa"/>
          </w:tcPr>
          <w:p w14:paraId="67F6E99A" w14:textId="6CC86786" w:rsidR="003F011A" w:rsidRPr="00ED4608" w:rsidRDefault="00ED4608" w:rsidP="00415ABA">
            <w:pPr>
              <w:pStyle w:val="FSTableText"/>
              <w:spacing w:before="20" w:after="20"/>
              <w:rPr>
                <w:lang w:val="en-AU"/>
              </w:rPr>
            </w:pPr>
            <w:r w:rsidRPr="00ED4608">
              <w:rPr>
                <w:lang w:val="en-AU"/>
              </w:rPr>
              <w:t>11</w:t>
            </w:r>
          </w:p>
        </w:tc>
      </w:tr>
      <w:tr w:rsidR="005275DC" w:rsidRPr="005275DC" w14:paraId="490F35A3" w14:textId="77777777" w:rsidTr="003F011A">
        <w:tc>
          <w:tcPr>
            <w:tcW w:w="1106" w:type="dxa"/>
          </w:tcPr>
          <w:p w14:paraId="11615700" w14:textId="5BA608E4" w:rsidR="003F011A" w:rsidRPr="004B0F39" w:rsidRDefault="00ED4608" w:rsidP="00502FB1">
            <w:pPr>
              <w:pStyle w:val="FSTableText"/>
              <w:spacing w:before="20" w:after="20"/>
              <w:rPr>
                <w:lang w:val="en-AU"/>
              </w:rPr>
            </w:pPr>
            <w:r>
              <w:rPr>
                <w:lang w:val="en-AU"/>
              </w:rPr>
              <w:t>Table 3</w:t>
            </w:r>
          </w:p>
        </w:tc>
        <w:tc>
          <w:tcPr>
            <w:tcW w:w="7470" w:type="dxa"/>
          </w:tcPr>
          <w:p w14:paraId="5E535B83" w14:textId="28B54AF3" w:rsidR="003F011A" w:rsidRPr="00ED4608" w:rsidRDefault="00DD7FD4" w:rsidP="00863320">
            <w:pPr>
              <w:pStyle w:val="FSTableText"/>
              <w:spacing w:before="20" w:after="20"/>
              <w:rPr>
                <w:lang w:val="en-AU"/>
              </w:rPr>
            </w:pPr>
            <w:r w:rsidRPr="00ED4608">
              <w:rPr>
                <w:lang w:val="en-AU"/>
              </w:rPr>
              <w:t xml:space="preserve">The genetic elements contained in the T-DNA region of pSIM1678, used to create </w:t>
            </w:r>
            <w:r w:rsidR="00863320" w:rsidRPr="00ED4608">
              <w:rPr>
                <w:lang w:val="en-AU"/>
              </w:rPr>
              <w:t>Z6</w:t>
            </w:r>
          </w:p>
        </w:tc>
        <w:tc>
          <w:tcPr>
            <w:tcW w:w="902" w:type="dxa"/>
          </w:tcPr>
          <w:p w14:paraId="3EEA997D" w14:textId="6C2D4924" w:rsidR="003F011A" w:rsidRPr="00ED4608" w:rsidRDefault="00ED4608" w:rsidP="00415ABA">
            <w:pPr>
              <w:pStyle w:val="FSTableText"/>
              <w:spacing w:before="20" w:after="20"/>
              <w:rPr>
                <w:lang w:val="en-AU"/>
              </w:rPr>
            </w:pPr>
            <w:r w:rsidRPr="00ED4608">
              <w:rPr>
                <w:lang w:val="en-AU"/>
              </w:rPr>
              <w:t>13</w:t>
            </w:r>
          </w:p>
        </w:tc>
      </w:tr>
      <w:tr w:rsidR="005275DC" w:rsidRPr="005275DC" w14:paraId="37356D09" w14:textId="77777777" w:rsidTr="003F011A">
        <w:tc>
          <w:tcPr>
            <w:tcW w:w="1106" w:type="dxa"/>
          </w:tcPr>
          <w:p w14:paraId="67899743" w14:textId="649ABD48" w:rsidR="00DD7FD4" w:rsidRPr="00E954F8" w:rsidRDefault="00ED4608" w:rsidP="00502FB1">
            <w:pPr>
              <w:pStyle w:val="FSTableText"/>
              <w:spacing w:before="20" w:after="20"/>
              <w:rPr>
                <w:lang w:val="en-AU"/>
              </w:rPr>
            </w:pPr>
            <w:r>
              <w:rPr>
                <w:lang w:val="en-AU"/>
              </w:rPr>
              <w:t>Table 4</w:t>
            </w:r>
          </w:p>
        </w:tc>
        <w:tc>
          <w:tcPr>
            <w:tcW w:w="7470" w:type="dxa"/>
          </w:tcPr>
          <w:p w14:paraId="247CD882" w14:textId="21B0307F" w:rsidR="00DD7FD4" w:rsidRPr="00E954F8" w:rsidRDefault="00DD7FD4" w:rsidP="00502FB1">
            <w:pPr>
              <w:pStyle w:val="FSTableText"/>
              <w:spacing w:before="20" w:after="20"/>
              <w:rPr>
                <w:lang w:val="en-AU"/>
              </w:rPr>
            </w:pPr>
            <w:r w:rsidRPr="00E954F8">
              <w:rPr>
                <w:lang w:val="en-AU"/>
              </w:rPr>
              <w:t>Molecular characte</w:t>
            </w:r>
            <w:r w:rsidR="00E954F8" w:rsidRPr="00E954F8">
              <w:rPr>
                <w:lang w:val="en-AU"/>
              </w:rPr>
              <w:t>risation studies performed in Z6</w:t>
            </w:r>
          </w:p>
        </w:tc>
        <w:tc>
          <w:tcPr>
            <w:tcW w:w="902" w:type="dxa"/>
          </w:tcPr>
          <w:p w14:paraId="648AADAB" w14:textId="77B11D2F" w:rsidR="00DD7FD4" w:rsidRPr="005275DC" w:rsidRDefault="00ED4608" w:rsidP="00DD7FD4">
            <w:pPr>
              <w:pStyle w:val="FSTableText"/>
              <w:spacing w:before="20" w:after="20"/>
              <w:rPr>
                <w:color w:val="FF0000"/>
                <w:lang w:val="en-AU"/>
              </w:rPr>
            </w:pPr>
            <w:r w:rsidRPr="00ED4608">
              <w:rPr>
                <w:lang w:val="en-AU"/>
              </w:rPr>
              <w:t>14</w:t>
            </w:r>
          </w:p>
        </w:tc>
      </w:tr>
      <w:tr w:rsidR="005275DC" w:rsidRPr="005275DC" w14:paraId="68BBC1D3" w14:textId="77777777" w:rsidTr="003F011A">
        <w:tc>
          <w:tcPr>
            <w:tcW w:w="1106" w:type="dxa"/>
          </w:tcPr>
          <w:p w14:paraId="66F7D21B" w14:textId="390AF7F6" w:rsidR="00DD7FD4" w:rsidRPr="00735AE9" w:rsidRDefault="00226ED0" w:rsidP="00502FB1">
            <w:pPr>
              <w:pStyle w:val="FSTableText"/>
              <w:spacing w:before="20" w:after="20"/>
              <w:rPr>
                <w:lang w:val="en-AU"/>
              </w:rPr>
            </w:pPr>
            <w:r>
              <w:rPr>
                <w:lang w:val="en-AU"/>
              </w:rPr>
              <w:t>Table 5</w:t>
            </w:r>
          </w:p>
        </w:tc>
        <w:tc>
          <w:tcPr>
            <w:tcW w:w="7470" w:type="dxa"/>
          </w:tcPr>
          <w:p w14:paraId="4C44405B" w14:textId="103FFD09" w:rsidR="00DD7FD4" w:rsidRPr="00735AE9" w:rsidRDefault="00B84938" w:rsidP="00B84938">
            <w:pPr>
              <w:pStyle w:val="FSTableText"/>
              <w:spacing w:before="20" w:after="20"/>
              <w:rPr>
                <w:lang w:val="en-AU"/>
              </w:rPr>
            </w:pPr>
            <w:r>
              <w:rPr>
                <w:lang w:bidi="ar-SA"/>
              </w:rPr>
              <w:t xml:space="preserve">Reduction </w:t>
            </w:r>
            <w:r w:rsidR="00DD7FD4" w:rsidRPr="00735AE9">
              <w:rPr>
                <w:lang w:bidi="ar-SA"/>
              </w:rPr>
              <w:t>in asparagine levels in the transformed lines c</w:t>
            </w:r>
            <w:r w:rsidR="00226ED0">
              <w:rPr>
                <w:lang w:bidi="ar-SA"/>
              </w:rPr>
              <w:t>ompared to the parental control</w:t>
            </w:r>
          </w:p>
        </w:tc>
        <w:tc>
          <w:tcPr>
            <w:tcW w:w="902" w:type="dxa"/>
          </w:tcPr>
          <w:p w14:paraId="7165C822" w14:textId="3FFBB06D" w:rsidR="00DD7FD4" w:rsidRPr="005275DC" w:rsidRDefault="00226ED0" w:rsidP="00502FB1">
            <w:pPr>
              <w:pStyle w:val="FSTableText"/>
              <w:spacing w:before="20" w:after="20"/>
              <w:rPr>
                <w:color w:val="FF0000"/>
                <w:lang w:val="en-AU"/>
              </w:rPr>
            </w:pPr>
            <w:r w:rsidRPr="00226ED0">
              <w:rPr>
                <w:lang w:val="en-AU"/>
              </w:rPr>
              <w:t>19</w:t>
            </w:r>
          </w:p>
        </w:tc>
      </w:tr>
      <w:tr w:rsidR="005275DC" w:rsidRPr="005275DC" w14:paraId="4583F1FA" w14:textId="77777777" w:rsidTr="003F011A">
        <w:tc>
          <w:tcPr>
            <w:tcW w:w="1106" w:type="dxa"/>
          </w:tcPr>
          <w:p w14:paraId="0607B710" w14:textId="0BCBAF5E" w:rsidR="00DD7FD4" w:rsidRPr="005707CF" w:rsidRDefault="00226ED0" w:rsidP="00502FB1">
            <w:pPr>
              <w:pStyle w:val="FSTableText"/>
              <w:spacing w:before="20" w:after="20"/>
              <w:rPr>
                <w:lang w:val="en-AU"/>
              </w:rPr>
            </w:pPr>
            <w:r>
              <w:rPr>
                <w:lang w:val="en-AU"/>
              </w:rPr>
              <w:t>Table 6</w:t>
            </w:r>
          </w:p>
        </w:tc>
        <w:tc>
          <w:tcPr>
            <w:tcW w:w="7470" w:type="dxa"/>
          </w:tcPr>
          <w:p w14:paraId="71069A81" w14:textId="3D0B0257" w:rsidR="00DD7FD4" w:rsidRPr="005707CF" w:rsidRDefault="00DD7FD4" w:rsidP="005707CF">
            <w:pPr>
              <w:pStyle w:val="FSTableText"/>
              <w:spacing w:before="20" w:after="20"/>
              <w:rPr>
                <w:lang w:val="en-AU"/>
              </w:rPr>
            </w:pPr>
            <w:r w:rsidRPr="005707CF">
              <w:t>The change in sucrose and reducing sugar levels between transformed lines and</w:t>
            </w:r>
            <w:r w:rsidR="005707CF">
              <w:t xml:space="preserve"> the</w:t>
            </w:r>
            <w:r w:rsidRPr="005707CF">
              <w:t xml:space="preserve"> parental co</w:t>
            </w:r>
            <w:r w:rsidR="005707CF">
              <w:t>ntrol</w:t>
            </w:r>
            <w:r w:rsidRPr="005707CF">
              <w:t xml:space="preserve"> in freshly harvested or cold-stored potatoes</w:t>
            </w:r>
          </w:p>
        </w:tc>
        <w:tc>
          <w:tcPr>
            <w:tcW w:w="902" w:type="dxa"/>
          </w:tcPr>
          <w:p w14:paraId="256241D3" w14:textId="070003B7" w:rsidR="00DD7FD4" w:rsidRPr="005275DC" w:rsidRDefault="00DD7FD4" w:rsidP="00502FB1">
            <w:pPr>
              <w:pStyle w:val="FSTableText"/>
              <w:spacing w:before="20" w:after="20"/>
              <w:rPr>
                <w:color w:val="FF0000"/>
                <w:lang w:val="en-AU"/>
              </w:rPr>
            </w:pPr>
            <w:r w:rsidRPr="00226ED0">
              <w:rPr>
                <w:lang w:val="en-AU"/>
              </w:rPr>
              <w:t>2</w:t>
            </w:r>
            <w:r w:rsidR="00226ED0" w:rsidRPr="00226ED0">
              <w:rPr>
                <w:lang w:val="en-AU"/>
              </w:rPr>
              <w:t>0</w:t>
            </w:r>
          </w:p>
        </w:tc>
      </w:tr>
      <w:tr w:rsidR="005275DC" w:rsidRPr="005275DC" w14:paraId="7EC3A787" w14:textId="77777777" w:rsidTr="003F011A">
        <w:tc>
          <w:tcPr>
            <w:tcW w:w="1106" w:type="dxa"/>
          </w:tcPr>
          <w:p w14:paraId="71E6D1BE" w14:textId="6DE5B7D8" w:rsidR="00DD7FD4" w:rsidRPr="00D66458" w:rsidRDefault="00226ED0" w:rsidP="00502FB1">
            <w:pPr>
              <w:pStyle w:val="FSTableText"/>
              <w:spacing w:before="20" w:after="20"/>
              <w:rPr>
                <w:lang w:val="en-AU"/>
              </w:rPr>
            </w:pPr>
            <w:r>
              <w:rPr>
                <w:lang w:val="en-AU"/>
              </w:rPr>
              <w:t>Table 7</w:t>
            </w:r>
          </w:p>
        </w:tc>
        <w:tc>
          <w:tcPr>
            <w:tcW w:w="7470" w:type="dxa"/>
          </w:tcPr>
          <w:p w14:paraId="3F0962A1" w14:textId="320AE00A" w:rsidR="00DD7FD4" w:rsidRPr="00D66458" w:rsidRDefault="009D73A5" w:rsidP="00502FB1">
            <w:pPr>
              <w:pStyle w:val="FSTableText"/>
              <w:spacing w:before="20" w:after="20"/>
              <w:rPr>
                <w:lang w:val="en-AU"/>
              </w:rPr>
            </w:pPr>
            <w:r w:rsidRPr="009D73A5">
              <w:t>Percent reduction in acrylamide levels between transformed lines and the parental control in cooked chips prepared from freshly harvested or cold-stored potatoes</w:t>
            </w:r>
          </w:p>
        </w:tc>
        <w:tc>
          <w:tcPr>
            <w:tcW w:w="902" w:type="dxa"/>
          </w:tcPr>
          <w:p w14:paraId="66199706" w14:textId="6730926C" w:rsidR="00DD7FD4" w:rsidRPr="005275DC" w:rsidRDefault="00226ED0" w:rsidP="00502FB1">
            <w:pPr>
              <w:pStyle w:val="FSTableText"/>
              <w:spacing w:before="20" w:after="20"/>
              <w:rPr>
                <w:color w:val="FF0000"/>
                <w:lang w:val="en-AU"/>
              </w:rPr>
            </w:pPr>
            <w:r w:rsidRPr="00226ED0">
              <w:rPr>
                <w:lang w:val="en-AU"/>
              </w:rPr>
              <w:t>20</w:t>
            </w:r>
          </w:p>
        </w:tc>
      </w:tr>
      <w:tr w:rsidR="005275DC" w:rsidRPr="005275DC" w14:paraId="6DB7C94A" w14:textId="77777777" w:rsidTr="003F011A">
        <w:tc>
          <w:tcPr>
            <w:tcW w:w="1106" w:type="dxa"/>
          </w:tcPr>
          <w:p w14:paraId="32FEEAE4" w14:textId="7EE0356E" w:rsidR="00DD7FD4" w:rsidRPr="00241D40" w:rsidRDefault="00AD2E6A" w:rsidP="00502FB1">
            <w:pPr>
              <w:pStyle w:val="FSTableText"/>
              <w:spacing w:before="20" w:after="20"/>
              <w:rPr>
                <w:lang w:val="en-AU"/>
              </w:rPr>
            </w:pPr>
            <w:r>
              <w:rPr>
                <w:lang w:val="en-AU"/>
              </w:rPr>
              <w:t>Table 8</w:t>
            </w:r>
          </w:p>
        </w:tc>
        <w:tc>
          <w:tcPr>
            <w:tcW w:w="7470" w:type="dxa"/>
          </w:tcPr>
          <w:p w14:paraId="7886089D" w14:textId="0828C4C5" w:rsidR="00DD7FD4" w:rsidRPr="00241D40" w:rsidRDefault="00241D40" w:rsidP="00BF1A55">
            <w:pPr>
              <w:pStyle w:val="FSTableText"/>
              <w:spacing w:before="20" w:after="20"/>
              <w:rPr>
                <w:lang w:val="en-AU"/>
              </w:rPr>
            </w:pPr>
            <w:r w:rsidRPr="00241D40">
              <w:t>Field trial information for the V11 and Z6 lines</w:t>
            </w:r>
          </w:p>
        </w:tc>
        <w:tc>
          <w:tcPr>
            <w:tcW w:w="902" w:type="dxa"/>
          </w:tcPr>
          <w:p w14:paraId="49055C6E" w14:textId="2460ABE9" w:rsidR="00DD7FD4" w:rsidRPr="00241D40" w:rsidRDefault="00AD2E6A" w:rsidP="0091285B">
            <w:pPr>
              <w:pStyle w:val="FSTableText"/>
              <w:spacing w:before="20" w:after="20"/>
              <w:rPr>
                <w:lang w:val="en-AU"/>
              </w:rPr>
            </w:pPr>
            <w:r w:rsidRPr="00AD2E6A">
              <w:rPr>
                <w:lang w:val="en-AU"/>
              </w:rPr>
              <w:t>26</w:t>
            </w:r>
          </w:p>
        </w:tc>
      </w:tr>
      <w:tr w:rsidR="005275DC" w:rsidRPr="005275DC" w14:paraId="114722F7" w14:textId="77777777" w:rsidTr="003F011A">
        <w:tc>
          <w:tcPr>
            <w:tcW w:w="1106" w:type="dxa"/>
          </w:tcPr>
          <w:p w14:paraId="3EB21A36" w14:textId="19E07D14" w:rsidR="00DD7FD4" w:rsidRPr="006F7DF3" w:rsidRDefault="00AD2E6A" w:rsidP="00502FB1">
            <w:pPr>
              <w:pStyle w:val="FSTableText"/>
              <w:spacing w:before="20" w:after="20"/>
              <w:rPr>
                <w:lang w:val="en-AU"/>
              </w:rPr>
            </w:pPr>
            <w:r>
              <w:rPr>
                <w:lang w:val="en-AU"/>
              </w:rPr>
              <w:t>Table 9</w:t>
            </w:r>
          </w:p>
        </w:tc>
        <w:tc>
          <w:tcPr>
            <w:tcW w:w="7470" w:type="dxa"/>
          </w:tcPr>
          <w:p w14:paraId="51A46CE5" w14:textId="7C7D6D84" w:rsidR="00DD7FD4" w:rsidRPr="006F7DF3" w:rsidRDefault="00DD7FD4" w:rsidP="00502FB1">
            <w:pPr>
              <w:pStyle w:val="FSTableText"/>
              <w:spacing w:before="20" w:after="20"/>
              <w:rPr>
                <w:lang w:val="en-AU"/>
              </w:rPr>
            </w:pPr>
            <w:r w:rsidRPr="006F7DF3">
              <w:rPr>
                <w:lang w:val="en-AU"/>
              </w:rPr>
              <w:t>Analytes measured in the potato samples</w:t>
            </w:r>
          </w:p>
        </w:tc>
        <w:tc>
          <w:tcPr>
            <w:tcW w:w="902" w:type="dxa"/>
          </w:tcPr>
          <w:p w14:paraId="2BF280E2" w14:textId="0CF8727E" w:rsidR="00DD7FD4" w:rsidRPr="005275DC" w:rsidRDefault="00AD2E6A" w:rsidP="0091285B">
            <w:pPr>
              <w:pStyle w:val="FSTableText"/>
              <w:spacing w:before="20" w:after="20"/>
              <w:rPr>
                <w:color w:val="FF0000"/>
                <w:lang w:val="en-AU"/>
              </w:rPr>
            </w:pPr>
            <w:r w:rsidRPr="00AD2E6A">
              <w:rPr>
                <w:lang w:val="en-AU"/>
              </w:rPr>
              <w:t>26</w:t>
            </w:r>
          </w:p>
        </w:tc>
      </w:tr>
      <w:tr w:rsidR="005275DC" w:rsidRPr="005275DC" w14:paraId="31B24201" w14:textId="77777777" w:rsidTr="003F011A">
        <w:tc>
          <w:tcPr>
            <w:tcW w:w="1106" w:type="dxa"/>
          </w:tcPr>
          <w:p w14:paraId="71150E6E" w14:textId="416025A1" w:rsidR="00DD7FD4" w:rsidRPr="0047446A" w:rsidRDefault="00AD2E6A" w:rsidP="00502FB1">
            <w:pPr>
              <w:pStyle w:val="FSTableText"/>
              <w:spacing w:before="20" w:after="20"/>
              <w:rPr>
                <w:lang w:val="en-AU"/>
              </w:rPr>
            </w:pPr>
            <w:r>
              <w:rPr>
                <w:lang w:val="en-AU"/>
              </w:rPr>
              <w:t>Table 10</w:t>
            </w:r>
          </w:p>
        </w:tc>
        <w:tc>
          <w:tcPr>
            <w:tcW w:w="7470" w:type="dxa"/>
          </w:tcPr>
          <w:p w14:paraId="4FD794B6" w14:textId="6A0AD5BE" w:rsidR="00DD7FD4" w:rsidRPr="0047446A" w:rsidRDefault="00FC75A4" w:rsidP="00502FB1">
            <w:pPr>
              <w:pStyle w:val="FSTableText"/>
              <w:spacing w:before="20" w:after="20"/>
              <w:rPr>
                <w:lang w:val="en-AU"/>
              </w:rPr>
            </w:pPr>
            <w:r w:rsidRPr="0047446A">
              <w:rPr>
                <w:lang w:val="en-AU"/>
              </w:rPr>
              <w:t>Summary of results from the compositional analyses</w:t>
            </w:r>
          </w:p>
        </w:tc>
        <w:tc>
          <w:tcPr>
            <w:tcW w:w="902" w:type="dxa"/>
          </w:tcPr>
          <w:p w14:paraId="1C70E29C" w14:textId="0AF48C2D" w:rsidR="00DD7FD4" w:rsidRPr="005275DC" w:rsidRDefault="00AD2E6A" w:rsidP="00502FB1">
            <w:pPr>
              <w:pStyle w:val="FSTableText"/>
              <w:spacing w:before="20" w:after="20"/>
              <w:rPr>
                <w:color w:val="FF0000"/>
                <w:lang w:val="en-AU"/>
              </w:rPr>
            </w:pPr>
            <w:r w:rsidRPr="00AD2E6A">
              <w:rPr>
                <w:lang w:val="en-AU"/>
              </w:rPr>
              <w:t>28</w:t>
            </w:r>
          </w:p>
        </w:tc>
      </w:tr>
      <w:tr w:rsidR="005275DC" w:rsidRPr="005275DC" w14:paraId="279C3682" w14:textId="77777777" w:rsidTr="003F011A">
        <w:tc>
          <w:tcPr>
            <w:tcW w:w="1106" w:type="dxa"/>
          </w:tcPr>
          <w:p w14:paraId="1E9AF735" w14:textId="61828E22" w:rsidR="00DD7FD4" w:rsidRPr="0047446A" w:rsidRDefault="00AD2E6A" w:rsidP="00502FB1">
            <w:pPr>
              <w:pStyle w:val="FSTableText"/>
              <w:spacing w:before="20" w:after="20"/>
              <w:rPr>
                <w:lang w:val="en-AU"/>
              </w:rPr>
            </w:pPr>
            <w:r>
              <w:rPr>
                <w:lang w:val="en-AU"/>
              </w:rPr>
              <w:t>Table 11</w:t>
            </w:r>
          </w:p>
        </w:tc>
        <w:tc>
          <w:tcPr>
            <w:tcW w:w="7470" w:type="dxa"/>
          </w:tcPr>
          <w:p w14:paraId="3A0A73BC" w14:textId="5EAAC2A9" w:rsidR="00DD7FD4" w:rsidRPr="0047446A" w:rsidRDefault="00BF1A55" w:rsidP="00502FB1">
            <w:pPr>
              <w:pStyle w:val="FSTableText"/>
              <w:spacing w:before="20" w:after="20"/>
              <w:rPr>
                <w:lang w:val="en-AU"/>
              </w:rPr>
            </w:pPr>
            <w:r w:rsidRPr="0047446A">
              <w:rPr>
                <w:lang w:val="en-AU"/>
              </w:rPr>
              <w:t>Summary of total amino acids in the transformed lines</w:t>
            </w:r>
          </w:p>
        </w:tc>
        <w:tc>
          <w:tcPr>
            <w:tcW w:w="902" w:type="dxa"/>
          </w:tcPr>
          <w:p w14:paraId="3E06D813" w14:textId="47AF5B9B" w:rsidR="00DD7FD4" w:rsidRPr="005275DC" w:rsidRDefault="00AD2E6A" w:rsidP="00502FB1">
            <w:pPr>
              <w:pStyle w:val="FSTableText"/>
              <w:spacing w:before="20" w:after="20"/>
              <w:rPr>
                <w:color w:val="FF0000"/>
                <w:lang w:val="en-AU"/>
              </w:rPr>
            </w:pPr>
            <w:r w:rsidRPr="00AD2E6A">
              <w:rPr>
                <w:lang w:val="en-AU"/>
              </w:rPr>
              <w:t>28</w:t>
            </w:r>
          </w:p>
        </w:tc>
      </w:tr>
      <w:tr w:rsidR="005275DC" w:rsidRPr="005275DC" w14:paraId="44B1789A" w14:textId="77777777" w:rsidTr="003F011A">
        <w:tc>
          <w:tcPr>
            <w:tcW w:w="1106" w:type="dxa"/>
          </w:tcPr>
          <w:p w14:paraId="1442BFA3" w14:textId="275BFB3F" w:rsidR="00C00BE0" w:rsidRPr="0047446A" w:rsidRDefault="00AD2E6A" w:rsidP="00502FB1">
            <w:pPr>
              <w:pStyle w:val="FSTableText"/>
              <w:spacing w:before="20" w:after="20"/>
              <w:rPr>
                <w:lang w:val="en-AU"/>
              </w:rPr>
            </w:pPr>
            <w:r>
              <w:rPr>
                <w:lang w:val="en-AU"/>
              </w:rPr>
              <w:t>Table 12</w:t>
            </w:r>
          </w:p>
        </w:tc>
        <w:tc>
          <w:tcPr>
            <w:tcW w:w="7470" w:type="dxa"/>
          </w:tcPr>
          <w:p w14:paraId="5FBE948B" w14:textId="701D4B8B" w:rsidR="00C00BE0" w:rsidRPr="0047446A" w:rsidRDefault="00BF1A55" w:rsidP="00502FB1">
            <w:pPr>
              <w:pStyle w:val="FSTableText"/>
              <w:spacing w:before="20" w:after="20"/>
              <w:rPr>
                <w:lang w:val="en-AU"/>
              </w:rPr>
            </w:pPr>
            <w:r w:rsidRPr="0047446A">
              <w:rPr>
                <w:lang w:val="en-AU"/>
              </w:rPr>
              <w:t>Summary of total asparagine and glutamine levels in the transformed lines</w:t>
            </w:r>
          </w:p>
        </w:tc>
        <w:tc>
          <w:tcPr>
            <w:tcW w:w="902" w:type="dxa"/>
          </w:tcPr>
          <w:p w14:paraId="2D5583E3" w14:textId="0216CD90" w:rsidR="00C00BE0" w:rsidRPr="005275DC" w:rsidRDefault="00AD2E6A" w:rsidP="00502FB1">
            <w:pPr>
              <w:pStyle w:val="FSTableText"/>
              <w:spacing w:before="20" w:after="20"/>
              <w:rPr>
                <w:color w:val="FF0000"/>
                <w:lang w:val="en-AU"/>
              </w:rPr>
            </w:pPr>
            <w:r>
              <w:rPr>
                <w:lang w:val="en-AU"/>
              </w:rPr>
              <w:t>29</w:t>
            </w:r>
          </w:p>
        </w:tc>
      </w:tr>
      <w:tr w:rsidR="005275DC" w:rsidRPr="005275DC" w14:paraId="5609FFCB" w14:textId="77777777" w:rsidTr="003F011A">
        <w:tc>
          <w:tcPr>
            <w:tcW w:w="1106" w:type="dxa"/>
          </w:tcPr>
          <w:p w14:paraId="340188B7" w14:textId="6614A452" w:rsidR="00BF1A55" w:rsidRPr="000E042E" w:rsidRDefault="00AD2E6A" w:rsidP="00502FB1">
            <w:pPr>
              <w:pStyle w:val="FSTableText"/>
              <w:spacing w:before="20" w:after="20"/>
              <w:rPr>
                <w:lang w:val="en-AU"/>
              </w:rPr>
            </w:pPr>
            <w:r>
              <w:rPr>
                <w:lang w:val="en-AU"/>
              </w:rPr>
              <w:t>Table 13</w:t>
            </w:r>
          </w:p>
        </w:tc>
        <w:tc>
          <w:tcPr>
            <w:tcW w:w="7470" w:type="dxa"/>
          </w:tcPr>
          <w:p w14:paraId="39E69AC4" w14:textId="5437CDF7" w:rsidR="00BF1A55" w:rsidRPr="00AD2E6A" w:rsidRDefault="00BF1A55" w:rsidP="00502FB1">
            <w:pPr>
              <w:pStyle w:val="FSTableText"/>
              <w:spacing w:before="20" w:after="20"/>
              <w:rPr>
                <w:lang w:val="en-AU"/>
              </w:rPr>
            </w:pPr>
            <w:r w:rsidRPr="00AD2E6A">
              <w:rPr>
                <w:lang w:val="en-AU"/>
              </w:rPr>
              <w:t>Summary of free asparagine and glutamine results</w:t>
            </w:r>
          </w:p>
        </w:tc>
        <w:tc>
          <w:tcPr>
            <w:tcW w:w="902" w:type="dxa"/>
          </w:tcPr>
          <w:p w14:paraId="5ECC1337" w14:textId="28FC9DB7" w:rsidR="00BF1A55" w:rsidRPr="00AD2E6A" w:rsidRDefault="00AD2E6A" w:rsidP="00502FB1">
            <w:pPr>
              <w:pStyle w:val="FSTableText"/>
              <w:spacing w:before="20" w:after="20"/>
              <w:rPr>
                <w:lang w:val="en-AU"/>
              </w:rPr>
            </w:pPr>
            <w:r w:rsidRPr="00AD2E6A">
              <w:rPr>
                <w:lang w:val="en-AU"/>
              </w:rPr>
              <w:t>30</w:t>
            </w:r>
          </w:p>
        </w:tc>
      </w:tr>
      <w:tr w:rsidR="005275DC" w:rsidRPr="005275DC" w14:paraId="6369BAD2" w14:textId="77777777" w:rsidTr="003F011A">
        <w:tc>
          <w:tcPr>
            <w:tcW w:w="1106" w:type="dxa"/>
          </w:tcPr>
          <w:p w14:paraId="2EE3D864" w14:textId="410C76BA" w:rsidR="00DD7FD4" w:rsidRPr="00DB2374" w:rsidRDefault="00C00BE0" w:rsidP="00502FB1">
            <w:pPr>
              <w:pStyle w:val="FSTableText"/>
              <w:spacing w:before="20" w:after="20"/>
              <w:rPr>
                <w:lang w:val="en-AU"/>
              </w:rPr>
            </w:pPr>
            <w:r w:rsidRPr="00DB2374">
              <w:rPr>
                <w:lang w:val="en-AU"/>
              </w:rPr>
              <w:t>Table 1</w:t>
            </w:r>
            <w:r w:rsidR="00AD2E6A">
              <w:rPr>
                <w:lang w:val="en-AU"/>
              </w:rPr>
              <w:t>4</w:t>
            </w:r>
          </w:p>
        </w:tc>
        <w:tc>
          <w:tcPr>
            <w:tcW w:w="7470" w:type="dxa"/>
          </w:tcPr>
          <w:p w14:paraId="75F152E2" w14:textId="23FB30B1" w:rsidR="00DD7FD4" w:rsidRPr="00DB2374" w:rsidRDefault="00FC75A4" w:rsidP="00502FB1">
            <w:pPr>
              <w:pStyle w:val="FSTableText"/>
              <w:spacing w:before="20" w:after="20"/>
              <w:rPr>
                <w:lang w:val="en-AU"/>
              </w:rPr>
            </w:pPr>
            <w:r w:rsidRPr="00DB2374">
              <w:rPr>
                <w:lang w:val="en-AU"/>
              </w:rPr>
              <w:t>Summary of the sucrose and reducing sugar levels in freshly harvested and cold-stored potatoes</w:t>
            </w:r>
          </w:p>
        </w:tc>
        <w:tc>
          <w:tcPr>
            <w:tcW w:w="902" w:type="dxa"/>
          </w:tcPr>
          <w:p w14:paraId="4605B125" w14:textId="69C2BA24" w:rsidR="00DD7FD4" w:rsidRPr="005275DC" w:rsidRDefault="00AD2E6A" w:rsidP="00502FB1">
            <w:pPr>
              <w:pStyle w:val="FSTableText"/>
              <w:spacing w:before="20" w:after="20"/>
              <w:rPr>
                <w:color w:val="FF0000"/>
                <w:lang w:val="en-AU"/>
              </w:rPr>
            </w:pPr>
            <w:r>
              <w:rPr>
                <w:lang w:val="en-AU"/>
              </w:rPr>
              <w:t>31</w:t>
            </w:r>
          </w:p>
        </w:tc>
      </w:tr>
    </w:tbl>
    <w:p w14:paraId="1469A08A" w14:textId="55FE393E" w:rsidR="00FC75A4" w:rsidRPr="005275DC" w:rsidRDefault="00FC75A4" w:rsidP="00FC75A4">
      <w:pPr>
        <w:pStyle w:val="FSCh4Div"/>
        <w:rPr>
          <w:b w:val="0"/>
          <w:bCs w:val="0"/>
          <w:color w:val="FF0000"/>
        </w:rPr>
      </w:pPr>
      <w:r w:rsidRPr="005275DC">
        <w:rPr>
          <w:color w:val="FF0000"/>
        </w:rPr>
        <w:br w:type="page"/>
      </w:r>
    </w:p>
    <w:p w14:paraId="0D9FE66D" w14:textId="03219213" w:rsidR="00044F0F" w:rsidRPr="00970974" w:rsidRDefault="00044F0F" w:rsidP="00BD7646">
      <w:pPr>
        <w:pStyle w:val="Heading3"/>
      </w:pPr>
      <w:bookmarkStart w:id="38" w:name="_Toc38956931"/>
      <w:r w:rsidRPr="00970974">
        <w:lastRenderedPageBreak/>
        <w:t>List of abbreviations</w:t>
      </w:r>
      <w:bookmarkEnd w:id="38"/>
    </w:p>
    <w:tbl>
      <w:tblPr>
        <w:tblStyle w:val="TableGrid"/>
        <w:tblW w:w="8298" w:type="dxa"/>
        <w:tblLook w:val="04A0" w:firstRow="1" w:lastRow="0" w:firstColumn="1" w:lastColumn="0" w:noHBand="0" w:noVBand="1"/>
        <w:tblCaption w:val="List of abbreviations"/>
        <w:tblDescription w:val="This table list the abbreviations used in this document"/>
      </w:tblPr>
      <w:tblGrid>
        <w:gridCol w:w="1192"/>
        <w:gridCol w:w="7106"/>
      </w:tblGrid>
      <w:tr w:rsidR="005275DC" w:rsidRPr="005275DC" w14:paraId="56DA453D" w14:textId="77777777" w:rsidTr="00B83AE4">
        <w:tc>
          <w:tcPr>
            <w:tcW w:w="1192" w:type="dxa"/>
            <w:vAlign w:val="center"/>
          </w:tcPr>
          <w:p w14:paraId="4BF52433" w14:textId="772CF9D8" w:rsidR="00323B9E" w:rsidRPr="00FE0FD3" w:rsidRDefault="00323B9E" w:rsidP="00B83AE4">
            <w:pPr>
              <w:rPr>
                <w:rFonts w:cs="Arial"/>
                <w:color w:val="000000" w:themeColor="text1"/>
                <w:sz w:val="20"/>
                <w:szCs w:val="22"/>
                <w:lang w:val="en-AU"/>
              </w:rPr>
            </w:pPr>
            <w:r w:rsidRPr="00FE0FD3">
              <w:rPr>
                <w:rFonts w:cs="Arial"/>
                <w:i/>
                <w:color w:val="000000" w:themeColor="text1"/>
                <w:sz w:val="20"/>
                <w:szCs w:val="22"/>
              </w:rPr>
              <w:t>Asn1</w:t>
            </w:r>
          </w:p>
        </w:tc>
        <w:tc>
          <w:tcPr>
            <w:tcW w:w="7106" w:type="dxa"/>
            <w:vAlign w:val="center"/>
          </w:tcPr>
          <w:p w14:paraId="167A8C3A" w14:textId="2B698DFE" w:rsidR="00323B9E" w:rsidRPr="00FE0FD3" w:rsidRDefault="00323B9E" w:rsidP="00B83AE4">
            <w:pPr>
              <w:rPr>
                <w:rFonts w:cs="Arial"/>
                <w:color w:val="000000" w:themeColor="text1"/>
                <w:sz w:val="20"/>
                <w:szCs w:val="22"/>
                <w:lang w:val="en-AU"/>
              </w:rPr>
            </w:pPr>
            <w:r w:rsidRPr="00FE0FD3">
              <w:rPr>
                <w:rFonts w:cs="Arial"/>
                <w:color w:val="000000" w:themeColor="text1"/>
                <w:sz w:val="20"/>
                <w:szCs w:val="22"/>
              </w:rPr>
              <w:t>asparagine synthetase-1 gene</w:t>
            </w:r>
          </w:p>
        </w:tc>
      </w:tr>
      <w:tr w:rsidR="005275DC" w:rsidRPr="005275DC" w14:paraId="0F317DC1" w14:textId="77777777" w:rsidTr="00B83AE4">
        <w:tc>
          <w:tcPr>
            <w:tcW w:w="1192" w:type="dxa"/>
            <w:vAlign w:val="center"/>
          </w:tcPr>
          <w:p w14:paraId="7687830D" w14:textId="0B792211" w:rsidR="00323B9E" w:rsidRPr="006D1700" w:rsidRDefault="00323B9E" w:rsidP="00B83AE4">
            <w:pPr>
              <w:pStyle w:val="FSTableText"/>
              <w:spacing w:before="20" w:after="20"/>
              <w:rPr>
                <w:szCs w:val="22"/>
                <w:lang w:val="en-AU"/>
              </w:rPr>
            </w:pPr>
            <w:r w:rsidRPr="006D1700">
              <w:rPr>
                <w:szCs w:val="22"/>
              </w:rPr>
              <w:t>BLAST</w:t>
            </w:r>
          </w:p>
        </w:tc>
        <w:tc>
          <w:tcPr>
            <w:tcW w:w="7106" w:type="dxa"/>
            <w:vAlign w:val="center"/>
          </w:tcPr>
          <w:p w14:paraId="47BB7997" w14:textId="47311799" w:rsidR="00323B9E" w:rsidRPr="006D1700" w:rsidRDefault="00BA776A" w:rsidP="00B83AE4">
            <w:pPr>
              <w:pStyle w:val="FSTableText"/>
              <w:spacing w:before="20" w:after="20"/>
              <w:rPr>
                <w:szCs w:val="22"/>
                <w:lang w:val="en-AU"/>
              </w:rPr>
            </w:pPr>
            <w:r>
              <w:rPr>
                <w:szCs w:val="22"/>
              </w:rPr>
              <w:t>Basic Local A</w:t>
            </w:r>
            <w:r w:rsidR="00323B9E" w:rsidRPr="006D1700">
              <w:rPr>
                <w:szCs w:val="22"/>
              </w:rPr>
              <w:t>l</w:t>
            </w:r>
            <w:r>
              <w:rPr>
                <w:szCs w:val="22"/>
              </w:rPr>
              <w:t>ignment Search T</w:t>
            </w:r>
            <w:r w:rsidR="00323B9E" w:rsidRPr="006D1700">
              <w:rPr>
                <w:szCs w:val="22"/>
              </w:rPr>
              <w:t>ool</w:t>
            </w:r>
          </w:p>
        </w:tc>
      </w:tr>
      <w:tr w:rsidR="005275DC" w:rsidRPr="005275DC" w14:paraId="6508349A" w14:textId="77777777" w:rsidTr="00B83AE4">
        <w:tc>
          <w:tcPr>
            <w:tcW w:w="1192" w:type="dxa"/>
            <w:vAlign w:val="center"/>
          </w:tcPr>
          <w:p w14:paraId="51D00ABE" w14:textId="06D6E5F2" w:rsidR="00323B9E" w:rsidRPr="006D1700" w:rsidRDefault="00323B9E" w:rsidP="00B83AE4">
            <w:pPr>
              <w:pStyle w:val="FSTableText"/>
              <w:spacing w:before="20" w:after="20"/>
              <w:rPr>
                <w:szCs w:val="22"/>
              </w:rPr>
            </w:pPr>
            <w:r w:rsidRPr="006D1700">
              <w:rPr>
                <w:szCs w:val="22"/>
              </w:rPr>
              <w:t>BLASTP</w:t>
            </w:r>
          </w:p>
        </w:tc>
        <w:tc>
          <w:tcPr>
            <w:tcW w:w="7106" w:type="dxa"/>
            <w:vAlign w:val="center"/>
          </w:tcPr>
          <w:p w14:paraId="3538F47D" w14:textId="258D7833" w:rsidR="00323B9E" w:rsidRPr="006D1700" w:rsidRDefault="00BA776A" w:rsidP="00B83AE4">
            <w:pPr>
              <w:pStyle w:val="FSTableText"/>
              <w:spacing w:before="20" w:after="20"/>
              <w:rPr>
                <w:szCs w:val="22"/>
              </w:rPr>
            </w:pPr>
            <w:r>
              <w:rPr>
                <w:szCs w:val="22"/>
              </w:rPr>
              <w:t>Basic Local A</w:t>
            </w:r>
            <w:r w:rsidRPr="006D1700">
              <w:rPr>
                <w:szCs w:val="22"/>
              </w:rPr>
              <w:t>l</w:t>
            </w:r>
            <w:r>
              <w:rPr>
                <w:szCs w:val="22"/>
              </w:rPr>
              <w:t>ignment Search T</w:t>
            </w:r>
            <w:r w:rsidRPr="006D1700">
              <w:rPr>
                <w:szCs w:val="22"/>
              </w:rPr>
              <w:t xml:space="preserve">ool </w:t>
            </w:r>
            <w:r>
              <w:rPr>
                <w:szCs w:val="22"/>
              </w:rPr>
              <w:t>for P</w:t>
            </w:r>
            <w:r w:rsidR="00323B9E" w:rsidRPr="006D1700">
              <w:rPr>
                <w:szCs w:val="22"/>
              </w:rPr>
              <w:t>roteins</w:t>
            </w:r>
          </w:p>
        </w:tc>
      </w:tr>
      <w:tr w:rsidR="005275DC" w:rsidRPr="005275DC" w14:paraId="3DFF7AD7" w14:textId="77777777" w:rsidTr="00B83AE4">
        <w:tc>
          <w:tcPr>
            <w:tcW w:w="1192" w:type="dxa"/>
            <w:vAlign w:val="center"/>
          </w:tcPr>
          <w:p w14:paraId="6F632DF2" w14:textId="02A6BD2E" w:rsidR="00323B9E" w:rsidRPr="00B6488E" w:rsidRDefault="00323B9E" w:rsidP="00B83AE4">
            <w:pPr>
              <w:pStyle w:val="FSTableText"/>
              <w:spacing w:before="20" w:after="20"/>
              <w:rPr>
                <w:szCs w:val="22"/>
                <w:lang w:val="en-AU"/>
              </w:rPr>
            </w:pPr>
            <w:r w:rsidRPr="00B6488E">
              <w:rPr>
                <w:szCs w:val="22"/>
              </w:rPr>
              <w:t>bp</w:t>
            </w:r>
          </w:p>
        </w:tc>
        <w:tc>
          <w:tcPr>
            <w:tcW w:w="7106" w:type="dxa"/>
            <w:vAlign w:val="center"/>
          </w:tcPr>
          <w:p w14:paraId="4AE68F2E" w14:textId="51B43054" w:rsidR="00323B9E" w:rsidRPr="00B6488E" w:rsidRDefault="00323B9E" w:rsidP="00B83AE4">
            <w:pPr>
              <w:pStyle w:val="FSTableText"/>
              <w:spacing w:before="20" w:after="20"/>
              <w:rPr>
                <w:szCs w:val="22"/>
                <w:lang w:val="en-AU"/>
              </w:rPr>
            </w:pPr>
            <w:r w:rsidRPr="00B6488E">
              <w:rPr>
                <w:szCs w:val="22"/>
              </w:rPr>
              <w:t>base pairs</w:t>
            </w:r>
          </w:p>
        </w:tc>
      </w:tr>
      <w:tr w:rsidR="00B6488E" w:rsidRPr="005275DC" w14:paraId="797786CC" w14:textId="77777777" w:rsidTr="00B83AE4">
        <w:tc>
          <w:tcPr>
            <w:tcW w:w="1192" w:type="dxa"/>
            <w:vAlign w:val="center"/>
          </w:tcPr>
          <w:p w14:paraId="048E27CA" w14:textId="661D20AA" w:rsidR="00B6488E" w:rsidRPr="00B6488E" w:rsidRDefault="00B6488E" w:rsidP="00B6488E">
            <w:pPr>
              <w:pStyle w:val="FSTableText"/>
              <w:spacing w:before="20" w:after="20"/>
              <w:rPr>
                <w:szCs w:val="22"/>
              </w:rPr>
            </w:pPr>
            <w:r w:rsidRPr="00B6488E">
              <w:rPr>
                <w:szCs w:val="22"/>
              </w:rPr>
              <w:t>Code</w:t>
            </w:r>
          </w:p>
        </w:tc>
        <w:tc>
          <w:tcPr>
            <w:tcW w:w="7106" w:type="dxa"/>
            <w:vAlign w:val="center"/>
          </w:tcPr>
          <w:p w14:paraId="5C992043" w14:textId="35BE71B6" w:rsidR="00B6488E" w:rsidRPr="00B6488E" w:rsidRDefault="00B6488E" w:rsidP="00B6488E">
            <w:pPr>
              <w:pStyle w:val="FSTableText"/>
              <w:spacing w:before="20" w:after="20"/>
              <w:rPr>
                <w:szCs w:val="22"/>
              </w:rPr>
            </w:pPr>
            <w:r w:rsidRPr="00B6488E">
              <w:rPr>
                <w:i/>
                <w:szCs w:val="22"/>
              </w:rPr>
              <w:t>Australia New Zealand Food Standards Code</w:t>
            </w:r>
          </w:p>
        </w:tc>
      </w:tr>
      <w:tr w:rsidR="00B6488E" w:rsidRPr="005275DC" w14:paraId="29012F98" w14:textId="77777777" w:rsidTr="00B83AE4">
        <w:tc>
          <w:tcPr>
            <w:tcW w:w="1192" w:type="dxa"/>
            <w:vAlign w:val="center"/>
          </w:tcPr>
          <w:p w14:paraId="5458A371" w14:textId="188C6A8D" w:rsidR="00B6488E" w:rsidRPr="00F15260" w:rsidRDefault="00B6488E" w:rsidP="00B6488E">
            <w:pPr>
              <w:pStyle w:val="FSTableText"/>
              <w:spacing w:before="20" w:after="20"/>
              <w:rPr>
                <w:szCs w:val="22"/>
              </w:rPr>
            </w:pPr>
            <w:r w:rsidRPr="00F15260">
              <w:rPr>
                <w:szCs w:val="22"/>
              </w:rPr>
              <w:t>ddPCR</w:t>
            </w:r>
          </w:p>
        </w:tc>
        <w:tc>
          <w:tcPr>
            <w:tcW w:w="7106" w:type="dxa"/>
            <w:vAlign w:val="center"/>
          </w:tcPr>
          <w:p w14:paraId="6783091B" w14:textId="3104F503" w:rsidR="00B6488E" w:rsidRPr="00F15260" w:rsidRDefault="00BA776A" w:rsidP="00B6488E">
            <w:pPr>
              <w:pStyle w:val="FSTableText"/>
              <w:spacing w:before="20" w:after="20"/>
              <w:rPr>
                <w:szCs w:val="22"/>
              </w:rPr>
            </w:pPr>
            <w:r>
              <w:rPr>
                <w:szCs w:val="22"/>
              </w:rPr>
              <w:t>droplet digital Polymerase Chain R</w:t>
            </w:r>
            <w:r w:rsidR="00B6488E" w:rsidRPr="00F15260">
              <w:rPr>
                <w:szCs w:val="22"/>
              </w:rPr>
              <w:t>eaction</w:t>
            </w:r>
          </w:p>
        </w:tc>
      </w:tr>
      <w:tr w:rsidR="00B6488E" w:rsidRPr="005275DC" w14:paraId="5B8B46FF" w14:textId="77777777" w:rsidTr="00B83AE4">
        <w:tc>
          <w:tcPr>
            <w:tcW w:w="1192" w:type="dxa"/>
            <w:vAlign w:val="center"/>
          </w:tcPr>
          <w:p w14:paraId="5F42B9DB" w14:textId="0EB1F77E" w:rsidR="00B6488E" w:rsidRDefault="00B6488E" w:rsidP="00B6488E">
            <w:pPr>
              <w:pStyle w:val="FSTableText"/>
              <w:spacing w:before="20" w:after="20"/>
              <w:rPr>
                <w:szCs w:val="22"/>
              </w:rPr>
            </w:pPr>
            <w:r w:rsidRPr="00FE0FD3">
              <w:rPr>
                <w:color w:val="000000" w:themeColor="text1"/>
                <w:szCs w:val="22"/>
              </w:rPr>
              <w:t>DNA</w:t>
            </w:r>
          </w:p>
        </w:tc>
        <w:tc>
          <w:tcPr>
            <w:tcW w:w="7106" w:type="dxa"/>
            <w:vAlign w:val="center"/>
          </w:tcPr>
          <w:p w14:paraId="1DE0FE5F" w14:textId="2A68B9F0" w:rsidR="00B6488E" w:rsidRPr="00F15260" w:rsidRDefault="00B6488E" w:rsidP="00B6488E">
            <w:pPr>
              <w:pStyle w:val="FSTableText"/>
              <w:spacing w:before="20" w:after="20"/>
              <w:rPr>
                <w:szCs w:val="22"/>
              </w:rPr>
            </w:pPr>
            <w:r w:rsidRPr="00FE0FD3">
              <w:rPr>
                <w:color w:val="000000" w:themeColor="text1"/>
                <w:szCs w:val="22"/>
              </w:rPr>
              <w:t>deoxyribonucleic acid</w:t>
            </w:r>
          </w:p>
        </w:tc>
      </w:tr>
      <w:tr w:rsidR="00B6488E" w:rsidRPr="005275DC" w14:paraId="0730E0F0" w14:textId="77777777" w:rsidTr="00B83AE4">
        <w:tc>
          <w:tcPr>
            <w:tcW w:w="1192" w:type="dxa"/>
            <w:vAlign w:val="center"/>
          </w:tcPr>
          <w:p w14:paraId="3143D892" w14:textId="676F0D93" w:rsidR="00B6488E" w:rsidRPr="00F15260" w:rsidRDefault="00B6488E" w:rsidP="00B6488E">
            <w:pPr>
              <w:pStyle w:val="FSTableText"/>
              <w:spacing w:before="20" w:after="20"/>
              <w:rPr>
                <w:szCs w:val="22"/>
              </w:rPr>
            </w:pPr>
            <w:r w:rsidRPr="00D06F6E">
              <w:rPr>
                <w:szCs w:val="22"/>
              </w:rPr>
              <w:t>dsRNA</w:t>
            </w:r>
          </w:p>
        </w:tc>
        <w:tc>
          <w:tcPr>
            <w:tcW w:w="7106" w:type="dxa"/>
            <w:vAlign w:val="center"/>
          </w:tcPr>
          <w:p w14:paraId="12D81882" w14:textId="35681F86" w:rsidR="00B6488E" w:rsidRPr="00F15260" w:rsidRDefault="00B6488E" w:rsidP="00BA776A">
            <w:pPr>
              <w:pStyle w:val="FSTableText"/>
              <w:spacing w:before="20" w:after="20"/>
              <w:rPr>
                <w:szCs w:val="22"/>
              </w:rPr>
            </w:pPr>
            <w:r w:rsidRPr="00D06F6E">
              <w:rPr>
                <w:szCs w:val="22"/>
              </w:rPr>
              <w:t xml:space="preserve">double stranded RNA </w:t>
            </w:r>
          </w:p>
        </w:tc>
      </w:tr>
      <w:tr w:rsidR="00C8666C" w:rsidRPr="005275DC" w14:paraId="4A4FCE55" w14:textId="77777777" w:rsidTr="00B83AE4">
        <w:tc>
          <w:tcPr>
            <w:tcW w:w="1192" w:type="dxa"/>
            <w:vAlign w:val="center"/>
          </w:tcPr>
          <w:p w14:paraId="7050C9A2" w14:textId="460D6659" w:rsidR="00C8666C" w:rsidRDefault="00C8666C" w:rsidP="00C8666C">
            <w:pPr>
              <w:pStyle w:val="FSTableText"/>
              <w:spacing w:before="20" w:after="20"/>
              <w:rPr>
                <w:szCs w:val="22"/>
              </w:rPr>
            </w:pPr>
            <w:r w:rsidRPr="00783BE1">
              <w:rPr>
                <w:szCs w:val="22"/>
              </w:rPr>
              <w:t>FDA</w:t>
            </w:r>
          </w:p>
        </w:tc>
        <w:tc>
          <w:tcPr>
            <w:tcW w:w="7106" w:type="dxa"/>
            <w:vAlign w:val="center"/>
          </w:tcPr>
          <w:p w14:paraId="665447B5" w14:textId="0F623810" w:rsidR="00C8666C" w:rsidRPr="00D06F6E" w:rsidRDefault="00C8666C" w:rsidP="00C8666C">
            <w:pPr>
              <w:pStyle w:val="FSTableText"/>
              <w:spacing w:before="20" w:after="20"/>
              <w:rPr>
                <w:szCs w:val="22"/>
              </w:rPr>
            </w:pPr>
            <w:r>
              <w:rPr>
                <w:szCs w:val="22"/>
              </w:rPr>
              <w:t>US</w:t>
            </w:r>
            <w:r w:rsidRPr="00783BE1">
              <w:rPr>
                <w:szCs w:val="22"/>
              </w:rPr>
              <w:t xml:space="preserve"> Food and Drug Administration</w:t>
            </w:r>
          </w:p>
        </w:tc>
      </w:tr>
      <w:tr w:rsidR="00C8666C" w:rsidRPr="005275DC" w14:paraId="4E42BD36" w14:textId="77777777" w:rsidTr="00B83AE4">
        <w:tc>
          <w:tcPr>
            <w:tcW w:w="1192" w:type="dxa"/>
            <w:vAlign w:val="center"/>
          </w:tcPr>
          <w:p w14:paraId="0E34D407" w14:textId="10D53467" w:rsidR="00C8666C" w:rsidRPr="00D32763" w:rsidRDefault="00C8666C" w:rsidP="00C8666C">
            <w:pPr>
              <w:pStyle w:val="FSTableText"/>
              <w:spacing w:before="20" w:after="20"/>
              <w:rPr>
                <w:szCs w:val="22"/>
              </w:rPr>
            </w:pPr>
            <w:r w:rsidRPr="00CC1448">
              <w:rPr>
                <w:szCs w:val="22"/>
              </w:rPr>
              <w:t>FAO</w:t>
            </w:r>
          </w:p>
        </w:tc>
        <w:tc>
          <w:tcPr>
            <w:tcW w:w="7106" w:type="dxa"/>
            <w:vAlign w:val="center"/>
          </w:tcPr>
          <w:p w14:paraId="1BB6C8D1" w14:textId="6F43A31B" w:rsidR="00C8666C" w:rsidRPr="00D32763" w:rsidRDefault="00C8666C" w:rsidP="00C8666C">
            <w:pPr>
              <w:pStyle w:val="FSTableText"/>
              <w:spacing w:before="20" w:after="20"/>
              <w:rPr>
                <w:szCs w:val="22"/>
              </w:rPr>
            </w:pPr>
            <w:r w:rsidRPr="00CC1448">
              <w:rPr>
                <w:szCs w:val="22"/>
              </w:rPr>
              <w:t>Food and Agriculture Organization of the United Nations</w:t>
            </w:r>
          </w:p>
        </w:tc>
      </w:tr>
      <w:tr w:rsidR="00C8666C" w:rsidRPr="005275DC" w14:paraId="33318846" w14:textId="77777777" w:rsidTr="00B83AE4">
        <w:tc>
          <w:tcPr>
            <w:tcW w:w="1192" w:type="dxa"/>
            <w:vAlign w:val="center"/>
          </w:tcPr>
          <w:p w14:paraId="7D7731B1" w14:textId="58BD3FC1" w:rsidR="00C8666C" w:rsidRPr="00C86572" w:rsidRDefault="00C8666C" w:rsidP="00C8666C">
            <w:pPr>
              <w:pStyle w:val="FSTableText"/>
              <w:spacing w:before="20" w:after="20"/>
              <w:rPr>
                <w:szCs w:val="22"/>
                <w:lang w:val="en-AU"/>
              </w:rPr>
            </w:pPr>
            <w:r w:rsidRPr="00D32763">
              <w:rPr>
                <w:szCs w:val="22"/>
              </w:rPr>
              <w:t>FARRP</w:t>
            </w:r>
          </w:p>
        </w:tc>
        <w:tc>
          <w:tcPr>
            <w:tcW w:w="7106" w:type="dxa"/>
            <w:vAlign w:val="center"/>
          </w:tcPr>
          <w:p w14:paraId="60BA578C" w14:textId="048AB7E3" w:rsidR="00C8666C" w:rsidRPr="00C86572" w:rsidRDefault="00C8666C" w:rsidP="00C8666C">
            <w:pPr>
              <w:pStyle w:val="FSTableText"/>
              <w:spacing w:before="20" w:after="20"/>
              <w:rPr>
                <w:szCs w:val="22"/>
                <w:lang w:val="en-AU"/>
              </w:rPr>
            </w:pPr>
            <w:r w:rsidRPr="00D32763">
              <w:rPr>
                <w:szCs w:val="22"/>
              </w:rPr>
              <w:t>Food Allergy Research and Resource Program</w:t>
            </w:r>
          </w:p>
        </w:tc>
      </w:tr>
      <w:tr w:rsidR="00C8666C" w:rsidRPr="005275DC" w14:paraId="02223F10" w14:textId="77777777" w:rsidTr="00B83AE4">
        <w:tc>
          <w:tcPr>
            <w:tcW w:w="1192" w:type="dxa"/>
            <w:vAlign w:val="center"/>
          </w:tcPr>
          <w:p w14:paraId="76DE981A" w14:textId="4CAF84E9" w:rsidR="00C8666C" w:rsidRPr="00783BE1" w:rsidRDefault="00C8666C" w:rsidP="00C8666C">
            <w:pPr>
              <w:pStyle w:val="FSTableText"/>
              <w:spacing w:before="20" w:after="20"/>
              <w:rPr>
                <w:szCs w:val="22"/>
              </w:rPr>
            </w:pPr>
            <w:r w:rsidRPr="00C86572">
              <w:rPr>
                <w:szCs w:val="22"/>
              </w:rPr>
              <w:t>FASTA</w:t>
            </w:r>
          </w:p>
        </w:tc>
        <w:tc>
          <w:tcPr>
            <w:tcW w:w="7106" w:type="dxa"/>
            <w:vAlign w:val="center"/>
          </w:tcPr>
          <w:p w14:paraId="547E08BE" w14:textId="6FD72376" w:rsidR="00C8666C" w:rsidRPr="00783BE1" w:rsidRDefault="00BA776A" w:rsidP="00C8666C">
            <w:pPr>
              <w:pStyle w:val="FSTableText"/>
              <w:spacing w:before="20" w:after="20"/>
              <w:rPr>
                <w:szCs w:val="22"/>
              </w:rPr>
            </w:pPr>
            <w:r>
              <w:rPr>
                <w:szCs w:val="22"/>
              </w:rPr>
              <w:t>Fast Alignment Search Tool - A</w:t>
            </w:r>
            <w:r w:rsidR="00C8666C" w:rsidRPr="00C86572">
              <w:rPr>
                <w:szCs w:val="22"/>
              </w:rPr>
              <w:t>ll</w:t>
            </w:r>
          </w:p>
        </w:tc>
      </w:tr>
      <w:tr w:rsidR="00C8666C" w:rsidRPr="005275DC" w14:paraId="26599750" w14:textId="77777777" w:rsidTr="00B83AE4">
        <w:tc>
          <w:tcPr>
            <w:tcW w:w="1192" w:type="dxa"/>
            <w:vAlign w:val="center"/>
          </w:tcPr>
          <w:p w14:paraId="41E52038" w14:textId="37181BE7" w:rsidR="00C8666C" w:rsidRPr="00CC1448" w:rsidRDefault="00C8666C" w:rsidP="00C8666C">
            <w:pPr>
              <w:pStyle w:val="FSTableText"/>
              <w:spacing w:before="20" w:after="20"/>
              <w:rPr>
                <w:szCs w:val="22"/>
                <w:lang w:val="en-AU"/>
              </w:rPr>
            </w:pPr>
            <w:r w:rsidRPr="00CC1448">
              <w:rPr>
                <w:szCs w:val="22"/>
              </w:rPr>
              <w:t>FSANZ</w:t>
            </w:r>
          </w:p>
        </w:tc>
        <w:tc>
          <w:tcPr>
            <w:tcW w:w="7106" w:type="dxa"/>
            <w:vAlign w:val="center"/>
          </w:tcPr>
          <w:p w14:paraId="0E11D39F" w14:textId="7066E97C" w:rsidR="00C8666C" w:rsidRPr="00CC1448" w:rsidRDefault="00C8666C" w:rsidP="00C8666C">
            <w:pPr>
              <w:pStyle w:val="FSTableText"/>
              <w:spacing w:before="20" w:after="20"/>
              <w:rPr>
                <w:szCs w:val="22"/>
                <w:lang w:val="en-AU"/>
              </w:rPr>
            </w:pPr>
            <w:r w:rsidRPr="00CC1448">
              <w:rPr>
                <w:szCs w:val="22"/>
              </w:rPr>
              <w:t>Food Standards Australia New Zealand</w:t>
            </w:r>
          </w:p>
        </w:tc>
      </w:tr>
      <w:tr w:rsidR="00C8666C" w:rsidRPr="005275DC" w14:paraId="36AD5E95" w14:textId="77777777" w:rsidTr="00B83AE4">
        <w:tc>
          <w:tcPr>
            <w:tcW w:w="1192" w:type="dxa"/>
            <w:vAlign w:val="center"/>
          </w:tcPr>
          <w:p w14:paraId="12456ACC" w14:textId="591AB38C"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w:t>
            </w:r>
          </w:p>
        </w:tc>
        <w:tc>
          <w:tcPr>
            <w:tcW w:w="7106" w:type="dxa"/>
            <w:vAlign w:val="center"/>
          </w:tcPr>
          <w:p w14:paraId="0C1EDA9F" w14:textId="1E485CBE"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ram</w:t>
            </w:r>
          </w:p>
        </w:tc>
      </w:tr>
      <w:tr w:rsidR="00C8666C" w:rsidRPr="005275DC" w14:paraId="7BADE109" w14:textId="77777777" w:rsidTr="00B83AE4">
        <w:tc>
          <w:tcPr>
            <w:tcW w:w="1192" w:type="dxa"/>
            <w:vAlign w:val="center"/>
          </w:tcPr>
          <w:p w14:paraId="2C771428" w14:textId="251B2ADE" w:rsidR="00C8666C" w:rsidRPr="005275DC" w:rsidRDefault="00C8666C" w:rsidP="00C8666C">
            <w:pPr>
              <w:pStyle w:val="FSTableText"/>
              <w:spacing w:before="20" w:after="20"/>
              <w:rPr>
                <w:color w:val="FF0000"/>
                <w:szCs w:val="22"/>
              </w:rPr>
            </w:pPr>
            <w:r w:rsidRPr="007E3DE1">
              <w:rPr>
                <w:szCs w:val="22"/>
              </w:rPr>
              <w:t>GA</w:t>
            </w:r>
          </w:p>
        </w:tc>
        <w:tc>
          <w:tcPr>
            <w:tcW w:w="7106" w:type="dxa"/>
            <w:vAlign w:val="center"/>
          </w:tcPr>
          <w:p w14:paraId="6F4D1866" w14:textId="12781DC8" w:rsidR="00C8666C" w:rsidRPr="005275DC" w:rsidRDefault="00C8666C" w:rsidP="00C8666C">
            <w:pPr>
              <w:pStyle w:val="FSTableText"/>
              <w:spacing w:before="20" w:after="20"/>
              <w:rPr>
                <w:color w:val="FF0000"/>
                <w:szCs w:val="22"/>
              </w:rPr>
            </w:pPr>
            <w:r w:rsidRPr="007E3DE1">
              <w:rPr>
                <w:lang w:val="en-AU"/>
              </w:rPr>
              <w:t>glycoalkaloid</w:t>
            </w:r>
          </w:p>
        </w:tc>
      </w:tr>
      <w:tr w:rsidR="00C8666C" w:rsidRPr="005275DC" w14:paraId="483D7B57" w14:textId="77777777" w:rsidTr="00B83AE4">
        <w:tc>
          <w:tcPr>
            <w:tcW w:w="1192" w:type="dxa"/>
            <w:vAlign w:val="center"/>
          </w:tcPr>
          <w:p w14:paraId="491849E2" w14:textId="10A7DA8D"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M</w:t>
            </w:r>
          </w:p>
        </w:tc>
        <w:tc>
          <w:tcPr>
            <w:tcW w:w="7106" w:type="dxa"/>
            <w:vAlign w:val="center"/>
          </w:tcPr>
          <w:p w14:paraId="43D7452F" w14:textId="725A637E"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enetically modified</w:t>
            </w:r>
          </w:p>
        </w:tc>
      </w:tr>
      <w:tr w:rsidR="00C8666C" w:rsidRPr="005275DC" w14:paraId="24962EBC" w14:textId="77777777" w:rsidTr="00B83AE4">
        <w:tc>
          <w:tcPr>
            <w:tcW w:w="1192" w:type="dxa"/>
            <w:vAlign w:val="center"/>
          </w:tcPr>
          <w:p w14:paraId="58F829B8" w14:textId="4CFF1F23" w:rsidR="00C8666C" w:rsidRPr="00735AE9" w:rsidRDefault="00C8666C" w:rsidP="00C8666C">
            <w:pPr>
              <w:pStyle w:val="FSTableText"/>
              <w:spacing w:before="20" w:after="20"/>
              <w:rPr>
                <w:szCs w:val="22"/>
              </w:rPr>
            </w:pPr>
            <w:r w:rsidRPr="00735AE9">
              <w:rPr>
                <w:szCs w:val="22"/>
              </w:rPr>
              <w:t>HPLC</w:t>
            </w:r>
          </w:p>
        </w:tc>
        <w:tc>
          <w:tcPr>
            <w:tcW w:w="7106" w:type="dxa"/>
            <w:vAlign w:val="center"/>
          </w:tcPr>
          <w:p w14:paraId="436569BC" w14:textId="20AD8D31" w:rsidR="00C8666C" w:rsidRPr="00735AE9" w:rsidRDefault="00BA776A" w:rsidP="00C8666C">
            <w:pPr>
              <w:pStyle w:val="FSTableText"/>
              <w:spacing w:before="20" w:after="20"/>
              <w:rPr>
                <w:szCs w:val="22"/>
              </w:rPr>
            </w:pPr>
            <w:r>
              <w:rPr>
                <w:szCs w:val="22"/>
              </w:rPr>
              <w:t>High Performance Liquid C</w:t>
            </w:r>
            <w:r w:rsidR="00C8666C" w:rsidRPr="00735AE9">
              <w:rPr>
                <w:szCs w:val="22"/>
              </w:rPr>
              <w:t>hromatography</w:t>
            </w:r>
          </w:p>
        </w:tc>
      </w:tr>
      <w:tr w:rsidR="00C8666C" w:rsidRPr="005275DC" w14:paraId="548E42A8" w14:textId="77777777" w:rsidTr="00B83AE4">
        <w:tc>
          <w:tcPr>
            <w:tcW w:w="1192" w:type="dxa"/>
            <w:vAlign w:val="center"/>
          </w:tcPr>
          <w:p w14:paraId="01C7A98B" w14:textId="5F421F36" w:rsidR="00C8666C" w:rsidRPr="009F5E7C" w:rsidRDefault="00C8666C" w:rsidP="00C8666C">
            <w:pPr>
              <w:pStyle w:val="FSTableText"/>
              <w:spacing w:before="20" w:after="20"/>
              <w:rPr>
                <w:i/>
                <w:szCs w:val="22"/>
              </w:rPr>
            </w:pPr>
            <w:r w:rsidRPr="009F5E7C">
              <w:rPr>
                <w:i/>
                <w:szCs w:val="22"/>
              </w:rPr>
              <w:t>ipt</w:t>
            </w:r>
          </w:p>
        </w:tc>
        <w:tc>
          <w:tcPr>
            <w:tcW w:w="7106" w:type="dxa"/>
            <w:vAlign w:val="center"/>
          </w:tcPr>
          <w:p w14:paraId="63BFEA59" w14:textId="798ADCB6" w:rsidR="00C8666C" w:rsidRPr="009F5E7C" w:rsidRDefault="00C8666C" w:rsidP="00C8666C">
            <w:pPr>
              <w:pStyle w:val="FSTableText"/>
              <w:spacing w:before="20" w:after="20"/>
              <w:rPr>
                <w:szCs w:val="22"/>
              </w:rPr>
            </w:pPr>
            <w:r w:rsidRPr="009F5E7C">
              <w:rPr>
                <w:szCs w:val="22"/>
              </w:rPr>
              <w:t>isopentenyl transferase gene</w:t>
            </w:r>
          </w:p>
        </w:tc>
      </w:tr>
      <w:tr w:rsidR="00C8666C" w:rsidRPr="005275DC" w14:paraId="54B6D4A5" w14:textId="77777777" w:rsidTr="00B83AE4">
        <w:tc>
          <w:tcPr>
            <w:tcW w:w="1192" w:type="dxa"/>
            <w:vAlign w:val="center"/>
          </w:tcPr>
          <w:p w14:paraId="2E2C7C54" w14:textId="5008B815" w:rsidR="00C8666C" w:rsidRPr="00F40E88" w:rsidRDefault="00C8666C" w:rsidP="00C8666C">
            <w:pPr>
              <w:pStyle w:val="FSTableText"/>
              <w:spacing w:before="20" w:after="20"/>
              <w:rPr>
                <w:szCs w:val="22"/>
              </w:rPr>
            </w:pPr>
            <w:r w:rsidRPr="00F40E88">
              <w:rPr>
                <w:szCs w:val="22"/>
              </w:rPr>
              <w:t>kDa</w:t>
            </w:r>
          </w:p>
        </w:tc>
        <w:tc>
          <w:tcPr>
            <w:tcW w:w="7106" w:type="dxa"/>
            <w:vAlign w:val="center"/>
          </w:tcPr>
          <w:p w14:paraId="7BAA70D0" w14:textId="6CB88245" w:rsidR="00C8666C" w:rsidRPr="00F40E88" w:rsidRDefault="00BA776A" w:rsidP="00C8666C">
            <w:pPr>
              <w:pStyle w:val="FSTableText"/>
              <w:spacing w:before="20" w:after="20"/>
              <w:rPr>
                <w:szCs w:val="22"/>
              </w:rPr>
            </w:pPr>
            <w:r>
              <w:rPr>
                <w:szCs w:val="22"/>
              </w:rPr>
              <w:t>kiloD</w:t>
            </w:r>
            <w:r w:rsidR="00C8666C" w:rsidRPr="00F40E88">
              <w:rPr>
                <w:szCs w:val="22"/>
              </w:rPr>
              <w:t>alton</w:t>
            </w:r>
          </w:p>
        </w:tc>
      </w:tr>
      <w:tr w:rsidR="00C8666C" w:rsidRPr="005275DC" w14:paraId="56F6EF0F" w14:textId="77777777" w:rsidTr="00B83AE4">
        <w:tc>
          <w:tcPr>
            <w:tcW w:w="1192" w:type="dxa"/>
            <w:vAlign w:val="center"/>
          </w:tcPr>
          <w:p w14:paraId="13D1A640" w14:textId="605E9CF8" w:rsidR="00C8666C" w:rsidRPr="00A52C53" w:rsidRDefault="00C8666C" w:rsidP="00C8666C">
            <w:pPr>
              <w:pStyle w:val="FSTableText"/>
              <w:spacing w:before="20" w:after="20"/>
              <w:rPr>
                <w:szCs w:val="22"/>
                <w:lang w:val="en-AU"/>
              </w:rPr>
            </w:pPr>
            <w:r w:rsidRPr="00A52C53">
              <w:rPr>
                <w:szCs w:val="22"/>
              </w:rPr>
              <w:t>LB</w:t>
            </w:r>
          </w:p>
        </w:tc>
        <w:tc>
          <w:tcPr>
            <w:tcW w:w="7106" w:type="dxa"/>
            <w:vAlign w:val="center"/>
          </w:tcPr>
          <w:p w14:paraId="6CE3A9E2" w14:textId="5948FEAA" w:rsidR="00C8666C" w:rsidRPr="00A52C53" w:rsidRDefault="00C8666C" w:rsidP="00C8666C">
            <w:pPr>
              <w:pStyle w:val="FSTableText"/>
              <w:spacing w:before="20" w:after="20"/>
              <w:rPr>
                <w:szCs w:val="22"/>
                <w:lang w:val="en-AU"/>
              </w:rPr>
            </w:pPr>
            <w:r w:rsidRPr="00A52C53">
              <w:rPr>
                <w:szCs w:val="22"/>
              </w:rPr>
              <w:t>left border of T-DNA (</w:t>
            </w:r>
            <w:r w:rsidRPr="00A52C53">
              <w:rPr>
                <w:i/>
                <w:szCs w:val="22"/>
              </w:rPr>
              <w:t>Agrobacterium tumefaciens</w:t>
            </w:r>
            <w:r w:rsidRPr="00A52C53">
              <w:rPr>
                <w:szCs w:val="22"/>
              </w:rPr>
              <w:t>)</w:t>
            </w:r>
          </w:p>
        </w:tc>
      </w:tr>
      <w:tr w:rsidR="00C8666C" w:rsidRPr="005275DC" w14:paraId="0C5D0E9A" w14:textId="77777777" w:rsidTr="00B83AE4">
        <w:tc>
          <w:tcPr>
            <w:tcW w:w="1192" w:type="dxa"/>
            <w:vAlign w:val="center"/>
          </w:tcPr>
          <w:p w14:paraId="6C9EB283" w14:textId="690754B1" w:rsidR="00C8666C" w:rsidRPr="00A52C53" w:rsidRDefault="00C8666C" w:rsidP="00C8666C">
            <w:pPr>
              <w:pStyle w:val="FSTableText"/>
              <w:spacing w:before="20" w:after="20"/>
              <w:rPr>
                <w:szCs w:val="22"/>
              </w:rPr>
            </w:pPr>
            <w:r>
              <w:rPr>
                <w:szCs w:val="22"/>
              </w:rPr>
              <w:t>LOQ</w:t>
            </w:r>
          </w:p>
        </w:tc>
        <w:tc>
          <w:tcPr>
            <w:tcW w:w="7106" w:type="dxa"/>
            <w:vAlign w:val="center"/>
          </w:tcPr>
          <w:p w14:paraId="1F33414E" w14:textId="1D3A84DA" w:rsidR="00C8666C" w:rsidRPr="00A52C53" w:rsidRDefault="00C8666C" w:rsidP="00C8666C">
            <w:pPr>
              <w:pStyle w:val="FSTableText"/>
              <w:spacing w:before="20" w:after="20"/>
              <w:rPr>
                <w:szCs w:val="22"/>
              </w:rPr>
            </w:pPr>
            <w:r w:rsidRPr="0079271E">
              <w:rPr>
                <w:lang w:eastAsia="en-AU"/>
              </w:rPr>
              <w:t>limit of quantitation</w:t>
            </w:r>
          </w:p>
        </w:tc>
      </w:tr>
      <w:tr w:rsidR="00C8666C" w:rsidRPr="005275DC" w14:paraId="383FBAB9" w14:textId="77777777" w:rsidTr="00B83AE4">
        <w:tc>
          <w:tcPr>
            <w:tcW w:w="1192" w:type="dxa"/>
            <w:vAlign w:val="center"/>
          </w:tcPr>
          <w:p w14:paraId="5900C5CF" w14:textId="235F61E0"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mg</w:t>
            </w:r>
          </w:p>
        </w:tc>
        <w:tc>
          <w:tcPr>
            <w:tcW w:w="7106" w:type="dxa"/>
            <w:vAlign w:val="center"/>
          </w:tcPr>
          <w:p w14:paraId="0DB184DF" w14:textId="54DC52C0"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milligram</w:t>
            </w:r>
          </w:p>
        </w:tc>
      </w:tr>
      <w:tr w:rsidR="00C8666C" w:rsidRPr="005275DC" w14:paraId="68076D63" w14:textId="77777777" w:rsidTr="00B83AE4">
        <w:tc>
          <w:tcPr>
            <w:tcW w:w="1192" w:type="dxa"/>
            <w:vAlign w:val="center"/>
          </w:tcPr>
          <w:p w14:paraId="00524B5F" w14:textId="11B48198" w:rsidR="00C8666C" w:rsidRDefault="00C8666C" w:rsidP="00C8666C">
            <w:pPr>
              <w:pStyle w:val="FSTableText"/>
              <w:spacing w:before="20" w:after="20"/>
              <w:rPr>
                <w:color w:val="000000" w:themeColor="text1"/>
                <w:szCs w:val="22"/>
              </w:rPr>
            </w:pPr>
            <w:r w:rsidRPr="00D06F6E">
              <w:rPr>
                <w:szCs w:val="22"/>
              </w:rPr>
              <w:t>mRNA</w:t>
            </w:r>
          </w:p>
        </w:tc>
        <w:tc>
          <w:tcPr>
            <w:tcW w:w="7106" w:type="dxa"/>
            <w:vAlign w:val="center"/>
          </w:tcPr>
          <w:p w14:paraId="70221EE0" w14:textId="04C40C29" w:rsidR="00C8666C" w:rsidRPr="00FE0FD3" w:rsidRDefault="00C8666C" w:rsidP="00BA776A">
            <w:pPr>
              <w:pStyle w:val="FSTableText"/>
              <w:spacing w:before="20" w:after="20"/>
              <w:rPr>
                <w:color w:val="000000" w:themeColor="text1"/>
                <w:szCs w:val="22"/>
              </w:rPr>
            </w:pPr>
            <w:r w:rsidRPr="00D06F6E">
              <w:rPr>
                <w:szCs w:val="22"/>
              </w:rPr>
              <w:t xml:space="preserve">messenger RNA </w:t>
            </w:r>
          </w:p>
        </w:tc>
      </w:tr>
      <w:tr w:rsidR="00C8666C" w:rsidRPr="005275DC" w14:paraId="0640F068" w14:textId="77777777" w:rsidTr="00B83AE4">
        <w:tc>
          <w:tcPr>
            <w:tcW w:w="1192" w:type="dxa"/>
            <w:vAlign w:val="center"/>
          </w:tcPr>
          <w:p w14:paraId="4C05D939" w14:textId="4D2B44A1" w:rsidR="00C8666C" w:rsidRDefault="00C8666C" w:rsidP="00C8666C">
            <w:pPr>
              <w:pStyle w:val="FSTableText"/>
              <w:spacing w:before="20" w:after="20"/>
              <w:rPr>
                <w:szCs w:val="22"/>
              </w:rPr>
            </w:pPr>
            <w:r w:rsidRPr="00B6488E">
              <w:rPr>
                <w:szCs w:val="22"/>
              </w:rPr>
              <w:t>NBY</w:t>
            </w:r>
          </w:p>
        </w:tc>
        <w:tc>
          <w:tcPr>
            <w:tcW w:w="7106" w:type="dxa"/>
            <w:vAlign w:val="center"/>
          </w:tcPr>
          <w:p w14:paraId="176B30EF" w14:textId="4CEEF261" w:rsidR="00C8666C" w:rsidRPr="00D06F6E" w:rsidRDefault="00BA776A" w:rsidP="00C8666C">
            <w:pPr>
              <w:pStyle w:val="FSTableText"/>
              <w:spacing w:before="20" w:after="20"/>
              <w:rPr>
                <w:szCs w:val="22"/>
              </w:rPr>
            </w:pPr>
            <w:r>
              <w:rPr>
                <w:szCs w:val="22"/>
              </w:rPr>
              <w:t>Nutrient B</w:t>
            </w:r>
            <w:r w:rsidR="00C8666C" w:rsidRPr="00B6488E">
              <w:rPr>
                <w:szCs w:val="22"/>
              </w:rPr>
              <w:t>ro</w:t>
            </w:r>
            <w:r>
              <w:rPr>
                <w:szCs w:val="22"/>
              </w:rPr>
              <w:t>th-Y</w:t>
            </w:r>
            <w:r w:rsidR="00C8666C" w:rsidRPr="00B6488E">
              <w:rPr>
                <w:szCs w:val="22"/>
              </w:rPr>
              <w:t>east</w:t>
            </w:r>
          </w:p>
        </w:tc>
      </w:tr>
      <w:tr w:rsidR="00C8666C" w:rsidRPr="005275DC" w14:paraId="345926EA" w14:textId="77777777" w:rsidTr="00B83AE4">
        <w:tc>
          <w:tcPr>
            <w:tcW w:w="1192" w:type="dxa"/>
            <w:vAlign w:val="center"/>
          </w:tcPr>
          <w:p w14:paraId="5B318D50" w14:textId="6D0BACAD" w:rsidR="00C8666C" w:rsidRPr="00B6488E" w:rsidRDefault="00C8666C" w:rsidP="00C8666C">
            <w:pPr>
              <w:pStyle w:val="FSTableText"/>
              <w:spacing w:before="20" w:after="20"/>
              <w:rPr>
                <w:szCs w:val="22"/>
                <w:lang w:val="en-AU"/>
              </w:rPr>
            </w:pPr>
            <w:r w:rsidRPr="00B6488E">
              <w:rPr>
                <w:szCs w:val="22"/>
              </w:rPr>
              <w:t>NCBI</w:t>
            </w:r>
          </w:p>
        </w:tc>
        <w:tc>
          <w:tcPr>
            <w:tcW w:w="7106" w:type="dxa"/>
            <w:vAlign w:val="center"/>
          </w:tcPr>
          <w:p w14:paraId="17071825" w14:textId="194E547B" w:rsidR="00C8666C" w:rsidRPr="00B6488E" w:rsidRDefault="00C8666C" w:rsidP="00C8666C">
            <w:pPr>
              <w:pStyle w:val="FSTableText"/>
              <w:spacing w:before="20" w:after="20"/>
              <w:rPr>
                <w:szCs w:val="22"/>
                <w:lang w:val="en-AU"/>
              </w:rPr>
            </w:pPr>
            <w:r w:rsidRPr="00B6488E">
              <w:rPr>
                <w:szCs w:val="22"/>
              </w:rPr>
              <w:t>National Centre for Biotechnology Information</w:t>
            </w:r>
          </w:p>
        </w:tc>
      </w:tr>
      <w:tr w:rsidR="00C8666C" w:rsidRPr="005275DC" w14:paraId="1E771ABB" w14:textId="77777777" w:rsidTr="00B83AE4">
        <w:tc>
          <w:tcPr>
            <w:tcW w:w="1192" w:type="dxa"/>
            <w:vAlign w:val="center"/>
          </w:tcPr>
          <w:p w14:paraId="1CD95E01" w14:textId="3039BE94" w:rsidR="00C8666C" w:rsidRPr="00571FEF" w:rsidRDefault="00C8666C" w:rsidP="00C8666C">
            <w:pPr>
              <w:pStyle w:val="FSTableText"/>
              <w:spacing w:before="20" w:after="20"/>
              <w:rPr>
                <w:szCs w:val="22"/>
              </w:rPr>
            </w:pPr>
            <w:r w:rsidRPr="00571FEF">
              <w:rPr>
                <w:szCs w:val="22"/>
              </w:rPr>
              <w:t>NGS</w:t>
            </w:r>
          </w:p>
        </w:tc>
        <w:tc>
          <w:tcPr>
            <w:tcW w:w="7106" w:type="dxa"/>
            <w:vAlign w:val="center"/>
          </w:tcPr>
          <w:p w14:paraId="59F81CD6" w14:textId="7F3979E1" w:rsidR="00C8666C" w:rsidRPr="00571FEF" w:rsidRDefault="00BA776A" w:rsidP="00C8666C">
            <w:pPr>
              <w:pStyle w:val="FSTableText"/>
              <w:spacing w:before="20" w:after="20"/>
              <w:rPr>
                <w:szCs w:val="22"/>
              </w:rPr>
            </w:pPr>
            <w:r>
              <w:rPr>
                <w:szCs w:val="22"/>
              </w:rPr>
              <w:t>Next Generation S</w:t>
            </w:r>
            <w:r w:rsidR="00C8666C" w:rsidRPr="00571FEF">
              <w:rPr>
                <w:szCs w:val="22"/>
              </w:rPr>
              <w:t>equencing</w:t>
            </w:r>
          </w:p>
        </w:tc>
      </w:tr>
      <w:tr w:rsidR="00C8666C" w:rsidRPr="005275DC" w14:paraId="575F8F8C" w14:textId="77777777" w:rsidTr="00B83AE4">
        <w:tc>
          <w:tcPr>
            <w:tcW w:w="1192" w:type="dxa"/>
            <w:vAlign w:val="center"/>
          </w:tcPr>
          <w:p w14:paraId="7FE786A7" w14:textId="1B353DBA" w:rsidR="00C8666C" w:rsidRPr="00CC1448" w:rsidRDefault="00C8666C" w:rsidP="00C8666C">
            <w:pPr>
              <w:pStyle w:val="FSTableText"/>
              <w:spacing w:before="20" w:after="20"/>
              <w:rPr>
                <w:szCs w:val="22"/>
                <w:lang w:val="en-AU"/>
              </w:rPr>
            </w:pPr>
            <w:r w:rsidRPr="00CC1448">
              <w:rPr>
                <w:szCs w:val="22"/>
              </w:rPr>
              <w:t>OECD</w:t>
            </w:r>
          </w:p>
        </w:tc>
        <w:tc>
          <w:tcPr>
            <w:tcW w:w="7106" w:type="dxa"/>
            <w:vAlign w:val="center"/>
          </w:tcPr>
          <w:p w14:paraId="7025A475" w14:textId="346B80B4" w:rsidR="00C8666C" w:rsidRPr="00CC1448" w:rsidRDefault="00C8666C" w:rsidP="00C8666C">
            <w:pPr>
              <w:pStyle w:val="FSTableText"/>
              <w:spacing w:before="20" w:after="20"/>
              <w:rPr>
                <w:szCs w:val="22"/>
                <w:lang w:val="en-AU"/>
              </w:rPr>
            </w:pPr>
            <w:r w:rsidRPr="00CC1448">
              <w:rPr>
                <w:szCs w:val="22"/>
              </w:rPr>
              <w:t>Organisation for Economic Co-operation and Development</w:t>
            </w:r>
          </w:p>
        </w:tc>
      </w:tr>
      <w:tr w:rsidR="00C8666C" w:rsidRPr="005275DC" w14:paraId="05A89B5B" w14:textId="77777777" w:rsidTr="00B83AE4">
        <w:tc>
          <w:tcPr>
            <w:tcW w:w="1192" w:type="dxa"/>
            <w:vAlign w:val="center"/>
          </w:tcPr>
          <w:p w14:paraId="10F3BDB6" w14:textId="59B5F457"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ORF</w:t>
            </w:r>
          </w:p>
        </w:tc>
        <w:tc>
          <w:tcPr>
            <w:tcW w:w="7106" w:type="dxa"/>
            <w:vAlign w:val="center"/>
          </w:tcPr>
          <w:p w14:paraId="71C1A909" w14:textId="38C0B4BA" w:rsidR="00C8666C" w:rsidRPr="00FE0FD3" w:rsidRDefault="00BA776A" w:rsidP="00C8666C">
            <w:pPr>
              <w:pStyle w:val="FSTableText"/>
              <w:spacing w:before="20" w:after="20"/>
              <w:rPr>
                <w:color w:val="000000" w:themeColor="text1"/>
                <w:szCs w:val="22"/>
                <w:lang w:val="en-AU"/>
              </w:rPr>
            </w:pPr>
            <w:r>
              <w:rPr>
                <w:color w:val="000000" w:themeColor="text1"/>
                <w:szCs w:val="22"/>
              </w:rPr>
              <w:t>Open Reading F</w:t>
            </w:r>
            <w:r w:rsidR="00C8666C" w:rsidRPr="00FE0FD3">
              <w:rPr>
                <w:color w:val="000000" w:themeColor="text1"/>
                <w:szCs w:val="22"/>
              </w:rPr>
              <w:t>rame</w:t>
            </w:r>
          </w:p>
        </w:tc>
      </w:tr>
      <w:tr w:rsidR="00C8666C" w:rsidRPr="005275DC" w14:paraId="07841348" w14:textId="77777777" w:rsidTr="00B83AE4">
        <w:tc>
          <w:tcPr>
            <w:tcW w:w="1192" w:type="dxa"/>
            <w:vAlign w:val="center"/>
          </w:tcPr>
          <w:p w14:paraId="6CA8F30D" w14:textId="39B5B5F5" w:rsidR="00C8666C" w:rsidRPr="007A635A" w:rsidRDefault="00C8666C" w:rsidP="00C8666C">
            <w:pPr>
              <w:pStyle w:val="FSTableText"/>
              <w:spacing w:before="20" w:after="20"/>
              <w:rPr>
                <w:szCs w:val="22"/>
                <w:lang w:val="en-AU"/>
              </w:rPr>
            </w:pPr>
            <w:r w:rsidRPr="007A635A">
              <w:rPr>
                <w:i/>
                <w:szCs w:val="22"/>
              </w:rPr>
              <w:t>pAgp</w:t>
            </w:r>
          </w:p>
        </w:tc>
        <w:tc>
          <w:tcPr>
            <w:tcW w:w="7106" w:type="dxa"/>
            <w:vAlign w:val="center"/>
          </w:tcPr>
          <w:p w14:paraId="288118CF" w14:textId="18C0DB9C" w:rsidR="00C8666C" w:rsidRPr="007A635A" w:rsidRDefault="00C8666C" w:rsidP="00C8666C">
            <w:pPr>
              <w:pStyle w:val="FSTableText"/>
              <w:spacing w:before="20" w:after="20"/>
              <w:rPr>
                <w:szCs w:val="22"/>
                <w:lang w:val="en-AU"/>
              </w:rPr>
            </w:pPr>
            <w:r w:rsidRPr="007A635A">
              <w:rPr>
                <w:szCs w:val="22"/>
              </w:rPr>
              <w:t>ADP glucose pyrophosphorylase gene promoter</w:t>
            </w:r>
          </w:p>
        </w:tc>
      </w:tr>
      <w:tr w:rsidR="00C8666C" w:rsidRPr="005275DC" w14:paraId="3F0D1492" w14:textId="77777777" w:rsidTr="00B83AE4">
        <w:tc>
          <w:tcPr>
            <w:tcW w:w="1192" w:type="dxa"/>
            <w:vAlign w:val="center"/>
          </w:tcPr>
          <w:p w14:paraId="0AD619D1" w14:textId="3F0AB4A4" w:rsidR="00C8666C" w:rsidRPr="007A635A" w:rsidRDefault="00C8666C" w:rsidP="00C8666C">
            <w:pPr>
              <w:pStyle w:val="FSTableText"/>
              <w:spacing w:before="20" w:after="20"/>
              <w:rPr>
                <w:i/>
                <w:szCs w:val="22"/>
              </w:rPr>
            </w:pPr>
            <w:r w:rsidRPr="00A52C53">
              <w:rPr>
                <w:iCs/>
                <w:szCs w:val="22"/>
              </w:rPr>
              <w:t>PCR</w:t>
            </w:r>
          </w:p>
        </w:tc>
        <w:tc>
          <w:tcPr>
            <w:tcW w:w="7106" w:type="dxa"/>
            <w:vAlign w:val="center"/>
          </w:tcPr>
          <w:p w14:paraId="52A92C15" w14:textId="1269680C" w:rsidR="00C8666C" w:rsidRPr="007A635A" w:rsidRDefault="001A2B8A" w:rsidP="00C8666C">
            <w:pPr>
              <w:pStyle w:val="FSTableText"/>
              <w:spacing w:before="20" w:after="20"/>
              <w:rPr>
                <w:szCs w:val="22"/>
              </w:rPr>
            </w:pPr>
            <w:r>
              <w:rPr>
                <w:iCs/>
                <w:szCs w:val="22"/>
              </w:rPr>
              <w:t>Polymerase Chain R</w:t>
            </w:r>
            <w:r w:rsidR="00C8666C" w:rsidRPr="00A52C53">
              <w:rPr>
                <w:iCs/>
                <w:szCs w:val="22"/>
              </w:rPr>
              <w:t>eaction</w:t>
            </w:r>
          </w:p>
        </w:tc>
      </w:tr>
      <w:tr w:rsidR="00C8666C" w:rsidRPr="005275DC" w14:paraId="7FD659DF" w14:textId="77777777" w:rsidTr="00B83AE4">
        <w:tc>
          <w:tcPr>
            <w:tcW w:w="1192" w:type="dxa"/>
            <w:vAlign w:val="center"/>
          </w:tcPr>
          <w:p w14:paraId="2DDB6B5F" w14:textId="4653490B" w:rsidR="00C8666C" w:rsidRPr="007A635A" w:rsidRDefault="00C8666C" w:rsidP="00C8666C">
            <w:pPr>
              <w:pStyle w:val="FSTableText"/>
              <w:spacing w:before="20" w:after="20"/>
              <w:rPr>
                <w:szCs w:val="22"/>
                <w:lang w:val="en-AU"/>
              </w:rPr>
            </w:pPr>
            <w:r w:rsidRPr="007A635A">
              <w:rPr>
                <w:i/>
                <w:szCs w:val="22"/>
              </w:rPr>
              <w:t>pGbss</w:t>
            </w:r>
          </w:p>
        </w:tc>
        <w:tc>
          <w:tcPr>
            <w:tcW w:w="7106" w:type="dxa"/>
            <w:vAlign w:val="center"/>
          </w:tcPr>
          <w:p w14:paraId="55B2D402" w14:textId="3EF1338C" w:rsidR="00C8666C" w:rsidRPr="007A635A" w:rsidRDefault="00C8666C" w:rsidP="00C8666C">
            <w:pPr>
              <w:pStyle w:val="FSTableText"/>
              <w:spacing w:before="20" w:after="20"/>
              <w:rPr>
                <w:szCs w:val="22"/>
                <w:lang w:val="en-AU"/>
              </w:rPr>
            </w:pPr>
            <w:r w:rsidRPr="007A635A">
              <w:rPr>
                <w:szCs w:val="22"/>
              </w:rPr>
              <w:t xml:space="preserve">granule-bound starch synthase promoter  </w:t>
            </w:r>
          </w:p>
        </w:tc>
      </w:tr>
      <w:tr w:rsidR="00C8666C" w:rsidRPr="005275DC" w14:paraId="279B7275" w14:textId="77777777" w:rsidTr="00B83AE4">
        <w:tc>
          <w:tcPr>
            <w:tcW w:w="1192" w:type="dxa"/>
            <w:vAlign w:val="center"/>
          </w:tcPr>
          <w:p w14:paraId="5EF40CA1" w14:textId="796973B8" w:rsidR="00C8666C" w:rsidRDefault="00C8666C" w:rsidP="00C8666C">
            <w:pPr>
              <w:pStyle w:val="FSTableText"/>
              <w:spacing w:before="20" w:after="20"/>
              <w:rPr>
                <w:i/>
                <w:szCs w:val="22"/>
              </w:rPr>
            </w:pPr>
            <w:r w:rsidRPr="00FE0FD3">
              <w:rPr>
                <w:i/>
                <w:color w:val="000000" w:themeColor="text1"/>
                <w:szCs w:val="22"/>
              </w:rPr>
              <w:t>PhL</w:t>
            </w:r>
          </w:p>
        </w:tc>
        <w:tc>
          <w:tcPr>
            <w:tcW w:w="7106" w:type="dxa"/>
            <w:vAlign w:val="center"/>
          </w:tcPr>
          <w:p w14:paraId="5395744C" w14:textId="64325165" w:rsidR="00C8666C" w:rsidRPr="007A635A" w:rsidRDefault="00C8666C" w:rsidP="00C8666C">
            <w:pPr>
              <w:pStyle w:val="FSTableText"/>
              <w:spacing w:before="20" w:after="20"/>
              <w:rPr>
                <w:szCs w:val="22"/>
              </w:rPr>
            </w:pPr>
            <w:r w:rsidRPr="00FE0FD3">
              <w:rPr>
                <w:color w:val="000000" w:themeColor="text1"/>
                <w:szCs w:val="22"/>
              </w:rPr>
              <w:t>phosphorylase-L gene</w:t>
            </w:r>
          </w:p>
        </w:tc>
      </w:tr>
      <w:tr w:rsidR="00C8666C" w:rsidRPr="005275DC" w14:paraId="61CD21F7" w14:textId="77777777" w:rsidTr="00B83AE4">
        <w:tc>
          <w:tcPr>
            <w:tcW w:w="1192" w:type="dxa"/>
            <w:vAlign w:val="center"/>
          </w:tcPr>
          <w:p w14:paraId="14BBB167" w14:textId="7AD8A4AC" w:rsidR="00C8666C" w:rsidRPr="00F40E88" w:rsidRDefault="00C8666C" w:rsidP="00C8666C">
            <w:pPr>
              <w:pStyle w:val="FSTableText"/>
              <w:spacing w:before="20" w:after="20"/>
              <w:rPr>
                <w:szCs w:val="22"/>
              </w:rPr>
            </w:pPr>
            <w:r w:rsidRPr="00A52C53">
              <w:rPr>
                <w:szCs w:val="22"/>
              </w:rPr>
              <w:t>PPO</w:t>
            </w:r>
          </w:p>
        </w:tc>
        <w:tc>
          <w:tcPr>
            <w:tcW w:w="7106" w:type="dxa"/>
            <w:vAlign w:val="center"/>
          </w:tcPr>
          <w:p w14:paraId="7F917B5B" w14:textId="6E70DCEF" w:rsidR="00C8666C" w:rsidRPr="00F40E88" w:rsidRDefault="00C8666C" w:rsidP="00C8666C">
            <w:pPr>
              <w:pStyle w:val="FSTableText"/>
              <w:spacing w:before="20" w:after="20"/>
              <w:rPr>
                <w:szCs w:val="22"/>
              </w:rPr>
            </w:pPr>
            <w:r w:rsidRPr="00A52C53">
              <w:rPr>
                <w:szCs w:val="22"/>
              </w:rPr>
              <w:t>polyphenol oxidase</w:t>
            </w:r>
          </w:p>
        </w:tc>
      </w:tr>
      <w:tr w:rsidR="00C8666C" w:rsidRPr="005275DC" w14:paraId="7A5D4152" w14:textId="77777777" w:rsidTr="00B83AE4">
        <w:tc>
          <w:tcPr>
            <w:tcW w:w="1192" w:type="dxa"/>
            <w:vAlign w:val="center"/>
          </w:tcPr>
          <w:p w14:paraId="49B81E2F" w14:textId="4DF9424A" w:rsidR="00C8666C" w:rsidRPr="00A52C53" w:rsidRDefault="00C8666C" w:rsidP="00C8666C">
            <w:pPr>
              <w:pStyle w:val="FSTableText"/>
              <w:spacing w:before="20" w:after="20"/>
              <w:rPr>
                <w:szCs w:val="22"/>
              </w:rPr>
            </w:pPr>
            <w:r w:rsidRPr="00F40E88">
              <w:rPr>
                <w:i/>
                <w:szCs w:val="22"/>
              </w:rPr>
              <w:t>Ppo5</w:t>
            </w:r>
          </w:p>
        </w:tc>
        <w:tc>
          <w:tcPr>
            <w:tcW w:w="7106" w:type="dxa"/>
            <w:vAlign w:val="center"/>
          </w:tcPr>
          <w:p w14:paraId="376ABEC7" w14:textId="1B34A70C" w:rsidR="00C8666C" w:rsidRPr="00A52C53" w:rsidRDefault="00C8666C" w:rsidP="00C8666C">
            <w:pPr>
              <w:pStyle w:val="FSTableText"/>
              <w:spacing w:before="20" w:after="20"/>
              <w:rPr>
                <w:szCs w:val="22"/>
              </w:rPr>
            </w:pPr>
            <w:r w:rsidRPr="00F40E88">
              <w:rPr>
                <w:szCs w:val="22"/>
              </w:rPr>
              <w:t>polyphenol oxidase-5 gene</w:t>
            </w:r>
          </w:p>
        </w:tc>
      </w:tr>
      <w:tr w:rsidR="00C8666C" w:rsidRPr="005275DC" w14:paraId="34359FEF" w14:textId="77777777" w:rsidTr="00B83AE4">
        <w:tc>
          <w:tcPr>
            <w:tcW w:w="1192" w:type="dxa"/>
            <w:vAlign w:val="center"/>
          </w:tcPr>
          <w:p w14:paraId="30E492BA" w14:textId="301470B5" w:rsidR="00C8666C" w:rsidRPr="00A52C53" w:rsidRDefault="00C8666C" w:rsidP="00C8666C">
            <w:pPr>
              <w:pStyle w:val="FSTableText"/>
              <w:spacing w:before="20" w:after="20"/>
              <w:rPr>
                <w:iCs/>
                <w:szCs w:val="22"/>
              </w:rPr>
            </w:pPr>
            <w:r w:rsidRPr="00A52C53">
              <w:rPr>
                <w:i/>
                <w:szCs w:val="22"/>
              </w:rPr>
              <w:t>R1</w:t>
            </w:r>
          </w:p>
        </w:tc>
        <w:tc>
          <w:tcPr>
            <w:tcW w:w="7106" w:type="dxa"/>
            <w:vAlign w:val="center"/>
          </w:tcPr>
          <w:p w14:paraId="4BDDAFED" w14:textId="0DE89E7A" w:rsidR="00C8666C" w:rsidRPr="00A52C53" w:rsidRDefault="00C8666C" w:rsidP="00C8666C">
            <w:pPr>
              <w:pStyle w:val="FSTableText"/>
              <w:spacing w:before="20" w:after="20"/>
              <w:rPr>
                <w:iCs/>
                <w:szCs w:val="22"/>
              </w:rPr>
            </w:pPr>
            <w:r w:rsidRPr="00A52C53">
              <w:rPr>
                <w:szCs w:val="22"/>
              </w:rPr>
              <w:t>water dikinase R1 gene</w:t>
            </w:r>
          </w:p>
        </w:tc>
      </w:tr>
      <w:tr w:rsidR="00C8666C" w:rsidRPr="005275DC" w14:paraId="17CF81DD" w14:textId="77777777" w:rsidTr="00B83AE4">
        <w:tc>
          <w:tcPr>
            <w:tcW w:w="1192" w:type="dxa"/>
            <w:vAlign w:val="center"/>
          </w:tcPr>
          <w:p w14:paraId="4046B64E" w14:textId="4BEAE88F" w:rsidR="00C8666C" w:rsidRPr="00A52C53" w:rsidRDefault="00C8666C" w:rsidP="00C8666C">
            <w:pPr>
              <w:pStyle w:val="FSTableText"/>
              <w:spacing w:before="20" w:after="20"/>
              <w:rPr>
                <w:i/>
                <w:szCs w:val="22"/>
              </w:rPr>
            </w:pPr>
            <w:r w:rsidRPr="00A52C53">
              <w:rPr>
                <w:szCs w:val="22"/>
              </w:rPr>
              <w:t>RB</w:t>
            </w:r>
          </w:p>
        </w:tc>
        <w:tc>
          <w:tcPr>
            <w:tcW w:w="7106" w:type="dxa"/>
            <w:vAlign w:val="center"/>
          </w:tcPr>
          <w:p w14:paraId="73CCB609" w14:textId="73E8FAD0" w:rsidR="00C8666C" w:rsidRPr="00A52C53" w:rsidRDefault="00C8666C" w:rsidP="00C8666C">
            <w:pPr>
              <w:pStyle w:val="FSTableText"/>
              <w:spacing w:before="20" w:after="20"/>
              <w:rPr>
                <w:i/>
                <w:szCs w:val="22"/>
              </w:rPr>
            </w:pPr>
            <w:r w:rsidRPr="00A52C53">
              <w:rPr>
                <w:szCs w:val="22"/>
              </w:rPr>
              <w:t>right border of T-DNA (</w:t>
            </w:r>
            <w:r w:rsidRPr="00A52C53">
              <w:rPr>
                <w:i/>
                <w:szCs w:val="22"/>
              </w:rPr>
              <w:t>Agrobacterium tumefaciens</w:t>
            </w:r>
            <w:r w:rsidRPr="00A52C53">
              <w:rPr>
                <w:szCs w:val="22"/>
              </w:rPr>
              <w:t>)</w:t>
            </w:r>
          </w:p>
        </w:tc>
      </w:tr>
      <w:tr w:rsidR="00C8666C" w:rsidRPr="005275DC" w14:paraId="508E662F" w14:textId="77777777" w:rsidTr="00B83AE4">
        <w:tc>
          <w:tcPr>
            <w:tcW w:w="1192" w:type="dxa"/>
            <w:vAlign w:val="center"/>
          </w:tcPr>
          <w:p w14:paraId="724CB384" w14:textId="365B9ED4" w:rsidR="00C8666C" w:rsidRPr="00D06F6E" w:rsidRDefault="00C8666C" w:rsidP="00C8666C">
            <w:pPr>
              <w:pStyle w:val="FSTableText"/>
              <w:spacing w:before="20" w:after="20"/>
              <w:rPr>
                <w:szCs w:val="22"/>
              </w:rPr>
            </w:pPr>
            <w:r w:rsidRPr="00D06F6E">
              <w:rPr>
                <w:szCs w:val="22"/>
              </w:rPr>
              <w:t>RNA</w:t>
            </w:r>
          </w:p>
        </w:tc>
        <w:tc>
          <w:tcPr>
            <w:tcW w:w="7106" w:type="dxa"/>
            <w:vAlign w:val="center"/>
          </w:tcPr>
          <w:p w14:paraId="038FD4A1" w14:textId="5CB567CA" w:rsidR="00C8666C" w:rsidRPr="00D06F6E" w:rsidRDefault="00C8666C" w:rsidP="00C8666C">
            <w:pPr>
              <w:pStyle w:val="FSTableText"/>
              <w:spacing w:before="20" w:after="20"/>
              <w:rPr>
                <w:szCs w:val="22"/>
              </w:rPr>
            </w:pPr>
            <w:r w:rsidRPr="00D06F6E">
              <w:rPr>
                <w:szCs w:val="22"/>
              </w:rPr>
              <w:t>ribonucleic acid</w:t>
            </w:r>
          </w:p>
        </w:tc>
      </w:tr>
      <w:tr w:rsidR="00C8666C" w:rsidRPr="005275DC" w14:paraId="71E08F44" w14:textId="77777777" w:rsidTr="00B83AE4">
        <w:tc>
          <w:tcPr>
            <w:tcW w:w="1192" w:type="dxa"/>
            <w:vAlign w:val="center"/>
          </w:tcPr>
          <w:p w14:paraId="0E2AC9F2" w14:textId="23570707" w:rsidR="00C8666C" w:rsidRPr="00D06F6E" w:rsidRDefault="00C8666C" w:rsidP="00C8666C">
            <w:pPr>
              <w:pStyle w:val="FSTableText"/>
              <w:spacing w:before="20" w:after="20"/>
              <w:rPr>
                <w:szCs w:val="22"/>
              </w:rPr>
            </w:pPr>
            <w:r w:rsidRPr="00D06F6E">
              <w:rPr>
                <w:szCs w:val="22"/>
              </w:rPr>
              <w:t>RNAi</w:t>
            </w:r>
          </w:p>
        </w:tc>
        <w:tc>
          <w:tcPr>
            <w:tcW w:w="7106" w:type="dxa"/>
            <w:vAlign w:val="center"/>
          </w:tcPr>
          <w:p w14:paraId="1A91F2A7" w14:textId="2312CD34" w:rsidR="00C8666C" w:rsidRPr="00D06F6E" w:rsidRDefault="00C8666C" w:rsidP="00C8666C">
            <w:pPr>
              <w:pStyle w:val="FSTableText"/>
              <w:spacing w:before="20" w:after="20"/>
              <w:rPr>
                <w:szCs w:val="22"/>
              </w:rPr>
            </w:pPr>
            <w:r w:rsidRPr="00D06F6E">
              <w:rPr>
                <w:szCs w:val="22"/>
              </w:rPr>
              <w:t>RNA interference</w:t>
            </w:r>
          </w:p>
        </w:tc>
      </w:tr>
      <w:tr w:rsidR="00C8666C" w:rsidRPr="005275DC" w14:paraId="70237BC7" w14:textId="77777777" w:rsidTr="00B83AE4">
        <w:tc>
          <w:tcPr>
            <w:tcW w:w="1192" w:type="dxa"/>
            <w:vAlign w:val="center"/>
          </w:tcPr>
          <w:p w14:paraId="6D100607" w14:textId="36BD9BE7" w:rsidR="00C8666C" w:rsidRPr="00A52C53" w:rsidRDefault="00C8666C" w:rsidP="00C8666C">
            <w:pPr>
              <w:pStyle w:val="FSTableText"/>
              <w:spacing w:before="20" w:after="20"/>
              <w:rPr>
                <w:i/>
                <w:szCs w:val="22"/>
              </w:rPr>
            </w:pPr>
            <w:r w:rsidRPr="00A52C53">
              <w:rPr>
                <w:i/>
                <w:szCs w:val="22"/>
              </w:rPr>
              <w:t>Rpi-vnt1</w:t>
            </w:r>
          </w:p>
        </w:tc>
        <w:tc>
          <w:tcPr>
            <w:tcW w:w="7106" w:type="dxa"/>
            <w:vAlign w:val="center"/>
          </w:tcPr>
          <w:p w14:paraId="1AC419EE" w14:textId="20B40F59" w:rsidR="00C8666C" w:rsidRPr="00A52C53" w:rsidRDefault="00C8666C" w:rsidP="00C8666C">
            <w:pPr>
              <w:pStyle w:val="FSTableText"/>
              <w:spacing w:before="20" w:after="20"/>
              <w:rPr>
                <w:szCs w:val="22"/>
              </w:rPr>
            </w:pPr>
            <w:r w:rsidRPr="00A52C53">
              <w:rPr>
                <w:szCs w:val="22"/>
              </w:rPr>
              <w:t>VNT1 gene</w:t>
            </w:r>
          </w:p>
        </w:tc>
      </w:tr>
      <w:tr w:rsidR="00C8666C" w:rsidRPr="005275DC" w14:paraId="65A99F5F" w14:textId="77777777" w:rsidTr="00B83AE4">
        <w:tc>
          <w:tcPr>
            <w:tcW w:w="1192" w:type="dxa"/>
            <w:vAlign w:val="center"/>
          </w:tcPr>
          <w:p w14:paraId="55588E99" w14:textId="1570BA9E" w:rsidR="00C8666C" w:rsidRPr="00B6488E" w:rsidRDefault="00C8666C" w:rsidP="00C8666C">
            <w:pPr>
              <w:pStyle w:val="FSTableText"/>
              <w:spacing w:before="20" w:after="20"/>
              <w:rPr>
                <w:szCs w:val="22"/>
              </w:rPr>
            </w:pPr>
            <w:r w:rsidRPr="00B6488E">
              <w:rPr>
                <w:szCs w:val="22"/>
              </w:rPr>
              <w:t>SAS</w:t>
            </w:r>
          </w:p>
        </w:tc>
        <w:tc>
          <w:tcPr>
            <w:tcW w:w="7106" w:type="dxa"/>
            <w:vAlign w:val="center"/>
          </w:tcPr>
          <w:p w14:paraId="41636F67" w14:textId="7F70621C" w:rsidR="00C8666C" w:rsidRPr="00B6488E" w:rsidRDefault="00C8666C" w:rsidP="00C8666C">
            <w:pPr>
              <w:pStyle w:val="FSTableText"/>
              <w:spacing w:before="20" w:after="20"/>
              <w:rPr>
                <w:szCs w:val="22"/>
              </w:rPr>
            </w:pPr>
            <w:r w:rsidRPr="00B6488E">
              <w:rPr>
                <w:szCs w:val="22"/>
              </w:rPr>
              <w:t>Statistical Analysis Software</w:t>
            </w:r>
          </w:p>
        </w:tc>
      </w:tr>
      <w:tr w:rsidR="00C8666C" w:rsidRPr="005275DC" w14:paraId="05ED62B8" w14:textId="77777777" w:rsidTr="00B83AE4">
        <w:tc>
          <w:tcPr>
            <w:tcW w:w="1192" w:type="dxa"/>
            <w:vAlign w:val="center"/>
          </w:tcPr>
          <w:p w14:paraId="5B18E1C4" w14:textId="62736180" w:rsidR="00C8666C" w:rsidRPr="00A52C53" w:rsidRDefault="00C8666C" w:rsidP="00C8666C">
            <w:pPr>
              <w:pStyle w:val="FSTableText"/>
              <w:spacing w:before="20" w:after="20"/>
              <w:rPr>
                <w:szCs w:val="22"/>
              </w:rPr>
            </w:pPr>
            <w:r w:rsidRPr="00A52C53">
              <w:rPr>
                <w:szCs w:val="22"/>
              </w:rPr>
              <w:t>SPSII</w:t>
            </w:r>
          </w:p>
        </w:tc>
        <w:tc>
          <w:tcPr>
            <w:tcW w:w="7106" w:type="dxa"/>
            <w:vAlign w:val="center"/>
          </w:tcPr>
          <w:p w14:paraId="649A1390" w14:textId="7360C506" w:rsidR="00C8666C" w:rsidRPr="00A52C53" w:rsidRDefault="00C8666C" w:rsidP="00C8666C">
            <w:pPr>
              <w:pStyle w:val="FSTableText"/>
              <w:spacing w:before="20" w:after="20"/>
              <w:rPr>
                <w:szCs w:val="22"/>
              </w:rPr>
            </w:pPr>
            <w:r w:rsidRPr="00A52C53">
              <w:rPr>
                <w:szCs w:val="22"/>
              </w:rPr>
              <w:t>Simplot Plant Science</w:t>
            </w:r>
            <w:r>
              <w:rPr>
                <w:szCs w:val="22"/>
              </w:rPr>
              <w:t>s</w:t>
            </w:r>
            <w:r w:rsidRPr="00A52C53">
              <w:rPr>
                <w:szCs w:val="22"/>
              </w:rPr>
              <w:t xml:space="preserve"> </w:t>
            </w:r>
            <w:r w:rsidRPr="00A52C53">
              <w:t>International Inc.</w:t>
            </w:r>
          </w:p>
        </w:tc>
      </w:tr>
      <w:tr w:rsidR="00C8666C" w:rsidRPr="005275DC" w14:paraId="0E7144F0" w14:textId="77777777" w:rsidTr="00B83AE4">
        <w:tc>
          <w:tcPr>
            <w:tcW w:w="1192" w:type="dxa"/>
            <w:vAlign w:val="center"/>
          </w:tcPr>
          <w:p w14:paraId="6EE34B27" w14:textId="7963592B" w:rsidR="00C8666C" w:rsidRPr="00B6488E" w:rsidRDefault="00C8666C" w:rsidP="00C8666C">
            <w:pPr>
              <w:pStyle w:val="FSTableText"/>
              <w:spacing w:before="20" w:after="20"/>
              <w:rPr>
                <w:szCs w:val="22"/>
              </w:rPr>
            </w:pPr>
            <w:r w:rsidRPr="00B6488E">
              <w:rPr>
                <w:szCs w:val="22"/>
              </w:rPr>
              <w:t>ssDNA</w:t>
            </w:r>
          </w:p>
        </w:tc>
        <w:tc>
          <w:tcPr>
            <w:tcW w:w="7106" w:type="dxa"/>
            <w:vAlign w:val="center"/>
          </w:tcPr>
          <w:p w14:paraId="20C70756" w14:textId="21288FD9" w:rsidR="00C8666C" w:rsidRPr="00B6488E" w:rsidRDefault="00C8666C" w:rsidP="001A2B8A">
            <w:pPr>
              <w:pStyle w:val="FSTableText"/>
              <w:spacing w:before="20" w:after="20"/>
              <w:rPr>
                <w:szCs w:val="22"/>
              </w:rPr>
            </w:pPr>
            <w:r w:rsidRPr="00B6488E">
              <w:rPr>
                <w:szCs w:val="22"/>
              </w:rPr>
              <w:t xml:space="preserve">single stranded DNA </w:t>
            </w:r>
          </w:p>
        </w:tc>
      </w:tr>
      <w:tr w:rsidR="00C8666C" w:rsidRPr="005275DC" w14:paraId="1ED2AB02" w14:textId="77777777" w:rsidTr="00B83AE4">
        <w:tc>
          <w:tcPr>
            <w:tcW w:w="1192" w:type="dxa"/>
            <w:vAlign w:val="center"/>
          </w:tcPr>
          <w:p w14:paraId="16EF8BFB" w14:textId="417E036D" w:rsidR="00C8666C" w:rsidRPr="00A83F79" w:rsidRDefault="00C8666C" w:rsidP="00C8666C">
            <w:pPr>
              <w:pStyle w:val="FSTableText"/>
              <w:spacing w:before="20" w:after="20"/>
              <w:rPr>
                <w:szCs w:val="22"/>
              </w:rPr>
            </w:pPr>
            <w:r w:rsidRPr="00A83F79">
              <w:rPr>
                <w:szCs w:val="22"/>
              </w:rPr>
              <w:t>T-DNA</w:t>
            </w:r>
          </w:p>
        </w:tc>
        <w:tc>
          <w:tcPr>
            <w:tcW w:w="7106" w:type="dxa"/>
            <w:vAlign w:val="center"/>
          </w:tcPr>
          <w:p w14:paraId="7ED9CD1C" w14:textId="479886F3" w:rsidR="00C8666C" w:rsidRPr="00A83F79" w:rsidRDefault="00C8666C" w:rsidP="00C8666C">
            <w:pPr>
              <w:pStyle w:val="FSTableText"/>
              <w:spacing w:before="20" w:after="20"/>
              <w:rPr>
                <w:szCs w:val="22"/>
              </w:rPr>
            </w:pPr>
            <w:r w:rsidRPr="00A83F79">
              <w:rPr>
                <w:szCs w:val="22"/>
              </w:rPr>
              <w:t>transfer DNA</w:t>
            </w:r>
          </w:p>
        </w:tc>
      </w:tr>
      <w:tr w:rsidR="00C8666C" w:rsidRPr="005275DC" w14:paraId="0835F7BE" w14:textId="77777777" w:rsidTr="00B83AE4">
        <w:tc>
          <w:tcPr>
            <w:tcW w:w="1192" w:type="dxa"/>
            <w:vAlign w:val="center"/>
          </w:tcPr>
          <w:p w14:paraId="0A9D0FF3" w14:textId="236DD531" w:rsidR="00C8666C" w:rsidRPr="00B6488E" w:rsidRDefault="00C8666C" w:rsidP="00C8666C">
            <w:pPr>
              <w:pStyle w:val="FSTableText"/>
              <w:spacing w:before="20" w:after="20"/>
              <w:rPr>
                <w:szCs w:val="22"/>
              </w:rPr>
            </w:pPr>
            <w:r w:rsidRPr="00B6488E">
              <w:rPr>
                <w:szCs w:val="22"/>
              </w:rPr>
              <w:t>US</w:t>
            </w:r>
          </w:p>
        </w:tc>
        <w:tc>
          <w:tcPr>
            <w:tcW w:w="7106" w:type="dxa"/>
            <w:vAlign w:val="center"/>
          </w:tcPr>
          <w:p w14:paraId="46798510" w14:textId="61340342" w:rsidR="00C8666C" w:rsidRPr="00B6488E" w:rsidRDefault="00C8666C" w:rsidP="00C8666C">
            <w:pPr>
              <w:pStyle w:val="FSTableText"/>
              <w:spacing w:before="20" w:after="20"/>
              <w:rPr>
                <w:szCs w:val="22"/>
              </w:rPr>
            </w:pPr>
            <w:r w:rsidRPr="00B6488E">
              <w:rPr>
                <w:szCs w:val="22"/>
              </w:rPr>
              <w:t>United States of America</w:t>
            </w:r>
          </w:p>
        </w:tc>
      </w:tr>
      <w:tr w:rsidR="00C8666C" w:rsidRPr="005275DC" w14:paraId="5FC4E55C" w14:textId="77777777" w:rsidTr="00B83AE4">
        <w:tc>
          <w:tcPr>
            <w:tcW w:w="1192" w:type="dxa"/>
            <w:vAlign w:val="center"/>
          </w:tcPr>
          <w:p w14:paraId="156DB26C" w14:textId="32F44CD3" w:rsidR="00C8666C" w:rsidRPr="005275DC" w:rsidRDefault="00C8666C" w:rsidP="00C8666C">
            <w:pPr>
              <w:pStyle w:val="FSTableText"/>
              <w:spacing w:before="20" w:after="20"/>
              <w:rPr>
                <w:color w:val="FF0000"/>
                <w:szCs w:val="22"/>
              </w:rPr>
            </w:pPr>
            <w:r w:rsidRPr="00B9601B">
              <w:t>USDA</w:t>
            </w:r>
          </w:p>
        </w:tc>
        <w:tc>
          <w:tcPr>
            <w:tcW w:w="7106" w:type="dxa"/>
            <w:vAlign w:val="center"/>
          </w:tcPr>
          <w:p w14:paraId="2C62A79C" w14:textId="536DB637" w:rsidR="00C8666C" w:rsidRPr="005275DC" w:rsidRDefault="00C8666C" w:rsidP="00C8666C">
            <w:pPr>
              <w:pStyle w:val="FSTableText"/>
              <w:spacing w:before="20" w:after="20"/>
              <w:rPr>
                <w:color w:val="FF0000"/>
                <w:szCs w:val="22"/>
              </w:rPr>
            </w:pPr>
            <w:r w:rsidRPr="007F4A99">
              <w:rPr>
                <w:szCs w:val="22"/>
              </w:rPr>
              <w:t>United States Department of Agriculture</w:t>
            </w:r>
          </w:p>
        </w:tc>
      </w:tr>
      <w:tr w:rsidR="00C8666C" w:rsidRPr="005275DC" w14:paraId="631D1061" w14:textId="77777777" w:rsidTr="00B83AE4">
        <w:tc>
          <w:tcPr>
            <w:tcW w:w="1192" w:type="dxa"/>
            <w:vAlign w:val="center"/>
          </w:tcPr>
          <w:p w14:paraId="0F6F07BE" w14:textId="07794C38" w:rsidR="00C8666C" w:rsidRPr="00A52C53" w:rsidRDefault="00C8666C" w:rsidP="00C8666C">
            <w:pPr>
              <w:pStyle w:val="FSTableText"/>
              <w:spacing w:before="20" w:after="20"/>
              <w:rPr>
                <w:i/>
                <w:szCs w:val="22"/>
              </w:rPr>
            </w:pPr>
            <w:r w:rsidRPr="00A52C53">
              <w:rPr>
                <w:i/>
                <w:szCs w:val="22"/>
              </w:rPr>
              <w:t>VInv</w:t>
            </w:r>
          </w:p>
        </w:tc>
        <w:tc>
          <w:tcPr>
            <w:tcW w:w="7106" w:type="dxa"/>
            <w:vAlign w:val="center"/>
          </w:tcPr>
          <w:p w14:paraId="3188AB36" w14:textId="6700097F" w:rsidR="00C8666C" w:rsidRPr="00A52C53" w:rsidRDefault="00C8666C" w:rsidP="00C8666C">
            <w:pPr>
              <w:pStyle w:val="FSTableText"/>
              <w:spacing w:before="20" w:after="20"/>
              <w:rPr>
                <w:szCs w:val="22"/>
              </w:rPr>
            </w:pPr>
            <w:r w:rsidRPr="00A52C53">
              <w:rPr>
                <w:szCs w:val="22"/>
              </w:rPr>
              <w:t>vacuolar invertase gene</w:t>
            </w:r>
          </w:p>
        </w:tc>
      </w:tr>
      <w:tr w:rsidR="00C8666C" w:rsidRPr="005275DC" w14:paraId="174C340A" w14:textId="77777777" w:rsidTr="00B83AE4">
        <w:tc>
          <w:tcPr>
            <w:tcW w:w="1192" w:type="dxa"/>
            <w:vAlign w:val="center"/>
          </w:tcPr>
          <w:p w14:paraId="7E8A6004" w14:textId="37D0F97D" w:rsidR="00C8666C" w:rsidRPr="00A52C53" w:rsidRDefault="00C8666C" w:rsidP="00C8666C">
            <w:pPr>
              <w:pStyle w:val="FSTableText"/>
              <w:spacing w:before="20" w:after="20"/>
              <w:rPr>
                <w:szCs w:val="22"/>
              </w:rPr>
            </w:pPr>
            <w:r w:rsidRPr="00A52C53">
              <w:rPr>
                <w:szCs w:val="22"/>
              </w:rPr>
              <w:t>VNT1</w:t>
            </w:r>
          </w:p>
        </w:tc>
        <w:tc>
          <w:tcPr>
            <w:tcW w:w="7106" w:type="dxa"/>
            <w:vAlign w:val="center"/>
          </w:tcPr>
          <w:p w14:paraId="1D927982" w14:textId="6FF8D359" w:rsidR="00C8666C" w:rsidRPr="00A52C53" w:rsidRDefault="00C8666C" w:rsidP="00C8666C">
            <w:pPr>
              <w:pStyle w:val="FSTableText"/>
              <w:spacing w:before="20" w:after="20"/>
              <w:rPr>
                <w:szCs w:val="22"/>
              </w:rPr>
            </w:pPr>
            <w:r w:rsidRPr="00A52C53">
              <w:rPr>
                <w:szCs w:val="22"/>
              </w:rPr>
              <w:t>Late blight resistance protein</w:t>
            </w:r>
          </w:p>
        </w:tc>
      </w:tr>
    </w:tbl>
    <w:p w14:paraId="7B7A8027" w14:textId="58E18F07" w:rsidR="00D60568" w:rsidRPr="00970974" w:rsidRDefault="00D154AB" w:rsidP="00D522CE">
      <w:pPr>
        <w:pStyle w:val="Heading1"/>
      </w:pPr>
      <w:bookmarkStart w:id="39" w:name="_Toc38956932"/>
      <w:r w:rsidRPr="00970974">
        <w:t xml:space="preserve">1 </w:t>
      </w:r>
      <w:r w:rsidRPr="00970974">
        <w:tab/>
        <w:t>Introduction</w:t>
      </w:r>
      <w:bookmarkEnd w:id="39"/>
    </w:p>
    <w:p w14:paraId="768D2B43" w14:textId="4D3B900D" w:rsidR="00E0305D" w:rsidRDefault="007F4AD3" w:rsidP="005113BF">
      <w:r w:rsidRPr="00970974">
        <w:t xml:space="preserve">FSANZ received an </w:t>
      </w:r>
      <w:r w:rsidR="006063BB">
        <w:t>a</w:t>
      </w:r>
      <w:r w:rsidR="006063BB" w:rsidRPr="00970974">
        <w:t xml:space="preserve">pplication </w:t>
      </w:r>
      <w:r w:rsidRPr="00970974">
        <w:t xml:space="preserve">from </w:t>
      </w:r>
      <w:r w:rsidR="007E012A" w:rsidRPr="00A52C53">
        <w:rPr>
          <w:szCs w:val="22"/>
        </w:rPr>
        <w:t>Simplot Plant Science</w:t>
      </w:r>
      <w:r w:rsidR="00730F99">
        <w:rPr>
          <w:szCs w:val="22"/>
        </w:rPr>
        <w:t>s</w:t>
      </w:r>
      <w:r w:rsidR="00D154AB" w:rsidRPr="002E748E">
        <w:t xml:space="preserve"> International Inc</w:t>
      </w:r>
      <w:r w:rsidR="002E748E" w:rsidRPr="002E748E">
        <w:t>.</w:t>
      </w:r>
      <w:r w:rsidR="00D154AB" w:rsidRPr="002E748E">
        <w:t xml:space="preserve"> (SPS</w:t>
      </w:r>
      <w:r w:rsidR="002E748E" w:rsidRPr="002E748E">
        <w:t>II)</w:t>
      </w:r>
      <w:r w:rsidR="00D154AB" w:rsidRPr="002E748E">
        <w:rPr>
          <w:szCs w:val="22"/>
        </w:rPr>
        <w:t xml:space="preserve"> </w:t>
      </w:r>
      <w:r w:rsidR="00D154AB" w:rsidRPr="002E748E">
        <w:t xml:space="preserve">to vary Schedule 26 in the </w:t>
      </w:r>
      <w:r w:rsidR="00D154AB" w:rsidRPr="002E748E">
        <w:rPr>
          <w:i/>
        </w:rPr>
        <w:t>Australia New Zealand Food Standards Code</w:t>
      </w:r>
      <w:r w:rsidR="00D154AB" w:rsidRPr="002E748E">
        <w:t xml:space="preserve"> (the Code)</w:t>
      </w:r>
      <w:r w:rsidR="009636E3">
        <w:t xml:space="preserve"> to include </w:t>
      </w:r>
      <w:r w:rsidR="00D154AB" w:rsidRPr="002E748E">
        <w:t xml:space="preserve">food </w:t>
      </w:r>
      <w:r w:rsidR="00401468" w:rsidRPr="002E748E">
        <w:t xml:space="preserve">derived </w:t>
      </w:r>
      <w:r w:rsidR="00D154AB" w:rsidRPr="002E748E">
        <w:t xml:space="preserve">from </w:t>
      </w:r>
      <w:r w:rsidR="0007413E" w:rsidRPr="002E748E">
        <w:t>two</w:t>
      </w:r>
      <w:r w:rsidR="00D154AB" w:rsidRPr="002E748E">
        <w:t xml:space="preserve"> genetically modified (GM) potato line</w:t>
      </w:r>
      <w:r w:rsidRPr="002E748E">
        <w:t>s</w:t>
      </w:r>
      <w:r w:rsidR="00A571CE" w:rsidRPr="002E748E">
        <w:t xml:space="preserve"> from the Simplot </w:t>
      </w:r>
      <w:hyperlink r:id="rId18" w:history="1">
        <w:r w:rsidR="00A571CE" w:rsidRPr="002E748E">
          <w:rPr>
            <w:rStyle w:val="Hyperlink"/>
            <w:color w:val="auto"/>
          </w:rPr>
          <w:t>Innate</w:t>
        </w:r>
      </w:hyperlink>
      <w:r w:rsidR="00A571CE" w:rsidRPr="002E748E">
        <w:rPr>
          <w:rStyle w:val="FootnoteReference"/>
        </w:rPr>
        <w:footnoteReference w:id="2"/>
      </w:r>
      <w:r w:rsidR="00A571CE" w:rsidRPr="002E748E">
        <w:t xml:space="preserve"> brand</w:t>
      </w:r>
      <w:r w:rsidR="00E0305D">
        <w:t>: line V11 (OECD Unique Identifier SPS-</w:t>
      </w:r>
      <w:r w:rsidR="00E0305D">
        <w:rPr>
          <w:lang w:val="en"/>
        </w:rPr>
        <w:t>ØØ</w:t>
      </w:r>
      <w:r w:rsidR="00E0305D">
        <w:t>V11-6) and line Z6 (OECD Unique Identifier SPS-</w:t>
      </w:r>
      <w:r w:rsidR="00E0305D">
        <w:rPr>
          <w:lang w:val="en"/>
        </w:rPr>
        <w:t>ØØØ</w:t>
      </w:r>
      <w:r w:rsidR="00E0305D">
        <w:t>Z6-5)</w:t>
      </w:r>
      <w:r w:rsidRPr="002E748E">
        <w:t>.</w:t>
      </w:r>
      <w:r w:rsidR="002D0AC4">
        <w:t xml:space="preserve"> </w:t>
      </w:r>
      <w:r w:rsidR="00850F8B">
        <w:t xml:space="preserve">Line Z6 is derived from further genetic modification of line V11. </w:t>
      </w:r>
      <w:r w:rsidR="002D0AC4">
        <w:t>Both lines have reduced acrylamide potential and reduced black spot bruising. Line Z6 is also resistant to foliar late blight, a fungal pathogen of potatoes.</w:t>
      </w:r>
    </w:p>
    <w:p w14:paraId="57253503" w14:textId="77777777" w:rsidR="00E42C5F" w:rsidRDefault="00E42C5F" w:rsidP="005113BF"/>
    <w:p w14:paraId="101302D9" w14:textId="3AFB8A65" w:rsidR="00850F8B" w:rsidRDefault="00850F8B" w:rsidP="00850F8B">
      <w:r>
        <w:lastRenderedPageBreak/>
        <w:t xml:space="preserve">Reduced acrylamide potential is achieved by introducing DNA sequences that silence the expression of four endogenous genes using a mechanism known as RNA interference or </w:t>
      </w:r>
      <w:r w:rsidRPr="003C422E">
        <w:t>RNAi</w:t>
      </w:r>
      <w:r w:rsidR="009807D7" w:rsidRPr="003C422E">
        <w:t xml:space="preserve"> </w:t>
      </w:r>
      <w:r w:rsidR="003C422E" w:rsidRPr="003C422E">
        <w:t>(Hannon, 2002</w:t>
      </w:r>
      <w:r w:rsidR="009807D7" w:rsidRPr="003C422E">
        <w:t>)</w:t>
      </w:r>
      <w:r w:rsidRPr="003C422E">
        <w:t xml:space="preserve">. </w:t>
      </w:r>
      <w:r w:rsidR="00C56B2C" w:rsidRPr="003C422E">
        <w:t xml:space="preserve">The </w:t>
      </w:r>
      <w:r w:rsidR="00C56B2C">
        <w:t>introduced DNA sequences are derived from the endogenous genes targeted for silencing and in this case</w:t>
      </w:r>
      <w:r w:rsidR="00371B8B">
        <w:t>,</w:t>
      </w:r>
      <w:r w:rsidR="00C56B2C">
        <w:t xml:space="preserve"> were derived from </w:t>
      </w:r>
      <w:r w:rsidR="007305B2">
        <w:t>the</w:t>
      </w:r>
      <w:r w:rsidR="00C56B2C">
        <w:t xml:space="preserve"> Ranger Russet potato variety.</w:t>
      </w:r>
      <w:r w:rsidR="003C422E">
        <w:t xml:space="preserve"> </w:t>
      </w:r>
      <w:r>
        <w:t xml:space="preserve">The genes targeted for silencing in line V11 are the </w:t>
      </w:r>
      <w:r w:rsidRPr="00527E0A">
        <w:rPr>
          <w:i/>
        </w:rPr>
        <w:t>Asn1</w:t>
      </w:r>
      <w:r>
        <w:t xml:space="preserve"> gene encoding </w:t>
      </w:r>
      <w:r w:rsidR="00B00125">
        <w:t>asparagine synthetase</w:t>
      </w:r>
      <w:r>
        <w:t xml:space="preserve">, the </w:t>
      </w:r>
      <w:r w:rsidRPr="00527E0A">
        <w:rPr>
          <w:i/>
        </w:rPr>
        <w:t>PhL</w:t>
      </w:r>
      <w:r>
        <w:t xml:space="preserve"> gene encoding </w:t>
      </w:r>
      <w:r w:rsidRPr="00527E0A">
        <w:t>phosphorylase-L</w:t>
      </w:r>
      <w:r>
        <w:t xml:space="preserve"> and the </w:t>
      </w:r>
      <w:r w:rsidRPr="00527E0A">
        <w:rPr>
          <w:i/>
        </w:rPr>
        <w:t>R1</w:t>
      </w:r>
      <w:r>
        <w:t xml:space="preserve"> gene encoding </w:t>
      </w:r>
      <w:r w:rsidRPr="00527E0A">
        <w:t>water dikinase</w:t>
      </w:r>
      <w:r>
        <w:t xml:space="preserve">. </w:t>
      </w:r>
      <w:r w:rsidR="00AF6552">
        <w:t>Line V11 contains a</w:t>
      </w:r>
      <w:r w:rsidRPr="00E96C64">
        <w:t xml:space="preserve"> similar</w:t>
      </w:r>
      <w:r w:rsidR="00AF6552">
        <w:t xml:space="preserve"> genetic modification</w:t>
      </w:r>
      <w:r w:rsidRPr="00E96C64">
        <w:t xml:space="preserve"> to</w:t>
      </w:r>
      <w:r w:rsidR="00AF6552">
        <w:t xml:space="preserve"> that found in</w:t>
      </w:r>
      <w:r w:rsidRPr="00E96C64">
        <w:t xml:space="preserve"> lines </w:t>
      </w:r>
      <w:r>
        <w:t>F10 and J3</w:t>
      </w:r>
      <w:r w:rsidRPr="00E96C64">
        <w:t xml:space="preserve"> that were assess</w:t>
      </w:r>
      <w:r>
        <w:t>ed</w:t>
      </w:r>
      <w:r w:rsidRPr="00E96C64">
        <w:t xml:space="preserve"> in Application A1139 </w:t>
      </w:r>
      <w:r>
        <w:t xml:space="preserve">(FSANZ 2017) </w:t>
      </w:r>
      <w:r w:rsidRPr="00E96C64">
        <w:t xml:space="preserve">and line E12 that was assessed in Application A1128 (FSANZ 2016). </w:t>
      </w:r>
      <w:r>
        <w:t xml:space="preserve">In addition to these genes, the </w:t>
      </w:r>
      <w:r w:rsidRPr="009D74BE">
        <w:rPr>
          <w:i/>
        </w:rPr>
        <w:t>Vlnv</w:t>
      </w:r>
      <w:r>
        <w:t xml:space="preserve"> gene encoding </w:t>
      </w:r>
      <w:r w:rsidR="00506E3E">
        <w:t xml:space="preserve">vacuolar invertase </w:t>
      </w:r>
      <w:r>
        <w:t>is also silenced in line Z6. Line</w:t>
      </w:r>
      <w:r w:rsidRPr="00E96C64">
        <w:t xml:space="preserve"> </w:t>
      </w:r>
      <w:r>
        <w:t xml:space="preserve">Z6 </w:t>
      </w:r>
      <w:r w:rsidR="00AF6552">
        <w:t>contains</w:t>
      </w:r>
      <w:r w:rsidRPr="00E96C64">
        <w:t xml:space="preserve"> similar</w:t>
      </w:r>
      <w:r w:rsidR="00AF6552">
        <w:t xml:space="preserve"> genetic modifications to that found in</w:t>
      </w:r>
      <w:r w:rsidRPr="00E96C64">
        <w:t xml:space="preserve"> lines W8, X17 and Y9 that were assess</w:t>
      </w:r>
      <w:r>
        <w:t>ed</w:t>
      </w:r>
      <w:r w:rsidRPr="00E96C64">
        <w:t xml:space="preserve"> in Application A1139 </w:t>
      </w:r>
      <w:r>
        <w:t>(FSANZ 2017).</w:t>
      </w:r>
    </w:p>
    <w:p w14:paraId="120EF07A" w14:textId="77777777" w:rsidR="00850F8B" w:rsidRDefault="00850F8B" w:rsidP="00D522CE"/>
    <w:p w14:paraId="5DB886F8" w14:textId="53624D7F" w:rsidR="00506E3E" w:rsidRDefault="00D66082" w:rsidP="005F1ADE">
      <w:r>
        <w:t>Silencing the</w:t>
      </w:r>
      <w:r w:rsidR="00742D3C">
        <w:t xml:space="preserve"> </w:t>
      </w:r>
      <w:r w:rsidR="00742D3C" w:rsidRPr="00527E0A">
        <w:rPr>
          <w:i/>
        </w:rPr>
        <w:t>Asn1</w:t>
      </w:r>
      <w:r w:rsidR="00742D3C">
        <w:rPr>
          <w:i/>
        </w:rPr>
        <w:t xml:space="preserve"> </w:t>
      </w:r>
      <w:r>
        <w:t xml:space="preserve">gene </w:t>
      </w:r>
      <w:r w:rsidR="00742D3C">
        <w:t>lead</w:t>
      </w:r>
      <w:r w:rsidR="00CA6DF7">
        <w:t>s</w:t>
      </w:r>
      <w:r w:rsidR="00742D3C">
        <w:t xml:space="preserve"> to a lower </w:t>
      </w:r>
      <w:r w:rsidR="00742D3C" w:rsidRPr="00123FA0">
        <w:t>concentration of free asparagine in the potato</w:t>
      </w:r>
      <w:r w:rsidR="00CA6DF7">
        <w:t>. This</w:t>
      </w:r>
      <w:r w:rsidR="00742D3C">
        <w:t xml:space="preserve">, combined with a </w:t>
      </w:r>
      <w:r w:rsidR="00742D3C" w:rsidRPr="00123FA0">
        <w:t xml:space="preserve">reduction in the breakdown of starch </w:t>
      </w:r>
      <w:r w:rsidR="00742D3C">
        <w:t>to</w:t>
      </w:r>
      <w:r w:rsidR="00742D3C" w:rsidRPr="00123FA0">
        <w:t xml:space="preserve"> glucose</w:t>
      </w:r>
      <w:r w:rsidR="00742D3C">
        <w:t xml:space="preserve"> from </w:t>
      </w:r>
      <w:r>
        <w:t>silencing the</w:t>
      </w:r>
      <w:r w:rsidR="00742D3C">
        <w:t xml:space="preserve"> </w:t>
      </w:r>
      <w:r w:rsidR="00742D3C" w:rsidRPr="00527E0A">
        <w:rPr>
          <w:i/>
        </w:rPr>
        <w:t>PhL</w:t>
      </w:r>
      <w:r w:rsidR="00742D3C">
        <w:rPr>
          <w:i/>
        </w:rPr>
        <w:t xml:space="preserve"> </w:t>
      </w:r>
      <w:r w:rsidR="00742D3C">
        <w:t>and</w:t>
      </w:r>
      <w:r w:rsidR="00742D3C">
        <w:rPr>
          <w:i/>
        </w:rPr>
        <w:t xml:space="preserve"> </w:t>
      </w:r>
      <w:r w:rsidR="00742D3C" w:rsidRPr="00527E0A">
        <w:rPr>
          <w:i/>
        </w:rPr>
        <w:t>R1</w:t>
      </w:r>
      <w:r w:rsidR="00742D3C">
        <w:rPr>
          <w:i/>
        </w:rPr>
        <w:t xml:space="preserve"> </w:t>
      </w:r>
      <w:r>
        <w:t xml:space="preserve">genes </w:t>
      </w:r>
      <w:r w:rsidR="00742D3C">
        <w:t xml:space="preserve">results in </w:t>
      </w:r>
      <w:r w:rsidR="00742D3C" w:rsidRPr="00123FA0">
        <w:t xml:space="preserve">reduced </w:t>
      </w:r>
      <w:r>
        <w:t>formation of</w:t>
      </w:r>
      <w:r w:rsidR="00742D3C" w:rsidRPr="00123FA0">
        <w:t xml:space="preserve"> </w:t>
      </w:r>
      <w:r w:rsidR="00CA6DF7">
        <w:t xml:space="preserve">acrylamide when the </w:t>
      </w:r>
      <w:r>
        <w:t>potatoes</w:t>
      </w:r>
      <w:r w:rsidR="00CA6DF7">
        <w:t xml:space="preserve"> </w:t>
      </w:r>
      <w:r>
        <w:t>are</w:t>
      </w:r>
      <w:r w:rsidR="00742D3C" w:rsidRPr="00123FA0">
        <w:t xml:space="preserve"> cooked </w:t>
      </w:r>
      <w:r>
        <w:t xml:space="preserve">at temperatures </w:t>
      </w:r>
      <w:r w:rsidR="00742D3C" w:rsidRPr="00123FA0">
        <w:t>above 120</w:t>
      </w:r>
      <w:r w:rsidR="00742D3C" w:rsidRPr="00123FA0">
        <w:rPr>
          <w:rFonts w:ascii="Calibri" w:hAnsi="Calibri"/>
        </w:rPr>
        <w:t>°</w:t>
      </w:r>
      <w:r w:rsidR="00742D3C" w:rsidRPr="00123FA0">
        <w:t>C</w:t>
      </w:r>
      <w:r w:rsidR="00742D3C">
        <w:t xml:space="preserve">. </w:t>
      </w:r>
      <w:r w:rsidR="00506E3E">
        <w:t xml:space="preserve">Silencing the </w:t>
      </w:r>
      <w:r w:rsidR="00506E3E" w:rsidRPr="009D74BE">
        <w:rPr>
          <w:i/>
        </w:rPr>
        <w:t>Vlnv</w:t>
      </w:r>
      <w:r w:rsidR="00506E3E">
        <w:t xml:space="preserve"> gene</w:t>
      </w:r>
      <w:r w:rsidR="00506E3E" w:rsidRPr="009D74BE">
        <w:t xml:space="preserve"> </w:t>
      </w:r>
      <w:r w:rsidR="00506E3E">
        <w:t>in line Z6</w:t>
      </w:r>
      <w:r w:rsidR="00506E3E" w:rsidRPr="009D74BE">
        <w:t xml:space="preserve"> </w:t>
      </w:r>
      <w:r w:rsidR="00506E3E">
        <w:t>leads to reduced conversion of</w:t>
      </w:r>
      <w:r w:rsidR="00506E3E" w:rsidRPr="009D74BE">
        <w:t xml:space="preserve"> stored sucrose into glucose and fructose, particularly on the outer edge of the potatoes, which has been associated with darkening on the ends of </w:t>
      </w:r>
      <w:r w:rsidR="00506E3E">
        <w:t xml:space="preserve">potato chips (crisps) and </w:t>
      </w:r>
      <w:r w:rsidR="00506E3E" w:rsidRPr="009D74BE">
        <w:t xml:space="preserve">French fries </w:t>
      </w:r>
      <w:r w:rsidR="00506E3E">
        <w:t xml:space="preserve">(Zhu et al., </w:t>
      </w:r>
      <w:r w:rsidR="00506E3E" w:rsidRPr="009D74BE">
        <w:t xml:space="preserve">2014). The activity of </w:t>
      </w:r>
      <w:r w:rsidR="00506E3E">
        <w:t xml:space="preserve">vacuolar invertase </w:t>
      </w:r>
      <w:r w:rsidR="00506E3E" w:rsidRPr="009D74BE">
        <w:t>also increases with decreasing temperature, leading to an increase in reducing sugar formation at the cold temperatures normally used for storage of potatoes</w:t>
      </w:r>
      <w:r w:rsidR="00506E3E">
        <w:t xml:space="preserve"> (Bhaskar et al., 2010; Sowokinos et al., 2001</w:t>
      </w:r>
      <w:r w:rsidR="00506E3E" w:rsidRPr="009D74BE">
        <w:t>).</w:t>
      </w:r>
      <w:r w:rsidR="00B00125">
        <w:t xml:space="preserve"> </w:t>
      </w:r>
      <w:r w:rsidR="00506E3E">
        <w:t xml:space="preserve">Silencing of the </w:t>
      </w:r>
      <w:r w:rsidR="00506E3E" w:rsidRPr="00B9404D">
        <w:rPr>
          <w:i/>
        </w:rPr>
        <w:t>Vln</w:t>
      </w:r>
      <w:r w:rsidR="00110708">
        <w:rPr>
          <w:i/>
        </w:rPr>
        <w:t>v</w:t>
      </w:r>
      <w:r w:rsidR="00506E3E">
        <w:t xml:space="preserve"> gene in line Z6 is therefore intended to further reduce the potential for acrylamide </w:t>
      </w:r>
      <w:r w:rsidR="0024057E">
        <w:t>formation</w:t>
      </w:r>
      <w:r w:rsidR="00506E3E">
        <w:t xml:space="preserve"> upon cooking.</w:t>
      </w:r>
    </w:p>
    <w:p w14:paraId="13980A95" w14:textId="77777777" w:rsidR="00506E3E" w:rsidRDefault="00506E3E" w:rsidP="005F1ADE"/>
    <w:p w14:paraId="71EC60B6" w14:textId="406FA84A" w:rsidR="00DB2A32" w:rsidRDefault="0018021A" w:rsidP="005F1ADE">
      <w:r w:rsidRPr="00A56E83">
        <w:t>Acrylamide</w:t>
      </w:r>
      <w:r w:rsidR="00A56E83">
        <w:rPr>
          <w:rStyle w:val="FootnoteReference"/>
        </w:rPr>
        <w:footnoteReference w:id="3"/>
      </w:r>
      <w:r w:rsidR="0063734D" w:rsidRPr="00A56E83">
        <w:t>, a known carcinogen, has been shown to form in high carbohydrate-rich foods such as potatoes</w:t>
      </w:r>
      <w:r w:rsidR="00A56E83">
        <w:t xml:space="preserve"> (</w:t>
      </w:r>
      <w:r w:rsidR="00F9394D">
        <w:t>F</w:t>
      </w:r>
      <w:r w:rsidR="00B6488E">
        <w:t>DA 2016</w:t>
      </w:r>
      <w:r w:rsidR="00F9394D">
        <w:t xml:space="preserve">; </w:t>
      </w:r>
      <w:r w:rsidR="00A56E83">
        <w:t>Tareke et al., 2002)</w:t>
      </w:r>
      <w:r w:rsidR="0063734D" w:rsidRPr="00A56E83">
        <w:t xml:space="preserve"> when they are fried, roasted or baked between 120-200</w:t>
      </w:r>
      <w:r w:rsidR="0063734D" w:rsidRPr="00A56E83">
        <w:rPr>
          <w:rFonts w:ascii="Calibri" w:hAnsi="Calibri"/>
        </w:rPr>
        <w:t>°</w:t>
      </w:r>
      <w:r w:rsidR="0063734D" w:rsidRPr="00A56E83">
        <w:t>C</w:t>
      </w:r>
      <w:r w:rsidR="00A56E83">
        <w:t xml:space="preserve"> (Rydberg et al., 2005)</w:t>
      </w:r>
      <w:r w:rsidR="0063734D" w:rsidRPr="00A56E83">
        <w:t>.</w:t>
      </w:r>
      <w:r w:rsidRPr="005275DC">
        <w:rPr>
          <w:color w:val="FF0000"/>
        </w:rPr>
        <w:t xml:space="preserve"> </w:t>
      </w:r>
      <w:r w:rsidR="0063734D" w:rsidRPr="00DF300D">
        <w:t xml:space="preserve">The acrylamide </w:t>
      </w:r>
      <w:r w:rsidRPr="00DF300D">
        <w:t xml:space="preserve">forms when </w:t>
      </w:r>
      <w:r w:rsidR="0070159B" w:rsidRPr="00DF300D">
        <w:t>the amino acid</w:t>
      </w:r>
      <w:r w:rsidRPr="00DF300D">
        <w:t xml:space="preserve"> asparagine reacts with reducing sugars </w:t>
      </w:r>
      <w:r w:rsidR="00054BF5" w:rsidRPr="00DF300D">
        <w:t xml:space="preserve">such as </w:t>
      </w:r>
      <w:r w:rsidRPr="00DF300D">
        <w:t>glucose and fructose</w:t>
      </w:r>
      <w:r w:rsidR="00DE4968" w:rsidRPr="00DF300D">
        <w:t xml:space="preserve"> (Figure 1)</w:t>
      </w:r>
      <w:r w:rsidR="00054BF5" w:rsidRPr="00DF300D">
        <w:t>,</w:t>
      </w:r>
      <w:r w:rsidRPr="00DF300D">
        <w:t xml:space="preserve"> </w:t>
      </w:r>
      <w:r w:rsidR="0070159B" w:rsidRPr="00DF300D">
        <w:t xml:space="preserve">by the Maillard </w:t>
      </w:r>
      <w:r w:rsidR="005415E1" w:rsidRPr="00DF300D">
        <w:t>r</w:t>
      </w:r>
      <w:r w:rsidR="0070159B" w:rsidRPr="00DF300D">
        <w:t>eaction</w:t>
      </w:r>
      <w:r w:rsidR="00DF300D">
        <w:t xml:space="preserve"> (Stadler et al., 2002</w:t>
      </w:r>
      <w:r w:rsidR="00DF300D" w:rsidRPr="00123FA0">
        <w:t>)</w:t>
      </w:r>
      <w:r w:rsidR="0070159B" w:rsidRPr="00123FA0">
        <w:t>.</w:t>
      </w:r>
    </w:p>
    <w:p w14:paraId="7904BF52" w14:textId="3C4DF60F" w:rsidR="00B9404D" w:rsidRDefault="00B9404D" w:rsidP="005F1ADE">
      <w:r w:rsidRPr="005275DC">
        <w:rPr>
          <w:noProof/>
          <w:color w:val="FF0000"/>
          <w:lang w:eastAsia="en-GB" w:bidi="ar-SA"/>
        </w:rPr>
        <mc:AlternateContent>
          <mc:Choice Requires="wpg">
            <w:drawing>
              <wp:anchor distT="0" distB="0" distL="114300" distR="114300" simplePos="0" relativeHeight="251658250" behindDoc="0" locked="0" layoutInCell="1" allowOverlap="1" wp14:anchorId="6E3CFB08" wp14:editId="3E85C0CC">
                <wp:simplePos x="0" y="0"/>
                <wp:positionH relativeFrom="column">
                  <wp:posOffset>882650</wp:posOffset>
                </wp:positionH>
                <wp:positionV relativeFrom="paragraph">
                  <wp:posOffset>245110</wp:posOffset>
                </wp:positionV>
                <wp:extent cx="3528060" cy="1294765"/>
                <wp:effectExtent l="0" t="0" r="0" b="635"/>
                <wp:wrapTopAndBottom/>
                <wp:docPr id="385" name="Group 385" descr="This figure shows the structural formula for the components of the Maillard reaction. This includes the reactants (asparagine and glucose) and the product acrylamide."/>
                <wp:cNvGraphicFramePr/>
                <a:graphic xmlns:a="http://schemas.openxmlformats.org/drawingml/2006/main">
                  <a:graphicData uri="http://schemas.microsoft.com/office/word/2010/wordprocessingGroup">
                    <wpg:wgp>
                      <wpg:cNvGrpSpPr/>
                      <wpg:grpSpPr>
                        <a:xfrm>
                          <a:off x="0" y="0"/>
                          <a:ext cx="3528060" cy="1294765"/>
                          <a:chOff x="0" y="0"/>
                          <a:chExt cx="3528314" cy="1295678"/>
                        </a:xfrm>
                      </wpg:grpSpPr>
                      <wpg:grpSp>
                        <wpg:cNvPr id="302" name="Group 302"/>
                        <wpg:cNvGrpSpPr/>
                        <wpg:grpSpPr>
                          <a:xfrm>
                            <a:off x="0" y="0"/>
                            <a:ext cx="1187450" cy="1264615"/>
                            <a:chOff x="0" y="0"/>
                            <a:chExt cx="1187450" cy="1264615"/>
                          </a:xfrm>
                        </wpg:grpSpPr>
                        <wpg:grpSp>
                          <wpg:cNvPr id="301" name="Group 301"/>
                          <wpg:cNvGrpSpPr/>
                          <wpg:grpSpPr>
                            <a:xfrm>
                              <a:off x="0" y="0"/>
                              <a:ext cx="1187450" cy="1212850"/>
                              <a:chOff x="0" y="0"/>
                              <a:chExt cx="1187450" cy="1212850"/>
                            </a:xfrm>
                          </wpg:grpSpPr>
                          <wps:wsp>
                            <wps:cNvPr id="295"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2CE35342" w14:textId="77777777" w:rsidR="00AF6552" w:rsidRPr="00DE5941" w:rsidRDefault="00AF6552" w:rsidP="00B9404D">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27FDC725" w14:textId="77777777" w:rsidR="00AF6552" w:rsidRPr="008E7AF3" w:rsidRDefault="00AF6552" w:rsidP="00B9404D">
                                  <w:pPr>
                                    <w:spacing w:after="120"/>
                                    <w:ind w:left="461"/>
                                    <w:rPr>
                                      <w:noProof/>
                                      <w:lang w:eastAsia="en-GB" w:bidi="ar-SA"/>
                                    </w:rPr>
                                  </w:pPr>
                                  <w:r w:rsidRPr="008E7AF3">
                                    <w:rPr>
                                      <w:noProof/>
                                      <w:lang w:eastAsia="en-GB" w:bidi="ar-SA"/>
                                    </w:rPr>
                                    <w:t>C=O</w:t>
                                  </w:r>
                                </w:p>
                                <w:p w14:paraId="4DCDAACF"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661EB544" w14:textId="77777777" w:rsidR="00AF6552" w:rsidRPr="008E7AF3" w:rsidRDefault="00AF6552" w:rsidP="00B9404D">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wps:txbx>
                            <wps:bodyPr rot="0" vert="horz" wrap="square" lIns="91440" tIns="45720" rIns="91440" bIns="45720" anchor="t" anchorCtr="0">
                              <a:noAutofit/>
                            </wps:bodyPr>
                          </wps:wsp>
                          <wpg:grpSp>
                            <wpg:cNvPr id="299" name="Group 299"/>
                            <wpg:cNvGrpSpPr/>
                            <wpg:grpSpPr>
                              <a:xfrm>
                                <a:off x="438912" y="204825"/>
                                <a:ext cx="0" cy="561213"/>
                                <a:chOff x="0" y="0"/>
                                <a:chExt cx="0" cy="561213"/>
                              </a:xfrm>
                            </wpg:grpSpPr>
                            <wps:wsp>
                              <wps:cNvPr id="24" name="Straight Connector 24"/>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0"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0" y="475488"/>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9" name="Text Box 2"/>
                          <wps:cNvSpPr txBox="1">
                            <a:spLocks noChangeArrowheads="1"/>
                          </wps:cNvSpPr>
                          <wps:spPr bwMode="auto">
                            <a:xfrm>
                              <a:off x="43891" y="921715"/>
                              <a:ext cx="1043940" cy="342900"/>
                            </a:xfrm>
                            <a:prstGeom prst="rect">
                              <a:avLst/>
                            </a:prstGeom>
                            <a:noFill/>
                            <a:ln w="9525">
                              <a:noFill/>
                              <a:miter lim="800000"/>
                              <a:headEnd/>
                              <a:tailEnd/>
                            </a:ln>
                          </wps:spPr>
                          <wps:txbx>
                            <w:txbxContent>
                              <w:p w14:paraId="431CEB63" w14:textId="77777777" w:rsidR="00AF6552" w:rsidRPr="008E7AF3" w:rsidRDefault="00AF6552" w:rsidP="00B9404D">
                                <w:pPr>
                                  <w:spacing w:after="120"/>
                                  <w:jc w:val="center"/>
                                  <w:rPr>
                                    <w:lang w:val="en-AU"/>
                                  </w:rPr>
                                </w:pPr>
                                <w:r w:rsidRPr="008E7AF3">
                                  <w:rPr>
                                    <w:sz w:val="20"/>
                                    <w:lang w:val="en-AU"/>
                                  </w:rPr>
                                  <w:t>asparagine</w:t>
                                </w:r>
                              </w:p>
                            </w:txbxContent>
                          </wps:txbx>
                          <wps:bodyPr rot="0" vert="horz" wrap="square" lIns="91440" tIns="45720" rIns="91440" bIns="45720" anchor="t" anchorCtr="0">
                            <a:noAutofit/>
                          </wps:bodyPr>
                        </wps:wsp>
                      </wpg:grpSp>
                      <wpg:grpSp>
                        <wpg:cNvPr id="384" name="Group 384"/>
                        <wpg:cNvGrpSpPr/>
                        <wpg:grpSpPr>
                          <a:xfrm>
                            <a:off x="965606" y="102412"/>
                            <a:ext cx="1487373" cy="1193266"/>
                            <a:chOff x="0" y="0"/>
                            <a:chExt cx="1487373" cy="1193266"/>
                          </a:xfrm>
                        </wpg:grpSpPr>
                        <wpg:grpSp>
                          <wpg:cNvPr id="383" name="Group 383"/>
                          <wpg:cNvGrpSpPr/>
                          <wpg:grpSpPr>
                            <a:xfrm>
                              <a:off x="0" y="0"/>
                              <a:ext cx="1487373" cy="841375"/>
                              <a:chOff x="0" y="0"/>
                              <a:chExt cx="1487373" cy="841375"/>
                            </a:xfrm>
                          </wpg:grpSpPr>
                          <wpg:grpSp>
                            <wpg:cNvPr id="382" name="Group 382"/>
                            <wpg:cNvGrpSpPr/>
                            <wpg:grpSpPr>
                              <a:xfrm>
                                <a:off x="299923" y="0"/>
                                <a:ext cx="1187450" cy="841375"/>
                                <a:chOff x="0" y="0"/>
                                <a:chExt cx="1187450" cy="841375"/>
                              </a:xfrm>
                            </wpg:grpSpPr>
                            <wps:wsp>
                              <wps:cNvPr id="398" name="Text Box 2"/>
                              <wps:cNvSpPr txBox="1">
                                <a:spLocks noChangeArrowheads="1"/>
                              </wps:cNvSpPr>
                              <wps:spPr bwMode="auto">
                                <a:xfrm>
                                  <a:off x="0" y="0"/>
                                  <a:ext cx="1187450" cy="841375"/>
                                </a:xfrm>
                                <a:prstGeom prst="rect">
                                  <a:avLst/>
                                </a:prstGeom>
                                <a:noFill/>
                                <a:ln w="9525">
                                  <a:noFill/>
                                  <a:miter lim="800000"/>
                                  <a:headEnd/>
                                  <a:tailEnd/>
                                </a:ln>
                              </wps:spPr>
                              <wps:txbx>
                                <w:txbxContent>
                                  <w:p w14:paraId="477F0E34" w14:textId="77777777" w:rsidR="00AF6552" w:rsidRPr="008E7AF3" w:rsidRDefault="00AF6552" w:rsidP="00B9404D">
                                    <w:pPr>
                                      <w:spacing w:after="120"/>
                                      <w:ind w:left="461"/>
                                      <w:rPr>
                                        <w:noProof/>
                                        <w:vertAlign w:val="subscript"/>
                                        <w:lang w:eastAsia="en-GB" w:bidi="ar-SA"/>
                                      </w:rPr>
                                    </w:pPr>
                                    <w:r w:rsidRPr="008E7AF3">
                                      <w:rPr>
                                        <w:noProof/>
                                        <w:lang w:eastAsia="en-GB" w:bidi="ar-SA"/>
                                      </w:rPr>
                                      <w:t>O</w:t>
                                    </w:r>
                                  </w:p>
                                  <w:p w14:paraId="7050C78A" w14:textId="77777777" w:rsidR="00AF6552" w:rsidRPr="008E7AF3" w:rsidRDefault="00AF6552" w:rsidP="00B9404D">
                                    <w:pPr>
                                      <w:spacing w:after="120"/>
                                      <w:ind w:left="461"/>
                                      <w:rPr>
                                        <w:noProof/>
                                        <w:lang w:eastAsia="en-GB" w:bidi="ar-SA"/>
                                      </w:rPr>
                                    </w:pPr>
                                    <w:r w:rsidRPr="008E7AF3">
                                      <w:rPr>
                                        <w:noProof/>
                                        <w:lang w:eastAsia="en-GB" w:bidi="ar-SA"/>
                                      </w:rPr>
                                      <w:t>C</w:t>
                                    </w:r>
                                  </w:p>
                                  <w:p w14:paraId="6603F37D" w14:textId="77777777" w:rsidR="00AF6552" w:rsidRPr="008E7AF3" w:rsidRDefault="00AF6552" w:rsidP="00B9404D">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40A0F414" w14:textId="77777777" w:rsidR="00AF6552" w:rsidRPr="00DE5941" w:rsidRDefault="00AF6552" w:rsidP="00B9404D">
                                    <w:pPr>
                                      <w:spacing w:after="120"/>
                                      <w:ind w:left="461"/>
                                      <w:rPr>
                                        <w:noProof/>
                                        <w:color w:val="0070C0"/>
                                        <w:vertAlign w:val="subscript"/>
                                        <w:lang w:eastAsia="en-GB" w:bidi="ar-SA"/>
                                      </w:rPr>
                                    </w:pPr>
                                  </w:p>
                                </w:txbxContent>
                              </wps:txbx>
                              <wps:bodyPr rot="0" vert="horz" wrap="square" lIns="91440" tIns="45720" rIns="91440" bIns="45720" anchor="t" anchorCtr="0">
                                <a:noAutofit/>
                              </wps:bodyPr>
                            </wps:wsp>
                            <wpg:grpSp>
                              <wpg:cNvPr id="380" name="Group 380"/>
                              <wpg:cNvGrpSpPr/>
                              <wpg:grpSpPr>
                                <a:xfrm>
                                  <a:off x="299924" y="204826"/>
                                  <a:ext cx="266700" cy="301676"/>
                                  <a:chOff x="0" y="0"/>
                                  <a:chExt cx="266700" cy="301676"/>
                                </a:xfrm>
                              </wpg:grpSpPr>
                              <wps:wsp>
                                <wps:cNvPr id="393" name="Straight Connector 393"/>
                                <wps:cNvCnPr/>
                                <wps:spPr>
                                  <a:xfrm flipH="1">
                                    <a:off x="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95" name="Group 395"/>
                                <wpg:cNvGrpSpPr/>
                                <wpg:grpSpPr>
                                  <a:xfrm>
                                    <a:off x="117043" y="0"/>
                                    <a:ext cx="38100" cy="85725"/>
                                    <a:chOff x="0" y="0"/>
                                    <a:chExt cx="38100" cy="85725"/>
                                  </a:xfrm>
                                </wpg:grpSpPr>
                                <wps:wsp>
                                  <wps:cNvPr id="396" name="Straight Connector 396"/>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7" name="Straight Connector 397"/>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01" name="Straight Connector 401"/>
                                <wps:cNvCnPr/>
                                <wps:spPr>
                                  <a:xfrm flipH="1" flipV="1">
                                    <a:off x="18288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5" name="Text Box 2"/>
                            <wps:cNvSpPr txBox="1">
                              <a:spLocks noChangeArrowheads="1"/>
                            </wps:cNvSpPr>
                            <wps:spPr bwMode="auto">
                              <a:xfrm>
                                <a:off x="0" y="204826"/>
                                <a:ext cx="375285" cy="342900"/>
                              </a:xfrm>
                              <a:prstGeom prst="rect">
                                <a:avLst/>
                              </a:prstGeom>
                              <a:noFill/>
                              <a:ln w="9525">
                                <a:noFill/>
                                <a:miter lim="800000"/>
                                <a:headEnd/>
                                <a:tailEnd/>
                              </a:ln>
                            </wps:spPr>
                            <wps:txbx>
                              <w:txbxContent>
                                <w:p w14:paraId="79C06BCB" w14:textId="77777777" w:rsidR="00AF6552" w:rsidRPr="008E7AF3" w:rsidRDefault="00AF6552" w:rsidP="00B9404D">
                                  <w:pPr>
                                    <w:spacing w:after="120"/>
                                    <w:jc w:val="center"/>
                                    <w:rPr>
                                      <w:sz w:val="28"/>
                                      <w:lang w:val="en-AU"/>
                                    </w:rPr>
                                  </w:pPr>
                                  <w:r w:rsidRPr="008E7AF3">
                                    <w:rPr>
                                      <w:sz w:val="28"/>
                                      <w:lang w:val="en-AU"/>
                                    </w:rPr>
                                    <w:t>+</w:t>
                                  </w:r>
                                </w:p>
                              </w:txbxContent>
                            </wps:txbx>
                            <wps:bodyPr rot="0" vert="horz" wrap="square" lIns="91440" tIns="45720" rIns="91440" bIns="45720" anchor="t" anchorCtr="0">
                              <a:noAutofit/>
                            </wps:bodyPr>
                          </wps:wsp>
                          <wps:wsp>
                            <wps:cNvPr id="406" name="Text Box 2"/>
                            <wps:cNvSpPr txBox="1">
                              <a:spLocks noChangeArrowheads="1"/>
                            </wps:cNvSpPr>
                            <wps:spPr bwMode="auto">
                              <a:xfrm>
                                <a:off x="1104595" y="146304"/>
                                <a:ext cx="375285" cy="342900"/>
                              </a:xfrm>
                              <a:prstGeom prst="rect">
                                <a:avLst/>
                              </a:prstGeom>
                              <a:noFill/>
                              <a:ln w="9525">
                                <a:noFill/>
                                <a:miter lim="800000"/>
                                <a:headEnd/>
                                <a:tailEnd/>
                              </a:ln>
                            </wps:spPr>
                            <wps:txbx>
                              <w:txbxContent>
                                <w:p w14:paraId="65F4445A" w14:textId="77777777" w:rsidR="00AF6552" w:rsidRPr="008E7AF3" w:rsidRDefault="00AF6552" w:rsidP="00B9404D">
                                  <w:pPr>
                                    <w:spacing w:after="120"/>
                                    <w:jc w:val="center"/>
                                    <w:rPr>
                                      <w:sz w:val="36"/>
                                      <w:lang w:val="en-AU"/>
                                    </w:rPr>
                                  </w:pPr>
                                  <w:r w:rsidRPr="008E7AF3">
                                    <w:rPr>
                                      <w:rFonts w:ascii="Cambria" w:hAnsi="Cambria"/>
                                      <w:sz w:val="36"/>
                                      <w:lang w:val="en-AU"/>
                                    </w:rPr>
                                    <w:t>→</w:t>
                                  </w:r>
                                </w:p>
                              </w:txbxContent>
                            </wps:txbx>
                            <wps:bodyPr rot="0" vert="horz" wrap="square" lIns="91440" tIns="45720" rIns="91440" bIns="45720" anchor="t" anchorCtr="0">
                              <a:noAutofit/>
                            </wps:bodyPr>
                          </wps:wsp>
                        </wpg:grpSp>
                        <wps:wsp>
                          <wps:cNvPr id="410" name="Text Box 2"/>
                          <wps:cNvSpPr txBox="1">
                            <a:spLocks noChangeArrowheads="1"/>
                          </wps:cNvSpPr>
                          <wps:spPr bwMode="auto">
                            <a:xfrm>
                              <a:off x="80467" y="819303"/>
                              <a:ext cx="1327785" cy="373963"/>
                            </a:xfrm>
                            <a:prstGeom prst="rect">
                              <a:avLst/>
                            </a:prstGeom>
                            <a:noFill/>
                            <a:ln w="9525">
                              <a:noFill/>
                              <a:miter lim="800000"/>
                              <a:headEnd/>
                              <a:tailEnd/>
                            </a:ln>
                          </wps:spPr>
                          <wps:txbx>
                            <w:txbxContent>
                              <w:p w14:paraId="66EF2967" w14:textId="77777777" w:rsidR="00AF6552" w:rsidRPr="008E7AF3" w:rsidRDefault="00AF6552" w:rsidP="00B9404D">
                                <w:pPr>
                                  <w:spacing w:after="120"/>
                                  <w:jc w:val="center"/>
                                  <w:rPr>
                                    <w:sz w:val="20"/>
                                    <w:lang w:val="en-AU"/>
                                  </w:rPr>
                                </w:pPr>
                                <w:r w:rsidRPr="008E7AF3">
                                  <w:rPr>
                                    <w:sz w:val="20"/>
                                    <w:lang w:val="en-AU"/>
                                  </w:rPr>
                                  <w:t>carbonyl group from glucose or fructose</w:t>
                                </w:r>
                              </w:p>
                            </w:txbxContent>
                          </wps:txbx>
                          <wps:bodyPr rot="0" vert="horz" wrap="square" lIns="91440" tIns="45720" rIns="91440" bIns="45720" anchor="t" anchorCtr="0">
                            <a:noAutofit/>
                          </wps:bodyPr>
                        </wps:wsp>
                      </wpg:grpSp>
                      <wpg:grpSp>
                        <wpg:cNvPr id="377" name="Group 377"/>
                        <wpg:cNvGrpSpPr/>
                        <wpg:grpSpPr>
                          <a:xfrm>
                            <a:off x="2340864" y="0"/>
                            <a:ext cx="1187450" cy="1257300"/>
                            <a:chOff x="0" y="0"/>
                            <a:chExt cx="1187450" cy="1257300"/>
                          </a:xfrm>
                        </wpg:grpSpPr>
                        <wpg:grpSp>
                          <wpg:cNvPr id="334" name="Group 334"/>
                          <wpg:cNvGrpSpPr/>
                          <wpg:grpSpPr>
                            <a:xfrm>
                              <a:off x="0" y="0"/>
                              <a:ext cx="1187450" cy="1212850"/>
                              <a:chOff x="0" y="0"/>
                              <a:chExt cx="1187450" cy="1212850"/>
                            </a:xfrm>
                          </wpg:grpSpPr>
                          <wps:wsp>
                            <wps:cNvPr id="303"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0014462A" w14:textId="77777777" w:rsidR="00AF6552" w:rsidRPr="008E7AF3" w:rsidRDefault="00AF6552" w:rsidP="00B9404D">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24D46265" w14:textId="77777777" w:rsidR="00AF6552" w:rsidRPr="008E7AF3" w:rsidRDefault="00AF6552" w:rsidP="00B9404D">
                                  <w:pPr>
                                    <w:spacing w:after="120"/>
                                    <w:ind w:left="461"/>
                                    <w:rPr>
                                      <w:noProof/>
                                      <w:lang w:eastAsia="en-GB" w:bidi="ar-SA"/>
                                    </w:rPr>
                                  </w:pPr>
                                  <w:r w:rsidRPr="008E7AF3">
                                    <w:rPr>
                                      <w:noProof/>
                                      <w:lang w:eastAsia="en-GB" w:bidi="ar-SA"/>
                                    </w:rPr>
                                    <w:t>C=O</w:t>
                                  </w:r>
                                </w:p>
                                <w:p w14:paraId="02CF8BD2"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p>
                                <w:p w14:paraId="6F33B135" w14:textId="77777777" w:rsidR="00AF6552" w:rsidRPr="008E7AF3" w:rsidRDefault="00AF6552" w:rsidP="00B9404D">
                                  <w:pPr>
                                    <w:spacing w:after="120"/>
                                    <w:ind w:left="461"/>
                                  </w:pPr>
                                  <w:r w:rsidRPr="008E7AF3">
                                    <w:rPr>
                                      <w:noProof/>
                                      <w:lang w:eastAsia="en-GB" w:bidi="ar-SA"/>
                                    </w:rPr>
                                    <w:t>CH</w:t>
                                  </w:r>
                                  <w:r w:rsidRPr="008E7AF3">
                                    <w:rPr>
                                      <w:noProof/>
                                      <w:vertAlign w:val="subscript"/>
                                      <w:lang w:eastAsia="en-GB" w:bidi="ar-SA"/>
                                    </w:rPr>
                                    <w:t>2</w:t>
                                  </w:r>
                                </w:p>
                              </w:txbxContent>
                            </wps:txbx>
                            <wps:bodyPr rot="0" vert="horz" wrap="square" lIns="91440" tIns="45720" rIns="91440" bIns="45720" anchor="t" anchorCtr="0">
                              <a:noAutofit/>
                            </wps:bodyPr>
                          </wps:wsp>
                          <wpg:grpSp>
                            <wpg:cNvPr id="304" name="Group 304"/>
                            <wpg:cNvGrpSpPr/>
                            <wpg:grpSpPr>
                              <a:xfrm>
                                <a:off x="424281" y="204825"/>
                                <a:ext cx="38100" cy="561213"/>
                                <a:chOff x="0" y="0"/>
                                <a:chExt cx="38100" cy="561213"/>
                              </a:xfrm>
                            </wpg:grpSpPr>
                            <wps:wsp>
                              <wps:cNvPr id="31" name="Straight Connector 31"/>
                              <wps:cNvCnPr/>
                              <wps:spPr>
                                <a:xfrm>
                                  <a:off x="21946"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8" name="Straight Connector 288"/>
                              <wps:cNvCnPr/>
                              <wps:spPr>
                                <a:xfrm>
                                  <a:off x="14631"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94" name="Group 294"/>
                              <wpg:cNvGrpSpPr/>
                              <wpg:grpSpPr>
                                <a:xfrm>
                                  <a:off x="0" y="475488"/>
                                  <a:ext cx="38100" cy="85725"/>
                                  <a:chOff x="0" y="0"/>
                                  <a:chExt cx="38100" cy="85725"/>
                                </a:xfrm>
                              </wpg:grpSpPr>
                              <wps:wsp>
                                <wps:cNvPr id="289" name="Straight Connector 289"/>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3" name="Straight Connector 293"/>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411" name="Text Box 2"/>
                          <wps:cNvSpPr txBox="1">
                            <a:spLocks noChangeArrowheads="1"/>
                          </wps:cNvSpPr>
                          <wps:spPr bwMode="auto">
                            <a:xfrm>
                              <a:off x="0" y="914400"/>
                              <a:ext cx="1043940" cy="342900"/>
                            </a:xfrm>
                            <a:prstGeom prst="rect">
                              <a:avLst/>
                            </a:prstGeom>
                            <a:noFill/>
                            <a:ln w="9525">
                              <a:noFill/>
                              <a:miter lim="800000"/>
                              <a:headEnd/>
                              <a:tailEnd/>
                            </a:ln>
                          </wps:spPr>
                          <wps:txbx>
                            <w:txbxContent>
                              <w:p w14:paraId="2D2227C2" w14:textId="77777777" w:rsidR="00AF6552" w:rsidRPr="008E7AF3" w:rsidRDefault="00AF6552" w:rsidP="00B9404D">
                                <w:pPr>
                                  <w:spacing w:after="120"/>
                                  <w:jc w:val="center"/>
                                  <w:rPr>
                                    <w:lang w:val="en-AU"/>
                                  </w:rPr>
                                </w:pPr>
                                <w:r w:rsidRPr="008E7AF3">
                                  <w:rPr>
                                    <w:sz w:val="20"/>
                                    <w:lang w:val="en-AU"/>
                                  </w:rPr>
                                  <w:t>acrylamide</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E3CFB08" id="Group 385" o:spid="_x0000_s1026" alt="This figure shows the structural formula for the components of the Maillard reaction. This includes the reactants (asparagine and glucose) and the product acrylamide." style="position:absolute;margin-left:69.5pt;margin-top:19.3pt;width:277.8pt;height:101.95pt;z-index:251658250;mso-width-relative:margin;mso-height-relative:margin" coordsize="35283,12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">
                <v:group id="Group 302" o:spid="_x0000_s1027" style="position:absolute;width:11874;height:12646" coordsize="11874,1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group id="Group 301" o:spid="_x0000_s1028" style="position:absolute;width:11874;height:12128" coordsize="1187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type id="_x0000_t202" coordsize="21600,21600" o:spt="202" path="m,l,21600r21600,l21600,xe">
                      <v:stroke joinstyle="miter"/>
                      <v:path gradientshapeok="t" o:connecttype="rect"/>
                    </v:shapetype>
                    <v:shape id="_x0000_s1029" type="#_x0000_t202" style="position:absolute;width:11874;height:1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2CE35342" w14:textId="77777777" w:rsidR="00AF6552" w:rsidRPr="00DE5941" w:rsidRDefault="00AF6552" w:rsidP="00B9404D">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27FDC725" w14:textId="77777777" w:rsidR="00AF6552" w:rsidRPr="008E7AF3" w:rsidRDefault="00AF6552" w:rsidP="00B9404D">
                            <w:pPr>
                              <w:spacing w:after="120"/>
                              <w:ind w:left="461"/>
                              <w:rPr>
                                <w:noProof/>
                                <w:lang w:eastAsia="en-GB" w:bidi="ar-SA"/>
                              </w:rPr>
                            </w:pPr>
                            <w:r w:rsidRPr="008E7AF3">
                              <w:rPr>
                                <w:noProof/>
                                <w:lang w:eastAsia="en-GB" w:bidi="ar-SA"/>
                              </w:rPr>
                              <w:t>C=O</w:t>
                            </w:r>
                          </w:p>
                          <w:p w14:paraId="4DCDAACF"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661EB544" w14:textId="77777777" w:rsidR="00AF6552" w:rsidRPr="008E7AF3" w:rsidRDefault="00AF6552" w:rsidP="00B9404D">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v:textbox>
                    </v:shape>
                    <v:group id="Group 299" o:spid="_x0000_s1030" style="position:absolute;left:4389;top:2048;width:0;height:5612" coordsize="0,5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line id="Straight Connector 24" o:spid="_x0000_s1031" style="position:absolute;visibility:visible;mso-wrap-style:square" from="0,0" to="0,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EmGxQAAANsAAAAPAAAAZHJzL2Rvd25yZXYueG1sRI9Ba8JA&#10;FITvBf/D8oTe6sbQ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CvHEmGxQAAANsAAAAP&#10;AAAAAAAAAAAAAAAAAAcCAABkcnMvZG93bnJldi54bWxQSwUGAAAAAAMAAwC3AAAA+QIAAAAA&#10;" strokecolor="black [3213]"/>
                      <v:line id="Straight Connector 25" o:spid="_x0000_s1032" style="position:absolute;visibility:visible;mso-wrap-style:square" from="0,2414" to="0,3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" strokecolor="black [3213]"/>
                      <v:line id="Straight Connector 30" o:spid="_x0000_s1033" style="position:absolute;visibility:visible;mso-wrap-style:square" from="0,4754" to="0,5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" strokecolor="black [3213]"/>
                    </v:group>
                  </v:group>
                  <v:shape id="_x0000_s1034" type="#_x0000_t202" style="position:absolute;left:438;top:9217;width:1044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" filled="f" stroked="f">
                    <v:textbox>
                      <w:txbxContent>
                        <w:p w14:paraId="431CEB63" w14:textId="77777777" w:rsidR="00AF6552" w:rsidRPr="008E7AF3" w:rsidRDefault="00AF6552" w:rsidP="00B9404D">
                          <w:pPr>
                            <w:spacing w:after="120"/>
                            <w:jc w:val="center"/>
                            <w:rPr>
                              <w:lang w:val="en-AU"/>
                            </w:rPr>
                          </w:pPr>
                          <w:r w:rsidRPr="008E7AF3">
                            <w:rPr>
                              <w:sz w:val="20"/>
                              <w:lang w:val="en-AU"/>
                            </w:rPr>
                            <w:t>asparagine</w:t>
                          </w:r>
                        </w:p>
                      </w:txbxContent>
                    </v:textbox>
                  </v:shape>
                </v:group>
                <v:group id="Group 384" o:spid="_x0000_s1035" style="position:absolute;left:9656;top:1024;width:14873;height:11932" coordsize="14873,11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PHk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tn+HvTDgCMv0FAAD//wMAUEsBAi0AFAAGAAgAAAAhANvh9svuAAAAhQEAABMAAAAAAAAA&#10;AAAAAAAAAAAAAFtDb250ZW50X1R5cGVzXS54bWxQSwECLQAUAAYACAAAACEAWvQsW78AAAAVAQAA&#10;CwAAAAAAAAAAAAAAAAAfAQAAX3JlbHMvLnJlbHNQSwECLQAUAAYACAAAACEA9Ojx5MYAAADcAAAA&#10;DwAAAAAAAAAAAAAAAAAHAgAAZHJzL2Rvd25yZXYueG1sUEsFBgAAAAADAAMAtwAAAPoCAAAAAA==&#10;">
                  <v:group id="Group 383" o:spid="_x0000_s1036" style="position:absolute;width:14873;height:8413" coordsize="14873,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group id="Group 382" o:spid="_x0000_s1037" style="position:absolute;left:2999;width:11874;height:8413" coordsize="11874,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shape id="_x0000_s1038" type="#_x0000_t202" style="position:absolute;width:11874;height:8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" filled="f" stroked="f">
                        <v:textbox>
                          <w:txbxContent>
                            <w:p w14:paraId="477F0E34" w14:textId="77777777" w:rsidR="00AF6552" w:rsidRPr="008E7AF3" w:rsidRDefault="00AF6552" w:rsidP="00B9404D">
                              <w:pPr>
                                <w:spacing w:after="120"/>
                                <w:ind w:left="461"/>
                                <w:rPr>
                                  <w:noProof/>
                                  <w:vertAlign w:val="subscript"/>
                                  <w:lang w:eastAsia="en-GB" w:bidi="ar-SA"/>
                                </w:rPr>
                              </w:pPr>
                              <w:r w:rsidRPr="008E7AF3">
                                <w:rPr>
                                  <w:noProof/>
                                  <w:lang w:eastAsia="en-GB" w:bidi="ar-SA"/>
                                </w:rPr>
                                <w:t>O</w:t>
                              </w:r>
                            </w:p>
                            <w:p w14:paraId="7050C78A" w14:textId="77777777" w:rsidR="00AF6552" w:rsidRPr="008E7AF3" w:rsidRDefault="00AF6552" w:rsidP="00B9404D">
                              <w:pPr>
                                <w:spacing w:after="120"/>
                                <w:ind w:left="461"/>
                                <w:rPr>
                                  <w:noProof/>
                                  <w:lang w:eastAsia="en-GB" w:bidi="ar-SA"/>
                                </w:rPr>
                              </w:pPr>
                              <w:r w:rsidRPr="008E7AF3">
                                <w:rPr>
                                  <w:noProof/>
                                  <w:lang w:eastAsia="en-GB" w:bidi="ar-SA"/>
                                </w:rPr>
                                <w:t>C</w:t>
                              </w:r>
                            </w:p>
                            <w:p w14:paraId="6603F37D" w14:textId="77777777" w:rsidR="00AF6552" w:rsidRPr="008E7AF3" w:rsidRDefault="00AF6552" w:rsidP="00B9404D">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40A0F414" w14:textId="77777777" w:rsidR="00AF6552" w:rsidRPr="00DE5941" w:rsidRDefault="00AF6552" w:rsidP="00B9404D">
                              <w:pPr>
                                <w:spacing w:after="120"/>
                                <w:ind w:left="461"/>
                                <w:rPr>
                                  <w:noProof/>
                                  <w:color w:val="0070C0"/>
                                  <w:vertAlign w:val="subscript"/>
                                  <w:lang w:eastAsia="en-GB" w:bidi="ar-SA"/>
                                </w:rPr>
                              </w:pPr>
                            </w:p>
                          </w:txbxContent>
                        </v:textbox>
                      </v:shape>
                      <v:group id="Group 380" o:spid="_x0000_s1039" style="position:absolute;left:2999;top:2048;width:2667;height:3017" coordsize="266700,301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line id="Straight Connector 393" o:spid="_x0000_s1040" style="position:absolute;flip:x;visibility:visible;mso-wrap-style:square" from="0,212141" to="83820,30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" strokecolor="black [3213]"/>
                        <v:group id="Group 395" o:spid="_x0000_s1041" style="position:absolute;left:117043;width:38100;height:85725" coordsize="3810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line id="Straight Connector 396" o:spid="_x0000_s1042" style="position:absolute;visibility:visible;mso-wrap-style:square" from="0,0" to="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" strokecolor="black [3213]"/>
                          <v:line id="Straight Connector 397" o:spid="_x0000_s1043" style="position:absolute;visibility:visible;mso-wrap-style:square" from="38100,0" to="3810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" strokecolor="black [3213]"/>
                        </v:group>
                        <v:line id="Straight Connector 401" o:spid="_x0000_s1044" style="position:absolute;flip:x y;visibility:visible;mso-wrap-style:square" from="182880,212141" to="266700,30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" strokecolor="black [3213]"/>
                      </v:group>
                    </v:group>
                    <v:shape id="_x0000_s1045" type="#_x0000_t202" style="position:absolute;top:2048;width:375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14:paraId="79C06BCB" w14:textId="77777777" w:rsidR="00AF6552" w:rsidRPr="008E7AF3" w:rsidRDefault="00AF6552" w:rsidP="00B9404D">
                            <w:pPr>
                              <w:spacing w:after="120"/>
                              <w:jc w:val="center"/>
                              <w:rPr>
                                <w:sz w:val="28"/>
                                <w:lang w:val="en-AU"/>
                              </w:rPr>
                            </w:pPr>
                            <w:r w:rsidRPr="008E7AF3">
                              <w:rPr>
                                <w:sz w:val="28"/>
                                <w:lang w:val="en-AU"/>
                              </w:rPr>
                              <w:t>+</w:t>
                            </w:r>
                          </w:p>
                        </w:txbxContent>
                      </v:textbox>
                    </v:shape>
                    <v:shape id="_x0000_s1046" type="#_x0000_t202" style="position:absolute;left:11045;top:1463;width:375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" filled="f" stroked="f">
                      <v:textbox>
                        <w:txbxContent>
                          <w:p w14:paraId="65F4445A" w14:textId="77777777" w:rsidR="00AF6552" w:rsidRPr="008E7AF3" w:rsidRDefault="00AF6552" w:rsidP="00B9404D">
                            <w:pPr>
                              <w:spacing w:after="120"/>
                              <w:jc w:val="center"/>
                              <w:rPr>
                                <w:sz w:val="36"/>
                                <w:lang w:val="en-AU"/>
                              </w:rPr>
                            </w:pPr>
                            <w:r w:rsidRPr="008E7AF3">
                              <w:rPr>
                                <w:rFonts w:ascii="Cambria" w:hAnsi="Cambria"/>
                                <w:sz w:val="36"/>
                                <w:lang w:val="en-AU"/>
                              </w:rPr>
                              <w:t>→</w:t>
                            </w:r>
                          </w:p>
                        </w:txbxContent>
                      </v:textbox>
                    </v:shape>
                  </v:group>
                  <v:shape id="_x0000_s1047" type="#_x0000_t202" style="position:absolute;left:804;top:8193;width:13278;height:3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" filled="f" stroked="f">
                    <v:textbox>
                      <w:txbxContent>
                        <w:p w14:paraId="66EF2967" w14:textId="77777777" w:rsidR="00AF6552" w:rsidRPr="008E7AF3" w:rsidRDefault="00AF6552" w:rsidP="00B9404D">
                          <w:pPr>
                            <w:spacing w:after="120"/>
                            <w:jc w:val="center"/>
                            <w:rPr>
                              <w:sz w:val="20"/>
                              <w:lang w:val="en-AU"/>
                            </w:rPr>
                          </w:pPr>
                          <w:r w:rsidRPr="008E7AF3">
                            <w:rPr>
                              <w:sz w:val="20"/>
                              <w:lang w:val="en-AU"/>
                            </w:rPr>
                            <w:t>carbonyl group from glucose or fructose</w:t>
                          </w:r>
                        </w:p>
                      </w:txbxContent>
                    </v:textbox>
                  </v:shape>
                </v:group>
                <v:group id="Group 377" o:spid="_x0000_s1048" style="position:absolute;left:23408;width:11875;height:12573" coordsize="11874,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group id="Group 334" o:spid="_x0000_s1049" style="position:absolute;width:11874;height:12128" coordsize="1187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shape id="_x0000_s1050" type="#_x0000_t202" style="position:absolute;width:11874;height:1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0014462A" w14:textId="77777777" w:rsidR="00AF6552" w:rsidRPr="008E7AF3" w:rsidRDefault="00AF6552" w:rsidP="00B9404D">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24D46265" w14:textId="77777777" w:rsidR="00AF6552" w:rsidRPr="008E7AF3" w:rsidRDefault="00AF6552" w:rsidP="00B9404D">
                            <w:pPr>
                              <w:spacing w:after="120"/>
                              <w:ind w:left="461"/>
                              <w:rPr>
                                <w:noProof/>
                                <w:lang w:eastAsia="en-GB" w:bidi="ar-SA"/>
                              </w:rPr>
                            </w:pPr>
                            <w:r w:rsidRPr="008E7AF3">
                              <w:rPr>
                                <w:noProof/>
                                <w:lang w:eastAsia="en-GB" w:bidi="ar-SA"/>
                              </w:rPr>
                              <w:t>C=O</w:t>
                            </w:r>
                          </w:p>
                          <w:p w14:paraId="02CF8BD2"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p>
                          <w:p w14:paraId="6F33B135" w14:textId="77777777" w:rsidR="00AF6552" w:rsidRPr="008E7AF3" w:rsidRDefault="00AF6552" w:rsidP="00B9404D">
                            <w:pPr>
                              <w:spacing w:after="120"/>
                              <w:ind w:left="461"/>
                            </w:pPr>
                            <w:r w:rsidRPr="008E7AF3">
                              <w:rPr>
                                <w:noProof/>
                                <w:lang w:eastAsia="en-GB" w:bidi="ar-SA"/>
                              </w:rPr>
                              <w:t>CH</w:t>
                            </w:r>
                            <w:r w:rsidRPr="008E7AF3">
                              <w:rPr>
                                <w:noProof/>
                                <w:vertAlign w:val="subscript"/>
                                <w:lang w:eastAsia="en-GB" w:bidi="ar-SA"/>
                              </w:rPr>
                              <w:t>2</w:t>
                            </w:r>
                          </w:p>
                        </w:txbxContent>
                      </v:textbox>
                    </v:shape>
                    <v:group id="Group 304" o:spid="_x0000_s1051" style="position:absolute;left:4242;top:2048;width:381;height:5612" coordsize="381,5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line id="Straight Connector 31" o:spid="_x0000_s1052" style="position:absolute;visibility:visible;mso-wrap-style:square" from="219,0" to="219,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" strokecolor="black [3213]"/>
                      <v:line id="Straight Connector 288" o:spid="_x0000_s1053" style="position:absolute;visibility:visible;mso-wrap-style:square" from="146,2414" to="146,3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" strokecolor="black [3213]"/>
                      <v:group id="Group 294" o:spid="_x0000_s1054" style="position:absolute;top:4754;width:381;height:858" coordsize="3810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line id="Straight Connector 289" o:spid="_x0000_s1055" style="position:absolute;visibility:visible;mso-wrap-style:square" from="0,0" to="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" strokecolor="black [3213]"/>
                        <v:line id="Straight Connector 293" o:spid="_x0000_s1056" style="position:absolute;visibility:visible;mso-wrap-style:square" from="38100,0" to="3810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" strokecolor="black [3213]"/>
                      </v:group>
                    </v:group>
                  </v:group>
                  <v:shape id="_x0000_s1057" type="#_x0000_t202" style="position:absolute;top:9144;width:1043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" filled="f" stroked="f">
                    <v:textbox>
                      <w:txbxContent>
                        <w:p w14:paraId="2D2227C2" w14:textId="77777777" w:rsidR="00AF6552" w:rsidRPr="008E7AF3" w:rsidRDefault="00AF6552" w:rsidP="00B9404D">
                          <w:pPr>
                            <w:spacing w:after="120"/>
                            <w:jc w:val="center"/>
                            <w:rPr>
                              <w:lang w:val="en-AU"/>
                            </w:rPr>
                          </w:pPr>
                          <w:r w:rsidRPr="008E7AF3">
                            <w:rPr>
                              <w:sz w:val="20"/>
                              <w:lang w:val="en-AU"/>
                            </w:rPr>
                            <w:t>acrylamide</w:t>
                          </w:r>
                        </w:p>
                      </w:txbxContent>
                    </v:textbox>
                  </v:shape>
                </v:group>
                <w10:wrap type="topAndBottom"/>
              </v:group>
            </w:pict>
          </mc:Fallback>
        </mc:AlternateContent>
      </w:r>
    </w:p>
    <w:p w14:paraId="34C31040" w14:textId="5406A206" w:rsidR="00C708CC" w:rsidRPr="00B9404D" w:rsidRDefault="00DE5941" w:rsidP="005F1ADE">
      <w:pPr>
        <w:rPr>
          <w:i/>
        </w:rPr>
      </w:pPr>
      <w:r w:rsidRPr="00123FA0">
        <w:rPr>
          <w:i/>
        </w:rPr>
        <w:t xml:space="preserve">Figure 1: Outline of the Maillard reaction. </w:t>
      </w:r>
      <w:r w:rsidR="00DE4968" w:rsidRPr="00123FA0">
        <w:rPr>
          <w:i/>
        </w:rPr>
        <w:t>The amino acid asparagine r</w:t>
      </w:r>
      <w:r w:rsidR="00883C93" w:rsidRPr="00123FA0">
        <w:rPr>
          <w:i/>
        </w:rPr>
        <w:t>eacts with the carbonyl group fou</w:t>
      </w:r>
      <w:r w:rsidR="00DE4968" w:rsidRPr="00123FA0">
        <w:rPr>
          <w:i/>
        </w:rPr>
        <w:t>nd in glucose or fructose to produce acrylamide.</w:t>
      </w:r>
      <w:r w:rsidRPr="00123FA0">
        <w:rPr>
          <w:i/>
        </w:rPr>
        <w:t xml:space="preserve"> </w:t>
      </w:r>
    </w:p>
    <w:p w14:paraId="2E67A1C6" w14:textId="7950EBF4" w:rsidR="00123FA0" w:rsidRDefault="00123FA0" w:rsidP="00123FA0">
      <w:pPr>
        <w:widowControl/>
        <w:rPr>
          <w:color w:val="FF0000"/>
        </w:rPr>
      </w:pPr>
    </w:p>
    <w:p w14:paraId="598B4046" w14:textId="17D9D6A4" w:rsidR="0018021A" w:rsidRPr="000E4312" w:rsidRDefault="00DB2A32" w:rsidP="00123FA0">
      <w:pPr>
        <w:widowControl/>
      </w:pPr>
      <w:r>
        <w:t xml:space="preserve">Reduced </w:t>
      </w:r>
      <w:r w:rsidR="009807D7">
        <w:t xml:space="preserve">blackspot bruising is achieved by </w:t>
      </w:r>
      <w:r w:rsidR="00C56B2C">
        <w:t xml:space="preserve">introducing DNA sequences that </w:t>
      </w:r>
      <w:r w:rsidR="009807D7">
        <w:t>silenc</w:t>
      </w:r>
      <w:r w:rsidR="00C56B2C">
        <w:t>e</w:t>
      </w:r>
      <w:r w:rsidR="009807D7">
        <w:t xml:space="preserve"> the </w:t>
      </w:r>
      <w:r w:rsidR="009807D7" w:rsidRPr="009807D7">
        <w:rPr>
          <w:i/>
        </w:rPr>
        <w:t>Ppo5</w:t>
      </w:r>
      <w:r w:rsidR="009807D7">
        <w:t xml:space="preserve"> gene encoding polyphenol oxidase (PPO). </w:t>
      </w:r>
      <w:r w:rsidR="00C56B2C">
        <w:t xml:space="preserve">The introduced DNA sequences were derived from the wild edible potato, </w:t>
      </w:r>
      <w:r w:rsidR="00C56B2C" w:rsidRPr="005113BF">
        <w:rPr>
          <w:i/>
        </w:rPr>
        <w:t>Solanum verrucosum</w:t>
      </w:r>
      <w:r w:rsidR="00C56B2C">
        <w:t xml:space="preserve">. </w:t>
      </w:r>
      <w:r w:rsidR="0009082B">
        <w:t>Black</w:t>
      </w:r>
      <w:r w:rsidR="00123FA0">
        <w:t xml:space="preserve">spot is the </w:t>
      </w:r>
      <w:r w:rsidR="000E4312">
        <w:t>discolouration that so</w:t>
      </w:r>
      <w:r w:rsidR="00123FA0">
        <w:t>metimes forms in damaged or cut potatoes</w:t>
      </w:r>
      <w:r w:rsidR="000E4312">
        <w:t xml:space="preserve"> and is</w:t>
      </w:r>
      <w:r w:rsidR="00123FA0">
        <w:t xml:space="preserve"> associated with </w:t>
      </w:r>
      <w:r w:rsidR="009807D7">
        <w:t>PPO</w:t>
      </w:r>
      <w:r w:rsidR="00123FA0">
        <w:t xml:space="preserve"> activity</w:t>
      </w:r>
      <w:r w:rsidR="000E4312">
        <w:t xml:space="preserve">. </w:t>
      </w:r>
      <w:r w:rsidR="0028106E" w:rsidRPr="000E4312">
        <w:t>P</w:t>
      </w:r>
      <w:r w:rsidR="007D1D68" w:rsidRPr="000E4312">
        <w:t>PO</w:t>
      </w:r>
      <w:r w:rsidR="00E11E21" w:rsidRPr="000E4312">
        <w:t xml:space="preserve"> converts colourless polyphenols in the plant tissue to coloured quinones, which further react to produce dark melanin pigments. This discoloration results in reduced organoleptic properties, </w:t>
      </w:r>
      <w:r w:rsidR="00B13A05">
        <w:t>leading to</w:t>
      </w:r>
      <w:r w:rsidR="00B13A05" w:rsidRPr="000E4312">
        <w:t xml:space="preserve"> </w:t>
      </w:r>
      <w:r w:rsidR="00E11E21" w:rsidRPr="000E4312">
        <w:t>increased food wastage</w:t>
      </w:r>
      <w:r w:rsidR="00123FA0" w:rsidRPr="000E4312">
        <w:t xml:space="preserve"> by growers, processers and consumers</w:t>
      </w:r>
      <w:r w:rsidR="00E11E21" w:rsidRPr="000E4312">
        <w:t>.</w:t>
      </w:r>
    </w:p>
    <w:p w14:paraId="3542EAA4" w14:textId="77777777" w:rsidR="000361A5" w:rsidRDefault="000361A5" w:rsidP="00985A10"/>
    <w:p w14:paraId="23BCD3FE" w14:textId="03EAEF48" w:rsidR="00493B8F" w:rsidRDefault="000361A5" w:rsidP="00690206">
      <w:r>
        <w:t>Resistance to foliar late blight in line Z6 was achieved by introducing the</w:t>
      </w:r>
      <w:r w:rsidR="009D74BE" w:rsidRPr="009D74BE">
        <w:t xml:space="preserve"> </w:t>
      </w:r>
      <w:r w:rsidR="004B6991" w:rsidRPr="009D74BE">
        <w:rPr>
          <w:i/>
        </w:rPr>
        <w:t>Rpi-vnt1</w:t>
      </w:r>
      <w:r>
        <w:t xml:space="preserve"> </w:t>
      </w:r>
      <w:r>
        <w:lastRenderedPageBreak/>
        <w:t xml:space="preserve">gene encoding the VNT1 protein. The introduced gene is derived </w:t>
      </w:r>
      <w:r w:rsidR="004B6991" w:rsidRPr="009D74BE">
        <w:t xml:space="preserve">from the </w:t>
      </w:r>
      <w:r w:rsidR="00C56B2C">
        <w:t>wild</w:t>
      </w:r>
      <w:r w:rsidR="00C56B2C" w:rsidRPr="009D74BE">
        <w:t xml:space="preserve"> </w:t>
      </w:r>
      <w:r w:rsidR="004B6991" w:rsidRPr="009D74BE">
        <w:t xml:space="preserve">potato species </w:t>
      </w:r>
      <w:r w:rsidR="004B6991" w:rsidRPr="009D74BE">
        <w:rPr>
          <w:i/>
        </w:rPr>
        <w:t>Solanum venturii</w:t>
      </w:r>
      <w:r w:rsidR="004B6991" w:rsidRPr="009D74BE">
        <w:t xml:space="preserve">. </w:t>
      </w:r>
      <w:r w:rsidR="004652B7" w:rsidRPr="009D74BE">
        <w:t xml:space="preserve">The resulting VNT1 resistance protein allows the plant to detect </w:t>
      </w:r>
      <w:r w:rsidR="00465CF4" w:rsidRPr="009D74BE">
        <w:t>the presence of</w:t>
      </w:r>
      <w:r w:rsidR="004652B7" w:rsidRPr="009D74BE">
        <w:t xml:space="preserve"> the infecting organism </w:t>
      </w:r>
      <w:r w:rsidR="005F6833" w:rsidRPr="005F6833">
        <w:rPr>
          <w:i/>
        </w:rPr>
        <w:t>Phytophthora</w:t>
      </w:r>
      <w:r w:rsidR="00842909" w:rsidRPr="009D74BE">
        <w:rPr>
          <w:i/>
        </w:rPr>
        <w:t xml:space="preserve"> </w:t>
      </w:r>
      <w:r w:rsidR="004B6991" w:rsidRPr="009D74BE">
        <w:rPr>
          <w:i/>
        </w:rPr>
        <w:t>infestans</w:t>
      </w:r>
      <w:r w:rsidR="004B6991" w:rsidRPr="009D74BE">
        <w:t xml:space="preserve">, </w:t>
      </w:r>
      <w:r w:rsidR="00F24725" w:rsidRPr="009D74BE">
        <w:t xml:space="preserve">leading to the </w:t>
      </w:r>
      <w:r w:rsidR="004652B7" w:rsidRPr="009D74BE">
        <w:t>induc</w:t>
      </w:r>
      <w:r w:rsidR="00F24725" w:rsidRPr="009D74BE">
        <w:t>tion of</w:t>
      </w:r>
      <w:r w:rsidR="004652B7" w:rsidRPr="009D74BE">
        <w:t xml:space="preserve"> the plant</w:t>
      </w:r>
      <w:r w:rsidR="00E30242" w:rsidRPr="009D74BE">
        <w:t>’</w:t>
      </w:r>
      <w:r w:rsidR="004652B7" w:rsidRPr="009D74BE">
        <w:t>s immune response and eliminati</w:t>
      </w:r>
      <w:r w:rsidR="00F24725" w:rsidRPr="009D74BE">
        <w:t>on of</w:t>
      </w:r>
      <w:r w:rsidR="004652B7" w:rsidRPr="009D74BE">
        <w:t xml:space="preserve"> the fungus.</w:t>
      </w:r>
      <w:r w:rsidR="00D53175" w:rsidRPr="009D74BE">
        <w:t xml:space="preserve"> </w:t>
      </w:r>
      <w:r w:rsidR="008D41FF">
        <w:t>VNT1</w:t>
      </w:r>
      <w:r w:rsidR="00D53175" w:rsidRPr="009D74BE">
        <w:t xml:space="preserve"> does not</w:t>
      </w:r>
      <w:r w:rsidR="00CE767F" w:rsidRPr="009D74BE">
        <w:t xml:space="preserve"> </w:t>
      </w:r>
      <w:r w:rsidR="008D41FF">
        <w:t>directly inhibit the fungal pathogen</w:t>
      </w:r>
      <w:r w:rsidR="00CE767F" w:rsidRPr="009D74BE">
        <w:t>.</w:t>
      </w:r>
    </w:p>
    <w:p w14:paraId="125386E6" w14:textId="77777777" w:rsidR="000361A5" w:rsidRPr="009D74BE" w:rsidRDefault="000361A5" w:rsidP="00690206"/>
    <w:p w14:paraId="67DB4804" w14:textId="46728C4D" w:rsidR="00D154AB" w:rsidRPr="005275DC" w:rsidRDefault="00A82EF0" w:rsidP="00D11501">
      <w:pPr>
        <w:rPr>
          <w:color w:val="FF0000"/>
        </w:rPr>
      </w:pPr>
      <w:r>
        <w:t>The</w:t>
      </w:r>
      <w:r w:rsidR="0025186D" w:rsidRPr="00D65251">
        <w:t xml:space="preserve"> </w:t>
      </w:r>
      <w:r w:rsidR="00B020BC">
        <w:t>a</w:t>
      </w:r>
      <w:r w:rsidR="00B020BC" w:rsidRPr="00D65251">
        <w:t xml:space="preserve">pplicant </w:t>
      </w:r>
      <w:r w:rsidR="0025186D" w:rsidRPr="00D65251">
        <w:t xml:space="preserve">has indicated </w:t>
      </w:r>
      <w:r w:rsidR="00B020BC">
        <w:t xml:space="preserve">that </w:t>
      </w:r>
      <w:r w:rsidR="002A5572" w:rsidRPr="00D65251">
        <w:t xml:space="preserve">none of these potato lines </w:t>
      </w:r>
      <w:r w:rsidR="00044F0F" w:rsidRPr="00D65251">
        <w:t>are</w:t>
      </w:r>
      <w:r w:rsidR="0025186D" w:rsidRPr="00D65251">
        <w:t xml:space="preserve"> currently intended to</w:t>
      </w:r>
      <w:r w:rsidR="002A5572" w:rsidRPr="00D65251">
        <w:t xml:space="preserve"> be grown in Australia</w:t>
      </w:r>
      <w:r w:rsidR="007D0A19" w:rsidRPr="00D65251">
        <w:t xml:space="preserve"> or New Zealand</w:t>
      </w:r>
      <w:r w:rsidR="002A5572" w:rsidRPr="00D65251">
        <w:t xml:space="preserve"> but </w:t>
      </w:r>
      <w:r w:rsidR="007D0A19" w:rsidRPr="00D65251">
        <w:t xml:space="preserve">their processed products </w:t>
      </w:r>
      <w:r w:rsidR="002A5572" w:rsidRPr="00D65251">
        <w:t>may enter the local food market through import</w:t>
      </w:r>
      <w:r w:rsidR="007D0A19" w:rsidRPr="00D65251">
        <w:t>s.</w:t>
      </w:r>
      <w:r w:rsidR="002A5572" w:rsidRPr="00D65251">
        <w:t xml:space="preserve"> At this stage, the </w:t>
      </w:r>
      <w:r>
        <w:t>progenitor V11</w:t>
      </w:r>
      <w:r w:rsidR="001108D0" w:rsidRPr="00D65251">
        <w:t xml:space="preserve"> </w:t>
      </w:r>
      <w:r w:rsidR="00D65251">
        <w:t>line</w:t>
      </w:r>
      <w:r>
        <w:t xml:space="preserve"> </w:t>
      </w:r>
      <w:r w:rsidR="00D65251" w:rsidRPr="00D65251">
        <w:t>has</w:t>
      </w:r>
      <w:r w:rsidR="002A5572" w:rsidRPr="00D65251">
        <w:t xml:space="preserve"> limited </w:t>
      </w:r>
      <w:r w:rsidR="0025186D" w:rsidRPr="00D65251">
        <w:t xml:space="preserve">food </w:t>
      </w:r>
      <w:r w:rsidR="002A5572" w:rsidRPr="00D65251">
        <w:t xml:space="preserve">use. </w:t>
      </w:r>
      <w:r w:rsidR="00F55DC3" w:rsidRPr="00D65251">
        <w:t>T</w:t>
      </w:r>
      <w:r w:rsidR="002A5572" w:rsidRPr="00D65251">
        <w:t xml:space="preserve">he </w:t>
      </w:r>
      <w:r w:rsidR="00126B54" w:rsidRPr="00D65251">
        <w:t xml:space="preserve">second generation </w:t>
      </w:r>
      <w:r w:rsidR="00D65251" w:rsidRPr="00D65251">
        <w:t>line Z6</w:t>
      </w:r>
      <w:r w:rsidR="002A5572" w:rsidRPr="00D65251">
        <w:t xml:space="preserve"> </w:t>
      </w:r>
      <w:r w:rsidR="00D65251" w:rsidRPr="00D65251">
        <w:t>is</w:t>
      </w:r>
      <w:r w:rsidR="00F55DC3" w:rsidRPr="00D65251">
        <w:t xml:space="preserve"> considered to </w:t>
      </w:r>
      <w:r w:rsidR="002A5572" w:rsidRPr="00D65251">
        <w:t xml:space="preserve">have </w:t>
      </w:r>
      <w:r w:rsidR="000545D1" w:rsidRPr="00D65251">
        <w:t xml:space="preserve">greater </w:t>
      </w:r>
      <w:r w:rsidR="002A5572" w:rsidRPr="00D65251">
        <w:t>commer</w:t>
      </w:r>
      <w:r w:rsidR="000545D1" w:rsidRPr="00D65251">
        <w:t>cial potential</w:t>
      </w:r>
      <w:r w:rsidR="007D0A19" w:rsidRPr="00D65251">
        <w:t>.</w:t>
      </w:r>
    </w:p>
    <w:p w14:paraId="1959F024" w14:textId="77777777" w:rsidR="00D154AB" w:rsidRPr="00630A2C" w:rsidRDefault="00D154AB" w:rsidP="00D522CE">
      <w:pPr>
        <w:pStyle w:val="Heading1"/>
      </w:pPr>
      <w:bookmarkStart w:id="40" w:name="_Toc454886830"/>
      <w:bookmarkStart w:id="41" w:name="_Toc38956933"/>
      <w:r w:rsidRPr="00630A2C">
        <w:t>2</w:t>
      </w:r>
      <w:r w:rsidRPr="00630A2C">
        <w:tab/>
        <w:t>History of use</w:t>
      </w:r>
      <w:bookmarkEnd w:id="40"/>
      <w:bookmarkEnd w:id="41"/>
      <w:r w:rsidRPr="00630A2C">
        <w:t xml:space="preserve"> </w:t>
      </w:r>
    </w:p>
    <w:p w14:paraId="2A5E470F" w14:textId="3A1131DB" w:rsidR="00D154AB" w:rsidRPr="00630A2C" w:rsidRDefault="00D154AB" w:rsidP="00523875">
      <w:pPr>
        <w:pStyle w:val="Heading2"/>
      </w:pPr>
      <w:bookmarkStart w:id="42" w:name="_Toc454886831"/>
      <w:bookmarkStart w:id="43" w:name="_Toc38956934"/>
      <w:r w:rsidRPr="00630A2C">
        <w:t>2.1</w:t>
      </w:r>
      <w:r w:rsidRPr="00630A2C">
        <w:tab/>
        <w:t>Host organism</w:t>
      </w:r>
      <w:bookmarkEnd w:id="42"/>
      <w:bookmarkEnd w:id="43"/>
    </w:p>
    <w:p w14:paraId="2573AB57" w14:textId="6AF0D482" w:rsidR="009E2FEC" w:rsidRPr="005275DC" w:rsidRDefault="00FF7807" w:rsidP="009E2FEC">
      <w:pPr>
        <w:rPr>
          <w:color w:val="FF0000"/>
          <w:lang w:val="en-AU"/>
        </w:rPr>
      </w:pPr>
      <w:r w:rsidRPr="00CC1448">
        <w:rPr>
          <w:lang w:val="en-AU"/>
        </w:rPr>
        <w:t xml:space="preserve">The information provided here is summarised from more detailed reports published by the </w:t>
      </w:r>
      <w:r w:rsidR="009E2FEC" w:rsidRPr="00CC1448">
        <w:rPr>
          <w:lang w:val="en-AU"/>
        </w:rPr>
        <w:t>Canadian Food Inspection Agency</w:t>
      </w:r>
      <w:r w:rsidR="00A531C5" w:rsidRPr="00CC1448">
        <w:rPr>
          <w:lang w:val="en-AU"/>
        </w:rPr>
        <w:t xml:space="preserve"> (CFIA 2015)</w:t>
      </w:r>
      <w:r w:rsidRPr="00CC1448">
        <w:rPr>
          <w:lang w:val="en-AU"/>
        </w:rPr>
        <w:t xml:space="preserve"> </w:t>
      </w:r>
      <w:r w:rsidR="009E2FEC" w:rsidRPr="00CC1448">
        <w:rPr>
          <w:lang w:val="en-AU"/>
        </w:rPr>
        <w:t>and the Organisation for Economic Co-operat</w:t>
      </w:r>
      <w:r w:rsidRPr="00CC1448">
        <w:rPr>
          <w:lang w:val="en-AU"/>
        </w:rPr>
        <w:t>ion and Development</w:t>
      </w:r>
      <w:r w:rsidR="00CC1448" w:rsidRPr="00CC1448">
        <w:rPr>
          <w:lang w:val="en-AU"/>
        </w:rPr>
        <w:t xml:space="preserve"> (OECD 2002, 1997)</w:t>
      </w:r>
      <w:r w:rsidR="005B7FB9" w:rsidRPr="00CC1448">
        <w:rPr>
          <w:lang w:val="en-AU"/>
        </w:rPr>
        <w:t>, with independent citations provided</w:t>
      </w:r>
      <w:r w:rsidR="00E25010" w:rsidRPr="00CC1448">
        <w:rPr>
          <w:lang w:val="en-AU"/>
        </w:rPr>
        <w:t xml:space="preserve"> in </w:t>
      </w:r>
      <w:r w:rsidR="00630A2C" w:rsidRPr="00CC1448">
        <w:rPr>
          <w:lang w:val="en-AU"/>
        </w:rPr>
        <w:t>the</w:t>
      </w:r>
      <w:r w:rsidR="00B767A5" w:rsidRPr="00CC1448">
        <w:rPr>
          <w:lang w:val="en-AU"/>
        </w:rPr>
        <w:t xml:space="preserve"> </w:t>
      </w:r>
      <w:r w:rsidR="00E25010" w:rsidRPr="00CC1448">
        <w:rPr>
          <w:lang w:val="en-AU"/>
        </w:rPr>
        <w:t>text</w:t>
      </w:r>
      <w:r w:rsidR="005B7FB9" w:rsidRPr="00CC1448">
        <w:rPr>
          <w:lang w:val="en-AU"/>
        </w:rPr>
        <w:t xml:space="preserve">. </w:t>
      </w:r>
      <w:r w:rsidRPr="00CC1448">
        <w:rPr>
          <w:lang w:val="en-AU"/>
        </w:rPr>
        <w:t>S</w:t>
      </w:r>
      <w:r w:rsidR="009E2FEC" w:rsidRPr="00CC1448">
        <w:rPr>
          <w:lang w:val="en-AU"/>
        </w:rPr>
        <w:t xml:space="preserve">tatistical data is from the </w:t>
      </w:r>
      <w:r w:rsidR="000A26EC" w:rsidRPr="00CC1448">
        <w:rPr>
          <w:lang w:val="en-AU"/>
        </w:rPr>
        <w:t xml:space="preserve">FAOSTAT website </w:t>
      </w:r>
      <w:r w:rsidR="00B767A5" w:rsidRPr="00CC1448">
        <w:rPr>
          <w:lang w:val="en-AU"/>
        </w:rPr>
        <w:t xml:space="preserve">managed by </w:t>
      </w:r>
      <w:r w:rsidR="000A26EC" w:rsidRPr="00CC1448">
        <w:rPr>
          <w:lang w:val="en-AU"/>
        </w:rPr>
        <w:t xml:space="preserve">the </w:t>
      </w:r>
      <w:r w:rsidR="009E2FEC" w:rsidRPr="00CC1448">
        <w:rPr>
          <w:lang w:val="en-AU"/>
        </w:rPr>
        <w:t>Food and Agriculture Organization</w:t>
      </w:r>
      <w:r w:rsidR="000A26EC" w:rsidRPr="00CC1448">
        <w:rPr>
          <w:lang w:val="en-AU"/>
        </w:rPr>
        <w:t xml:space="preserve"> of the United Nations</w:t>
      </w:r>
      <w:r w:rsidR="00CC1448">
        <w:rPr>
          <w:lang w:val="en-AU"/>
        </w:rPr>
        <w:t xml:space="preserve"> (FAO 2016)</w:t>
      </w:r>
      <w:r w:rsidR="009E2FEC" w:rsidRPr="00CC1448">
        <w:rPr>
          <w:lang w:val="en-AU"/>
        </w:rPr>
        <w:t>.</w:t>
      </w:r>
    </w:p>
    <w:p w14:paraId="6180FE3F" w14:textId="77777777" w:rsidR="009E2FEC" w:rsidRPr="005275DC" w:rsidRDefault="009E2FEC" w:rsidP="009E2FEC">
      <w:pPr>
        <w:rPr>
          <w:color w:val="FF0000"/>
          <w:lang w:val="en-AU"/>
        </w:rPr>
      </w:pPr>
    </w:p>
    <w:p w14:paraId="434F780C" w14:textId="1644D74B" w:rsidR="00781CDF" w:rsidRPr="00F14F77" w:rsidRDefault="00E25010" w:rsidP="009E2FEC">
      <w:pPr>
        <w:rPr>
          <w:lang w:val="en-AU"/>
        </w:rPr>
      </w:pPr>
      <w:r w:rsidRPr="00CC1448">
        <w:rPr>
          <w:lang w:val="en-AU"/>
        </w:rPr>
        <w:t>The p</w:t>
      </w:r>
      <w:r w:rsidR="009E2FEC" w:rsidRPr="00CC1448">
        <w:rPr>
          <w:lang w:val="en-AU"/>
        </w:rPr>
        <w:t>otato (</w:t>
      </w:r>
      <w:r w:rsidR="009E2FEC" w:rsidRPr="00CC1448">
        <w:rPr>
          <w:i/>
          <w:lang w:val="en-AU"/>
        </w:rPr>
        <w:t>Solanum tuberosum</w:t>
      </w:r>
      <w:r w:rsidR="009E2FEC" w:rsidRPr="00CC1448">
        <w:rPr>
          <w:lang w:val="en-AU"/>
        </w:rPr>
        <w:t>) originate</w:t>
      </w:r>
      <w:r w:rsidRPr="00CC1448">
        <w:rPr>
          <w:lang w:val="en-AU"/>
        </w:rPr>
        <w:t>d</w:t>
      </w:r>
      <w:r w:rsidR="009E2FEC" w:rsidRPr="00CC1448">
        <w:rPr>
          <w:lang w:val="en-AU"/>
        </w:rPr>
        <w:t xml:space="preserve"> from South America</w:t>
      </w:r>
      <w:r w:rsidRPr="00CC1448">
        <w:rPr>
          <w:lang w:val="en-AU"/>
        </w:rPr>
        <w:t>,</w:t>
      </w:r>
      <w:r w:rsidR="009E2FEC" w:rsidRPr="00CC1448">
        <w:rPr>
          <w:lang w:val="en-AU"/>
        </w:rPr>
        <w:t xml:space="preserve"> where it has been cultivated for human consumption for thousands of years</w:t>
      </w:r>
      <w:r w:rsidR="00CC1448">
        <w:rPr>
          <w:lang w:val="en-AU"/>
        </w:rPr>
        <w:t xml:space="preserve"> (Ugent &amp; Peterson 1988).</w:t>
      </w:r>
      <w:r w:rsidR="009E2FEC" w:rsidRPr="003E7EDD">
        <w:rPr>
          <w:lang w:val="en-AU"/>
        </w:rPr>
        <w:t xml:space="preserve"> Potato is propagated vegetatively using small tubers or pieces of tuber typically referred to as seed or seed potatoes. </w:t>
      </w:r>
      <w:r w:rsidR="009E2FEC" w:rsidRPr="00F14F77">
        <w:rPr>
          <w:lang w:val="en-AU"/>
        </w:rPr>
        <w:t>Potato can also be propag</w:t>
      </w:r>
      <w:r w:rsidR="00A7415D" w:rsidRPr="00F14F77">
        <w:rPr>
          <w:lang w:val="en-AU"/>
        </w:rPr>
        <w:t>ated via sexually produced seed, contained within tomato-like berries.</w:t>
      </w:r>
      <w:r w:rsidR="009E2FEC" w:rsidRPr="00F14F77">
        <w:rPr>
          <w:lang w:val="en-AU"/>
        </w:rPr>
        <w:t xml:space="preserve"> However, seed production and breeding are challenging. </w:t>
      </w:r>
    </w:p>
    <w:p w14:paraId="109C8B50" w14:textId="77777777" w:rsidR="00C61BA3" w:rsidRPr="005275DC" w:rsidRDefault="00C61BA3" w:rsidP="009E2FEC">
      <w:pPr>
        <w:rPr>
          <w:color w:val="FF0000"/>
          <w:lang w:val="en-AU"/>
        </w:rPr>
      </w:pPr>
    </w:p>
    <w:p w14:paraId="24B44DC9" w14:textId="2837E19A" w:rsidR="009E2FEC" w:rsidRPr="005275DC" w:rsidRDefault="00A33C74" w:rsidP="009E2FEC">
      <w:pPr>
        <w:rPr>
          <w:color w:val="FF0000"/>
          <w:lang w:val="en-AU"/>
        </w:rPr>
      </w:pPr>
      <w:r w:rsidRPr="00F14F77">
        <w:rPr>
          <w:lang w:val="en-AU"/>
        </w:rPr>
        <w:t>Internationally</w:t>
      </w:r>
      <w:r w:rsidR="009E2FEC" w:rsidRPr="00F14F77">
        <w:rPr>
          <w:lang w:val="en-AU"/>
        </w:rPr>
        <w:t xml:space="preserve">, potato is the fourth most important food crop following maize, rice and wheat and is cultivated in over 100 countries. </w:t>
      </w:r>
      <w:r w:rsidR="00CD54E4" w:rsidRPr="0032543D">
        <w:rPr>
          <w:lang w:val="en-AU"/>
        </w:rPr>
        <w:t>Global</w:t>
      </w:r>
      <w:r w:rsidR="009E2FEC" w:rsidRPr="0032543D">
        <w:rPr>
          <w:lang w:val="en-AU"/>
        </w:rPr>
        <w:t xml:space="preserve"> potato prod</w:t>
      </w:r>
      <w:r w:rsidR="0032543D">
        <w:rPr>
          <w:lang w:val="en-AU"/>
        </w:rPr>
        <w:t>uction was estimated at over 36</w:t>
      </w:r>
      <w:r w:rsidR="0032543D" w:rsidRPr="0032543D">
        <w:rPr>
          <w:lang w:val="en-AU"/>
        </w:rPr>
        <w:t>8 million tonnes in 201</w:t>
      </w:r>
      <w:r w:rsidR="0032543D">
        <w:rPr>
          <w:lang w:val="en-AU"/>
        </w:rPr>
        <w:t>8</w:t>
      </w:r>
      <w:r w:rsidR="00CE767F" w:rsidRPr="0032543D">
        <w:rPr>
          <w:lang w:val="en-AU"/>
        </w:rPr>
        <w:t>,</w:t>
      </w:r>
      <w:r w:rsidR="009E2FEC" w:rsidRPr="0032543D">
        <w:rPr>
          <w:lang w:val="en-AU"/>
        </w:rPr>
        <w:t xml:space="preserve"> </w:t>
      </w:r>
      <w:r w:rsidR="009E2FEC" w:rsidRPr="0048004F">
        <w:rPr>
          <w:lang w:val="en-AU"/>
        </w:rPr>
        <w:t>w</w:t>
      </w:r>
      <w:r w:rsidR="0048004F" w:rsidRPr="0048004F">
        <w:rPr>
          <w:lang w:val="en-AU"/>
        </w:rPr>
        <w:t>ith China the top producer at 90</w:t>
      </w:r>
      <w:r w:rsidR="009E2FEC" w:rsidRPr="0048004F">
        <w:rPr>
          <w:lang w:val="en-AU"/>
        </w:rPr>
        <w:t xml:space="preserve"> million tonnes</w:t>
      </w:r>
      <w:r w:rsidR="009E2FEC" w:rsidRPr="00F855BA">
        <w:rPr>
          <w:lang w:val="en-AU"/>
        </w:rPr>
        <w:t xml:space="preserve">. </w:t>
      </w:r>
      <w:r w:rsidR="00F855BA" w:rsidRPr="00F855BA">
        <w:rPr>
          <w:lang w:val="en-AU"/>
        </w:rPr>
        <w:t>In 2017</w:t>
      </w:r>
      <w:r w:rsidR="009E2FEC" w:rsidRPr="00F855BA">
        <w:rPr>
          <w:lang w:val="en-AU"/>
        </w:rPr>
        <w:t>, worldwide consumption of fresh and</w:t>
      </w:r>
      <w:r w:rsidR="00F855BA" w:rsidRPr="00F855BA">
        <w:rPr>
          <w:lang w:val="en-AU"/>
        </w:rPr>
        <w:t xml:space="preserve"> processed potatoes was about 33</w:t>
      </w:r>
      <w:r w:rsidR="009E2FEC" w:rsidRPr="00F855BA">
        <w:rPr>
          <w:lang w:val="en-AU"/>
        </w:rPr>
        <w:t xml:space="preserve"> kg/person/year with higher consumption in Austr</w:t>
      </w:r>
      <w:r w:rsidR="00F855BA" w:rsidRPr="00F855BA">
        <w:rPr>
          <w:lang w:val="en-AU"/>
        </w:rPr>
        <w:t>alia and New Zealand at about 47</w:t>
      </w:r>
      <w:r w:rsidR="009E2FEC" w:rsidRPr="00F855BA">
        <w:rPr>
          <w:lang w:val="en-AU"/>
        </w:rPr>
        <w:t xml:space="preserve"> kg/person/year.</w:t>
      </w:r>
    </w:p>
    <w:p w14:paraId="3418DCBB" w14:textId="77777777" w:rsidR="009E2FEC" w:rsidRPr="005275DC" w:rsidRDefault="009E2FEC" w:rsidP="009E2FEC">
      <w:pPr>
        <w:rPr>
          <w:color w:val="FF0000"/>
          <w:lang w:val="en-AU"/>
        </w:rPr>
      </w:pPr>
    </w:p>
    <w:p w14:paraId="38D8BB10" w14:textId="0A62D944" w:rsidR="009E2FEC" w:rsidRPr="005275DC" w:rsidRDefault="009E2FEC" w:rsidP="009E2FEC">
      <w:pPr>
        <w:rPr>
          <w:color w:val="FF0000"/>
          <w:lang w:val="en-AU"/>
        </w:rPr>
      </w:pPr>
      <w:r w:rsidRPr="00300A8A">
        <w:rPr>
          <w:lang w:val="en-AU"/>
        </w:rPr>
        <w:t>Potato is not a major c</w:t>
      </w:r>
      <w:r w:rsidR="005D499F" w:rsidRPr="00300A8A">
        <w:rPr>
          <w:lang w:val="en-AU"/>
        </w:rPr>
        <w:t>rop in Australia and New Zealand, with</w:t>
      </w:r>
      <w:r w:rsidRPr="00300A8A">
        <w:rPr>
          <w:lang w:val="en-AU"/>
        </w:rPr>
        <w:t xml:space="preserve"> </w:t>
      </w:r>
      <w:r w:rsidR="00300A8A" w:rsidRPr="00300A8A">
        <w:rPr>
          <w:lang w:val="en-AU"/>
        </w:rPr>
        <w:t xml:space="preserve">production around </w:t>
      </w:r>
      <w:r w:rsidRPr="00300A8A">
        <w:rPr>
          <w:lang w:val="en-AU"/>
        </w:rPr>
        <w:t xml:space="preserve">1.2 million tonnes and </w:t>
      </w:r>
      <w:r w:rsidR="000A26EC" w:rsidRPr="00300A8A">
        <w:rPr>
          <w:lang w:val="en-AU"/>
        </w:rPr>
        <w:t>0.5 million</w:t>
      </w:r>
      <w:r w:rsidRPr="00300A8A">
        <w:rPr>
          <w:lang w:val="en-AU"/>
        </w:rPr>
        <w:t xml:space="preserve"> tonnes</w:t>
      </w:r>
      <w:r w:rsidR="00300A8A" w:rsidRPr="00300A8A">
        <w:rPr>
          <w:lang w:val="en-AU"/>
        </w:rPr>
        <w:t xml:space="preserve"> in 2018,</w:t>
      </w:r>
      <w:r w:rsidR="00CE767F" w:rsidRPr="00300A8A">
        <w:rPr>
          <w:lang w:val="en-AU"/>
        </w:rPr>
        <w:t xml:space="preserve"> </w:t>
      </w:r>
      <w:r w:rsidRPr="00300A8A">
        <w:rPr>
          <w:lang w:val="en-AU"/>
        </w:rPr>
        <w:t>respectively</w:t>
      </w:r>
      <w:r w:rsidRPr="003C14C3">
        <w:rPr>
          <w:lang w:val="en-AU"/>
        </w:rPr>
        <w:t xml:space="preserve">. </w:t>
      </w:r>
      <w:r w:rsidR="00300A8A" w:rsidRPr="003C14C3">
        <w:rPr>
          <w:lang w:val="en-AU"/>
        </w:rPr>
        <w:t>In 2017</w:t>
      </w:r>
      <w:r w:rsidR="00CD54E4" w:rsidRPr="003C14C3">
        <w:rPr>
          <w:lang w:val="en-AU"/>
        </w:rPr>
        <w:t xml:space="preserve">, </w:t>
      </w:r>
      <w:r w:rsidR="00300A8A" w:rsidRPr="003C14C3">
        <w:rPr>
          <w:lang w:val="en-AU"/>
        </w:rPr>
        <w:t>Australia exported 45</w:t>
      </w:r>
      <w:r w:rsidRPr="003C14C3">
        <w:rPr>
          <w:lang w:val="en-AU"/>
        </w:rPr>
        <w:t>,</w:t>
      </w:r>
      <w:r w:rsidR="004D154E" w:rsidRPr="003C14C3">
        <w:rPr>
          <w:lang w:val="en-AU"/>
        </w:rPr>
        <w:t>000</w:t>
      </w:r>
      <w:r w:rsidRPr="003C14C3">
        <w:rPr>
          <w:lang w:val="en-AU"/>
        </w:rPr>
        <w:t xml:space="preserve"> tonnes and imported about 1</w:t>
      </w:r>
      <w:r w:rsidR="00300A8A" w:rsidRPr="003C14C3">
        <w:rPr>
          <w:lang w:val="en-AU"/>
        </w:rPr>
        <w:t>54</w:t>
      </w:r>
      <w:r w:rsidRPr="003C14C3">
        <w:rPr>
          <w:lang w:val="en-AU"/>
        </w:rPr>
        <w:t>,</w:t>
      </w:r>
      <w:r w:rsidR="004D154E" w:rsidRPr="003C14C3">
        <w:rPr>
          <w:lang w:val="en-AU"/>
        </w:rPr>
        <w:t>000</w:t>
      </w:r>
      <w:r w:rsidRPr="003C14C3">
        <w:rPr>
          <w:lang w:val="en-AU"/>
        </w:rPr>
        <w:t xml:space="preserve"> tonnes of potatoes and potato products. In </w:t>
      </w:r>
      <w:r w:rsidR="00B14C0A" w:rsidRPr="003C14C3">
        <w:rPr>
          <w:lang w:val="en-AU"/>
        </w:rPr>
        <w:t xml:space="preserve">the same time period, </w:t>
      </w:r>
      <w:r w:rsidRPr="003C14C3">
        <w:rPr>
          <w:lang w:val="en-AU"/>
        </w:rPr>
        <w:t xml:space="preserve">New Zealand exported about </w:t>
      </w:r>
      <w:r w:rsidR="00300A8A" w:rsidRPr="003C14C3">
        <w:rPr>
          <w:lang w:val="en-AU"/>
        </w:rPr>
        <w:t>113</w:t>
      </w:r>
      <w:r w:rsidR="003C14C3" w:rsidRPr="003C14C3">
        <w:rPr>
          <w:lang w:val="en-AU"/>
        </w:rPr>
        <w:t>,000 tonnes and imported about 40</w:t>
      </w:r>
      <w:r w:rsidRPr="003C14C3">
        <w:rPr>
          <w:lang w:val="en-AU"/>
        </w:rPr>
        <w:t>,</w:t>
      </w:r>
      <w:r w:rsidR="003C14C3" w:rsidRPr="003C14C3">
        <w:rPr>
          <w:lang w:val="en-AU"/>
        </w:rPr>
        <w:t>0</w:t>
      </w:r>
      <w:r w:rsidRPr="003C14C3">
        <w:rPr>
          <w:lang w:val="en-AU"/>
        </w:rPr>
        <w:t>00 tonnes of potato</w:t>
      </w:r>
      <w:r w:rsidR="0062055D" w:rsidRPr="003C14C3">
        <w:rPr>
          <w:lang w:val="en-AU"/>
        </w:rPr>
        <w:t xml:space="preserve"> and potato products.</w:t>
      </w:r>
    </w:p>
    <w:p w14:paraId="42D0CF6C" w14:textId="77777777" w:rsidR="0062055D" w:rsidRPr="005275DC" w:rsidRDefault="0062055D" w:rsidP="009E2FEC">
      <w:pPr>
        <w:rPr>
          <w:color w:val="FF0000"/>
          <w:lang w:val="en-AU"/>
        </w:rPr>
      </w:pPr>
    </w:p>
    <w:p w14:paraId="27513A71" w14:textId="6CE92B76" w:rsidR="00781CDF" w:rsidRPr="003C14C3" w:rsidRDefault="000140F9" w:rsidP="009E2FEC">
      <w:pPr>
        <w:rPr>
          <w:lang w:val="en-AU"/>
        </w:rPr>
      </w:pPr>
      <w:r w:rsidRPr="003C14C3">
        <w:rPr>
          <w:lang w:val="en-AU"/>
        </w:rPr>
        <w:t>Whole p</w:t>
      </w:r>
      <w:r w:rsidR="009E2FEC" w:rsidRPr="003C14C3">
        <w:rPr>
          <w:lang w:val="en-AU"/>
        </w:rPr>
        <w:t xml:space="preserve">otatoes are typically cooked before consumption </w:t>
      </w:r>
      <w:r w:rsidRPr="003C14C3">
        <w:rPr>
          <w:lang w:val="en-AU"/>
        </w:rPr>
        <w:t>or</w:t>
      </w:r>
      <w:r w:rsidR="009E2FEC" w:rsidRPr="003C14C3">
        <w:rPr>
          <w:lang w:val="en-AU"/>
        </w:rPr>
        <w:t xml:space="preserve"> are processed into food commodities such as potato </w:t>
      </w:r>
      <w:r w:rsidR="00484D14">
        <w:rPr>
          <w:lang w:val="en-AU"/>
        </w:rPr>
        <w:t>chips (crisps)</w:t>
      </w:r>
      <w:r w:rsidR="009E2FEC" w:rsidRPr="003C14C3">
        <w:rPr>
          <w:lang w:val="en-AU"/>
        </w:rPr>
        <w:t>, pre-cooked French fries</w:t>
      </w:r>
      <w:r w:rsidRPr="003C14C3">
        <w:rPr>
          <w:lang w:val="en-AU"/>
        </w:rPr>
        <w:t xml:space="preserve"> and dehydrated</w:t>
      </w:r>
      <w:r w:rsidR="009E2FEC" w:rsidRPr="003C14C3">
        <w:rPr>
          <w:lang w:val="en-AU"/>
        </w:rPr>
        <w:t xml:space="preserve"> potato </w:t>
      </w:r>
      <w:r w:rsidRPr="003C14C3">
        <w:rPr>
          <w:lang w:val="en-AU"/>
        </w:rPr>
        <w:t>products (diced, flaked or granules)</w:t>
      </w:r>
      <w:r w:rsidR="009E2FEC" w:rsidRPr="003C14C3">
        <w:rPr>
          <w:lang w:val="en-AU"/>
        </w:rPr>
        <w:t xml:space="preserve">. Potato is also used </w:t>
      </w:r>
      <w:r w:rsidRPr="003C14C3">
        <w:rPr>
          <w:lang w:val="en-AU"/>
        </w:rPr>
        <w:t>for the production of industrial starch</w:t>
      </w:r>
      <w:r w:rsidR="009E2FEC" w:rsidRPr="003C14C3">
        <w:rPr>
          <w:lang w:val="en-AU"/>
        </w:rPr>
        <w:t xml:space="preserve"> and alcohol</w:t>
      </w:r>
      <w:r w:rsidRPr="003C14C3">
        <w:rPr>
          <w:lang w:val="en-AU"/>
        </w:rPr>
        <w:t xml:space="preserve">, with the by-products and residues </w:t>
      </w:r>
      <w:r w:rsidR="00E8422A" w:rsidRPr="003C14C3">
        <w:rPr>
          <w:lang w:val="en-AU"/>
        </w:rPr>
        <w:t>having the potential</w:t>
      </w:r>
      <w:r w:rsidR="00095A13" w:rsidRPr="003C14C3">
        <w:rPr>
          <w:lang w:val="en-AU"/>
        </w:rPr>
        <w:t xml:space="preserve"> to be </w:t>
      </w:r>
      <w:r w:rsidRPr="003C14C3">
        <w:rPr>
          <w:lang w:val="en-AU"/>
        </w:rPr>
        <w:t>used to supplement animal feedstock</w:t>
      </w:r>
      <w:r w:rsidR="009E2FEC" w:rsidRPr="003C14C3">
        <w:rPr>
          <w:lang w:val="en-AU"/>
        </w:rPr>
        <w:t xml:space="preserve">. </w:t>
      </w:r>
    </w:p>
    <w:p w14:paraId="5DE17BB7" w14:textId="38A9869E" w:rsidR="009E2FEC" w:rsidRPr="005275DC" w:rsidRDefault="00E8422A" w:rsidP="009E2FEC">
      <w:pPr>
        <w:rPr>
          <w:color w:val="FF0000"/>
          <w:lang w:val="en-AU"/>
        </w:rPr>
      </w:pPr>
      <w:r w:rsidRPr="00344C02">
        <w:rPr>
          <w:lang w:val="en-AU"/>
        </w:rPr>
        <w:t xml:space="preserve">The </w:t>
      </w:r>
      <w:r w:rsidR="007875BC" w:rsidRPr="00344C02">
        <w:rPr>
          <w:lang w:val="en-AU"/>
        </w:rPr>
        <w:t xml:space="preserve">Snowden potato variety </w:t>
      </w:r>
      <w:r w:rsidR="00781CDF" w:rsidRPr="00344C02">
        <w:rPr>
          <w:lang w:val="en-AU"/>
        </w:rPr>
        <w:t xml:space="preserve">chosen by the </w:t>
      </w:r>
      <w:r w:rsidR="00B020BC">
        <w:rPr>
          <w:lang w:val="en-AU"/>
        </w:rPr>
        <w:t>a</w:t>
      </w:r>
      <w:r w:rsidR="00B020BC" w:rsidRPr="00344C02">
        <w:rPr>
          <w:lang w:val="en-AU"/>
        </w:rPr>
        <w:t xml:space="preserve">pplicant </w:t>
      </w:r>
      <w:r w:rsidR="00781CDF" w:rsidRPr="00344C02">
        <w:rPr>
          <w:lang w:val="en-AU"/>
        </w:rPr>
        <w:t xml:space="preserve">for genetic modification </w:t>
      </w:r>
      <w:r w:rsidR="007875BC" w:rsidRPr="00344C02">
        <w:rPr>
          <w:lang w:val="en-AU"/>
        </w:rPr>
        <w:t>is</w:t>
      </w:r>
      <w:r w:rsidR="00781CDF" w:rsidRPr="00344C02">
        <w:rPr>
          <w:lang w:val="en-AU"/>
        </w:rPr>
        <w:t xml:space="preserve"> predominant</w:t>
      </w:r>
      <w:r w:rsidR="004D51C9" w:rsidRPr="00344C02">
        <w:rPr>
          <w:lang w:val="en-AU"/>
        </w:rPr>
        <w:t>ly</w:t>
      </w:r>
      <w:r w:rsidR="00781CDF" w:rsidRPr="00344C02">
        <w:rPr>
          <w:lang w:val="en-AU"/>
        </w:rPr>
        <w:t xml:space="preserve"> use</w:t>
      </w:r>
      <w:r w:rsidR="007875BC" w:rsidRPr="00344C02">
        <w:rPr>
          <w:lang w:val="en-AU"/>
        </w:rPr>
        <w:t>d</w:t>
      </w:r>
      <w:r w:rsidR="00274D9B" w:rsidRPr="00344C02">
        <w:rPr>
          <w:lang w:val="en-AU"/>
        </w:rPr>
        <w:t xml:space="preserve"> </w:t>
      </w:r>
      <w:r w:rsidR="007875BC" w:rsidRPr="00344C02">
        <w:rPr>
          <w:lang w:val="en-AU"/>
        </w:rPr>
        <w:t>to make</w:t>
      </w:r>
      <w:r w:rsidR="00274D9B" w:rsidRPr="00344C02">
        <w:rPr>
          <w:lang w:val="en-AU"/>
        </w:rPr>
        <w:t xml:space="preserve"> </w:t>
      </w:r>
      <w:r w:rsidR="00484D14">
        <w:rPr>
          <w:lang w:val="en-AU"/>
        </w:rPr>
        <w:t>potato chips</w:t>
      </w:r>
      <w:r w:rsidR="007875BC" w:rsidRPr="00344C02">
        <w:rPr>
          <w:lang w:val="en-AU"/>
        </w:rPr>
        <w:t xml:space="preserve"> (CFIA 2016)</w:t>
      </w:r>
      <w:r w:rsidR="00274D9B" w:rsidRPr="00344C02">
        <w:rPr>
          <w:lang w:val="en-AU"/>
        </w:rPr>
        <w:t xml:space="preserve">. </w:t>
      </w:r>
      <w:r w:rsidR="00026692" w:rsidRPr="00344C02">
        <w:rPr>
          <w:lang w:val="en-AU"/>
        </w:rPr>
        <w:t xml:space="preserve">With </w:t>
      </w:r>
      <w:r w:rsidR="00344C02" w:rsidRPr="00344C02">
        <w:rPr>
          <w:lang w:val="en-AU"/>
        </w:rPr>
        <w:t>its</w:t>
      </w:r>
      <w:r w:rsidR="004D51C9" w:rsidRPr="00344C02">
        <w:rPr>
          <w:lang w:val="en-AU"/>
        </w:rPr>
        <w:t xml:space="preserve"> use in the</w:t>
      </w:r>
      <w:r w:rsidR="00E42D22" w:rsidRPr="00344C02">
        <w:rPr>
          <w:lang w:val="en-AU"/>
        </w:rPr>
        <w:t xml:space="preserve"> </w:t>
      </w:r>
      <w:r w:rsidR="00344C02" w:rsidRPr="00344C02">
        <w:rPr>
          <w:lang w:val="en-AU"/>
        </w:rPr>
        <w:t>chipping</w:t>
      </w:r>
      <w:r w:rsidR="004D51C9" w:rsidRPr="00344C02">
        <w:rPr>
          <w:lang w:val="en-AU"/>
        </w:rPr>
        <w:t xml:space="preserve"> market</w:t>
      </w:r>
      <w:r w:rsidR="00026692" w:rsidRPr="00344C02">
        <w:rPr>
          <w:lang w:val="en-AU"/>
        </w:rPr>
        <w:t>,</w:t>
      </w:r>
      <w:r w:rsidR="00E42D22" w:rsidRPr="00344C02">
        <w:rPr>
          <w:lang w:val="en-AU"/>
        </w:rPr>
        <w:t xml:space="preserve"> </w:t>
      </w:r>
      <w:r w:rsidR="00026692" w:rsidRPr="00344C02">
        <w:rPr>
          <w:lang w:val="en-AU"/>
        </w:rPr>
        <w:t>there is</w:t>
      </w:r>
      <w:r w:rsidR="00664D2B" w:rsidRPr="00344C02">
        <w:rPr>
          <w:lang w:val="en-AU"/>
        </w:rPr>
        <w:t xml:space="preserve"> </w:t>
      </w:r>
      <w:r w:rsidR="00E42D22" w:rsidRPr="00344C02">
        <w:rPr>
          <w:lang w:val="en-AU"/>
        </w:rPr>
        <w:t>increase</w:t>
      </w:r>
      <w:r w:rsidR="00026692" w:rsidRPr="00344C02">
        <w:rPr>
          <w:lang w:val="en-AU"/>
        </w:rPr>
        <w:t>d</w:t>
      </w:r>
      <w:r w:rsidR="00E42D22" w:rsidRPr="00344C02">
        <w:rPr>
          <w:lang w:val="en-AU"/>
        </w:rPr>
        <w:t xml:space="preserve"> potential that </w:t>
      </w:r>
      <w:r w:rsidR="00C2754F" w:rsidRPr="00344C02">
        <w:rPr>
          <w:lang w:val="en-AU"/>
        </w:rPr>
        <w:t xml:space="preserve">acrylamide </w:t>
      </w:r>
      <w:r w:rsidR="00026692" w:rsidRPr="00344C02">
        <w:rPr>
          <w:lang w:val="en-AU"/>
        </w:rPr>
        <w:t>will be formed in the final</w:t>
      </w:r>
      <w:r w:rsidR="00E42D22" w:rsidRPr="00344C02">
        <w:rPr>
          <w:lang w:val="en-AU"/>
        </w:rPr>
        <w:t xml:space="preserve"> </w:t>
      </w:r>
      <w:r w:rsidR="00C2754F" w:rsidRPr="00344C02">
        <w:rPr>
          <w:lang w:val="en-AU"/>
        </w:rPr>
        <w:t>potato products</w:t>
      </w:r>
      <w:r w:rsidR="004D51C9" w:rsidRPr="00344C02">
        <w:rPr>
          <w:lang w:val="en-AU"/>
        </w:rPr>
        <w:t xml:space="preserve">. </w:t>
      </w:r>
      <w:r w:rsidR="00344C02" w:rsidRPr="00932E91">
        <w:rPr>
          <w:lang w:val="en-AU"/>
        </w:rPr>
        <w:t>The Snowden potato variety is</w:t>
      </w:r>
      <w:r w:rsidR="00664D2B" w:rsidRPr="00932E91">
        <w:rPr>
          <w:lang w:val="en-AU"/>
        </w:rPr>
        <w:t xml:space="preserve"> </w:t>
      </w:r>
      <w:r w:rsidR="004D51C9" w:rsidRPr="00932E91">
        <w:rPr>
          <w:lang w:val="en-AU"/>
        </w:rPr>
        <w:t xml:space="preserve">also </w:t>
      </w:r>
      <w:r w:rsidR="00664D2B" w:rsidRPr="00932E91">
        <w:rPr>
          <w:lang w:val="en-AU"/>
        </w:rPr>
        <w:t>susceptible to foliar late blight infection</w:t>
      </w:r>
      <w:r w:rsidR="004D51C9" w:rsidRPr="00932E91">
        <w:rPr>
          <w:lang w:val="en-AU"/>
        </w:rPr>
        <w:t>, a problem facing potato growers in North America</w:t>
      </w:r>
      <w:r w:rsidR="00C4402D">
        <w:rPr>
          <w:lang w:val="en-AU"/>
        </w:rPr>
        <w:t xml:space="preserve"> and around the world</w:t>
      </w:r>
      <w:r w:rsidR="00932E91">
        <w:rPr>
          <w:lang w:val="en-AU"/>
        </w:rPr>
        <w:t xml:space="preserve"> (Saville et al., 2016)</w:t>
      </w:r>
      <w:r w:rsidR="00664D2B" w:rsidRPr="00932E91">
        <w:rPr>
          <w:lang w:val="en-AU"/>
        </w:rPr>
        <w:t>.</w:t>
      </w:r>
      <w:r w:rsidR="00781CDF" w:rsidRPr="00932E91">
        <w:rPr>
          <w:lang w:val="en-AU"/>
        </w:rPr>
        <w:t xml:space="preserve"> </w:t>
      </w:r>
      <w:r w:rsidR="00664D2B" w:rsidRPr="007E3DE1">
        <w:rPr>
          <w:lang w:val="en-AU"/>
        </w:rPr>
        <w:t>A</w:t>
      </w:r>
      <w:r w:rsidR="00026692" w:rsidRPr="007E3DE1">
        <w:rPr>
          <w:lang w:val="en-AU"/>
        </w:rPr>
        <w:t xml:space="preserve"> genetic modification process was chosen to address these </w:t>
      </w:r>
      <w:r w:rsidR="00026692" w:rsidRPr="007E3DE1">
        <w:rPr>
          <w:lang w:val="en-AU"/>
        </w:rPr>
        <w:lastRenderedPageBreak/>
        <w:t>issues because</w:t>
      </w:r>
      <w:r w:rsidR="007E3DE1" w:rsidRPr="007E3DE1">
        <w:rPr>
          <w:lang w:val="en-AU"/>
        </w:rPr>
        <w:t xml:space="preserve"> the Snowden variety is infertile</w:t>
      </w:r>
      <w:r w:rsidR="007E3DE1" w:rsidRPr="007E3DE1">
        <w:rPr>
          <w:rStyle w:val="FootnoteReference"/>
          <w:lang w:val="en-AU"/>
        </w:rPr>
        <w:footnoteReference w:id="4"/>
      </w:r>
      <w:r w:rsidR="00781CDF" w:rsidRPr="007E3DE1">
        <w:rPr>
          <w:lang w:val="en-AU"/>
        </w:rPr>
        <w:t xml:space="preserve"> </w:t>
      </w:r>
      <w:r w:rsidR="007E3DE1" w:rsidRPr="007E3DE1">
        <w:rPr>
          <w:lang w:val="en-AU"/>
        </w:rPr>
        <w:t xml:space="preserve">and </w:t>
      </w:r>
      <w:r w:rsidR="00026692" w:rsidRPr="007E3DE1">
        <w:rPr>
          <w:lang w:val="en-AU"/>
        </w:rPr>
        <w:t xml:space="preserve">therefore </w:t>
      </w:r>
      <w:r w:rsidR="00781CDF" w:rsidRPr="007E3DE1">
        <w:rPr>
          <w:lang w:val="en-AU"/>
        </w:rPr>
        <w:t xml:space="preserve">standard crossbreeding </w:t>
      </w:r>
      <w:r w:rsidR="00664D2B" w:rsidRPr="007E3DE1">
        <w:rPr>
          <w:lang w:val="en-AU"/>
        </w:rPr>
        <w:t>cannot be performed</w:t>
      </w:r>
      <w:r w:rsidR="004D51C9" w:rsidRPr="007E3DE1">
        <w:rPr>
          <w:lang w:val="en-AU"/>
        </w:rPr>
        <w:t xml:space="preserve"> in </w:t>
      </w:r>
      <w:r w:rsidR="007E3DE1" w:rsidRPr="007E3DE1">
        <w:rPr>
          <w:lang w:val="en-AU"/>
        </w:rPr>
        <w:t>this variety</w:t>
      </w:r>
      <w:r w:rsidR="00781CDF" w:rsidRPr="007E3DE1">
        <w:rPr>
          <w:lang w:val="en-AU"/>
        </w:rPr>
        <w:t>.</w:t>
      </w:r>
    </w:p>
    <w:p w14:paraId="579DAE91" w14:textId="77777777" w:rsidR="00E8422A" w:rsidRPr="005275DC" w:rsidRDefault="00E8422A" w:rsidP="009E2FEC">
      <w:pPr>
        <w:rPr>
          <w:color w:val="FF0000"/>
          <w:lang w:val="en-AU"/>
        </w:rPr>
      </w:pPr>
    </w:p>
    <w:p w14:paraId="753F8333" w14:textId="64293C4C" w:rsidR="000F3423" w:rsidRPr="005275DC" w:rsidRDefault="009E2FEC" w:rsidP="00D522CE">
      <w:pPr>
        <w:rPr>
          <w:rFonts w:cs="Arial"/>
          <w:b/>
          <w:bCs/>
          <w:color w:val="FF0000"/>
          <w:sz w:val="28"/>
          <w:szCs w:val="22"/>
          <w:lang w:bidi="ar-SA"/>
        </w:rPr>
      </w:pPr>
      <w:r w:rsidRPr="007E3DE1">
        <w:rPr>
          <w:lang w:val="en-AU"/>
        </w:rPr>
        <w:t xml:space="preserve">Potato has a long history of safe use as food. Potato and other members of the Solanaceae family, such as tomatoes and eggplants, naturally </w:t>
      </w:r>
      <w:r w:rsidR="00253798" w:rsidRPr="007E3DE1">
        <w:rPr>
          <w:lang w:val="en-AU"/>
        </w:rPr>
        <w:t xml:space="preserve">produce a pesticidal group of compounds called </w:t>
      </w:r>
      <w:r w:rsidRPr="007E3DE1">
        <w:rPr>
          <w:lang w:val="en-AU"/>
        </w:rPr>
        <w:t>glycoalkaloids</w:t>
      </w:r>
      <w:r w:rsidR="000B141B" w:rsidRPr="007E3DE1">
        <w:rPr>
          <w:lang w:val="en-AU"/>
        </w:rPr>
        <w:t xml:space="preserve"> (GA</w:t>
      </w:r>
      <w:r w:rsidR="007E3DE1">
        <w:rPr>
          <w:lang w:val="en-AU"/>
        </w:rPr>
        <w:t>s</w:t>
      </w:r>
      <w:r w:rsidR="000B141B" w:rsidRPr="007E3DE1">
        <w:rPr>
          <w:lang w:val="en-AU"/>
        </w:rPr>
        <w:t>),</w:t>
      </w:r>
      <w:r w:rsidRPr="007E3DE1">
        <w:rPr>
          <w:lang w:val="en-AU"/>
        </w:rPr>
        <w:t xml:space="preserve"> which </w:t>
      </w:r>
      <w:r w:rsidR="00253798" w:rsidRPr="007E3DE1">
        <w:rPr>
          <w:lang w:val="en-AU"/>
        </w:rPr>
        <w:t xml:space="preserve">can be </w:t>
      </w:r>
      <w:r w:rsidRPr="007E3DE1">
        <w:rPr>
          <w:lang w:val="en-AU"/>
        </w:rPr>
        <w:t>toxic to humans if consumed in high quantities</w:t>
      </w:r>
      <w:r w:rsidR="000B141B" w:rsidRPr="007E3DE1">
        <w:rPr>
          <w:lang w:val="en-AU"/>
        </w:rPr>
        <w:t xml:space="preserve"> (greater than 1 mg GA per kg bodyweight)</w:t>
      </w:r>
      <w:r w:rsidRPr="007E3DE1">
        <w:rPr>
          <w:lang w:val="en-AU"/>
        </w:rPr>
        <w:t>. H</w:t>
      </w:r>
      <w:r w:rsidR="00253798" w:rsidRPr="007E3DE1">
        <w:rPr>
          <w:lang w:val="en-AU"/>
        </w:rPr>
        <w:t>owever, h</w:t>
      </w:r>
      <w:r w:rsidRPr="007E3DE1">
        <w:rPr>
          <w:lang w:val="en-AU"/>
        </w:rPr>
        <w:t xml:space="preserve">umans are rarely exposed to </w:t>
      </w:r>
      <w:r w:rsidR="00095A13" w:rsidRPr="007E3DE1">
        <w:rPr>
          <w:lang w:val="en-AU"/>
        </w:rPr>
        <w:t xml:space="preserve">such </w:t>
      </w:r>
      <w:r w:rsidRPr="007E3DE1">
        <w:rPr>
          <w:lang w:val="en-AU"/>
        </w:rPr>
        <w:t xml:space="preserve">high levels of </w:t>
      </w:r>
      <w:r w:rsidR="00E10E20">
        <w:rPr>
          <w:lang w:val="en-AU"/>
        </w:rPr>
        <w:t>GA</w:t>
      </w:r>
      <w:r w:rsidRPr="007E3DE1">
        <w:rPr>
          <w:lang w:val="en-AU"/>
        </w:rPr>
        <w:t>. A maximum limit of 20</w:t>
      </w:r>
      <w:r w:rsidR="000B141B" w:rsidRPr="007E3DE1">
        <w:rPr>
          <w:lang w:val="en-AU"/>
        </w:rPr>
        <w:t>0</w:t>
      </w:r>
      <w:r w:rsidRPr="007E3DE1">
        <w:rPr>
          <w:lang w:val="en-AU"/>
        </w:rPr>
        <w:t xml:space="preserve"> mg/</w:t>
      </w:r>
      <w:r w:rsidR="000B141B" w:rsidRPr="007E3DE1">
        <w:rPr>
          <w:lang w:val="en-AU"/>
        </w:rPr>
        <w:t>kg</w:t>
      </w:r>
      <w:r w:rsidRPr="007E3DE1">
        <w:rPr>
          <w:lang w:val="en-AU"/>
        </w:rPr>
        <w:t xml:space="preserve"> fresh </w:t>
      </w:r>
      <w:r w:rsidR="000B141B" w:rsidRPr="007E3DE1">
        <w:rPr>
          <w:lang w:val="en-AU"/>
        </w:rPr>
        <w:t>potato</w:t>
      </w:r>
      <w:r w:rsidR="00095A13" w:rsidRPr="007E3DE1">
        <w:rPr>
          <w:lang w:val="en-AU"/>
        </w:rPr>
        <w:t xml:space="preserve"> is the widely accepted safe</w:t>
      </w:r>
      <w:r w:rsidRPr="007E3DE1">
        <w:rPr>
          <w:lang w:val="en-AU"/>
        </w:rPr>
        <w:t xml:space="preserve"> limit for total </w:t>
      </w:r>
      <w:r w:rsidR="000B141B" w:rsidRPr="007E3DE1">
        <w:rPr>
          <w:lang w:val="en-AU"/>
        </w:rPr>
        <w:t>GA</w:t>
      </w:r>
      <w:r w:rsidRPr="007E3DE1">
        <w:rPr>
          <w:lang w:val="en-AU"/>
        </w:rPr>
        <w:t xml:space="preserve"> in registered potato varieties. Proper storage conditions and peeling the potato before use help reduce levels of </w:t>
      </w:r>
      <w:r w:rsidR="000B141B" w:rsidRPr="007E3DE1">
        <w:rPr>
          <w:lang w:val="en-AU"/>
        </w:rPr>
        <w:t>GA.</w:t>
      </w:r>
      <w:bookmarkStart w:id="44" w:name="_Toc454886832"/>
    </w:p>
    <w:p w14:paraId="74D21880" w14:textId="2EF3BE0F" w:rsidR="00D154AB" w:rsidRPr="007E3DE1" w:rsidRDefault="00D154AB" w:rsidP="00523875">
      <w:pPr>
        <w:pStyle w:val="Heading2"/>
      </w:pPr>
      <w:bookmarkStart w:id="45" w:name="_Toc38956935"/>
      <w:r w:rsidRPr="007E3DE1">
        <w:t>2.2</w:t>
      </w:r>
      <w:r w:rsidRPr="007E3DE1">
        <w:tab/>
        <w:t>Donor organisms</w:t>
      </w:r>
      <w:bookmarkEnd w:id="44"/>
      <w:bookmarkEnd w:id="45"/>
    </w:p>
    <w:p w14:paraId="3B02EF05" w14:textId="25AFE444" w:rsidR="00D154AB" w:rsidRPr="007E3DE1" w:rsidRDefault="00D154AB" w:rsidP="00DD629F">
      <w:pPr>
        <w:pStyle w:val="Heading3"/>
      </w:pPr>
      <w:bookmarkStart w:id="46" w:name="_Toc454886833"/>
      <w:bookmarkStart w:id="47" w:name="_Toc488842324"/>
      <w:bookmarkStart w:id="48" w:name="_Toc488842434"/>
      <w:bookmarkStart w:id="49" w:name="_Toc38956936"/>
      <w:r w:rsidRPr="007E3DE1">
        <w:t xml:space="preserve">2.2.1 </w:t>
      </w:r>
      <w:r w:rsidRPr="007E3DE1">
        <w:tab/>
      </w:r>
      <w:r w:rsidRPr="007E3DE1">
        <w:rPr>
          <w:i/>
        </w:rPr>
        <w:t>Solanum tuberosum</w:t>
      </w:r>
      <w:bookmarkEnd w:id="46"/>
      <w:bookmarkEnd w:id="47"/>
      <w:bookmarkEnd w:id="48"/>
      <w:bookmarkEnd w:id="49"/>
    </w:p>
    <w:p w14:paraId="2D6445E4" w14:textId="547CBD82" w:rsidR="00D154AB" w:rsidRPr="005275DC" w:rsidRDefault="00765409" w:rsidP="00D154AB">
      <w:pPr>
        <w:rPr>
          <w:color w:val="FF0000"/>
        </w:rPr>
      </w:pPr>
      <w:r w:rsidRPr="00B9601B">
        <w:t xml:space="preserve">The majority of the introduced DNA sequences </w:t>
      </w:r>
      <w:r w:rsidR="008D140C" w:rsidRPr="00B9601B">
        <w:t xml:space="preserve">are derived from </w:t>
      </w:r>
      <w:r w:rsidRPr="00B9601B">
        <w:rPr>
          <w:i/>
        </w:rPr>
        <w:t>S. tuberosum</w:t>
      </w:r>
      <w:r w:rsidRPr="00B9601B">
        <w:t>, variety Ranger Russet.</w:t>
      </w:r>
      <w:r w:rsidRPr="005275DC">
        <w:rPr>
          <w:color w:val="FF0000"/>
        </w:rPr>
        <w:t xml:space="preserve"> </w:t>
      </w:r>
      <w:r w:rsidRPr="007F4A99">
        <w:t xml:space="preserve">This potato variety was </w:t>
      </w:r>
      <w:r w:rsidR="00984BB6" w:rsidRPr="007F4A99">
        <w:t xml:space="preserve">commercially </w:t>
      </w:r>
      <w:r w:rsidRPr="007F4A99">
        <w:t>released by the USDA</w:t>
      </w:r>
      <w:r w:rsidR="007F4A99" w:rsidRPr="007F4A99">
        <w:t xml:space="preserve"> and Agricultural Experiment</w:t>
      </w:r>
      <w:r w:rsidRPr="007F4A99">
        <w:t xml:space="preserve"> </w:t>
      </w:r>
      <w:r w:rsidR="007F4A99" w:rsidRPr="007F4A99">
        <w:t xml:space="preserve">Stations </w:t>
      </w:r>
      <w:r w:rsidR="00484D14">
        <w:t>in 1991</w:t>
      </w:r>
      <w:r w:rsidRPr="007F4A99">
        <w:t xml:space="preserve"> </w:t>
      </w:r>
      <w:r w:rsidR="00126B54" w:rsidRPr="007F4A99">
        <w:t xml:space="preserve">and </w:t>
      </w:r>
      <w:r w:rsidRPr="007F4A99">
        <w:t xml:space="preserve">has </w:t>
      </w:r>
      <w:r w:rsidR="007F4A99">
        <w:t xml:space="preserve">therefore </w:t>
      </w:r>
      <w:r w:rsidRPr="007F4A99">
        <w:t>been in the food chain for</w:t>
      </w:r>
      <w:r w:rsidR="007F4A99" w:rsidRPr="007F4A99">
        <w:t xml:space="preserve"> almost 30</w:t>
      </w:r>
      <w:r w:rsidRPr="007F4A99">
        <w:t xml:space="preserve"> years</w:t>
      </w:r>
      <w:r w:rsidR="007F4A99">
        <w:t xml:space="preserve"> (Pavek et al., 1992</w:t>
      </w:r>
      <w:r w:rsidR="007F4A99" w:rsidRPr="00100286">
        <w:t>)</w:t>
      </w:r>
      <w:r w:rsidRPr="00100286">
        <w:t xml:space="preserve">. </w:t>
      </w:r>
      <w:r w:rsidR="00126B54" w:rsidRPr="00100286">
        <w:t>DNA s</w:t>
      </w:r>
      <w:r w:rsidR="00770693" w:rsidRPr="00100286">
        <w:t>equences from this source include</w:t>
      </w:r>
      <w:r w:rsidR="001D2808" w:rsidRPr="00100286">
        <w:t xml:space="preserve"> the ADP glucose p</w:t>
      </w:r>
      <w:r w:rsidRPr="00100286">
        <w:t>yrophosphorylase gene promoter (</w:t>
      </w:r>
      <w:r w:rsidRPr="00100286">
        <w:rPr>
          <w:i/>
        </w:rPr>
        <w:t>pAgp)</w:t>
      </w:r>
      <w:r w:rsidRPr="00100286">
        <w:t xml:space="preserve"> and the granule-bound starch synthase promoter (p</w:t>
      </w:r>
      <w:r w:rsidRPr="00100286">
        <w:rPr>
          <w:i/>
        </w:rPr>
        <w:t>Gbss</w:t>
      </w:r>
      <w:r w:rsidRPr="00100286">
        <w:t>), the</w:t>
      </w:r>
      <w:r w:rsidR="00C033AE" w:rsidRPr="00100286">
        <w:t xml:space="preserve"> </w:t>
      </w:r>
      <w:r w:rsidR="00C033AE" w:rsidRPr="00100286">
        <w:rPr>
          <w:i/>
        </w:rPr>
        <w:t>Asn1</w:t>
      </w:r>
      <w:r w:rsidR="00C033AE" w:rsidRPr="00100286">
        <w:t xml:space="preserve">, </w:t>
      </w:r>
      <w:r w:rsidRPr="00100286">
        <w:rPr>
          <w:i/>
        </w:rPr>
        <w:t>PhL</w:t>
      </w:r>
      <w:r w:rsidRPr="00100286">
        <w:t xml:space="preserve">, </w:t>
      </w:r>
      <w:r w:rsidRPr="00100286">
        <w:rPr>
          <w:i/>
        </w:rPr>
        <w:t>R1</w:t>
      </w:r>
      <w:r w:rsidRPr="00100286">
        <w:t xml:space="preserve"> and </w:t>
      </w:r>
      <w:r w:rsidR="00C033AE" w:rsidRPr="00100286">
        <w:rPr>
          <w:i/>
        </w:rPr>
        <w:t>Vlnv</w:t>
      </w:r>
      <w:r w:rsidRPr="00100286">
        <w:t xml:space="preserve"> </w:t>
      </w:r>
      <w:r w:rsidR="0024057E">
        <w:t>DNA sequences</w:t>
      </w:r>
      <w:r w:rsidRPr="00100286">
        <w:t xml:space="preserve">, </w:t>
      </w:r>
      <w:r w:rsidR="00F135C3" w:rsidRPr="00100286">
        <w:t xml:space="preserve">some of </w:t>
      </w:r>
      <w:r w:rsidR="004934EE" w:rsidRPr="00100286">
        <w:t xml:space="preserve">the </w:t>
      </w:r>
      <w:r w:rsidRPr="00100286">
        <w:t xml:space="preserve">Left and Right Border region and </w:t>
      </w:r>
      <w:r w:rsidRPr="004B0F39">
        <w:t xml:space="preserve">spacer DNA </w:t>
      </w:r>
      <w:r w:rsidR="004934EE" w:rsidRPr="004B0F39">
        <w:t xml:space="preserve">sequences </w:t>
      </w:r>
      <w:r w:rsidRPr="004B0F39">
        <w:t>(see Table</w:t>
      </w:r>
      <w:r w:rsidR="00C44FD2" w:rsidRPr="004B0F39">
        <w:t>s</w:t>
      </w:r>
      <w:r w:rsidRPr="004B0F39">
        <w:t xml:space="preserve"> </w:t>
      </w:r>
      <w:r w:rsidR="00133C42" w:rsidRPr="004B0F39">
        <w:t>3</w:t>
      </w:r>
      <w:r w:rsidR="004934EE" w:rsidRPr="004B0F39">
        <w:t xml:space="preserve"> </w:t>
      </w:r>
      <w:r w:rsidR="00C44FD2" w:rsidRPr="004B0F39">
        <w:t xml:space="preserve">and </w:t>
      </w:r>
      <w:r w:rsidR="00133C42" w:rsidRPr="004B0F39">
        <w:t>5</w:t>
      </w:r>
      <w:r w:rsidR="00C44FD2" w:rsidRPr="004B0F39">
        <w:t xml:space="preserve"> </w:t>
      </w:r>
      <w:r w:rsidR="004934EE" w:rsidRPr="004B0F39">
        <w:t xml:space="preserve">in Section </w:t>
      </w:r>
      <w:r w:rsidR="00C44FD2" w:rsidRPr="004B0F39">
        <w:t>3.2</w:t>
      </w:r>
      <w:r w:rsidRPr="004B0F39">
        <w:t xml:space="preserve">). </w:t>
      </w:r>
      <w:r w:rsidR="004934EE" w:rsidRPr="004B0F39">
        <w:t>I</w:t>
      </w:r>
      <w:r w:rsidRPr="004B0F39">
        <w:t xml:space="preserve">ntervening </w:t>
      </w:r>
      <w:r w:rsidRPr="00100286">
        <w:t xml:space="preserve">DNA sequences were also derived from </w:t>
      </w:r>
      <w:r w:rsidRPr="00100286">
        <w:rPr>
          <w:i/>
        </w:rPr>
        <w:t>S. tuberosum</w:t>
      </w:r>
      <w:r w:rsidR="00B020BC">
        <w:t xml:space="preserve"> (</w:t>
      </w:r>
      <w:r w:rsidR="004934EE" w:rsidRPr="00100286">
        <w:t>variety unspecified</w:t>
      </w:r>
      <w:r w:rsidR="00B020BC">
        <w:t>)</w:t>
      </w:r>
      <w:r w:rsidR="004934EE" w:rsidRPr="00100286">
        <w:t>.</w:t>
      </w:r>
    </w:p>
    <w:p w14:paraId="544DBC70" w14:textId="398AA762" w:rsidR="00D154AB" w:rsidRPr="003F59D6" w:rsidRDefault="00D154AB" w:rsidP="00BD7646">
      <w:pPr>
        <w:pStyle w:val="Heading3"/>
      </w:pPr>
      <w:bookmarkStart w:id="50" w:name="_Toc454886834"/>
      <w:bookmarkStart w:id="51" w:name="_Toc488842325"/>
      <w:bookmarkStart w:id="52" w:name="_Toc488842435"/>
      <w:bookmarkStart w:id="53" w:name="_Toc38956937"/>
      <w:r w:rsidRPr="003F59D6">
        <w:t xml:space="preserve">2.2.2 </w:t>
      </w:r>
      <w:r w:rsidRPr="003F59D6">
        <w:tab/>
      </w:r>
      <w:r w:rsidRPr="003F59D6">
        <w:rPr>
          <w:i/>
        </w:rPr>
        <w:t>Solanum verrucosum</w:t>
      </w:r>
      <w:bookmarkEnd w:id="50"/>
      <w:bookmarkEnd w:id="51"/>
      <w:bookmarkEnd w:id="52"/>
      <w:bookmarkEnd w:id="53"/>
    </w:p>
    <w:p w14:paraId="2064E989" w14:textId="0C558A38" w:rsidR="005A05B8" w:rsidRPr="003F59D6" w:rsidRDefault="00770693" w:rsidP="00D154AB">
      <w:r w:rsidRPr="003F59D6">
        <w:t xml:space="preserve">The </w:t>
      </w:r>
      <w:r w:rsidRPr="003F59D6">
        <w:rPr>
          <w:i/>
        </w:rPr>
        <w:t>Ppo5</w:t>
      </w:r>
      <w:r w:rsidRPr="003F59D6">
        <w:t xml:space="preserve"> </w:t>
      </w:r>
      <w:r w:rsidR="0024057E">
        <w:t>DNA sequences</w:t>
      </w:r>
      <w:r w:rsidRPr="003F59D6">
        <w:t xml:space="preserve"> were derived from </w:t>
      </w:r>
      <w:r w:rsidRPr="003F59D6">
        <w:rPr>
          <w:i/>
        </w:rPr>
        <w:t>S. verrucosum</w:t>
      </w:r>
      <w:r w:rsidRPr="003F59D6">
        <w:t xml:space="preserve">. </w:t>
      </w:r>
      <w:r w:rsidR="003D4589" w:rsidRPr="003F59D6">
        <w:t xml:space="preserve">This is </w:t>
      </w:r>
      <w:r w:rsidRPr="003F59D6">
        <w:t>a wild, edible species of potato from Mexico</w:t>
      </w:r>
      <w:r w:rsidR="003D4589" w:rsidRPr="003F59D6">
        <w:t xml:space="preserve"> </w:t>
      </w:r>
      <w:r w:rsidR="00770D2C" w:rsidRPr="003F59D6">
        <w:t>that</w:t>
      </w:r>
      <w:r w:rsidRPr="003F59D6">
        <w:t xml:space="preserve"> </w:t>
      </w:r>
      <w:r w:rsidR="003D4589" w:rsidRPr="003F59D6">
        <w:t xml:space="preserve">has been used as a bridging species for the conventional breeding of desirable traits into the domesticated </w:t>
      </w:r>
      <w:r w:rsidR="003D4589" w:rsidRPr="003F59D6">
        <w:rPr>
          <w:i/>
        </w:rPr>
        <w:t>S. tuberosum</w:t>
      </w:r>
      <w:r w:rsidR="003D4589" w:rsidRPr="003F59D6">
        <w:t xml:space="preserve"> potato</w:t>
      </w:r>
      <w:r w:rsidRPr="003F59D6">
        <w:t>.</w:t>
      </w:r>
    </w:p>
    <w:p w14:paraId="7E24DA5A" w14:textId="762839B3" w:rsidR="005A05B8" w:rsidRPr="003F59D6" w:rsidRDefault="005A05B8" w:rsidP="00BD7646">
      <w:pPr>
        <w:pStyle w:val="Heading3"/>
      </w:pPr>
      <w:bookmarkStart w:id="54" w:name="_Toc488842326"/>
      <w:bookmarkStart w:id="55" w:name="_Toc488842436"/>
      <w:bookmarkStart w:id="56" w:name="_Toc38956938"/>
      <w:r w:rsidRPr="003F59D6">
        <w:t>2.2.3</w:t>
      </w:r>
      <w:r w:rsidRPr="003F59D6">
        <w:tab/>
      </w:r>
      <w:r w:rsidRPr="003F59D6">
        <w:rPr>
          <w:i/>
        </w:rPr>
        <w:t>Solanum venturii</w:t>
      </w:r>
      <w:bookmarkEnd w:id="54"/>
      <w:bookmarkEnd w:id="55"/>
      <w:bookmarkEnd w:id="56"/>
    </w:p>
    <w:p w14:paraId="5B923C6F" w14:textId="48E8C665" w:rsidR="002E398A" w:rsidRPr="005275DC" w:rsidRDefault="00095B02" w:rsidP="00D154AB">
      <w:pPr>
        <w:rPr>
          <w:color w:val="FF0000"/>
        </w:rPr>
      </w:pPr>
      <w:r w:rsidRPr="003F59D6">
        <w:t xml:space="preserve">The </w:t>
      </w:r>
      <w:r w:rsidRPr="003F59D6">
        <w:rPr>
          <w:i/>
        </w:rPr>
        <w:t>Rpi-vnt1</w:t>
      </w:r>
      <w:r w:rsidRPr="003F59D6">
        <w:t xml:space="preserve"> promoter, gene and t</w:t>
      </w:r>
      <w:r w:rsidR="000C1CA2" w:rsidRPr="003F59D6">
        <w:t xml:space="preserve">ermination sequence are derived from </w:t>
      </w:r>
      <w:r w:rsidR="000C1CA2" w:rsidRPr="003F59D6">
        <w:rPr>
          <w:i/>
        </w:rPr>
        <w:t>S. venturii</w:t>
      </w:r>
      <w:r w:rsidR="000C1CA2" w:rsidRPr="003F59D6">
        <w:t>. This is a wild</w:t>
      </w:r>
      <w:r w:rsidR="00C033AE" w:rsidRPr="003F59D6">
        <w:t xml:space="preserve"> </w:t>
      </w:r>
      <w:r w:rsidR="000C1CA2" w:rsidRPr="003F59D6">
        <w:t xml:space="preserve">species of potato </w:t>
      </w:r>
      <w:r w:rsidR="00E60A99" w:rsidRPr="003F59D6">
        <w:t xml:space="preserve">with high resistance to foliar late blight, found in </w:t>
      </w:r>
      <w:r w:rsidR="000C1CA2" w:rsidRPr="003F59D6">
        <w:t>Argentina</w:t>
      </w:r>
      <w:r w:rsidR="00534584" w:rsidRPr="003F59D6">
        <w:t xml:space="preserve"> </w:t>
      </w:r>
      <w:r w:rsidR="00F71A69" w:rsidRPr="003F59D6">
        <w:t>(Hawkes and Hjerting, 1960</w:t>
      </w:r>
      <w:r w:rsidR="00F71A69" w:rsidRPr="00DF060C">
        <w:t>)</w:t>
      </w:r>
      <w:r w:rsidR="00E60A99" w:rsidRPr="00DF060C">
        <w:t xml:space="preserve">. </w:t>
      </w:r>
      <w:r w:rsidR="00C033AE" w:rsidRPr="00DF060C">
        <w:t>T</w:t>
      </w:r>
      <w:r w:rsidR="00FF7EDB" w:rsidRPr="00DF060C">
        <w:t>he late blight resistance gene</w:t>
      </w:r>
      <w:r w:rsidR="00615FC7" w:rsidRPr="00DF060C">
        <w:t xml:space="preserve"> </w:t>
      </w:r>
      <w:r w:rsidR="00FF7EDB" w:rsidRPr="00DF060C">
        <w:rPr>
          <w:i/>
        </w:rPr>
        <w:t>Rpi-vnt1</w:t>
      </w:r>
      <w:r w:rsidR="00FF7EDB" w:rsidRPr="00DF060C">
        <w:t xml:space="preserve"> </w:t>
      </w:r>
      <w:r w:rsidR="00615FC7" w:rsidRPr="00DF060C">
        <w:t>belongs to a family of resistance genes found in many plant</w:t>
      </w:r>
      <w:r w:rsidR="002E398A" w:rsidRPr="00DF060C">
        <w:t xml:space="preserve"> species, including food crops like the potato</w:t>
      </w:r>
      <w:r w:rsidR="003F59D6" w:rsidRPr="00DF060C">
        <w:t xml:space="preserve"> (Marone et al., 2013; Xu et al., 2011)</w:t>
      </w:r>
      <w:r w:rsidR="002E398A" w:rsidRPr="00DF060C">
        <w:t>.</w:t>
      </w:r>
      <w:r w:rsidR="00C033AE" w:rsidRPr="00DF060C">
        <w:t xml:space="preserve"> </w:t>
      </w:r>
      <w:r w:rsidR="00001B00" w:rsidRPr="00DF060C">
        <w:t xml:space="preserve">This diploid species would not produce viable offspring if bred with tetraploid </w:t>
      </w:r>
      <w:r w:rsidR="00001B00" w:rsidRPr="00DF060C">
        <w:rPr>
          <w:i/>
        </w:rPr>
        <w:t>S.</w:t>
      </w:r>
      <w:r w:rsidR="00126B54" w:rsidRPr="00DF060C">
        <w:rPr>
          <w:i/>
        </w:rPr>
        <w:t> </w:t>
      </w:r>
      <w:r w:rsidR="00001B00" w:rsidRPr="00DF060C">
        <w:rPr>
          <w:i/>
        </w:rPr>
        <w:t>tuberosum</w:t>
      </w:r>
      <w:r w:rsidR="00001B00" w:rsidRPr="00DF060C">
        <w:t xml:space="preserve"> varieties.</w:t>
      </w:r>
      <w:r w:rsidR="00C033AE" w:rsidRPr="00DF060C">
        <w:t xml:space="preserve"> </w:t>
      </w:r>
    </w:p>
    <w:p w14:paraId="1A77F775" w14:textId="46BF29DA" w:rsidR="00D154AB" w:rsidRPr="00F55048" w:rsidRDefault="00D154AB" w:rsidP="00A87E88">
      <w:pPr>
        <w:pStyle w:val="Heading1"/>
      </w:pPr>
      <w:bookmarkStart w:id="57" w:name="_Toc454886835"/>
      <w:bookmarkStart w:id="58" w:name="_Toc38956939"/>
      <w:r w:rsidRPr="00F55048">
        <w:t>3</w:t>
      </w:r>
      <w:r w:rsidRPr="00F55048">
        <w:tab/>
        <w:t>Molecular characterisation</w:t>
      </w:r>
      <w:bookmarkEnd w:id="57"/>
      <w:bookmarkEnd w:id="58"/>
    </w:p>
    <w:p w14:paraId="01DD3892" w14:textId="77777777" w:rsidR="00B50D82" w:rsidRPr="00F55048" w:rsidRDefault="00B50D82" w:rsidP="00B50D82">
      <w:bookmarkStart w:id="59" w:name="_Toc454886836"/>
      <w:r w:rsidRPr="00F55048">
        <w:t>Molecular characterisation is necessary to provide an understanding of the genetic material introduced into the host genome and helps to frame the subsequent parts of the safety assessment. The molecular characterisation addresses three main aspects:</w:t>
      </w:r>
    </w:p>
    <w:p w14:paraId="1ECFD943" w14:textId="77777777" w:rsidR="00B50D82" w:rsidRPr="00F55048" w:rsidRDefault="00B50D82" w:rsidP="00B50D82"/>
    <w:p w14:paraId="26CEADDD" w14:textId="10A85381" w:rsidR="00B50D82" w:rsidRPr="00F55048" w:rsidRDefault="00B50D82" w:rsidP="00D522CE">
      <w:pPr>
        <w:pStyle w:val="FSBullet1"/>
      </w:pPr>
      <w:r w:rsidRPr="00F55048">
        <w:t xml:space="preserve">the transformation method together with a detailed description of the DNA sequences introduced to the host genome </w:t>
      </w:r>
    </w:p>
    <w:p w14:paraId="61F0B0E7" w14:textId="039447C3" w:rsidR="00B50D82" w:rsidRPr="00F55048" w:rsidRDefault="00B50D82" w:rsidP="00D522CE">
      <w:pPr>
        <w:pStyle w:val="FSBullet1"/>
      </w:pPr>
      <w:r w:rsidRPr="00F55048">
        <w:lastRenderedPageBreak/>
        <w:t>a characterisation of the inserted DNA, including any rearrangements that may have occurred as a consequence of the transformation</w:t>
      </w:r>
    </w:p>
    <w:p w14:paraId="69BF81E8" w14:textId="5B7CBA32" w:rsidR="00B50D82" w:rsidRPr="00F55048" w:rsidRDefault="00B50D82" w:rsidP="00D522CE">
      <w:pPr>
        <w:pStyle w:val="FSBullet1"/>
      </w:pPr>
      <w:r w:rsidRPr="00F55048">
        <w:t>the genetic stability of the inserted DNA and any accompanying expressed traits</w:t>
      </w:r>
      <w:r w:rsidR="00A34D19">
        <w:t>.</w:t>
      </w:r>
    </w:p>
    <w:p w14:paraId="72E78203" w14:textId="77777777" w:rsidR="00B50D82" w:rsidRPr="005275DC" w:rsidRDefault="00B50D82" w:rsidP="00B50D82">
      <w:pPr>
        <w:rPr>
          <w:color w:val="FF0000"/>
        </w:rPr>
      </w:pPr>
    </w:p>
    <w:p w14:paraId="3BA31BDA" w14:textId="37DAD38E" w:rsidR="00A06382" w:rsidRPr="002949F8" w:rsidRDefault="00F55048">
      <w:r w:rsidRPr="00EB6E78">
        <w:rPr>
          <w:rFonts w:cs="Arial"/>
          <w:noProof/>
          <w:sz w:val="20"/>
          <w:szCs w:val="18"/>
          <w:lang w:eastAsia="en-GB" w:bidi="ar-SA"/>
        </w:rPr>
        <mc:AlternateContent>
          <mc:Choice Requires="wps">
            <w:drawing>
              <wp:anchor distT="45720" distB="45720" distL="114300" distR="114300" simplePos="0" relativeHeight="251658247" behindDoc="0" locked="0" layoutInCell="1" allowOverlap="1" wp14:anchorId="75E925B9" wp14:editId="064B9273">
                <wp:simplePos x="0" y="0"/>
                <wp:positionH relativeFrom="margin">
                  <wp:align>right</wp:align>
                </wp:positionH>
                <wp:positionV relativeFrom="paragraph">
                  <wp:posOffset>798195</wp:posOffset>
                </wp:positionV>
                <wp:extent cx="5730875" cy="2331720"/>
                <wp:effectExtent l="0" t="0" r="22225" b="1143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2331720"/>
                        </a:xfrm>
                        <a:prstGeom prst="rect">
                          <a:avLst/>
                        </a:prstGeom>
                        <a:solidFill>
                          <a:srgbClr val="FFFFFF"/>
                        </a:solidFill>
                        <a:ln w="9525">
                          <a:solidFill>
                            <a:srgbClr val="000000"/>
                          </a:solidFill>
                          <a:miter lim="800000"/>
                          <a:headEnd/>
                          <a:tailEnd/>
                        </a:ln>
                      </wps:spPr>
                      <wps:txbx>
                        <w:txbxContent>
                          <w:p w14:paraId="7021C352" w14:textId="77777777" w:rsidR="00AF6552" w:rsidRPr="00A06382" w:rsidRDefault="00AF6552" w:rsidP="00F55048">
                            <w:pPr>
                              <w:spacing w:before="60" w:after="120"/>
                              <w:rPr>
                                <w:rFonts w:cs="Arial"/>
                                <w:b/>
                                <w:sz w:val="20"/>
                              </w:rPr>
                            </w:pPr>
                            <w:r w:rsidRPr="00A06382">
                              <w:rPr>
                                <w:rFonts w:cs="Arial"/>
                                <w:b/>
                                <w:sz w:val="20"/>
                              </w:rPr>
                              <w:t>Unpublished studies</w:t>
                            </w:r>
                          </w:p>
                          <w:p w14:paraId="09B54DA6" w14:textId="2E1AF476"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Z6 Insert Characterizat</w:t>
                            </w:r>
                            <w:r w:rsidR="00662F6C">
                              <w:rPr>
                                <w:rFonts w:ascii="Calibri" w:hAnsi="Calibri" w:cs="Calibri"/>
                                <w:szCs w:val="22"/>
                                <w:lang w:val="en-AU" w:eastAsia="en-GB" w:bidi="ar-SA"/>
                              </w:rPr>
                              <w:t>ion by Southern Blotting (2019)</w:t>
                            </w:r>
                            <w:r w:rsidRPr="00A06382">
                              <w:rPr>
                                <w:rFonts w:ascii="Calibri" w:hAnsi="Calibri" w:cs="Calibri"/>
                                <w:szCs w:val="22"/>
                                <w:lang w:val="en-AU" w:eastAsia="en-GB" w:bidi="ar-SA"/>
                              </w:rPr>
                              <w:t>. Simplot Plant Sciences.</w:t>
                            </w:r>
                          </w:p>
                          <w:p w14:paraId="0B709B9F" w14:textId="6706ABE6"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equence Characterizat</w:t>
                            </w:r>
                            <w:r w:rsidR="00662F6C">
                              <w:rPr>
                                <w:rFonts w:ascii="Calibri" w:hAnsi="Calibri" w:cs="Calibri"/>
                                <w:szCs w:val="22"/>
                                <w:lang w:val="en-AU" w:eastAsia="en-GB" w:bidi="ar-SA"/>
                              </w:rPr>
                              <w:t>ion of the Inserts in Z6 (2019)</w:t>
                            </w:r>
                            <w:r w:rsidRPr="00A06382">
                              <w:rPr>
                                <w:rFonts w:ascii="Calibri" w:hAnsi="Calibri" w:cs="Calibri"/>
                                <w:szCs w:val="22"/>
                                <w:lang w:val="en-AU" w:eastAsia="en-GB" w:bidi="ar-SA"/>
                              </w:rPr>
                              <w:t>. Simplot Plant Sciences.</w:t>
                            </w:r>
                          </w:p>
                          <w:p w14:paraId="5BEE2AA0" w14:textId="5F83704E"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Evidence for the Absence of Plasmid </w:t>
                            </w:r>
                            <w:r w:rsidR="00662F6C">
                              <w:rPr>
                                <w:rFonts w:ascii="Calibri" w:hAnsi="Calibri" w:cs="Calibri"/>
                                <w:szCs w:val="22"/>
                                <w:lang w:val="en-AU"/>
                              </w:rPr>
                              <w:t>Backbone DNA in Event Z6 (2018)</w:t>
                            </w:r>
                            <w:r>
                              <w:rPr>
                                <w:rFonts w:ascii="Calibri" w:hAnsi="Calibri" w:cs="Calibri"/>
                                <w:szCs w:val="22"/>
                                <w:lang w:val="en-AU"/>
                              </w:rPr>
                              <w:t>. Simplot Plant Sciences.</w:t>
                            </w:r>
                          </w:p>
                          <w:p w14:paraId="7A0ECCB8" w14:textId="7B0E5D4C"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tability of Inserts in Ve</w:t>
                            </w:r>
                            <w:r w:rsidR="00662F6C">
                              <w:rPr>
                                <w:rFonts w:ascii="Calibri" w:hAnsi="Calibri" w:cs="Calibri"/>
                                <w:szCs w:val="22"/>
                                <w:lang w:val="en-AU" w:eastAsia="en-GB" w:bidi="ar-SA"/>
                              </w:rPr>
                              <w:t>getatively Propagated Z6 (2019)</w:t>
                            </w:r>
                            <w:r w:rsidRPr="00A06382">
                              <w:rPr>
                                <w:rFonts w:ascii="Calibri" w:hAnsi="Calibri" w:cs="Calibri"/>
                                <w:szCs w:val="22"/>
                                <w:lang w:val="en-AU" w:eastAsia="en-GB" w:bidi="ar-SA"/>
                              </w:rPr>
                              <w:t>. Simplot Plant Sciences.</w:t>
                            </w:r>
                          </w:p>
                          <w:p w14:paraId="07BC73DE" w14:textId="042E2CA3"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Allergen and Toxin Evaluation of O</w:t>
                            </w:r>
                            <w:r w:rsidR="00662F6C">
                              <w:rPr>
                                <w:rFonts w:ascii="Calibri" w:hAnsi="Calibri" w:cs="Calibri"/>
                                <w:szCs w:val="22"/>
                                <w:lang w:val="en-AU" w:eastAsia="en-GB" w:bidi="ar-SA"/>
                              </w:rPr>
                              <w:t>pen Reading Frames in Z6 (2019)</w:t>
                            </w:r>
                            <w:r w:rsidRPr="00A06382">
                              <w:rPr>
                                <w:rFonts w:ascii="Calibri" w:hAnsi="Calibri" w:cs="Calibri"/>
                                <w:szCs w:val="22"/>
                                <w:lang w:val="en-AU" w:eastAsia="en-GB" w:bidi="ar-SA"/>
                              </w:rPr>
                              <w:t>. Simplot Plant Sciences</w:t>
                            </w:r>
                            <w:r>
                              <w:rPr>
                                <w:rFonts w:ascii="Calibri" w:hAnsi="Calibri" w:cs="Calibri"/>
                                <w:szCs w:val="22"/>
                                <w:lang w:val="en-AU" w:eastAsia="en-GB" w:bidi="ar-SA"/>
                              </w:rPr>
                              <w:t>.</w:t>
                            </w:r>
                          </w:p>
                          <w:p w14:paraId="5E4982F0" w14:textId="5763E5C8"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 xml:space="preserve">Expression of RNAi Targeted Transcripts in Snowden V11 (2016). </w:t>
                            </w:r>
                            <w:r>
                              <w:rPr>
                                <w:rFonts w:ascii="Calibri" w:hAnsi="Calibri" w:cs="Calibri"/>
                                <w:szCs w:val="22"/>
                                <w:lang w:val="en-AU" w:eastAsia="en-GB" w:bidi="ar-SA"/>
                              </w:rPr>
                              <w:t>Simplot Plant Sciences.</w:t>
                            </w:r>
                            <w:r w:rsidRPr="00A06382">
                              <w:rPr>
                                <w:rFonts w:ascii="Calibri" w:hAnsi="Calibri" w:cs="Calibri"/>
                                <w:szCs w:val="22"/>
                                <w:lang w:val="en-AU" w:eastAsia="en-GB" w:bidi="ar-SA"/>
                              </w:rPr>
                              <w:t xml:space="preserve"> </w:t>
                            </w:r>
                          </w:p>
                          <w:p w14:paraId="733A43BA" w14:textId="43AD7FBD"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xpression of RNAi-ta</w:t>
                            </w:r>
                            <w:r w:rsidR="00662F6C">
                              <w:rPr>
                                <w:rFonts w:ascii="Calibri" w:hAnsi="Calibri" w:cs="Calibri"/>
                                <w:szCs w:val="22"/>
                                <w:lang w:val="en-AU" w:eastAsia="en-GB" w:bidi="ar-SA"/>
                              </w:rPr>
                              <w:t>rgeted Transcripts in Z6 (2019)</w:t>
                            </w:r>
                            <w:r w:rsidRPr="00A06382">
                              <w:rPr>
                                <w:rFonts w:ascii="Calibri" w:hAnsi="Calibri" w:cs="Calibri"/>
                                <w:szCs w:val="22"/>
                                <w:lang w:val="en-AU" w:eastAsia="en-GB" w:bidi="ar-SA"/>
                              </w:rPr>
                              <w:t>. Simplot Plant Sciences.</w:t>
                            </w:r>
                          </w:p>
                          <w:p w14:paraId="1D4528EA" w14:textId="2B8DFA81"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fficacy of Reduced Polyphenol Oxidase Activity in Z6 Tubers compared to Snowden at Ha</w:t>
                            </w:r>
                            <w:r w:rsidR="00662F6C">
                              <w:rPr>
                                <w:rFonts w:ascii="Calibri" w:hAnsi="Calibri" w:cs="Calibri"/>
                                <w:szCs w:val="22"/>
                                <w:lang w:val="en-AU" w:eastAsia="en-GB" w:bidi="ar-SA"/>
                              </w:rPr>
                              <w:t>rvest and After Storage (2019)</w:t>
                            </w:r>
                            <w:r w:rsidRPr="00A06382">
                              <w:rPr>
                                <w:rFonts w:ascii="Calibri" w:hAnsi="Calibri" w:cs="Calibri"/>
                                <w:szCs w:val="22"/>
                                <w:lang w:val="en-AU" w:eastAsia="en-GB" w:bidi="ar-SA"/>
                              </w:rPr>
                              <w:t>. Simplot Plant Sci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E925B9" id="Text Box 2" o:spid="_x0000_s1058" type="#_x0000_t202" style="position:absolute;margin-left:400.05pt;margin-top:62.85pt;width:451.25pt;height:183.6pt;z-index:251658247;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">
                <v:textbox>
                  <w:txbxContent>
                    <w:p w14:paraId="7021C352" w14:textId="77777777" w:rsidR="00AF6552" w:rsidRPr="00A06382" w:rsidRDefault="00AF6552" w:rsidP="00F55048">
                      <w:pPr>
                        <w:spacing w:before="60" w:after="120"/>
                        <w:rPr>
                          <w:rFonts w:cs="Arial"/>
                          <w:b/>
                          <w:sz w:val="20"/>
                        </w:rPr>
                      </w:pPr>
                      <w:r w:rsidRPr="00A06382">
                        <w:rPr>
                          <w:rFonts w:cs="Arial"/>
                          <w:b/>
                          <w:sz w:val="20"/>
                        </w:rPr>
                        <w:t>Unpublished studies</w:t>
                      </w:r>
                    </w:p>
                    <w:p w14:paraId="09B54DA6" w14:textId="2E1AF476"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Z6 Insert Characterizat</w:t>
                      </w:r>
                      <w:r w:rsidR="00662F6C">
                        <w:rPr>
                          <w:rFonts w:ascii="Calibri" w:hAnsi="Calibri" w:cs="Calibri"/>
                          <w:szCs w:val="22"/>
                          <w:lang w:val="en-AU" w:eastAsia="en-GB" w:bidi="ar-SA"/>
                        </w:rPr>
                        <w:t>ion by Southern Blotting (2019)</w:t>
                      </w:r>
                      <w:r w:rsidRPr="00A06382">
                        <w:rPr>
                          <w:rFonts w:ascii="Calibri" w:hAnsi="Calibri" w:cs="Calibri"/>
                          <w:szCs w:val="22"/>
                          <w:lang w:val="en-AU" w:eastAsia="en-GB" w:bidi="ar-SA"/>
                        </w:rPr>
                        <w:t>. Simplot Plant Sciences.</w:t>
                      </w:r>
                    </w:p>
                    <w:p w14:paraId="0B709B9F" w14:textId="6706ABE6"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equence Characterizat</w:t>
                      </w:r>
                      <w:r w:rsidR="00662F6C">
                        <w:rPr>
                          <w:rFonts w:ascii="Calibri" w:hAnsi="Calibri" w:cs="Calibri"/>
                          <w:szCs w:val="22"/>
                          <w:lang w:val="en-AU" w:eastAsia="en-GB" w:bidi="ar-SA"/>
                        </w:rPr>
                        <w:t>ion of the Inserts in Z6 (2019)</w:t>
                      </w:r>
                      <w:r w:rsidRPr="00A06382">
                        <w:rPr>
                          <w:rFonts w:ascii="Calibri" w:hAnsi="Calibri" w:cs="Calibri"/>
                          <w:szCs w:val="22"/>
                          <w:lang w:val="en-AU" w:eastAsia="en-GB" w:bidi="ar-SA"/>
                        </w:rPr>
                        <w:t>. Simplot Plant Sciences.</w:t>
                      </w:r>
                    </w:p>
                    <w:p w14:paraId="5BEE2AA0" w14:textId="5F83704E"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Evidence for the Absence of Plasmid </w:t>
                      </w:r>
                      <w:r w:rsidR="00662F6C">
                        <w:rPr>
                          <w:rFonts w:ascii="Calibri" w:hAnsi="Calibri" w:cs="Calibri"/>
                          <w:szCs w:val="22"/>
                          <w:lang w:val="en-AU"/>
                        </w:rPr>
                        <w:t>Backbone DNA in Event Z6 (2018)</w:t>
                      </w:r>
                      <w:r>
                        <w:rPr>
                          <w:rFonts w:ascii="Calibri" w:hAnsi="Calibri" w:cs="Calibri"/>
                          <w:szCs w:val="22"/>
                          <w:lang w:val="en-AU"/>
                        </w:rPr>
                        <w:t>. Simplot Plant Sciences.</w:t>
                      </w:r>
                    </w:p>
                    <w:p w14:paraId="7A0ECCB8" w14:textId="7B0E5D4C"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tability of Inserts in Ve</w:t>
                      </w:r>
                      <w:r w:rsidR="00662F6C">
                        <w:rPr>
                          <w:rFonts w:ascii="Calibri" w:hAnsi="Calibri" w:cs="Calibri"/>
                          <w:szCs w:val="22"/>
                          <w:lang w:val="en-AU" w:eastAsia="en-GB" w:bidi="ar-SA"/>
                        </w:rPr>
                        <w:t>getatively Propagated Z6 (2019)</w:t>
                      </w:r>
                      <w:r w:rsidRPr="00A06382">
                        <w:rPr>
                          <w:rFonts w:ascii="Calibri" w:hAnsi="Calibri" w:cs="Calibri"/>
                          <w:szCs w:val="22"/>
                          <w:lang w:val="en-AU" w:eastAsia="en-GB" w:bidi="ar-SA"/>
                        </w:rPr>
                        <w:t>. Simplot Plant Sciences.</w:t>
                      </w:r>
                    </w:p>
                    <w:p w14:paraId="07BC73DE" w14:textId="042E2CA3"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Allergen and Toxin Evaluation of O</w:t>
                      </w:r>
                      <w:r w:rsidR="00662F6C">
                        <w:rPr>
                          <w:rFonts w:ascii="Calibri" w:hAnsi="Calibri" w:cs="Calibri"/>
                          <w:szCs w:val="22"/>
                          <w:lang w:val="en-AU" w:eastAsia="en-GB" w:bidi="ar-SA"/>
                        </w:rPr>
                        <w:t>pen Reading Frames in Z6 (2019)</w:t>
                      </w:r>
                      <w:r w:rsidRPr="00A06382">
                        <w:rPr>
                          <w:rFonts w:ascii="Calibri" w:hAnsi="Calibri" w:cs="Calibri"/>
                          <w:szCs w:val="22"/>
                          <w:lang w:val="en-AU" w:eastAsia="en-GB" w:bidi="ar-SA"/>
                        </w:rPr>
                        <w:t>. Simplot Plant Sciences</w:t>
                      </w:r>
                      <w:r>
                        <w:rPr>
                          <w:rFonts w:ascii="Calibri" w:hAnsi="Calibri" w:cs="Calibri"/>
                          <w:szCs w:val="22"/>
                          <w:lang w:val="en-AU" w:eastAsia="en-GB" w:bidi="ar-SA"/>
                        </w:rPr>
                        <w:t>.</w:t>
                      </w:r>
                    </w:p>
                    <w:p w14:paraId="5E4982F0" w14:textId="5763E5C8"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 xml:space="preserve">Expression of RNAi Targeted Transcripts in Snowden V11 (2016). </w:t>
                      </w:r>
                      <w:r>
                        <w:rPr>
                          <w:rFonts w:ascii="Calibri" w:hAnsi="Calibri" w:cs="Calibri"/>
                          <w:szCs w:val="22"/>
                          <w:lang w:val="en-AU" w:eastAsia="en-GB" w:bidi="ar-SA"/>
                        </w:rPr>
                        <w:t>Simplot Plant Sciences.</w:t>
                      </w:r>
                      <w:r w:rsidRPr="00A06382">
                        <w:rPr>
                          <w:rFonts w:ascii="Calibri" w:hAnsi="Calibri" w:cs="Calibri"/>
                          <w:szCs w:val="22"/>
                          <w:lang w:val="en-AU" w:eastAsia="en-GB" w:bidi="ar-SA"/>
                        </w:rPr>
                        <w:t xml:space="preserve"> </w:t>
                      </w:r>
                    </w:p>
                    <w:p w14:paraId="733A43BA" w14:textId="43AD7FBD"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xpression of RNAi-ta</w:t>
                      </w:r>
                      <w:r w:rsidR="00662F6C">
                        <w:rPr>
                          <w:rFonts w:ascii="Calibri" w:hAnsi="Calibri" w:cs="Calibri"/>
                          <w:szCs w:val="22"/>
                          <w:lang w:val="en-AU" w:eastAsia="en-GB" w:bidi="ar-SA"/>
                        </w:rPr>
                        <w:t>rgeted Transcripts in Z6 (2019)</w:t>
                      </w:r>
                      <w:r w:rsidRPr="00A06382">
                        <w:rPr>
                          <w:rFonts w:ascii="Calibri" w:hAnsi="Calibri" w:cs="Calibri"/>
                          <w:szCs w:val="22"/>
                          <w:lang w:val="en-AU" w:eastAsia="en-GB" w:bidi="ar-SA"/>
                        </w:rPr>
                        <w:t>. Simplot Plant Sciences.</w:t>
                      </w:r>
                    </w:p>
                    <w:p w14:paraId="1D4528EA" w14:textId="2B8DFA81"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fficacy of Reduced Polyphenol Oxidase Activity in Z6 Tubers compared to Snowden at Ha</w:t>
                      </w:r>
                      <w:r w:rsidR="00662F6C">
                        <w:rPr>
                          <w:rFonts w:ascii="Calibri" w:hAnsi="Calibri" w:cs="Calibri"/>
                          <w:szCs w:val="22"/>
                          <w:lang w:val="en-AU" w:eastAsia="en-GB" w:bidi="ar-SA"/>
                        </w:rPr>
                        <w:t>rvest and After Storage (2019)</w:t>
                      </w:r>
                      <w:r w:rsidRPr="00A06382">
                        <w:rPr>
                          <w:rFonts w:ascii="Calibri" w:hAnsi="Calibri" w:cs="Calibri"/>
                          <w:szCs w:val="22"/>
                          <w:lang w:val="en-AU" w:eastAsia="en-GB" w:bidi="ar-SA"/>
                        </w:rPr>
                        <w:t>. Simplot Plant Sciences.</w:t>
                      </w:r>
                    </w:p>
                  </w:txbxContent>
                </v:textbox>
                <w10:wrap type="square" anchorx="margin"/>
              </v:shape>
            </w:pict>
          </mc:Fallback>
        </mc:AlternateContent>
      </w:r>
      <w:r w:rsidR="00B50D82" w:rsidRPr="00F55048">
        <w:t xml:space="preserve">The </w:t>
      </w:r>
      <w:r w:rsidR="00426143">
        <w:t>a</w:t>
      </w:r>
      <w:r w:rsidR="00426143" w:rsidRPr="00F55048">
        <w:t xml:space="preserve">pplicant </w:t>
      </w:r>
      <w:r w:rsidR="00B50D82" w:rsidRPr="00F55048">
        <w:t xml:space="preserve">has submitted the following </w:t>
      </w:r>
      <w:r w:rsidR="00021391" w:rsidRPr="00F55048">
        <w:t xml:space="preserve">unpublished </w:t>
      </w:r>
      <w:r w:rsidR="00B50D82" w:rsidRPr="00F55048">
        <w:t xml:space="preserve">studies </w:t>
      </w:r>
      <w:r w:rsidR="00FE2B2E" w:rsidRPr="00F55048">
        <w:t>for the</w:t>
      </w:r>
      <w:r w:rsidR="00B50D82" w:rsidRPr="00F55048">
        <w:t xml:space="preserve"> molecular characterisation of lines </w:t>
      </w:r>
      <w:r w:rsidRPr="00F55048">
        <w:t>V11 and Z6</w:t>
      </w:r>
      <w:r w:rsidR="00B50D82" w:rsidRPr="00F55048">
        <w:t>.</w:t>
      </w:r>
      <w:r w:rsidR="00FE2B2E" w:rsidRPr="00F55048">
        <w:t xml:space="preserve"> </w:t>
      </w:r>
      <w:r w:rsidR="00FE2B2E" w:rsidRPr="002949F8">
        <w:t xml:space="preserve">As the molecular characterisation </w:t>
      </w:r>
      <w:r w:rsidR="002949F8" w:rsidRPr="002949F8">
        <w:t xml:space="preserve">of Z6 </w:t>
      </w:r>
      <w:r w:rsidR="00FE2B2E" w:rsidRPr="002949F8">
        <w:t>includes analysis of both transformation</w:t>
      </w:r>
      <w:r w:rsidR="00126B54" w:rsidRPr="002949F8">
        <w:t>s</w:t>
      </w:r>
      <w:r w:rsidR="00FE2B2E" w:rsidRPr="002949F8">
        <w:t xml:space="preserve">, </w:t>
      </w:r>
      <w:r w:rsidR="00024817" w:rsidRPr="002949F8">
        <w:t xml:space="preserve">the </w:t>
      </w:r>
      <w:r w:rsidR="00126B54" w:rsidRPr="002949F8">
        <w:t>characteri</w:t>
      </w:r>
      <w:r w:rsidR="009F023F" w:rsidRPr="002949F8">
        <w:t>s</w:t>
      </w:r>
      <w:r w:rsidR="00126B54" w:rsidRPr="002949F8">
        <w:t>ation is</w:t>
      </w:r>
      <w:r w:rsidR="00024817" w:rsidRPr="002949F8">
        <w:t xml:space="preserve"> also </w:t>
      </w:r>
      <w:r w:rsidR="00126B54" w:rsidRPr="002949F8">
        <w:t>applicable to</w:t>
      </w:r>
      <w:r w:rsidR="002949F8" w:rsidRPr="002949F8">
        <w:t xml:space="preserve"> the progenitor line</w:t>
      </w:r>
      <w:r w:rsidR="00024817" w:rsidRPr="002949F8">
        <w:t xml:space="preserve"> </w:t>
      </w:r>
      <w:r w:rsidRPr="002949F8">
        <w:t>V11.</w:t>
      </w:r>
    </w:p>
    <w:p w14:paraId="5B533CB4" w14:textId="4422D8CD" w:rsidR="00D154AB" w:rsidRPr="00F55048" w:rsidRDefault="00D154AB" w:rsidP="00523875">
      <w:pPr>
        <w:pStyle w:val="Heading2"/>
      </w:pPr>
      <w:bookmarkStart w:id="60" w:name="_Toc38956940"/>
      <w:r w:rsidRPr="00F55048">
        <w:t>3.1</w:t>
      </w:r>
      <w:r w:rsidRPr="00F55048">
        <w:tab/>
      </w:r>
      <w:bookmarkEnd w:id="59"/>
      <w:r w:rsidR="001041C2" w:rsidRPr="00F55048">
        <w:t>Transformation Method</w:t>
      </w:r>
      <w:bookmarkEnd w:id="60"/>
      <w:r w:rsidR="00B50D82" w:rsidRPr="00F55048">
        <w:t xml:space="preserve"> </w:t>
      </w:r>
    </w:p>
    <w:p w14:paraId="2A8C72FD" w14:textId="72CEB5BC" w:rsidR="00A37AD0" w:rsidRPr="00446A6D" w:rsidRDefault="005F2CFB" w:rsidP="00A37AD0">
      <w:r w:rsidRPr="00F55048">
        <w:t xml:space="preserve">In order to create the </w:t>
      </w:r>
      <w:r w:rsidR="00F55048" w:rsidRPr="00F55048">
        <w:t>Z6 line</w:t>
      </w:r>
      <w:r w:rsidRPr="00F55048">
        <w:t xml:space="preserve">, two </w:t>
      </w:r>
      <w:r w:rsidR="0024057E">
        <w:t>sequential</w:t>
      </w:r>
      <w:r w:rsidR="0024057E" w:rsidRPr="00F55048">
        <w:t xml:space="preserve"> </w:t>
      </w:r>
      <w:r w:rsidRPr="00F55048">
        <w:t>transformation</w:t>
      </w:r>
      <w:r w:rsidR="00056E47" w:rsidRPr="00F55048">
        <w:t>s</w:t>
      </w:r>
      <w:r w:rsidRPr="00F55048">
        <w:t xml:space="preserve"> were carried out.</w:t>
      </w:r>
      <w:r w:rsidR="00C32DD7" w:rsidRPr="00F55048">
        <w:t xml:space="preserve"> </w:t>
      </w:r>
      <w:r w:rsidR="00C32DD7" w:rsidRPr="00446A6D">
        <w:t>The first transformation</w:t>
      </w:r>
      <w:r w:rsidR="00351D3E">
        <w:t xml:space="preserve">, </w:t>
      </w:r>
      <w:r w:rsidR="0024057E">
        <w:t>using</w:t>
      </w:r>
      <w:r w:rsidR="00351D3E">
        <w:t xml:space="preserve"> </w:t>
      </w:r>
      <w:r w:rsidR="00351D3E" w:rsidRPr="00446A6D">
        <w:t>plasmid pSIM1278</w:t>
      </w:r>
      <w:r w:rsidR="00351D3E">
        <w:t>,</w:t>
      </w:r>
      <w:r w:rsidR="00C32DD7" w:rsidRPr="00446A6D">
        <w:t xml:space="preserve"> </w:t>
      </w:r>
      <w:r w:rsidR="0024057E">
        <w:t>generated</w:t>
      </w:r>
      <w:r w:rsidR="00446A6D" w:rsidRPr="00446A6D">
        <w:t xml:space="preserve"> the V11</w:t>
      </w:r>
      <w:r w:rsidR="00C32DD7" w:rsidRPr="00446A6D">
        <w:t xml:space="preserve"> </w:t>
      </w:r>
      <w:r w:rsidR="00446A6D" w:rsidRPr="00446A6D">
        <w:t>line</w:t>
      </w:r>
      <w:r w:rsidR="00DC79D5" w:rsidRPr="00446A6D">
        <w:t>.</w:t>
      </w:r>
      <w:r w:rsidR="00446A6D" w:rsidRPr="00446A6D">
        <w:t xml:space="preserve"> </w:t>
      </w:r>
      <w:r w:rsidR="0024057E">
        <w:t>Line V11 was then subject to a second transformation</w:t>
      </w:r>
      <w:r w:rsidR="00B033BE">
        <w:t>,</w:t>
      </w:r>
      <w:r w:rsidR="00A34D19">
        <w:t xml:space="preserve"> </w:t>
      </w:r>
      <w:r w:rsidR="00B033BE">
        <w:t xml:space="preserve">using </w:t>
      </w:r>
      <w:r w:rsidR="0024057E">
        <w:t xml:space="preserve">plasmid </w:t>
      </w:r>
      <w:r w:rsidR="00724053">
        <w:t>pSIM1678</w:t>
      </w:r>
      <w:r w:rsidR="00B033BE">
        <w:t>,</w:t>
      </w:r>
      <w:r w:rsidR="00E67EB6" w:rsidRPr="00446A6D">
        <w:t xml:space="preserve"> </w:t>
      </w:r>
      <w:r w:rsidR="0024057E">
        <w:t>generating</w:t>
      </w:r>
      <w:r w:rsidR="00C32DD7" w:rsidRPr="00446A6D">
        <w:t xml:space="preserve"> </w:t>
      </w:r>
      <w:r w:rsidR="00446A6D" w:rsidRPr="00446A6D">
        <w:t>the Z6 line.</w:t>
      </w:r>
    </w:p>
    <w:p w14:paraId="030F19DB" w14:textId="0CD4D3F2" w:rsidR="00A37AD0" w:rsidRPr="005275DC" w:rsidRDefault="00A37AD0" w:rsidP="004A4EE4">
      <w:pPr>
        <w:rPr>
          <w:color w:val="FF0000"/>
        </w:rPr>
      </w:pPr>
    </w:p>
    <w:p w14:paraId="46E146EE" w14:textId="3BD5512E" w:rsidR="00C32DD7" w:rsidRPr="009A1EEB" w:rsidRDefault="004A4EE4" w:rsidP="00F55048">
      <w:pPr>
        <w:widowControl/>
      </w:pPr>
      <w:r w:rsidRPr="00446A6D">
        <w:t xml:space="preserve">Plasmid pSIM1278 was used to introduce DNA sequences </w:t>
      </w:r>
      <w:r w:rsidR="0024057E">
        <w:t>derived from the</w:t>
      </w:r>
      <w:r w:rsidR="0024057E" w:rsidRPr="00446A6D">
        <w:t xml:space="preserve"> </w:t>
      </w:r>
      <w:r w:rsidRPr="00446A6D">
        <w:rPr>
          <w:i/>
        </w:rPr>
        <w:t>Asn1, Ppo5</w:t>
      </w:r>
      <w:r w:rsidR="00446A6D">
        <w:t xml:space="preserve">, </w:t>
      </w:r>
      <w:r w:rsidRPr="00446A6D">
        <w:rPr>
          <w:i/>
        </w:rPr>
        <w:t>PhL</w:t>
      </w:r>
      <w:r w:rsidR="00446A6D">
        <w:rPr>
          <w:i/>
        </w:rPr>
        <w:t xml:space="preserve"> and R1</w:t>
      </w:r>
      <w:r w:rsidR="0024057E">
        <w:t xml:space="preserve"> genes</w:t>
      </w:r>
      <w:r w:rsidR="00724053">
        <w:t xml:space="preserve"> (Figure 2)</w:t>
      </w:r>
      <w:r w:rsidRPr="009A1EEB">
        <w:t>.</w:t>
      </w:r>
      <w:r w:rsidR="00724053">
        <w:t xml:space="preserve"> Plasmid</w:t>
      </w:r>
      <w:r w:rsidRPr="009A1EEB">
        <w:t xml:space="preserve"> pSIM1678 introduced DNA sequences </w:t>
      </w:r>
      <w:r w:rsidR="0024057E">
        <w:t>derived from the</w:t>
      </w:r>
      <w:r w:rsidR="0024057E" w:rsidRPr="009A1EEB">
        <w:t xml:space="preserve"> </w:t>
      </w:r>
      <w:r w:rsidRPr="009A1EEB">
        <w:rPr>
          <w:i/>
        </w:rPr>
        <w:t>Vlnv</w:t>
      </w:r>
      <w:r w:rsidRPr="009A1EEB">
        <w:t xml:space="preserve"> </w:t>
      </w:r>
      <w:r w:rsidR="0024057E">
        <w:t>gene as well as</w:t>
      </w:r>
      <w:r w:rsidR="00B033BE" w:rsidRPr="009A1EEB">
        <w:t xml:space="preserve"> </w:t>
      </w:r>
      <w:r w:rsidRPr="009A1EEB">
        <w:rPr>
          <w:i/>
        </w:rPr>
        <w:t>Rpi-vnt1</w:t>
      </w:r>
      <w:r w:rsidRPr="009A1EEB">
        <w:t xml:space="preserve"> </w:t>
      </w:r>
      <w:r w:rsidR="0024057E">
        <w:t>gene for</w:t>
      </w:r>
      <w:r w:rsidR="0024057E" w:rsidRPr="009A1EEB">
        <w:t xml:space="preserve"> late blight resistance</w:t>
      </w:r>
      <w:r w:rsidR="00724053">
        <w:t xml:space="preserve"> (Figure 2)</w:t>
      </w:r>
      <w:r w:rsidRPr="009A1EEB">
        <w:t>.</w:t>
      </w:r>
    </w:p>
    <w:p w14:paraId="54588577" w14:textId="77777777" w:rsidR="00A37AD0" w:rsidRPr="005275DC" w:rsidRDefault="00A37AD0" w:rsidP="00A37AD0">
      <w:pPr>
        <w:widowControl/>
        <w:rPr>
          <w:color w:val="FF0000"/>
        </w:rPr>
      </w:pPr>
    </w:p>
    <w:p w14:paraId="08907707" w14:textId="4B6B69D4" w:rsidR="00E03F9F" w:rsidRPr="005275DC" w:rsidRDefault="00455F31" w:rsidP="00A37AD0">
      <w:pPr>
        <w:widowControl/>
        <w:rPr>
          <w:color w:val="FF0000"/>
        </w:rPr>
      </w:pPr>
      <w:r w:rsidRPr="009A1EEB">
        <w:t xml:space="preserve">The methodology used to establish and select the transformed potatoes has been previously published by </w:t>
      </w:r>
      <w:r w:rsidR="009A1EEB" w:rsidRPr="002E748E">
        <w:t>SPSII</w:t>
      </w:r>
      <w:r w:rsidR="00830C56">
        <w:t xml:space="preserve"> (Richael et al., 2008; Richael and Rommens, 2012)</w:t>
      </w:r>
      <w:r w:rsidR="009A1EEB">
        <w:rPr>
          <w:color w:val="FF0000"/>
        </w:rPr>
        <w:t xml:space="preserve"> </w:t>
      </w:r>
      <w:r w:rsidR="009A1EEB" w:rsidRPr="00830C56">
        <w:t xml:space="preserve">and assessed by FSANZ in applications A1128 and A1139. </w:t>
      </w:r>
      <w:r w:rsidR="009A1EEB" w:rsidRPr="00693F89">
        <w:t xml:space="preserve">The </w:t>
      </w:r>
      <w:r w:rsidR="00741D6F">
        <w:t xml:space="preserve">full </w:t>
      </w:r>
      <w:r w:rsidR="009A1EEB" w:rsidRPr="00693F89">
        <w:t>methodology</w:t>
      </w:r>
      <w:r w:rsidRPr="00693F89">
        <w:t xml:space="preserve"> is outlined in the f</w:t>
      </w:r>
      <w:r w:rsidR="00566AAB" w:rsidRPr="00693F89">
        <w:t xml:space="preserve">lowcharts presented in </w:t>
      </w:r>
      <w:r w:rsidR="00741D6F">
        <w:t>Appendix 1</w:t>
      </w:r>
      <w:r w:rsidRPr="00693F89">
        <w:t xml:space="preserve">. </w:t>
      </w:r>
      <w:r w:rsidRPr="00A52C53">
        <w:t xml:space="preserve">In summary, the transformation involved infection of plant tissue with a </w:t>
      </w:r>
      <w:r w:rsidRPr="00A52C53">
        <w:rPr>
          <w:i/>
        </w:rPr>
        <w:t>Agrobacterium</w:t>
      </w:r>
      <w:r w:rsidRPr="00A52C53">
        <w:t xml:space="preserve"> </w:t>
      </w:r>
      <w:r w:rsidR="00A52C53" w:rsidRPr="00A52C53">
        <w:t xml:space="preserve">strain </w:t>
      </w:r>
      <w:r w:rsidRPr="00A52C53">
        <w:t xml:space="preserve">AGL1, containing the plasmids pSIM1278 or pSIM1678. </w:t>
      </w:r>
      <w:r w:rsidR="00A8308D" w:rsidRPr="00A52C53">
        <w:t>P</w:t>
      </w:r>
      <w:r w:rsidR="005840AD" w:rsidRPr="00A52C53">
        <w:t>lantlets were</w:t>
      </w:r>
      <w:r w:rsidRPr="00A52C53">
        <w:t xml:space="preserve"> </w:t>
      </w:r>
      <w:r w:rsidR="00A8308D" w:rsidRPr="00A52C53">
        <w:t xml:space="preserve">then </w:t>
      </w:r>
      <w:r w:rsidRPr="00A52C53">
        <w:t>grow</w:t>
      </w:r>
      <w:r w:rsidR="00A8308D" w:rsidRPr="00A52C53">
        <w:t>n</w:t>
      </w:r>
      <w:r w:rsidRPr="00A52C53">
        <w:t xml:space="preserve"> on media containing the antibiotic timentin</w:t>
      </w:r>
      <w:r w:rsidR="00A8308D" w:rsidRPr="00A52C53">
        <w:t xml:space="preserve"> to suppress the growth of the agrobacterium</w:t>
      </w:r>
      <w:r w:rsidRPr="00A52C53">
        <w:t xml:space="preserve">. To identify transformants that had inadvertently taken up the plasmid backbone, explants that produced abnormal or stunted shoots indicative of expression of the </w:t>
      </w:r>
      <w:r w:rsidRPr="00A52C53">
        <w:rPr>
          <w:i/>
        </w:rPr>
        <w:t>ipt</w:t>
      </w:r>
      <w:r w:rsidRPr="00A52C53">
        <w:t xml:space="preserve"> gene (in the backbone </w:t>
      </w:r>
      <w:r w:rsidRPr="00EF263E">
        <w:t xml:space="preserve">region) (see section 3.2.1) were </w:t>
      </w:r>
      <w:r w:rsidRPr="00A52C53">
        <w:t xml:space="preserve">discarded. </w:t>
      </w:r>
      <w:r w:rsidRPr="00D64817">
        <w:t xml:space="preserve">The absence of backbone sequences was later confirmed by </w:t>
      </w:r>
      <w:r w:rsidR="00D64817" w:rsidRPr="00D64817">
        <w:t>sequen</w:t>
      </w:r>
      <w:r w:rsidR="00EF263E">
        <w:t xml:space="preserve">cing </w:t>
      </w:r>
      <w:r w:rsidR="00EF263E" w:rsidRPr="00EF263E">
        <w:t>and S</w:t>
      </w:r>
      <w:r w:rsidRPr="00EF263E">
        <w:t xml:space="preserve">outhern blotting. </w:t>
      </w:r>
      <w:r w:rsidRPr="00A52C53">
        <w:t>In order to then identify transformants that had incorporated the</w:t>
      </w:r>
      <w:r w:rsidR="00A83F79">
        <w:t xml:space="preserve"> transfer DNA</w:t>
      </w:r>
      <w:r w:rsidRPr="00A52C53">
        <w:t xml:space="preserve"> </w:t>
      </w:r>
      <w:r w:rsidR="00A83F79">
        <w:t>(</w:t>
      </w:r>
      <w:r w:rsidRPr="00A52C53">
        <w:t>T-DNA</w:t>
      </w:r>
      <w:r w:rsidR="00A83F79">
        <w:t>)</w:t>
      </w:r>
      <w:r w:rsidRPr="00A52C53">
        <w:t xml:space="preserve"> insert for further propagation, polymerase chain reaction (PCR) analysis was employed. Since potato is prone to somaclonal variation, several steps were taken during the propagation stages to identify and remove events with chromosomal rearrangements.</w:t>
      </w:r>
    </w:p>
    <w:p w14:paraId="2069638F" w14:textId="7E515E4A" w:rsidR="00604F5C" w:rsidRDefault="00604F5C" w:rsidP="00A37AD0">
      <w:pPr>
        <w:widowControl/>
        <w:rPr>
          <w:i/>
        </w:rPr>
      </w:pPr>
    </w:p>
    <w:p w14:paraId="7A7CF26E" w14:textId="72C7D1CA" w:rsidR="00410560" w:rsidRPr="005275DC" w:rsidRDefault="00662F6C" w:rsidP="00A37AD0">
      <w:pPr>
        <w:widowControl/>
        <w:rPr>
          <w:color w:val="FF0000"/>
        </w:rPr>
      </w:pPr>
      <w:r w:rsidRPr="005275DC">
        <w:rPr>
          <w:noProof/>
          <w:color w:val="FF0000"/>
          <w:lang w:eastAsia="en-GB" w:bidi="ar-SA"/>
        </w:rPr>
        <w:lastRenderedPageBreak/>
        <mc:AlternateContent>
          <mc:Choice Requires="wpg">
            <w:drawing>
              <wp:anchor distT="0" distB="0" distL="114300" distR="114300" simplePos="0" relativeHeight="251658242" behindDoc="0" locked="0" layoutInCell="1" allowOverlap="1" wp14:anchorId="47E3CDC6" wp14:editId="588E2809">
                <wp:simplePos x="0" y="0"/>
                <wp:positionH relativeFrom="margin">
                  <wp:posOffset>752893</wp:posOffset>
                </wp:positionH>
                <wp:positionV relativeFrom="paragraph">
                  <wp:posOffset>112073</wp:posOffset>
                </wp:positionV>
                <wp:extent cx="3972560" cy="7816215"/>
                <wp:effectExtent l="0" t="0" r="8890" b="0"/>
                <wp:wrapTopAndBottom/>
                <wp:docPr id="296" name="Group 296" descr="Representation of the plasmids used to transform the three potato varieties. Both plasmids contain a T-DNA insert region that contains the DNA sequences of interest and are shown with a white background. The plasmid backbone region is shown with a grey background."/>
                <wp:cNvGraphicFramePr/>
                <a:graphic xmlns:a="http://schemas.openxmlformats.org/drawingml/2006/main">
                  <a:graphicData uri="http://schemas.microsoft.com/office/word/2010/wordprocessingGroup">
                    <wpg:wgp>
                      <wpg:cNvGrpSpPr/>
                      <wpg:grpSpPr>
                        <a:xfrm>
                          <a:off x="0" y="0"/>
                          <a:ext cx="3972560" cy="7816215"/>
                          <a:chOff x="994285" y="-219060"/>
                          <a:chExt cx="3546987" cy="6977090"/>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994285" y="-219060"/>
                            <a:ext cx="3546987" cy="3490144"/>
                          </a:xfrm>
                          <a:prstGeom prst="rect">
                            <a:avLst/>
                          </a:prstGeom>
                          <a:noFill/>
                          <a:ln>
                            <a:noFill/>
                          </a:ln>
                        </pic:spPr>
                      </pic:pic>
                      <pic:pic xmlns:pic="http://schemas.openxmlformats.org/drawingml/2006/picture">
                        <pic:nvPicPr>
                          <pic:cNvPr id="6" name="Picture 6"/>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994285" y="3279254"/>
                            <a:ext cx="3524250" cy="347877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3781ACF" id="Group 296" o:spid="_x0000_s1026" alt="Representation of the plasmids used to transform the three potato varieties. Both plasmids contain a T-DNA insert region that contains the DNA sequences of interest and are shown with a white background. The plasmid backbone region is shown with a grey background." style="position:absolute;margin-left:59.3pt;margin-top:8.8pt;width:312.8pt;height:615.45pt;z-index:251658242;mso-position-horizontal-relative:margin;mso-width-relative:margin;mso-height-relative:margin" coordorigin="9942,-2190" coordsize="35469,6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942;top:-2190;width:35470;height:34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">
                  <v:imagedata r:id="rId21" o:title=""/>
                  <v:path arrowok="t"/>
                </v:shape>
                <v:shape id="Picture 6" o:spid="_x0000_s1028" type="#_x0000_t75" style="position:absolute;left:9942;top:32792;width:35243;height:34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">
                  <v:imagedata r:id="rId22" o:title=""/>
                  <v:path arrowok="t"/>
                </v:shape>
                <w10:wrap type="topAndBottom" anchorx="margin"/>
              </v:group>
            </w:pict>
          </mc:Fallback>
        </mc:AlternateContent>
      </w:r>
      <w:r w:rsidR="00566AAB" w:rsidRPr="00231180">
        <w:rPr>
          <w:i/>
        </w:rPr>
        <w:t>Figure 2</w:t>
      </w:r>
      <w:r w:rsidR="00E03F9F" w:rsidRPr="00231180">
        <w:rPr>
          <w:i/>
        </w:rPr>
        <w:t>: Plasmid maps of pSIM1278 and pSIM1678.</w:t>
      </w:r>
      <w:r w:rsidR="00E03F9F" w:rsidRPr="00231180">
        <w:rPr>
          <w:b/>
          <w:i/>
        </w:rPr>
        <w:t xml:space="preserve"> </w:t>
      </w:r>
      <w:r w:rsidR="00E03F9F" w:rsidRPr="00231180">
        <w:rPr>
          <w:i/>
        </w:rPr>
        <w:t xml:space="preserve">Representation of the plasmids used to </w:t>
      </w:r>
      <w:r w:rsidR="00056E47" w:rsidRPr="00231180">
        <w:rPr>
          <w:i/>
        </w:rPr>
        <w:t>transform</w:t>
      </w:r>
      <w:r w:rsidR="00E03F9F" w:rsidRPr="00231180">
        <w:rPr>
          <w:i/>
        </w:rPr>
        <w:t xml:space="preserve"> the </w:t>
      </w:r>
      <w:r w:rsidR="00A52C53" w:rsidRPr="00231180">
        <w:rPr>
          <w:i/>
        </w:rPr>
        <w:t>Snowden potato variety</w:t>
      </w:r>
      <w:r w:rsidR="00E03F9F" w:rsidRPr="00231180">
        <w:rPr>
          <w:i/>
        </w:rPr>
        <w:t>. Both plasmids contain a T-DNA insert region that contains the DNA sequences of interest and are shown with a white background</w:t>
      </w:r>
      <w:r w:rsidR="00056E47" w:rsidRPr="00231180">
        <w:rPr>
          <w:i/>
        </w:rPr>
        <w:t>. T</w:t>
      </w:r>
      <w:r w:rsidR="00E03F9F" w:rsidRPr="00231180">
        <w:rPr>
          <w:i/>
        </w:rPr>
        <w:t>he plasmid backbone region is shown with a grey background.</w:t>
      </w:r>
    </w:p>
    <w:p w14:paraId="05E394DA" w14:textId="7C8A22D8" w:rsidR="00D154AB" w:rsidRPr="00B13DC8" w:rsidRDefault="00D154AB" w:rsidP="00523875">
      <w:pPr>
        <w:pStyle w:val="Heading2"/>
      </w:pPr>
      <w:bookmarkStart w:id="61" w:name="_Toc454886837"/>
      <w:bookmarkStart w:id="62" w:name="_Toc38956941"/>
      <w:r w:rsidRPr="00B13DC8">
        <w:t>3.2</w:t>
      </w:r>
      <w:r w:rsidRPr="00B13DC8">
        <w:tab/>
      </w:r>
      <w:bookmarkEnd w:id="61"/>
      <w:r w:rsidR="00E67EB6" w:rsidRPr="00B13DC8">
        <w:t xml:space="preserve">Detailed description of </w:t>
      </w:r>
      <w:r w:rsidR="00741D6F">
        <w:t xml:space="preserve">introduced </w:t>
      </w:r>
      <w:r w:rsidR="00E67EB6" w:rsidRPr="00B13DC8">
        <w:t>DNA</w:t>
      </w:r>
      <w:bookmarkEnd w:id="62"/>
      <w:r w:rsidR="00E67EB6" w:rsidRPr="00B13DC8">
        <w:t xml:space="preserve"> </w:t>
      </w:r>
    </w:p>
    <w:p w14:paraId="72C3A687" w14:textId="430EA576" w:rsidR="00DE22B0" w:rsidRPr="00B13DC8" w:rsidRDefault="00C44A85" w:rsidP="00D154AB">
      <w:r w:rsidRPr="00B13DC8">
        <w:t>The</w:t>
      </w:r>
      <w:r w:rsidR="00156681" w:rsidRPr="00B13DC8">
        <w:t xml:space="preserve"> sequential two-step </w:t>
      </w:r>
      <w:r w:rsidR="00223118" w:rsidRPr="00B13DC8">
        <w:t xml:space="preserve">transformation </w:t>
      </w:r>
      <w:r w:rsidR="00156681" w:rsidRPr="00B13DC8">
        <w:t xml:space="preserve">process </w:t>
      </w:r>
      <w:r w:rsidR="00231180">
        <w:t>(</w:t>
      </w:r>
      <w:r w:rsidRPr="00B13DC8">
        <w:t>described in Section 3.1</w:t>
      </w:r>
      <w:r w:rsidR="00231180">
        <w:t>)</w:t>
      </w:r>
      <w:r w:rsidRPr="00B13DC8">
        <w:t xml:space="preserve"> </w:t>
      </w:r>
      <w:r w:rsidR="00231180">
        <w:t xml:space="preserve">to generate the Z6 line </w:t>
      </w:r>
      <w:r w:rsidRPr="00B13DC8">
        <w:t>makes use of</w:t>
      </w:r>
      <w:r w:rsidR="00156681" w:rsidRPr="00B13DC8">
        <w:t xml:space="preserve"> t</w:t>
      </w:r>
      <w:r w:rsidR="00541DAB" w:rsidRPr="00B13DC8">
        <w:t xml:space="preserve">wo </w:t>
      </w:r>
      <w:r w:rsidR="00156681" w:rsidRPr="00B13DC8">
        <w:t xml:space="preserve">distinct </w:t>
      </w:r>
      <w:r w:rsidR="00541DAB" w:rsidRPr="00B13DC8">
        <w:t>plasmids</w:t>
      </w:r>
      <w:r w:rsidR="00B13DC8" w:rsidRPr="00B13DC8">
        <w:t>.</w:t>
      </w:r>
      <w:r w:rsidR="00541DAB" w:rsidRPr="00B13DC8">
        <w:t xml:space="preserve"> </w:t>
      </w:r>
      <w:r w:rsidR="00DE22B0" w:rsidRPr="00B13DC8">
        <w:t>Each plasmid is described below.</w:t>
      </w:r>
    </w:p>
    <w:p w14:paraId="5A925DE5" w14:textId="3187451C" w:rsidR="00DE22B0" w:rsidRPr="00B13DC8" w:rsidRDefault="00DE22B0" w:rsidP="00BD7646">
      <w:pPr>
        <w:pStyle w:val="Heading3"/>
      </w:pPr>
      <w:bookmarkStart w:id="63" w:name="_Toc488842330"/>
      <w:bookmarkStart w:id="64" w:name="_Toc488842440"/>
      <w:bookmarkStart w:id="65" w:name="_Toc38956942"/>
      <w:r w:rsidRPr="00B13DC8">
        <w:t xml:space="preserve">3.2.1 </w:t>
      </w:r>
      <w:r w:rsidR="00D91DA0" w:rsidRPr="00B13DC8">
        <w:tab/>
      </w:r>
      <w:r w:rsidRPr="00B13DC8">
        <w:t>pSIM1278</w:t>
      </w:r>
      <w:bookmarkEnd w:id="63"/>
      <w:bookmarkEnd w:id="64"/>
      <w:bookmarkEnd w:id="65"/>
    </w:p>
    <w:p w14:paraId="766FEAA2" w14:textId="5420F9FA" w:rsidR="00A83F79" w:rsidRDefault="00A83F79" w:rsidP="00D154AB">
      <w:r>
        <w:t>The pSIM1278</w:t>
      </w:r>
      <w:r w:rsidRPr="00B13DC8">
        <w:t xml:space="preserve"> plasmid was used to generate </w:t>
      </w:r>
      <w:r w:rsidR="00741D6F">
        <w:t>line</w:t>
      </w:r>
      <w:r w:rsidRPr="00B13DC8">
        <w:t xml:space="preserve"> V11. </w:t>
      </w:r>
      <w:r w:rsidR="000F517E" w:rsidRPr="00B13DC8">
        <w:t xml:space="preserve">FSANZ has previously </w:t>
      </w:r>
      <w:r w:rsidR="00493C23" w:rsidRPr="00B13DC8">
        <w:t xml:space="preserve">described </w:t>
      </w:r>
      <w:r w:rsidR="00541DAB" w:rsidRPr="00B13DC8">
        <w:t>pSIM1278</w:t>
      </w:r>
      <w:r w:rsidR="000F517E" w:rsidRPr="00B13DC8">
        <w:t xml:space="preserve"> </w:t>
      </w:r>
      <w:r w:rsidR="009A0E5C" w:rsidRPr="00B13DC8">
        <w:t>in</w:t>
      </w:r>
      <w:r w:rsidR="000F517E" w:rsidRPr="00B13DC8">
        <w:t xml:space="preserve"> </w:t>
      </w:r>
      <w:r w:rsidR="00541DAB" w:rsidRPr="00B13DC8">
        <w:t>Application A1128</w:t>
      </w:r>
      <w:r w:rsidR="005840AD" w:rsidRPr="00B13DC8">
        <w:t xml:space="preserve"> (FSANZ 2016)</w:t>
      </w:r>
      <w:r w:rsidR="00B13DC8" w:rsidRPr="00B13DC8">
        <w:t xml:space="preserve"> and A1139 (FSANZ 2017)</w:t>
      </w:r>
      <w:r w:rsidR="00541DAB" w:rsidRPr="00B13DC8">
        <w:t>.</w:t>
      </w:r>
    </w:p>
    <w:p w14:paraId="50B7C0BB" w14:textId="77777777" w:rsidR="00A83F79" w:rsidRDefault="00A83F79" w:rsidP="00D154AB"/>
    <w:p w14:paraId="085B3636" w14:textId="7698C3E5" w:rsidR="00D154AB" w:rsidRPr="00A83F79" w:rsidRDefault="00156681" w:rsidP="00D154AB">
      <w:r w:rsidRPr="00A83F79">
        <w:t xml:space="preserve">A </w:t>
      </w:r>
      <w:r w:rsidR="0028244B" w:rsidRPr="00A83F79">
        <w:t xml:space="preserve">representation of the T-DNA region </w:t>
      </w:r>
      <w:r w:rsidR="002E4EAF" w:rsidRPr="00A83F79">
        <w:t xml:space="preserve">for pSIM1278, </w:t>
      </w:r>
      <w:r w:rsidR="00A37AD0" w:rsidRPr="00A83F79">
        <w:t>mapping</w:t>
      </w:r>
      <w:r w:rsidR="0028244B" w:rsidRPr="00A83F79">
        <w:t xml:space="preserve"> the location of each of the genetic elements is shown in Figure </w:t>
      </w:r>
      <w:r w:rsidR="00EC1377">
        <w:t>3</w:t>
      </w:r>
      <w:r w:rsidR="0028244B" w:rsidRPr="00A83F79">
        <w:t xml:space="preserve"> and a </w:t>
      </w:r>
      <w:r w:rsidR="00C44A85" w:rsidRPr="00A83F79">
        <w:t>description</w:t>
      </w:r>
      <w:r w:rsidRPr="00A83F79">
        <w:t xml:space="preserve"> of</w:t>
      </w:r>
      <w:r w:rsidR="000F517E" w:rsidRPr="00A83F79">
        <w:t xml:space="preserve"> the genetic elements </w:t>
      </w:r>
      <w:r w:rsidRPr="00A83F79">
        <w:t xml:space="preserve">contained </w:t>
      </w:r>
      <w:r w:rsidR="00C44A85" w:rsidRPr="00A83F79">
        <w:t>with</w:t>
      </w:r>
      <w:r w:rsidRPr="00A83F79">
        <w:t>in</w:t>
      </w:r>
      <w:r w:rsidR="000F517E" w:rsidRPr="00A83F79">
        <w:t xml:space="preserve"> </w:t>
      </w:r>
      <w:r w:rsidRPr="00A83F79">
        <w:t xml:space="preserve">pSIM1278 </w:t>
      </w:r>
      <w:r w:rsidR="000F517E" w:rsidRPr="00A83F79">
        <w:t xml:space="preserve">is </w:t>
      </w:r>
      <w:r w:rsidRPr="00A83F79">
        <w:t>presented</w:t>
      </w:r>
      <w:r w:rsidR="000F517E" w:rsidRPr="00A83F79">
        <w:t xml:space="preserve"> in Tables </w:t>
      </w:r>
      <w:r w:rsidR="00ED4608">
        <w:t>1</w:t>
      </w:r>
      <w:r w:rsidR="000F517E" w:rsidRPr="00A83F79">
        <w:t xml:space="preserve"> </w:t>
      </w:r>
      <w:r w:rsidRPr="00A83F79">
        <w:t xml:space="preserve">(T-DNA region) </w:t>
      </w:r>
      <w:r w:rsidR="000F517E" w:rsidRPr="00A83F79">
        <w:t xml:space="preserve">and </w:t>
      </w:r>
      <w:r w:rsidR="00ED4608">
        <w:t>2</w:t>
      </w:r>
      <w:r w:rsidRPr="00A83F79">
        <w:t xml:space="preserve"> (backbone region)</w:t>
      </w:r>
      <w:r w:rsidR="000F517E" w:rsidRPr="00A83F79">
        <w:t xml:space="preserve">. </w:t>
      </w:r>
      <w:r w:rsidR="00FC730F" w:rsidRPr="00A83F79">
        <w:t xml:space="preserve">Only the DNA sequences in the T-DNA region are intended for </w:t>
      </w:r>
      <w:r w:rsidR="00FC730F" w:rsidRPr="00A83F79">
        <w:lastRenderedPageBreak/>
        <w:t>incor</w:t>
      </w:r>
      <w:r w:rsidR="0028244B" w:rsidRPr="00A83F79">
        <w:t xml:space="preserve">poration into the potato </w:t>
      </w:r>
      <w:r w:rsidR="00221147" w:rsidRPr="00A83F79">
        <w:t>genome</w:t>
      </w:r>
      <w:r w:rsidR="0028244B" w:rsidRPr="00A83F79">
        <w:t>.</w:t>
      </w:r>
    </w:p>
    <w:p w14:paraId="284B3E0B" w14:textId="63C47503" w:rsidR="00566AAB" w:rsidRPr="005275DC" w:rsidRDefault="00566AAB" w:rsidP="00D154AB">
      <w:pPr>
        <w:rPr>
          <w:color w:val="FF0000"/>
        </w:rPr>
      </w:pPr>
      <w:r w:rsidRPr="005275DC">
        <w:rPr>
          <w:noProof/>
          <w:color w:val="FF0000"/>
          <w:lang w:eastAsia="en-GB" w:bidi="ar-SA"/>
        </w:rPr>
        <mc:AlternateContent>
          <mc:Choice Requires="wpg">
            <w:drawing>
              <wp:anchor distT="0" distB="0" distL="114300" distR="114300" simplePos="0" relativeHeight="251658243" behindDoc="0" locked="0" layoutInCell="1" allowOverlap="1" wp14:anchorId="56A2C004" wp14:editId="5E2DA058">
                <wp:simplePos x="0" y="0"/>
                <wp:positionH relativeFrom="column">
                  <wp:posOffset>4445</wp:posOffset>
                </wp:positionH>
                <wp:positionV relativeFrom="paragraph">
                  <wp:posOffset>59055</wp:posOffset>
                </wp:positionV>
                <wp:extent cx="5753100" cy="1174750"/>
                <wp:effectExtent l="0" t="0" r="0" b="6350"/>
                <wp:wrapNone/>
                <wp:docPr id="420" name="Group 420" descr="An pictorial representation of the T-DNA region in the pSIM1278 plasmid"/>
                <wp:cNvGraphicFramePr/>
                <a:graphic xmlns:a="http://schemas.openxmlformats.org/drawingml/2006/main">
                  <a:graphicData uri="http://schemas.microsoft.com/office/word/2010/wordprocessingGroup">
                    <wpg:wgp>
                      <wpg:cNvGrpSpPr/>
                      <wpg:grpSpPr>
                        <a:xfrm>
                          <a:off x="0" y="0"/>
                          <a:ext cx="5753100" cy="1174750"/>
                          <a:chOff x="0" y="0"/>
                          <a:chExt cx="5753100" cy="1174750"/>
                        </a:xfrm>
                      </wpg:grpSpPr>
                      <pic:pic xmlns:pic="http://schemas.openxmlformats.org/drawingml/2006/picture">
                        <pic:nvPicPr>
                          <pic:cNvPr id="4" name="Picture 4"/>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1000125"/>
                          </a:xfrm>
                          <a:prstGeom prst="rect">
                            <a:avLst/>
                          </a:prstGeom>
                          <a:noFill/>
                          <a:ln>
                            <a:noFill/>
                          </a:ln>
                        </pic:spPr>
                      </pic:pic>
                      <wps:wsp>
                        <wps:cNvPr id="17" name="Text Box 2"/>
                        <wps:cNvSpPr txBox="1">
                          <a:spLocks noChangeArrowheads="1"/>
                        </wps:cNvSpPr>
                        <wps:spPr bwMode="auto">
                          <a:xfrm>
                            <a:off x="695325" y="942975"/>
                            <a:ext cx="1170940" cy="231775"/>
                          </a:xfrm>
                          <a:prstGeom prst="rect">
                            <a:avLst/>
                          </a:prstGeom>
                          <a:noFill/>
                          <a:ln w="9525">
                            <a:noFill/>
                            <a:miter lim="800000"/>
                            <a:headEnd/>
                            <a:tailEnd/>
                          </a:ln>
                        </wps:spPr>
                        <wps:txbx>
                          <w:txbxContent>
                            <w:p w14:paraId="28DDE8E6" w14:textId="77777777" w:rsidR="00AF6552" w:rsidRPr="00AC3653" w:rsidRDefault="00AF6552"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wps:txbx>
                        <wps:bodyPr rot="0" vert="horz" wrap="square" lIns="91440" tIns="45720" rIns="91440" bIns="45720" anchor="t" anchorCtr="0">
                          <a:spAutoFit/>
                        </wps:bodyPr>
                      </wps:wsp>
                      <wps:wsp>
                        <wps:cNvPr id="19" name="Right Brace 19"/>
                        <wps:cNvSpPr/>
                        <wps:spPr>
                          <a:xfrm rot="5400000">
                            <a:off x="1247775" y="-276225"/>
                            <a:ext cx="171450" cy="237109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3467100" y="942975"/>
                            <a:ext cx="1170940" cy="231775"/>
                          </a:xfrm>
                          <a:prstGeom prst="rect">
                            <a:avLst/>
                          </a:prstGeom>
                          <a:noFill/>
                          <a:ln w="9525">
                            <a:noFill/>
                            <a:miter lim="800000"/>
                            <a:headEnd/>
                            <a:tailEnd/>
                          </a:ln>
                        </wps:spPr>
                        <wps:txbx>
                          <w:txbxContent>
                            <w:p w14:paraId="24638895" w14:textId="014740D4" w:rsidR="00AF6552" w:rsidRPr="00AC3653" w:rsidRDefault="00AF6552" w:rsidP="00A6441E">
                              <w:pPr>
                                <w:jc w:val="center"/>
                                <w:rPr>
                                  <w:b/>
                                  <w:sz w:val="18"/>
                                </w:rPr>
                              </w:pPr>
                              <w:r>
                                <w:rPr>
                                  <w:b/>
                                  <w:i/>
                                  <w:sz w:val="18"/>
                                </w:rPr>
                                <w:t>PhL/R1</w:t>
                              </w:r>
                              <w:r w:rsidRPr="00AC3653">
                                <w:rPr>
                                  <w:b/>
                                  <w:sz w:val="18"/>
                                </w:rPr>
                                <w:t xml:space="preserve"> cassette</w:t>
                              </w:r>
                            </w:p>
                          </w:txbxContent>
                        </wps:txbx>
                        <wps:bodyPr rot="0" vert="horz" wrap="square" lIns="91440" tIns="45720" rIns="91440" bIns="45720" anchor="t" anchorCtr="0">
                          <a:spAutoFit/>
                        </wps:bodyPr>
                      </wps:wsp>
                      <wps:wsp>
                        <wps:cNvPr id="21" name="Right Brace 21"/>
                        <wps:cNvSpPr/>
                        <wps:spPr>
                          <a:xfrm rot="5400000">
                            <a:off x="3962400" y="-609600"/>
                            <a:ext cx="167005" cy="303339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6A2C004" id="Group 420" o:spid="_x0000_s1059" alt="An pictorial representation of the T-DNA region in the pSIM1278 plasmid" style="position:absolute;margin-left:.35pt;margin-top:4.65pt;width:453pt;height:92.5pt;z-index:251658243" coordsize="57531,11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">
                <v:shape id="Picture 4" o:spid="_x0000_s1060" type="#_x0000_t75" style="position:absolute;width:57531;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">
                  <v:imagedata r:id="rId24" o:title=""/>
                  <v:path arrowok="t"/>
                </v:shape>
                <v:shape id="_x0000_s1061" type="#_x0000_t202" style="position:absolute;left:6953;top:9429;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28DDE8E6" w14:textId="77777777" w:rsidR="00AF6552" w:rsidRPr="00AC3653" w:rsidRDefault="00AF6552"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9" o:spid="_x0000_s1062" type="#_x0000_t88" style="position:absolute;left:12477;top:-2763;width:1715;height:237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" adj="130" strokecolor="#1c1a10 [334]"/>
                <v:shape id="_x0000_s1063" type="#_x0000_t202" style="position:absolute;left:34671;top:9429;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24638895" w14:textId="014740D4" w:rsidR="00AF6552" w:rsidRPr="00AC3653" w:rsidRDefault="00AF6552" w:rsidP="00A6441E">
                        <w:pPr>
                          <w:jc w:val="center"/>
                          <w:rPr>
                            <w:b/>
                            <w:sz w:val="18"/>
                          </w:rPr>
                        </w:pPr>
                        <w:r>
                          <w:rPr>
                            <w:b/>
                            <w:i/>
                            <w:sz w:val="18"/>
                          </w:rPr>
                          <w:t>PhL/R1</w:t>
                        </w:r>
                        <w:r w:rsidRPr="00AC3653">
                          <w:rPr>
                            <w:b/>
                            <w:sz w:val="18"/>
                          </w:rPr>
                          <w:t xml:space="preserve"> cassette</w:t>
                        </w:r>
                      </w:p>
                    </w:txbxContent>
                  </v:textbox>
                </v:shape>
                <v:shape id="Right Brace 21" o:spid="_x0000_s1064" type="#_x0000_t88" style="position:absolute;left:39623;top:-6096;width:1671;height:3033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" adj="99" strokecolor="#1c1a10 [334]"/>
              </v:group>
            </w:pict>
          </mc:Fallback>
        </mc:AlternateContent>
      </w:r>
    </w:p>
    <w:p w14:paraId="3A955F07" w14:textId="20B9BB32" w:rsidR="00156681" w:rsidRPr="005275DC" w:rsidRDefault="00156681" w:rsidP="00D154AB">
      <w:pPr>
        <w:rPr>
          <w:color w:val="FF0000"/>
        </w:rPr>
      </w:pPr>
    </w:p>
    <w:p w14:paraId="03D7252C" w14:textId="77777777" w:rsidR="0028244B" w:rsidRPr="005275DC" w:rsidRDefault="0028244B" w:rsidP="00C44A85">
      <w:pPr>
        <w:pStyle w:val="FSFigureTitle"/>
        <w:ind w:left="284"/>
        <w:rPr>
          <w:b/>
          <w:color w:val="FF0000"/>
        </w:rPr>
      </w:pPr>
    </w:p>
    <w:p w14:paraId="45CC440F" w14:textId="77777777" w:rsidR="0028244B" w:rsidRPr="005275DC" w:rsidRDefault="0028244B" w:rsidP="00C44A85">
      <w:pPr>
        <w:pStyle w:val="FSFigureTitle"/>
        <w:ind w:left="284"/>
        <w:rPr>
          <w:b/>
          <w:color w:val="FF0000"/>
        </w:rPr>
      </w:pPr>
    </w:p>
    <w:p w14:paraId="18049B99" w14:textId="77777777" w:rsidR="0028244B" w:rsidRPr="005275DC" w:rsidRDefault="0028244B" w:rsidP="00C44A85">
      <w:pPr>
        <w:pStyle w:val="FSFigureTitle"/>
        <w:ind w:left="284"/>
        <w:rPr>
          <w:b/>
          <w:color w:val="FF0000"/>
        </w:rPr>
      </w:pPr>
    </w:p>
    <w:p w14:paraId="287BA2A7" w14:textId="77777777" w:rsidR="0028244B" w:rsidRPr="005275DC" w:rsidRDefault="0028244B" w:rsidP="00C44A85">
      <w:pPr>
        <w:pStyle w:val="FSFigureTitle"/>
        <w:ind w:left="284"/>
        <w:rPr>
          <w:b/>
          <w:color w:val="FF0000"/>
        </w:rPr>
      </w:pPr>
    </w:p>
    <w:p w14:paraId="72A37CE0" w14:textId="20AB47F0" w:rsidR="0028244B" w:rsidRPr="005275DC" w:rsidRDefault="0028244B" w:rsidP="00C44A85">
      <w:pPr>
        <w:pStyle w:val="FSFigureTitle"/>
        <w:ind w:left="284"/>
        <w:rPr>
          <w:b/>
          <w:color w:val="FF0000"/>
        </w:rPr>
      </w:pPr>
    </w:p>
    <w:p w14:paraId="7E67B862" w14:textId="77777777" w:rsidR="00A6441E" w:rsidRPr="005275DC" w:rsidRDefault="00A6441E" w:rsidP="00A6441E">
      <w:pPr>
        <w:rPr>
          <w:color w:val="FF0000"/>
        </w:rPr>
      </w:pPr>
    </w:p>
    <w:p w14:paraId="2ACE17F6" w14:textId="0D528D22" w:rsidR="0028244B" w:rsidRPr="00A83F79" w:rsidRDefault="00C44A85" w:rsidP="00A83F79">
      <w:pPr>
        <w:pStyle w:val="FSFigureTitle"/>
        <w:rPr>
          <w:szCs w:val="22"/>
        </w:rPr>
      </w:pPr>
      <w:r w:rsidRPr="00A83F79">
        <w:t xml:space="preserve">Figure </w:t>
      </w:r>
      <w:r w:rsidR="00EC1377">
        <w:t>3</w:t>
      </w:r>
      <w:r w:rsidRPr="00A83F79">
        <w:t>: Design of the T-DNA region in pSIM1278</w:t>
      </w:r>
      <w:bookmarkStart w:id="66" w:name="_Toc455502414"/>
    </w:p>
    <w:p w14:paraId="4ECA12C0" w14:textId="77777777" w:rsidR="008F48B4" w:rsidRPr="005275DC" w:rsidRDefault="008F48B4">
      <w:pPr>
        <w:widowControl/>
        <w:rPr>
          <w:color w:val="FF0000"/>
          <w:szCs w:val="22"/>
        </w:rPr>
      </w:pPr>
    </w:p>
    <w:p w14:paraId="6773787D" w14:textId="4FEFFEF9" w:rsidR="00A40D6E" w:rsidRPr="005275DC" w:rsidRDefault="00A40D6E" w:rsidP="00A40D6E">
      <w:pPr>
        <w:widowControl/>
        <w:rPr>
          <w:color w:val="FF0000"/>
          <w:szCs w:val="22"/>
        </w:rPr>
      </w:pPr>
      <w:r w:rsidRPr="00AB1EEF">
        <w:rPr>
          <w:szCs w:val="22"/>
        </w:rPr>
        <w:t>The T-DNA region is encompassed by the left and right border regions</w:t>
      </w:r>
      <w:r w:rsidR="00D31B3F" w:rsidRPr="00AB1EEF">
        <w:rPr>
          <w:szCs w:val="22"/>
        </w:rPr>
        <w:t>,</w:t>
      </w:r>
      <w:r w:rsidRPr="00AB1EEF">
        <w:rPr>
          <w:szCs w:val="22"/>
        </w:rPr>
        <w:t xml:space="preserve"> contain</w:t>
      </w:r>
      <w:r w:rsidR="00D31B3F" w:rsidRPr="00AB1EEF">
        <w:rPr>
          <w:szCs w:val="22"/>
        </w:rPr>
        <w:t>ing</w:t>
      </w:r>
      <w:r w:rsidRPr="00AB1EEF">
        <w:rPr>
          <w:szCs w:val="22"/>
        </w:rPr>
        <w:t xml:space="preserve"> sequences to allow </w:t>
      </w:r>
      <w:r w:rsidR="002E4EAF" w:rsidRPr="00AB1EEF">
        <w:rPr>
          <w:szCs w:val="22"/>
        </w:rPr>
        <w:t>transfer of the</w:t>
      </w:r>
      <w:r w:rsidRPr="00AB1EEF">
        <w:rPr>
          <w:szCs w:val="22"/>
        </w:rPr>
        <w:t xml:space="preserve"> T-DNA region </w:t>
      </w:r>
      <w:r w:rsidR="00D31B3F" w:rsidRPr="00AB1EEF">
        <w:rPr>
          <w:szCs w:val="22"/>
        </w:rPr>
        <w:t xml:space="preserve">from the plasmid </w:t>
      </w:r>
      <w:r w:rsidR="002E4EAF" w:rsidRPr="00AB1EEF">
        <w:rPr>
          <w:szCs w:val="22"/>
        </w:rPr>
        <w:t>into the plant genome</w:t>
      </w:r>
      <w:r w:rsidR="00221147" w:rsidRPr="00AB1EEF">
        <w:rPr>
          <w:szCs w:val="22"/>
        </w:rPr>
        <w:t>,</w:t>
      </w:r>
      <w:r w:rsidR="002E4EAF" w:rsidRPr="00AB1EEF">
        <w:rPr>
          <w:szCs w:val="22"/>
        </w:rPr>
        <w:t xml:space="preserve"> </w:t>
      </w:r>
      <w:r w:rsidRPr="00AB1EEF">
        <w:rPr>
          <w:szCs w:val="22"/>
        </w:rPr>
        <w:t xml:space="preserve">after the plasmid has been taken up by the potato </w:t>
      </w:r>
      <w:r w:rsidRPr="00AA02AC">
        <w:rPr>
          <w:szCs w:val="22"/>
        </w:rPr>
        <w:t xml:space="preserve">cells. </w:t>
      </w:r>
      <w:r w:rsidR="00221147" w:rsidRPr="00AB1EEF">
        <w:rPr>
          <w:szCs w:val="22"/>
        </w:rPr>
        <w:t xml:space="preserve">Within the T-DNA are </w:t>
      </w:r>
      <w:r w:rsidR="00A6441E" w:rsidRPr="00AB1EEF">
        <w:rPr>
          <w:szCs w:val="22"/>
        </w:rPr>
        <w:t xml:space="preserve">two cassettes, each with </w:t>
      </w:r>
      <w:r w:rsidR="00221147" w:rsidRPr="00AB1EEF">
        <w:rPr>
          <w:szCs w:val="22"/>
        </w:rPr>
        <w:t>inverted repeat</w:t>
      </w:r>
      <w:r w:rsidR="008935C6" w:rsidRPr="00AB1EEF">
        <w:rPr>
          <w:szCs w:val="22"/>
        </w:rPr>
        <w:t>s</w:t>
      </w:r>
      <w:r w:rsidR="00CD4C95">
        <w:rPr>
          <w:szCs w:val="22"/>
        </w:rPr>
        <w:t xml:space="preserve"> of DNA sequences derived</w:t>
      </w:r>
      <w:r w:rsidR="00221147" w:rsidRPr="00AB1EEF">
        <w:rPr>
          <w:szCs w:val="22"/>
        </w:rPr>
        <w:t xml:space="preserve"> </w:t>
      </w:r>
      <w:r w:rsidR="008935C6" w:rsidRPr="00AB1EEF">
        <w:rPr>
          <w:szCs w:val="22"/>
        </w:rPr>
        <w:t>f</w:t>
      </w:r>
      <w:r w:rsidR="00C20BE2" w:rsidRPr="00AB1EEF">
        <w:rPr>
          <w:szCs w:val="22"/>
        </w:rPr>
        <w:t>rom</w:t>
      </w:r>
      <w:r w:rsidR="00221147" w:rsidRPr="00AB1EEF">
        <w:rPr>
          <w:szCs w:val="22"/>
        </w:rPr>
        <w:t xml:space="preserve"> the four genes being targeted for </w:t>
      </w:r>
      <w:r w:rsidR="00741D6F">
        <w:rPr>
          <w:szCs w:val="22"/>
        </w:rPr>
        <w:t>silencing</w:t>
      </w:r>
      <w:r w:rsidR="00221147" w:rsidRPr="00AB1EEF">
        <w:rPr>
          <w:szCs w:val="22"/>
        </w:rPr>
        <w:t xml:space="preserve">: </w:t>
      </w:r>
      <w:r w:rsidR="00221147" w:rsidRPr="00AB1EEF">
        <w:rPr>
          <w:i/>
          <w:szCs w:val="22"/>
        </w:rPr>
        <w:t>Asn1</w:t>
      </w:r>
      <w:r w:rsidR="00221147" w:rsidRPr="00AB1EEF">
        <w:rPr>
          <w:szCs w:val="22"/>
        </w:rPr>
        <w:t xml:space="preserve">, </w:t>
      </w:r>
      <w:r w:rsidR="00221147" w:rsidRPr="00AB1EEF">
        <w:rPr>
          <w:i/>
          <w:szCs w:val="22"/>
        </w:rPr>
        <w:t>Ppo5</w:t>
      </w:r>
      <w:r w:rsidR="00221147" w:rsidRPr="00AB1EEF">
        <w:rPr>
          <w:szCs w:val="22"/>
        </w:rPr>
        <w:t xml:space="preserve">, </w:t>
      </w:r>
      <w:r w:rsidR="00221147" w:rsidRPr="00AB1EEF">
        <w:rPr>
          <w:i/>
          <w:szCs w:val="22"/>
        </w:rPr>
        <w:t>PhL</w:t>
      </w:r>
      <w:r w:rsidR="00221147" w:rsidRPr="00AB1EEF">
        <w:rPr>
          <w:szCs w:val="22"/>
        </w:rPr>
        <w:t xml:space="preserve"> and </w:t>
      </w:r>
      <w:r w:rsidR="00221147" w:rsidRPr="00AB1EEF">
        <w:rPr>
          <w:i/>
          <w:szCs w:val="22"/>
        </w:rPr>
        <w:t>R1</w:t>
      </w:r>
      <w:r w:rsidR="00D31B3F" w:rsidRPr="00AB1EEF">
        <w:rPr>
          <w:szCs w:val="22"/>
        </w:rPr>
        <w:t>.</w:t>
      </w:r>
      <w:r w:rsidR="00221147" w:rsidRPr="00AB1EEF">
        <w:rPr>
          <w:szCs w:val="22"/>
        </w:rPr>
        <w:t xml:space="preserve"> The </w:t>
      </w:r>
      <w:r w:rsidR="00D31B3F" w:rsidRPr="00AB1EEF">
        <w:rPr>
          <w:szCs w:val="22"/>
        </w:rPr>
        <w:t>inverted repeats are</w:t>
      </w:r>
      <w:r w:rsidR="00221147" w:rsidRPr="00AB1EEF">
        <w:rPr>
          <w:szCs w:val="22"/>
        </w:rPr>
        <w:t xml:space="preserve"> </w:t>
      </w:r>
      <w:r w:rsidR="00D31B3F" w:rsidRPr="00AB1EEF">
        <w:rPr>
          <w:szCs w:val="22"/>
        </w:rPr>
        <w:t xml:space="preserve">made up of complementary </w:t>
      </w:r>
      <w:r w:rsidR="00221147" w:rsidRPr="00AB1EEF">
        <w:rPr>
          <w:szCs w:val="22"/>
        </w:rPr>
        <w:t>sense and antisense sequences f</w:t>
      </w:r>
      <w:r w:rsidR="00C20BE2" w:rsidRPr="00AB1EEF">
        <w:rPr>
          <w:szCs w:val="22"/>
        </w:rPr>
        <w:t>rom</w:t>
      </w:r>
      <w:r w:rsidR="00221147" w:rsidRPr="00AB1EEF">
        <w:rPr>
          <w:szCs w:val="22"/>
        </w:rPr>
        <w:t xml:space="preserve"> </w:t>
      </w:r>
      <w:r w:rsidR="00CD4C95">
        <w:rPr>
          <w:szCs w:val="22"/>
        </w:rPr>
        <w:t>each</w:t>
      </w:r>
      <w:r w:rsidR="00D31B3F" w:rsidRPr="00AB1EEF">
        <w:rPr>
          <w:szCs w:val="22"/>
        </w:rPr>
        <w:t xml:space="preserve"> gene</w:t>
      </w:r>
      <w:r w:rsidR="00221147" w:rsidRPr="00AB1EEF">
        <w:rPr>
          <w:szCs w:val="22"/>
        </w:rPr>
        <w:t>, located around a spacer region</w:t>
      </w:r>
      <w:r w:rsidR="00D31B3F" w:rsidRPr="00AB1EEF">
        <w:rPr>
          <w:szCs w:val="22"/>
        </w:rPr>
        <w:t>. After transcription</w:t>
      </w:r>
      <w:r w:rsidR="000276EB">
        <w:rPr>
          <w:szCs w:val="22"/>
        </w:rPr>
        <w:t xml:space="preserve"> into RNA</w:t>
      </w:r>
      <w:r w:rsidR="00D31B3F" w:rsidRPr="00AB1EEF">
        <w:rPr>
          <w:szCs w:val="22"/>
        </w:rPr>
        <w:t xml:space="preserve">, </w:t>
      </w:r>
      <w:r w:rsidR="008935C6" w:rsidRPr="00AB1EEF">
        <w:rPr>
          <w:szCs w:val="22"/>
        </w:rPr>
        <w:t xml:space="preserve">the </w:t>
      </w:r>
      <w:r w:rsidR="00D31B3F" w:rsidRPr="00AB1EEF">
        <w:rPr>
          <w:szCs w:val="22"/>
        </w:rPr>
        <w:t>complementary sequences come together</w:t>
      </w:r>
      <w:r w:rsidR="008935C6" w:rsidRPr="00AB1EEF">
        <w:rPr>
          <w:szCs w:val="22"/>
        </w:rPr>
        <w:t xml:space="preserve">, </w:t>
      </w:r>
      <w:r w:rsidR="00D31B3F" w:rsidRPr="00AB1EEF">
        <w:rPr>
          <w:szCs w:val="22"/>
        </w:rPr>
        <w:t>form</w:t>
      </w:r>
      <w:r w:rsidR="008935C6" w:rsidRPr="00AB1EEF">
        <w:rPr>
          <w:szCs w:val="22"/>
        </w:rPr>
        <w:t>ing</w:t>
      </w:r>
      <w:r w:rsidR="00D31B3F" w:rsidRPr="00AB1EEF">
        <w:rPr>
          <w:szCs w:val="22"/>
        </w:rPr>
        <w:t xml:space="preserve"> a</w:t>
      </w:r>
      <w:r w:rsidR="00221147" w:rsidRPr="00AB1EEF">
        <w:rPr>
          <w:szCs w:val="22"/>
        </w:rPr>
        <w:t xml:space="preserve"> double-stranded </w:t>
      </w:r>
      <w:r w:rsidR="008935C6" w:rsidRPr="00AB1EEF">
        <w:rPr>
          <w:szCs w:val="22"/>
        </w:rPr>
        <w:t xml:space="preserve">(ds) </w:t>
      </w:r>
      <w:r w:rsidR="000276EB">
        <w:rPr>
          <w:szCs w:val="22"/>
        </w:rPr>
        <w:t xml:space="preserve">RNA </w:t>
      </w:r>
      <w:r w:rsidR="00221147" w:rsidRPr="00AB1EEF">
        <w:rPr>
          <w:szCs w:val="22"/>
        </w:rPr>
        <w:t>hairpin</w:t>
      </w:r>
      <w:r w:rsidR="00CD4C95">
        <w:rPr>
          <w:szCs w:val="22"/>
        </w:rPr>
        <w:t xml:space="preserve"> molecule</w:t>
      </w:r>
      <w:r w:rsidR="00221147" w:rsidRPr="00AB1EEF">
        <w:rPr>
          <w:szCs w:val="22"/>
        </w:rPr>
        <w:t xml:space="preserve"> </w:t>
      </w:r>
      <w:r w:rsidR="00AB1EEF">
        <w:rPr>
          <w:szCs w:val="22"/>
        </w:rPr>
        <w:t>(Wesley et al., 2001)</w:t>
      </w:r>
      <w:r w:rsidR="00D31B3F" w:rsidRPr="00AB1EEF">
        <w:rPr>
          <w:szCs w:val="22"/>
        </w:rPr>
        <w:t xml:space="preserve">. </w:t>
      </w:r>
      <w:r w:rsidR="00D31B3F" w:rsidRPr="00784EEB">
        <w:rPr>
          <w:szCs w:val="22"/>
        </w:rPr>
        <w:t>This dsRNA</w:t>
      </w:r>
      <w:r w:rsidR="00CD4C95">
        <w:rPr>
          <w:szCs w:val="22"/>
        </w:rPr>
        <w:t xml:space="preserve"> acts as a</w:t>
      </w:r>
      <w:r w:rsidR="00D31B3F" w:rsidRPr="00784EEB">
        <w:rPr>
          <w:szCs w:val="22"/>
        </w:rPr>
        <w:t xml:space="preserve"> </w:t>
      </w:r>
      <w:r w:rsidR="000276EB">
        <w:rPr>
          <w:szCs w:val="22"/>
        </w:rPr>
        <w:t>trigger</w:t>
      </w:r>
      <w:r w:rsidR="000276EB" w:rsidRPr="00784EEB">
        <w:rPr>
          <w:szCs w:val="22"/>
        </w:rPr>
        <w:t xml:space="preserve"> </w:t>
      </w:r>
      <w:r w:rsidR="00CD4C95">
        <w:rPr>
          <w:szCs w:val="22"/>
        </w:rPr>
        <w:t xml:space="preserve">for </w:t>
      </w:r>
      <w:r w:rsidR="00D31B3F" w:rsidRPr="00784EEB">
        <w:rPr>
          <w:szCs w:val="22"/>
        </w:rPr>
        <w:t>the plants own RNAi regulatory pathway</w:t>
      </w:r>
      <w:r w:rsidR="008935C6" w:rsidRPr="00784EEB">
        <w:rPr>
          <w:szCs w:val="22"/>
        </w:rPr>
        <w:t xml:space="preserve">, </w:t>
      </w:r>
      <w:r w:rsidR="00741D6F">
        <w:rPr>
          <w:szCs w:val="22"/>
        </w:rPr>
        <w:t xml:space="preserve">resulting in the enzymatic degradation of mRNA </w:t>
      </w:r>
      <w:r w:rsidR="00CD4C95">
        <w:rPr>
          <w:szCs w:val="22"/>
        </w:rPr>
        <w:t xml:space="preserve">corresponding to the target gene, thereby silencing </w:t>
      </w:r>
      <w:r w:rsidR="004B22D6">
        <w:rPr>
          <w:szCs w:val="22"/>
        </w:rPr>
        <w:t>the target gene</w:t>
      </w:r>
      <w:r w:rsidR="00221147" w:rsidRPr="00784EEB">
        <w:rPr>
          <w:szCs w:val="22"/>
        </w:rPr>
        <w:t xml:space="preserve">. </w:t>
      </w:r>
      <w:r w:rsidRPr="00784EEB">
        <w:rPr>
          <w:szCs w:val="22"/>
        </w:rPr>
        <w:t xml:space="preserve">The </w:t>
      </w:r>
      <w:r w:rsidR="008935C6" w:rsidRPr="00784EEB">
        <w:rPr>
          <w:szCs w:val="22"/>
        </w:rPr>
        <w:t xml:space="preserve">expression of these </w:t>
      </w:r>
      <w:r w:rsidR="00CD4C95">
        <w:rPr>
          <w:szCs w:val="22"/>
        </w:rPr>
        <w:t>dsRNAs</w:t>
      </w:r>
      <w:r w:rsidR="008935C6" w:rsidRPr="00784EEB">
        <w:rPr>
          <w:szCs w:val="22"/>
        </w:rPr>
        <w:t xml:space="preserve"> </w:t>
      </w:r>
      <w:r w:rsidR="00493C23" w:rsidRPr="00784EEB">
        <w:rPr>
          <w:szCs w:val="22"/>
        </w:rPr>
        <w:t>is controlled</w:t>
      </w:r>
      <w:r w:rsidR="008935C6" w:rsidRPr="00784EEB">
        <w:rPr>
          <w:szCs w:val="22"/>
        </w:rPr>
        <w:t xml:space="preserve"> by</w:t>
      </w:r>
      <w:r w:rsidRPr="00784EEB">
        <w:rPr>
          <w:szCs w:val="22"/>
        </w:rPr>
        <w:t xml:space="preserve"> promoter</w:t>
      </w:r>
      <w:r w:rsidR="008935C6" w:rsidRPr="00784EEB">
        <w:rPr>
          <w:szCs w:val="22"/>
        </w:rPr>
        <w:t>s</w:t>
      </w:r>
      <w:r w:rsidRPr="00784EEB">
        <w:rPr>
          <w:szCs w:val="22"/>
        </w:rPr>
        <w:t xml:space="preserve"> from the ADP glucose pyrophosphorylase (</w:t>
      </w:r>
      <w:r w:rsidRPr="00784EEB">
        <w:rPr>
          <w:i/>
          <w:szCs w:val="22"/>
        </w:rPr>
        <w:t>Agp</w:t>
      </w:r>
      <w:r w:rsidRPr="00784EEB">
        <w:rPr>
          <w:szCs w:val="22"/>
        </w:rPr>
        <w:t>) gene and the granule-bound starch synthase (</w:t>
      </w:r>
      <w:r w:rsidRPr="00784EEB">
        <w:rPr>
          <w:i/>
          <w:szCs w:val="22"/>
        </w:rPr>
        <w:t>Gbss</w:t>
      </w:r>
      <w:r w:rsidRPr="00784EEB">
        <w:rPr>
          <w:szCs w:val="22"/>
        </w:rPr>
        <w:t xml:space="preserve">) </w:t>
      </w:r>
      <w:r w:rsidR="008935C6" w:rsidRPr="00784EEB">
        <w:rPr>
          <w:szCs w:val="22"/>
        </w:rPr>
        <w:t>gene</w:t>
      </w:r>
      <w:r w:rsidR="00A30DBC" w:rsidRPr="00784EEB">
        <w:rPr>
          <w:szCs w:val="22"/>
        </w:rPr>
        <w:t xml:space="preserve">. These promoters are </w:t>
      </w:r>
      <w:r w:rsidRPr="00784EEB">
        <w:rPr>
          <w:szCs w:val="22"/>
        </w:rPr>
        <w:t xml:space="preserve">highly </w:t>
      </w:r>
      <w:r w:rsidR="00A30DBC" w:rsidRPr="00784EEB">
        <w:rPr>
          <w:szCs w:val="22"/>
        </w:rPr>
        <w:t>active</w:t>
      </w:r>
      <w:r w:rsidRPr="00784EEB">
        <w:rPr>
          <w:szCs w:val="22"/>
        </w:rPr>
        <w:t xml:space="preserve"> in tuber</w:t>
      </w:r>
      <w:r w:rsidR="008935C6" w:rsidRPr="00784EEB">
        <w:rPr>
          <w:szCs w:val="22"/>
        </w:rPr>
        <w:t xml:space="preserve"> cells</w:t>
      </w:r>
      <w:r w:rsidR="00463962">
        <w:rPr>
          <w:szCs w:val="22"/>
        </w:rPr>
        <w:t xml:space="preserve"> and</w:t>
      </w:r>
      <w:r w:rsidR="00A30DBC" w:rsidRPr="00784EEB">
        <w:rPr>
          <w:szCs w:val="22"/>
        </w:rPr>
        <w:t xml:space="preserve"> should </w:t>
      </w:r>
      <w:r w:rsidR="00463962">
        <w:rPr>
          <w:szCs w:val="22"/>
        </w:rPr>
        <w:t xml:space="preserve">therefore </w:t>
      </w:r>
      <w:r w:rsidR="00A30DBC" w:rsidRPr="00784EEB">
        <w:rPr>
          <w:szCs w:val="22"/>
        </w:rPr>
        <w:t xml:space="preserve">allow high expression of the </w:t>
      </w:r>
      <w:r w:rsidR="00CD4C95">
        <w:rPr>
          <w:szCs w:val="22"/>
        </w:rPr>
        <w:t>dsRNAs</w:t>
      </w:r>
      <w:r w:rsidR="00A30DBC" w:rsidRPr="00784EEB">
        <w:rPr>
          <w:szCs w:val="22"/>
        </w:rPr>
        <w:t xml:space="preserve"> in the tuber</w:t>
      </w:r>
      <w:r w:rsidR="00961C9E">
        <w:rPr>
          <w:szCs w:val="22"/>
        </w:rPr>
        <w:t xml:space="preserve"> (Rommens et al., 2008; Muller-Rober et al., 1994; Visser et al., 1991).</w:t>
      </w:r>
      <w:r w:rsidRPr="00784EEB">
        <w:rPr>
          <w:szCs w:val="22"/>
        </w:rPr>
        <w:t xml:space="preserve"> </w:t>
      </w:r>
    </w:p>
    <w:p w14:paraId="10ACBEA5" w14:textId="77777777" w:rsidR="00A40D6E" w:rsidRPr="005275DC" w:rsidRDefault="00A40D6E" w:rsidP="00A40D6E">
      <w:pPr>
        <w:widowControl/>
        <w:rPr>
          <w:color w:val="FF0000"/>
          <w:szCs w:val="22"/>
        </w:rPr>
      </w:pPr>
    </w:p>
    <w:p w14:paraId="26518593" w14:textId="077CB0D7" w:rsidR="00047C59" w:rsidRPr="005275DC" w:rsidRDefault="00A40D6E">
      <w:pPr>
        <w:widowControl/>
        <w:rPr>
          <w:color w:val="FF0000"/>
          <w:szCs w:val="22"/>
        </w:rPr>
        <w:sectPr w:rsidR="00047C59" w:rsidRPr="005275DC" w:rsidSect="00EC1113">
          <w:pgSz w:w="11906" w:h="16838"/>
          <w:pgMar w:top="1418" w:right="1418" w:bottom="1418" w:left="1418" w:header="709" w:footer="709" w:gutter="0"/>
          <w:pgNumType w:start="1"/>
          <w:cols w:space="708"/>
          <w:docGrid w:linePitch="360"/>
        </w:sectPr>
      </w:pPr>
      <w:r w:rsidRPr="00961C9E">
        <w:rPr>
          <w:szCs w:val="22"/>
        </w:rPr>
        <w:t>T</w:t>
      </w:r>
      <w:r w:rsidR="0028244B" w:rsidRPr="00961C9E">
        <w:rPr>
          <w:szCs w:val="22"/>
        </w:rPr>
        <w:t xml:space="preserve">he DNA contained within the backbone region of the plasmid is not </w:t>
      </w:r>
      <w:r w:rsidR="00C84654" w:rsidRPr="00961C9E">
        <w:rPr>
          <w:szCs w:val="22"/>
        </w:rPr>
        <w:t xml:space="preserve">intended for insertion into the potato genome. The sequences </w:t>
      </w:r>
      <w:r w:rsidR="0028244B" w:rsidRPr="00961C9E">
        <w:rPr>
          <w:szCs w:val="22"/>
        </w:rPr>
        <w:t>are required for preparing the plasmid</w:t>
      </w:r>
      <w:r w:rsidR="00C84654" w:rsidRPr="00961C9E">
        <w:rPr>
          <w:szCs w:val="22"/>
        </w:rPr>
        <w:t xml:space="preserve">, passaging through standard laboratory </w:t>
      </w:r>
      <w:r w:rsidR="00C84654" w:rsidRPr="00961C9E">
        <w:rPr>
          <w:i/>
          <w:szCs w:val="22"/>
        </w:rPr>
        <w:t>E. coli</w:t>
      </w:r>
      <w:r w:rsidR="00C84654" w:rsidRPr="00961C9E">
        <w:rPr>
          <w:szCs w:val="22"/>
        </w:rPr>
        <w:t xml:space="preserve"> and </w:t>
      </w:r>
      <w:r w:rsidR="00DA1E78" w:rsidRPr="00961C9E">
        <w:rPr>
          <w:szCs w:val="22"/>
        </w:rPr>
        <w:t xml:space="preserve">into </w:t>
      </w:r>
      <w:r w:rsidR="00C84654" w:rsidRPr="00961C9E">
        <w:rPr>
          <w:szCs w:val="22"/>
        </w:rPr>
        <w:t xml:space="preserve">Agrobacterium </w:t>
      </w:r>
      <w:r w:rsidR="0028244B" w:rsidRPr="00961C9E">
        <w:rPr>
          <w:szCs w:val="22"/>
        </w:rPr>
        <w:t xml:space="preserve">and </w:t>
      </w:r>
      <w:r w:rsidR="00C84654" w:rsidRPr="00961C9E">
        <w:rPr>
          <w:szCs w:val="22"/>
        </w:rPr>
        <w:t xml:space="preserve">finally for </w:t>
      </w:r>
      <w:r w:rsidR="0028244B" w:rsidRPr="00961C9E">
        <w:rPr>
          <w:szCs w:val="22"/>
        </w:rPr>
        <w:t xml:space="preserve">ensuring entry into the plant cells. </w:t>
      </w:r>
      <w:r w:rsidR="00C84654" w:rsidRPr="00961C9E">
        <w:rPr>
          <w:szCs w:val="22"/>
        </w:rPr>
        <w:t>The majority of the sequences are from</w:t>
      </w:r>
      <w:r w:rsidR="0028244B" w:rsidRPr="00961C9E">
        <w:rPr>
          <w:szCs w:val="22"/>
        </w:rPr>
        <w:t xml:space="preserve"> </w:t>
      </w:r>
      <w:r w:rsidR="00C84654" w:rsidRPr="00961C9E">
        <w:rPr>
          <w:szCs w:val="22"/>
        </w:rPr>
        <w:t>a</w:t>
      </w:r>
      <w:r w:rsidR="0028244B" w:rsidRPr="00961C9E">
        <w:rPr>
          <w:szCs w:val="22"/>
        </w:rPr>
        <w:t xml:space="preserve"> </w:t>
      </w:r>
      <w:r w:rsidR="00197BA7" w:rsidRPr="00961C9E">
        <w:rPr>
          <w:szCs w:val="22"/>
        </w:rPr>
        <w:t>parent plasmid known as pCAMBIA-1301</w:t>
      </w:r>
      <w:r w:rsidR="00A37AD0" w:rsidRPr="00961C9E">
        <w:rPr>
          <w:szCs w:val="22"/>
        </w:rPr>
        <w:t>.</w:t>
      </w:r>
      <w:r w:rsidR="00961C9E">
        <w:rPr>
          <w:szCs w:val="22"/>
        </w:rPr>
        <w:t xml:space="preserve"> </w:t>
      </w:r>
      <w:r w:rsidR="00197BA7" w:rsidRPr="00961C9E">
        <w:rPr>
          <w:szCs w:val="22"/>
        </w:rPr>
        <w:t xml:space="preserve">The sequence of </w:t>
      </w:r>
      <w:r w:rsidR="00C84654" w:rsidRPr="00961C9E">
        <w:rPr>
          <w:szCs w:val="22"/>
        </w:rPr>
        <w:t>p</w:t>
      </w:r>
      <w:r w:rsidR="002E4EAF" w:rsidRPr="00961C9E">
        <w:rPr>
          <w:szCs w:val="22"/>
        </w:rPr>
        <w:t>CAMBIA</w:t>
      </w:r>
      <w:r w:rsidR="00197BA7" w:rsidRPr="00961C9E">
        <w:rPr>
          <w:szCs w:val="22"/>
        </w:rPr>
        <w:t xml:space="preserve"> is publically available in </w:t>
      </w:r>
      <w:hyperlink r:id="rId25" w:history="1">
        <w:r w:rsidR="00197BA7" w:rsidRPr="00463962">
          <w:rPr>
            <w:rStyle w:val="Hyperlink"/>
            <w:color w:val="0033CC"/>
            <w:szCs w:val="22"/>
          </w:rPr>
          <w:t>GenBank</w:t>
        </w:r>
      </w:hyperlink>
      <w:r w:rsidR="006D6604" w:rsidRPr="002C2AEC">
        <w:rPr>
          <w:rStyle w:val="FootnoteReference"/>
          <w:szCs w:val="22"/>
        </w:rPr>
        <w:footnoteReference w:id="5"/>
      </w:r>
      <w:r w:rsidR="00197BA7" w:rsidRPr="002C2AEC">
        <w:rPr>
          <w:szCs w:val="22"/>
        </w:rPr>
        <w:t>.</w:t>
      </w:r>
      <w:r w:rsidR="0028244B" w:rsidRPr="002C2AEC">
        <w:rPr>
          <w:szCs w:val="22"/>
        </w:rPr>
        <w:t xml:space="preserve"> The </w:t>
      </w:r>
      <w:r w:rsidR="00426143">
        <w:rPr>
          <w:szCs w:val="22"/>
        </w:rPr>
        <w:t>a</w:t>
      </w:r>
      <w:r w:rsidR="00426143" w:rsidRPr="002C2AEC">
        <w:rPr>
          <w:szCs w:val="22"/>
        </w:rPr>
        <w:t xml:space="preserve">pplicant </w:t>
      </w:r>
      <w:r w:rsidR="0028244B" w:rsidRPr="002C2AEC">
        <w:rPr>
          <w:szCs w:val="22"/>
        </w:rPr>
        <w:t xml:space="preserve">has </w:t>
      </w:r>
      <w:r w:rsidR="00223D0B" w:rsidRPr="002C2AEC">
        <w:rPr>
          <w:szCs w:val="22"/>
        </w:rPr>
        <w:t xml:space="preserve">further </w:t>
      </w:r>
      <w:r w:rsidR="0028244B" w:rsidRPr="002C2AEC">
        <w:rPr>
          <w:szCs w:val="22"/>
        </w:rPr>
        <w:t xml:space="preserve">modified </w:t>
      </w:r>
      <w:r w:rsidR="002E4EAF" w:rsidRPr="002C2AEC">
        <w:rPr>
          <w:szCs w:val="22"/>
        </w:rPr>
        <w:t>pCAMBIA to include the isopentenyl transferase (</w:t>
      </w:r>
      <w:r w:rsidR="002E4EAF" w:rsidRPr="002C2AEC">
        <w:rPr>
          <w:i/>
          <w:szCs w:val="22"/>
        </w:rPr>
        <w:t>ipt</w:t>
      </w:r>
      <w:r w:rsidR="002E4EAF" w:rsidRPr="002C2AEC">
        <w:rPr>
          <w:szCs w:val="22"/>
        </w:rPr>
        <w:t>) gene</w:t>
      </w:r>
      <w:r w:rsidR="00621001" w:rsidRPr="002C2AEC">
        <w:rPr>
          <w:szCs w:val="22"/>
        </w:rPr>
        <w:t>,</w:t>
      </w:r>
      <w:r w:rsidR="002E4EAF" w:rsidRPr="002C2AEC">
        <w:rPr>
          <w:szCs w:val="22"/>
        </w:rPr>
        <w:t xml:space="preserve"> driven by a </w:t>
      </w:r>
      <w:r w:rsidR="00CD3012" w:rsidRPr="002C2AEC">
        <w:rPr>
          <w:szCs w:val="22"/>
        </w:rPr>
        <w:t xml:space="preserve">potato </w:t>
      </w:r>
      <w:r w:rsidR="002E4EAF" w:rsidRPr="002C2AEC">
        <w:rPr>
          <w:szCs w:val="22"/>
        </w:rPr>
        <w:t>polyubiquitin promoter (</w:t>
      </w:r>
      <w:r w:rsidR="002E4EAF" w:rsidRPr="002C2AEC">
        <w:rPr>
          <w:i/>
          <w:szCs w:val="22"/>
        </w:rPr>
        <w:t>Ub</w:t>
      </w:r>
      <w:r w:rsidR="00621001" w:rsidRPr="002C2AEC">
        <w:rPr>
          <w:i/>
          <w:szCs w:val="22"/>
        </w:rPr>
        <w:t>i7</w:t>
      </w:r>
      <w:r w:rsidR="00621001" w:rsidRPr="002C2AEC">
        <w:rPr>
          <w:szCs w:val="22"/>
        </w:rPr>
        <w:t xml:space="preserve">) and finishing with the terminator sequence from the </w:t>
      </w:r>
      <w:r w:rsidR="00B076C5" w:rsidRPr="002C2AEC">
        <w:rPr>
          <w:szCs w:val="22"/>
        </w:rPr>
        <w:t xml:space="preserve">potato </w:t>
      </w:r>
      <w:r w:rsidR="00621001" w:rsidRPr="002C2AEC">
        <w:rPr>
          <w:szCs w:val="22"/>
        </w:rPr>
        <w:t xml:space="preserve">ubiquitin-3 </w:t>
      </w:r>
      <w:r w:rsidR="002E4EAF" w:rsidRPr="002C2AEC">
        <w:rPr>
          <w:szCs w:val="22"/>
        </w:rPr>
        <w:t>(</w:t>
      </w:r>
      <w:r w:rsidR="002E4EAF" w:rsidRPr="002C2AEC">
        <w:rPr>
          <w:i/>
          <w:szCs w:val="22"/>
        </w:rPr>
        <w:t>tUbi3</w:t>
      </w:r>
      <w:r w:rsidR="002E4EAF" w:rsidRPr="002C2AEC">
        <w:rPr>
          <w:szCs w:val="22"/>
        </w:rPr>
        <w:t>)</w:t>
      </w:r>
      <w:r w:rsidR="00621001" w:rsidRPr="002C2AEC">
        <w:rPr>
          <w:szCs w:val="22"/>
        </w:rPr>
        <w:t xml:space="preserve"> gene</w:t>
      </w:r>
      <w:r w:rsidR="002C2AEC">
        <w:rPr>
          <w:szCs w:val="22"/>
        </w:rPr>
        <w:t xml:space="preserve"> (Forsyth et al., 2016; Richael et al., 2008).</w:t>
      </w:r>
      <w:r w:rsidR="00463962">
        <w:rPr>
          <w:color w:val="FF0000"/>
          <w:szCs w:val="22"/>
        </w:rPr>
        <w:t xml:space="preserve"> </w:t>
      </w:r>
      <w:r w:rsidR="00223D0B" w:rsidRPr="002C2AEC">
        <w:rPr>
          <w:szCs w:val="22"/>
        </w:rPr>
        <w:t xml:space="preserve">Expression of the </w:t>
      </w:r>
      <w:r w:rsidR="00223D0B" w:rsidRPr="002C2AEC">
        <w:rPr>
          <w:i/>
          <w:szCs w:val="22"/>
        </w:rPr>
        <w:t>ipt</w:t>
      </w:r>
      <w:r w:rsidR="00223D0B" w:rsidRPr="002C2AEC">
        <w:rPr>
          <w:szCs w:val="22"/>
        </w:rPr>
        <w:t xml:space="preserve"> gene is used as a negative selection marker, as it allows identification</w:t>
      </w:r>
      <w:r w:rsidR="00DE22B0" w:rsidRPr="002C2AEC">
        <w:rPr>
          <w:szCs w:val="22"/>
        </w:rPr>
        <w:t xml:space="preserve"> and removal </w:t>
      </w:r>
      <w:r w:rsidR="00223D0B" w:rsidRPr="002C2AEC">
        <w:rPr>
          <w:szCs w:val="22"/>
        </w:rPr>
        <w:t>of plantlets that have incorporated the backbone region of the plasmid</w:t>
      </w:r>
      <w:r w:rsidR="002C2AEC">
        <w:rPr>
          <w:szCs w:val="22"/>
        </w:rPr>
        <w:t xml:space="preserve"> (Richael et al., 200</w:t>
      </w:r>
      <w:r w:rsidR="002C2AEC" w:rsidRPr="002C2AEC">
        <w:rPr>
          <w:szCs w:val="22"/>
        </w:rPr>
        <w:t>8)</w:t>
      </w:r>
      <w:r w:rsidR="00223D0B" w:rsidRPr="002C2AEC">
        <w:rPr>
          <w:szCs w:val="22"/>
        </w:rPr>
        <w:t>.</w:t>
      </w:r>
    </w:p>
    <w:p w14:paraId="2EBED877" w14:textId="4D4736DB" w:rsidR="00156681" w:rsidRPr="002C2AEC" w:rsidRDefault="00156681" w:rsidP="00223118">
      <w:pPr>
        <w:pStyle w:val="FSTableHeading"/>
        <w:spacing w:after="80"/>
        <w:jc w:val="left"/>
        <w:rPr>
          <w:sz w:val="22"/>
          <w:szCs w:val="22"/>
        </w:rPr>
      </w:pPr>
      <w:r w:rsidRPr="002C2AEC">
        <w:rPr>
          <w:sz w:val="22"/>
          <w:szCs w:val="22"/>
        </w:rPr>
        <w:lastRenderedPageBreak/>
        <w:t xml:space="preserve">Table </w:t>
      </w:r>
      <w:r w:rsidR="00ED4608">
        <w:rPr>
          <w:sz w:val="22"/>
          <w:szCs w:val="22"/>
        </w:rPr>
        <w:t>1</w:t>
      </w:r>
      <w:r w:rsidRPr="002C2AEC">
        <w:rPr>
          <w:sz w:val="22"/>
          <w:szCs w:val="22"/>
        </w:rPr>
        <w:t>: The genetic elements contained in the T-DNA region of pSIM1278</w:t>
      </w:r>
      <w:bookmarkEnd w:id="66"/>
      <w:r w:rsidR="00FC730F" w:rsidRPr="002C2AEC">
        <w:rPr>
          <w:sz w:val="22"/>
          <w:szCs w:val="22"/>
        </w:rPr>
        <w:t xml:space="preserve">, used to create </w:t>
      </w:r>
      <w:r w:rsidR="002C2AEC" w:rsidRPr="002C2AEC">
        <w:rPr>
          <w:sz w:val="22"/>
          <w:szCs w:val="22"/>
        </w:rPr>
        <w:t>V11</w:t>
      </w:r>
    </w:p>
    <w:tbl>
      <w:tblPr>
        <w:tblW w:w="13974" w:type="dxa"/>
        <w:jc w:val="center"/>
        <w:tblLayout w:type="fixed"/>
        <w:tblLook w:val="0000" w:firstRow="0" w:lastRow="0" w:firstColumn="0" w:lastColumn="0" w:noHBand="0" w:noVBand="0"/>
        <w:tblDescription w:val="This tables lists the genetic elements used in the pSIM1278 plasmid, inlcuding the source and a description of the DNA."/>
      </w:tblPr>
      <w:tblGrid>
        <w:gridCol w:w="3105"/>
        <w:gridCol w:w="1701"/>
        <w:gridCol w:w="1417"/>
        <w:gridCol w:w="1985"/>
        <w:gridCol w:w="5766"/>
      </w:tblGrid>
      <w:tr w:rsidR="005275DC" w:rsidRPr="005275DC" w14:paraId="05D17652" w14:textId="77777777" w:rsidTr="00567CC9">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A831755"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2230A5F" w14:textId="29DF0D3E"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 xml:space="preserve">Relative </w:t>
            </w:r>
            <w:r w:rsidR="00223118" w:rsidRPr="002C2AEC">
              <w:rPr>
                <w:rFonts w:eastAsia="Batang" w:cs="Arial"/>
                <w:b/>
                <w:bCs/>
                <w:iCs/>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551A6F7"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387F445F"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56EC6E8"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Description, Function &amp; Reference</w:t>
            </w:r>
          </w:p>
        </w:tc>
      </w:tr>
      <w:tr w:rsidR="005275DC" w:rsidRPr="005275DC" w14:paraId="320CAC54" w14:textId="77777777" w:rsidTr="00E9456D">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FB4D891" w14:textId="77777777"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7E51607"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A8B0533"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2535CA1"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Synthetic</w:t>
            </w:r>
            <w:r w:rsidRPr="00E9456D">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6A77A54" w14:textId="624F3EAD" w:rsidR="00156681" w:rsidRPr="00E9456D" w:rsidRDefault="005951D9" w:rsidP="00401FD4">
            <w:pPr>
              <w:widowControl/>
              <w:rPr>
                <w:rFonts w:eastAsia="Batang" w:cs="Arial"/>
                <w:iCs/>
                <w:sz w:val="16"/>
                <w:szCs w:val="16"/>
                <w:lang w:val="en-AU" w:bidi="ar-SA"/>
              </w:rPr>
            </w:pPr>
            <w:r w:rsidRPr="00E9456D">
              <w:rPr>
                <w:rFonts w:eastAsia="Batang" w:cs="Arial"/>
                <w:iCs/>
                <w:sz w:val="16"/>
                <w:szCs w:val="16"/>
                <w:lang w:val="en-AU" w:bidi="ar-SA"/>
              </w:rPr>
              <w:t>S</w:t>
            </w:r>
            <w:r w:rsidR="00156681" w:rsidRPr="00E9456D">
              <w:rPr>
                <w:rFonts w:eastAsia="Batang" w:cs="Arial"/>
                <w:iCs/>
                <w:sz w:val="16"/>
                <w:szCs w:val="16"/>
                <w:lang w:val="en-AU" w:bidi="ar-SA"/>
              </w:rPr>
              <w:t xml:space="preserve">econdary cleavage </w:t>
            </w:r>
            <w:r w:rsidRPr="00E9456D">
              <w:rPr>
                <w:rFonts w:eastAsia="Batang" w:cs="Arial"/>
                <w:iCs/>
                <w:sz w:val="16"/>
                <w:szCs w:val="16"/>
                <w:lang w:val="en-AU" w:bidi="ar-SA"/>
              </w:rPr>
              <w:t>site. R</w:t>
            </w:r>
            <w:r w:rsidR="00156681" w:rsidRPr="00E9456D">
              <w:rPr>
                <w:rFonts w:eastAsia="Batang" w:cs="Arial"/>
                <w:iCs/>
                <w:sz w:val="16"/>
                <w:szCs w:val="16"/>
                <w:lang w:val="en-AU" w:bidi="ar-SA"/>
              </w:rPr>
              <w:t>elease</w:t>
            </w:r>
            <w:r w:rsidRPr="00E9456D">
              <w:rPr>
                <w:rFonts w:eastAsia="Batang" w:cs="Arial"/>
                <w:iCs/>
                <w:sz w:val="16"/>
                <w:szCs w:val="16"/>
                <w:lang w:val="en-AU" w:bidi="ar-SA"/>
              </w:rPr>
              <w:t>s</w:t>
            </w:r>
            <w:r w:rsidR="00156681" w:rsidRPr="00E9456D">
              <w:rPr>
                <w:rFonts w:eastAsia="Batang" w:cs="Arial"/>
                <w:iCs/>
                <w:sz w:val="16"/>
                <w:szCs w:val="16"/>
                <w:lang w:val="en-AU" w:bidi="ar-SA"/>
              </w:rPr>
              <w:t xml:space="preserve"> </w:t>
            </w:r>
            <w:r w:rsidR="00690B28" w:rsidRPr="00E9456D">
              <w:rPr>
                <w:rFonts w:eastAsia="Batang" w:cs="Arial"/>
                <w:iCs/>
                <w:sz w:val="16"/>
                <w:szCs w:val="16"/>
                <w:lang w:val="en-AU" w:bidi="ar-SA"/>
              </w:rPr>
              <w:t>ss</w:t>
            </w:r>
            <w:r w:rsidR="00156681" w:rsidRPr="00E9456D">
              <w:rPr>
                <w:rFonts w:eastAsia="Batang" w:cs="Arial"/>
                <w:iCs/>
                <w:sz w:val="16"/>
                <w:szCs w:val="16"/>
                <w:lang w:val="en-AU" w:bidi="ar-SA"/>
              </w:rPr>
              <w:t>DNA</w:t>
            </w:r>
            <w:r w:rsidR="00690B28" w:rsidRPr="00E9456D">
              <w:rPr>
                <w:rFonts w:eastAsia="Batang" w:cs="Arial"/>
                <w:iCs/>
                <w:sz w:val="16"/>
                <w:szCs w:val="16"/>
                <w:vertAlign w:val="superscript"/>
                <w:lang w:val="en-AU" w:bidi="ar-SA"/>
              </w:rPr>
              <w:t>2</w:t>
            </w:r>
            <w:r w:rsidR="00156681" w:rsidRPr="00E9456D">
              <w:rPr>
                <w:rFonts w:eastAsia="Batang" w:cs="Arial"/>
                <w:iCs/>
                <w:sz w:val="16"/>
                <w:szCs w:val="16"/>
                <w:lang w:val="en-AU" w:bidi="ar-SA"/>
              </w:rPr>
              <w:t xml:space="preserve"> insert from pSIM1278</w:t>
            </w:r>
            <w:r w:rsidR="00401FD4">
              <w:rPr>
                <w:rFonts w:eastAsia="Batang" w:cs="Arial"/>
                <w:iCs/>
                <w:sz w:val="16"/>
                <w:szCs w:val="16"/>
                <w:lang w:val="en-AU" w:bidi="ar-SA"/>
              </w:rPr>
              <w:t xml:space="preserve"> (van Haaren et al., 1989) </w:t>
            </w:r>
          </w:p>
        </w:tc>
      </w:tr>
      <w:tr w:rsidR="005275DC" w:rsidRPr="005275DC" w14:paraId="10712599" w14:textId="77777777" w:rsidTr="00E9456D">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B3BD4C1" w14:textId="7670B94F" w:rsidR="00156681" w:rsidRPr="00E9456D" w:rsidRDefault="00A27D08" w:rsidP="00C44A85">
            <w:pPr>
              <w:widowControl/>
              <w:rPr>
                <w:rFonts w:eastAsia="Batang" w:cs="Arial"/>
                <w:iCs/>
                <w:sz w:val="16"/>
                <w:szCs w:val="16"/>
                <w:lang w:val="en-AU" w:bidi="ar-SA"/>
              </w:rPr>
            </w:pPr>
            <w:r>
              <w:rPr>
                <w:rFonts w:eastAsia="Batang" w:cs="Arial"/>
                <w:iCs/>
                <w:sz w:val="16"/>
                <w:szCs w:val="16"/>
                <w:lang w:val="en-AU" w:bidi="ar-SA"/>
              </w:rPr>
              <w:t>LB</w:t>
            </w:r>
            <w:r w:rsidR="00156681" w:rsidRPr="00E9456D">
              <w:rPr>
                <w:rFonts w:eastAsia="Batang" w:cs="Arial"/>
                <w:iCs/>
                <w:sz w:val="16"/>
                <w:szCs w:val="16"/>
                <w:lang w:val="en-AU" w:bidi="ar-SA"/>
              </w:rPr>
              <w:t xml:space="preserve"> 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15DB978"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3A103C3"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AFAC134" w14:textId="77777777" w:rsidR="00223118"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 xml:space="preserve">S. tuberosum </w:t>
            </w:r>
          </w:p>
          <w:p w14:paraId="031A4183" w14:textId="40D2C194"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4FE0D6" w14:textId="410F200A"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Supports secondary cleavage at LB</w:t>
            </w:r>
            <w:r w:rsidR="005951D9" w:rsidRPr="00E9456D">
              <w:rPr>
                <w:rFonts w:eastAsia="Batang" w:cs="Arial"/>
                <w:iCs/>
                <w:sz w:val="16"/>
                <w:szCs w:val="16"/>
                <w:lang w:val="en-AU" w:bidi="ar-SA"/>
              </w:rPr>
              <w:t xml:space="preserve"> and provides buffer for truncations</w:t>
            </w:r>
          </w:p>
        </w:tc>
      </w:tr>
      <w:tr w:rsidR="005275DC" w:rsidRPr="005275DC" w14:paraId="72AF4906"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298D4325" w14:textId="77777777"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B559C83"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0E621EAA"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653F27C3" w14:textId="77777777" w:rsidR="00156681"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42E55309" w14:textId="77777777"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Sequence used for DNA cloning</w:t>
            </w:r>
          </w:p>
        </w:tc>
      </w:tr>
      <w:tr w:rsidR="005275DC" w:rsidRPr="005275DC" w14:paraId="0F2B333D"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513E982" w14:textId="77777777" w:rsidR="00223118"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 xml:space="preserve">Promoter for the </w:t>
            </w:r>
            <w:r w:rsidRPr="00E9456D">
              <w:rPr>
                <w:rFonts w:eastAsia="Batang" w:cs="Arial"/>
                <w:i/>
                <w:iCs/>
                <w:sz w:val="16"/>
                <w:szCs w:val="16"/>
                <w:lang w:val="en-AU" w:bidi="ar-SA"/>
              </w:rPr>
              <w:t>Agp</w:t>
            </w:r>
            <w:r w:rsidRPr="00E9456D">
              <w:rPr>
                <w:rFonts w:eastAsia="Batang" w:cs="Arial"/>
                <w:iCs/>
                <w:sz w:val="16"/>
                <w:szCs w:val="16"/>
                <w:lang w:val="en-AU" w:bidi="ar-SA"/>
              </w:rPr>
              <w:t xml:space="preserve"> gene (</w:t>
            </w:r>
            <w:r w:rsidRPr="00E9456D">
              <w:rPr>
                <w:rFonts w:eastAsia="Batang" w:cs="Arial"/>
                <w:i/>
                <w:iCs/>
                <w:sz w:val="16"/>
                <w:szCs w:val="16"/>
                <w:lang w:val="en-AU" w:bidi="ar-SA"/>
              </w:rPr>
              <w:t>pAgp</w:t>
            </w:r>
            <w:r w:rsidRPr="00E9456D">
              <w:rPr>
                <w:rFonts w:eastAsia="Batang" w:cs="Arial"/>
                <w:iCs/>
                <w:sz w:val="16"/>
                <w:szCs w:val="16"/>
                <w:lang w:val="en-AU" w:bidi="ar-SA"/>
              </w:rPr>
              <w:t>)</w:t>
            </w:r>
            <w:r w:rsidR="00223118" w:rsidRPr="00E9456D">
              <w:rPr>
                <w:rFonts w:eastAsia="Batang" w:cs="Arial"/>
                <w:iCs/>
                <w:sz w:val="16"/>
                <w:szCs w:val="16"/>
                <w:lang w:val="en-AU" w:bidi="ar-SA"/>
              </w:rPr>
              <w:t xml:space="preserve"> </w:t>
            </w:r>
          </w:p>
          <w:p w14:paraId="6736A9C9" w14:textId="57F1F305"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1</w:t>
            </w:r>
            <w:r w:rsidRPr="00E9456D">
              <w:rPr>
                <w:rFonts w:eastAsia="Batang" w:cs="Arial"/>
                <w:iCs/>
                <w:sz w:val="16"/>
                <w:szCs w:val="16"/>
                <w:vertAlign w:val="superscript"/>
                <w:lang w:val="en-AU" w:bidi="ar-SA"/>
              </w:rPr>
              <w:t>st</w:t>
            </w:r>
            <w:r w:rsidRPr="00E9456D">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71C6FEB"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94 -2,453</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8FE536D"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C2D7BEC" w14:textId="77777777" w:rsidR="00223118"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 xml:space="preserve">S. tuberosum </w:t>
            </w:r>
          </w:p>
          <w:p w14:paraId="2FD35A42" w14:textId="67F7E67F" w:rsidR="00156681"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3A71C3" w14:textId="6865E0CF" w:rsidR="00156681" w:rsidRPr="00E9456D" w:rsidRDefault="00DF0EB4" w:rsidP="00DF0EB4">
            <w:pPr>
              <w:widowControl/>
              <w:rPr>
                <w:rFonts w:eastAsia="Batang" w:cs="Arial"/>
                <w:iCs/>
                <w:sz w:val="16"/>
                <w:szCs w:val="16"/>
                <w:lang w:val="en-AU" w:bidi="ar-SA"/>
              </w:rPr>
            </w:pPr>
            <w:r w:rsidRPr="00E9456D">
              <w:rPr>
                <w:rFonts w:eastAsia="Batang" w:cs="Arial"/>
                <w:iCs/>
                <w:sz w:val="16"/>
                <w:szCs w:val="16"/>
                <w:lang w:val="en-AU" w:bidi="ar-SA"/>
              </w:rPr>
              <w:t xml:space="preserve">One of two convergent promoters driving </w:t>
            </w:r>
            <w:r w:rsidR="00156681" w:rsidRPr="00E9456D">
              <w:rPr>
                <w:rFonts w:eastAsia="Batang" w:cs="Arial"/>
                <w:iCs/>
                <w:sz w:val="16"/>
                <w:szCs w:val="16"/>
                <w:lang w:val="en-AU" w:bidi="ar-SA"/>
              </w:rPr>
              <w:t xml:space="preserve">expression of </w:t>
            </w:r>
            <w:r w:rsidR="00156681" w:rsidRPr="00E9456D">
              <w:rPr>
                <w:rFonts w:eastAsia="Batang" w:cs="Arial"/>
                <w:i/>
                <w:iCs/>
                <w:sz w:val="16"/>
                <w:szCs w:val="16"/>
                <w:lang w:val="en-AU" w:bidi="ar-SA"/>
              </w:rPr>
              <w:t>Asn1</w:t>
            </w:r>
            <w:r w:rsidR="00156681" w:rsidRPr="00E9456D">
              <w:rPr>
                <w:rFonts w:eastAsia="Batang" w:cs="Arial"/>
                <w:iCs/>
                <w:sz w:val="16"/>
                <w:szCs w:val="16"/>
                <w:lang w:val="en-AU" w:bidi="ar-SA"/>
              </w:rPr>
              <w:t xml:space="preserve"> and </w:t>
            </w:r>
            <w:r w:rsidR="00156681" w:rsidRPr="00E9456D">
              <w:rPr>
                <w:rFonts w:eastAsia="Batang" w:cs="Arial"/>
                <w:i/>
                <w:iCs/>
                <w:sz w:val="16"/>
                <w:szCs w:val="16"/>
                <w:lang w:val="en-AU" w:bidi="ar-SA"/>
              </w:rPr>
              <w:t>Ppo5</w:t>
            </w:r>
            <w:r w:rsidR="005951D9" w:rsidRPr="00E9456D">
              <w:rPr>
                <w:rFonts w:eastAsia="Batang" w:cs="Arial"/>
                <w:i/>
                <w:iCs/>
                <w:sz w:val="16"/>
                <w:szCs w:val="16"/>
                <w:lang w:val="en-AU" w:bidi="ar-SA"/>
              </w:rPr>
              <w:t xml:space="preserve"> </w:t>
            </w:r>
            <w:r w:rsidR="005951D9" w:rsidRPr="00E9456D">
              <w:rPr>
                <w:rFonts w:eastAsia="Batang" w:cs="Arial"/>
                <w:iCs/>
                <w:sz w:val="16"/>
                <w:szCs w:val="16"/>
                <w:lang w:val="en-AU" w:bidi="ar-SA"/>
              </w:rPr>
              <w:t>inverted repeats, especially in the tuber</w:t>
            </w:r>
          </w:p>
        </w:tc>
      </w:tr>
      <w:tr w:rsidR="005275DC" w:rsidRPr="005275DC" w14:paraId="4718CA16"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804FC00" w14:textId="77777777" w:rsidR="00223118" w:rsidRPr="00401FD4" w:rsidRDefault="00156681" w:rsidP="00C44A85">
            <w:pPr>
              <w:widowControl/>
              <w:rPr>
                <w:rFonts w:eastAsia="Batang" w:cs="Arial"/>
                <w:iCs/>
                <w:sz w:val="16"/>
                <w:szCs w:val="16"/>
                <w:lang w:val="en-AU" w:bidi="ar-SA"/>
              </w:rPr>
            </w:pPr>
            <w:r w:rsidRPr="00401FD4">
              <w:rPr>
                <w:rFonts w:eastAsia="Batang" w:cs="Arial"/>
                <w:iCs/>
                <w:sz w:val="16"/>
                <w:szCs w:val="16"/>
                <w:lang w:val="en-AU" w:bidi="ar-SA"/>
              </w:rPr>
              <w:t xml:space="preserve">Fragment of </w:t>
            </w:r>
            <w:r w:rsidRPr="00401FD4">
              <w:rPr>
                <w:rFonts w:eastAsia="Batang" w:cs="Arial"/>
                <w:i/>
                <w:iCs/>
                <w:sz w:val="16"/>
                <w:szCs w:val="16"/>
                <w:lang w:val="en-AU" w:bidi="ar-SA"/>
              </w:rPr>
              <w:t>Asn1</w:t>
            </w:r>
            <w:r w:rsidRPr="00401FD4">
              <w:rPr>
                <w:rFonts w:eastAsia="Batang" w:cs="Arial"/>
                <w:iCs/>
                <w:sz w:val="16"/>
                <w:szCs w:val="16"/>
                <w:lang w:val="en-AU" w:bidi="ar-SA"/>
              </w:rPr>
              <w:t xml:space="preserve"> gene</w:t>
            </w:r>
            <w:r w:rsidR="00223118" w:rsidRPr="00401FD4">
              <w:rPr>
                <w:rFonts w:eastAsia="Batang" w:cs="Arial"/>
                <w:iCs/>
                <w:sz w:val="16"/>
                <w:szCs w:val="16"/>
                <w:lang w:val="en-AU" w:bidi="ar-SA"/>
              </w:rPr>
              <w:t xml:space="preserve"> </w:t>
            </w:r>
          </w:p>
          <w:p w14:paraId="0BAFD7F5" w14:textId="72448F7F" w:rsidR="00156681" w:rsidRPr="00401FD4" w:rsidRDefault="00156681" w:rsidP="00C44A85">
            <w:pPr>
              <w:widowControl/>
              <w:rPr>
                <w:rFonts w:eastAsia="Batang" w:cs="Arial"/>
                <w:iCs/>
                <w:sz w:val="16"/>
                <w:szCs w:val="16"/>
                <w:lang w:val="en-AU" w:bidi="ar-SA"/>
              </w:rPr>
            </w:pPr>
            <w:r w:rsidRPr="00401FD4">
              <w:rPr>
                <w:rFonts w:eastAsia="Batang" w:cs="Arial"/>
                <w:iCs/>
                <w:sz w:val="16"/>
                <w:szCs w:val="16"/>
                <w:lang w:val="en-AU" w:bidi="ar-SA"/>
              </w:rPr>
              <w:t>1</w:t>
            </w:r>
            <w:r w:rsidRPr="00401FD4">
              <w:rPr>
                <w:rFonts w:eastAsia="Batang" w:cs="Arial"/>
                <w:iCs/>
                <w:sz w:val="16"/>
                <w:szCs w:val="16"/>
                <w:vertAlign w:val="superscript"/>
                <w:lang w:val="en-AU" w:bidi="ar-SA"/>
              </w:rPr>
              <w:t>st</w:t>
            </w:r>
            <w:r w:rsidRPr="00401FD4">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3FC8EEB" w14:textId="77777777" w:rsidR="00156681" w:rsidRPr="00401FD4" w:rsidRDefault="00156681" w:rsidP="00FC730F">
            <w:pPr>
              <w:widowControl/>
              <w:jc w:val="center"/>
              <w:rPr>
                <w:rFonts w:eastAsia="Batang" w:cs="Arial"/>
                <w:iCs/>
                <w:sz w:val="16"/>
                <w:szCs w:val="16"/>
                <w:lang w:val="en-AU" w:bidi="ar-SA"/>
              </w:rPr>
            </w:pPr>
            <w:r w:rsidRPr="00401FD4">
              <w:rPr>
                <w:rFonts w:eastAsia="Batang" w:cs="Arial"/>
                <w:iCs/>
                <w:sz w:val="16"/>
                <w:szCs w:val="16"/>
                <w:lang w:val="en-AU" w:bidi="ar-SA"/>
              </w:rPr>
              <w:t>2,454 - 2,858</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B03C110" w14:textId="77777777" w:rsidR="00156681" w:rsidRPr="00401FD4" w:rsidRDefault="00156681" w:rsidP="00FC730F">
            <w:pPr>
              <w:widowControl/>
              <w:jc w:val="center"/>
              <w:rPr>
                <w:rFonts w:eastAsia="Batang" w:cs="Arial"/>
                <w:iCs/>
                <w:sz w:val="16"/>
                <w:szCs w:val="16"/>
                <w:lang w:val="en-AU" w:bidi="ar-SA"/>
              </w:rPr>
            </w:pPr>
            <w:r w:rsidRPr="00401FD4">
              <w:rPr>
                <w:rFonts w:eastAsia="Batang" w:cs="Arial"/>
                <w:iCs/>
                <w:sz w:val="16"/>
                <w:szCs w:val="16"/>
                <w:lang w:val="en-AU" w:bidi="ar-SA"/>
              </w:rPr>
              <w:t>405</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EC961BC" w14:textId="77777777" w:rsidR="00223118" w:rsidRPr="00401FD4" w:rsidRDefault="00156681" w:rsidP="00FC730F">
            <w:pPr>
              <w:widowControl/>
              <w:jc w:val="center"/>
              <w:rPr>
                <w:rFonts w:eastAsia="Batang" w:cs="Arial"/>
                <w:i/>
                <w:iCs/>
                <w:sz w:val="16"/>
                <w:szCs w:val="16"/>
                <w:lang w:val="en-AU" w:bidi="ar-SA"/>
              </w:rPr>
            </w:pPr>
            <w:r w:rsidRPr="00401FD4">
              <w:rPr>
                <w:rFonts w:eastAsia="Batang" w:cs="Arial"/>
                <w:i/>
                <w:iCs/>
                <w:sz w:val="16"/>
                <w:szCs w:val="16"/>
                <w:lang w:val="en-AU" w:bidi="ar-SA"/>
              </w:rPr>
              <w:t xml:space="preserve">S. tuberosum </w:t>
            </w:r>
          </w:p>
          <w:p w14:paraId="1A1247AD" w14:textId="6EB75B7C" w:rsidR="00156681" w:rsidRPr="00401FD4" w:rsidRDefault="00156681" w:rsidP="00FC730F">
            <w:pPr>
              <w:widowControl/>
              <w:jc w:val="center"/>
              <w:rPr>
                <w:rFonts w:eastAsia="Batang" w:cs="Arial"/>
                <w:i/>
                <w:iCs/>
                <w:sz w:val="16"/>
                <w:szCs w:val="16"/>
                <w:lang w:val="en-AU" w:bidi="ar-SA"/>
              </w:rPr>
            </w:pPr>
            <w:r w:rsidRPr="00401FD4">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33BC59C" w14:textId="65D1567B" w:rsidR="00156681" w:rsidRPr="00401FD4" w:rsidRDefault="005951D9" w:rsidP="00401FD4">
            <w:pPr>
              <w:autoSpaceDE w:val="0"/>
              <w:autoSpaceDN w:val="0"/>
              <w:adjustRightInd w:val="0"/>
              <w:rPr>
                <w:rFonts w:eastAsiaTheme="minorHAnsi" w:cs="Arial"/>
                <w:sz w:val="16"/>
                <w:szCs w:val="16"/>
              </w:rPr>
            </w:pPr>
            <w:r w:rsidRPr="00401FD4">
              <w:rPr>
                <w:rFonts w:eastAsiaTheme="minorHAnsi" w:cs="Arial"/>
                <w:sz w:val="16"/>
                <w:szCs w:val="16"/>
                <w:lang w:bidi="ar-SA"/>
              </w:rPr>
              <w:t>Binds to 2</w:t>
            </w:r>
            <w:r w:rsidRPr="00401FD4">
              <w:rPr>
                <w:rFonts w:eastAsiaTheme="minorHAnsi" w:cs="Arial"/>
                <w:sz w:val="16"/>
                <w:szCs w:val="16"/>
                <w:vertAlign w:val="superscript"/>
                <w:lang w:bidi="ar-SA"/>
              </w:rPr>
              <w:t>nd</w:t>
            </w:r>
            <w:r w:rsidRPr="00401FD4">
              <w:rPr>
                <w:rFonts w:eastAsiaTheme="minorHAnsi" w:cs="Arial"/>
                <w:sz w:val="16"/>
                <w:szCs w:val="16"/>
                <w:lang w:bidi="ar-SA"/>
              </w:rPr>
              <w:t xml:space="preserve"> copy of </w:t>
            </w:r>
            <w:r w:rsidRPr="00401FD4">
              <w:rPr>
                <w:rFonts w:eastAsiaTheme="minorHAnsi" w:cs="Arial"/>
                <w:i/>
                <w:sz w:val="16"/>
                <w:szCs w:val="16"/>
                <w:lang w:bidi="ar-SA"/>
              </w:rPr>
              <w:t>Asn1</w:t>
            </w:r>
            <w:r w:rsidRPr="00401FD4">
              <w:rPr>
                <w:rFonts w:eastAsiaTheme="minorHAnsi" w:cs="Arial"/>
                <w:sz w:val="16"/>
                <w:szCs w:val="16"/>
                <w:lang w:bidi="ar-SA"/>
              </w:rPr>
              <w:t xml:space="preserve"> fragment to generate dsRNA</w:t>
            </w:r>
            <w:r w:rsidR="00690B28" w:rsidRPr="00401FD4">
              <w:rPr>
                <w:rFonts w:eastAsiaTheme="minorHAnsi" w:cs="Arial"/>
                <w:sz w:val="16"/>
                <w:szCs w:val="16"/>
                <w:vertAlign w:val="superscript"/>
                <w:lang w:bidi="ar-SA"/>
              </w:rPr>
              <w:t>3</w:t>
            </w:r>
            <w:r w:rsidRPr="00401FD4">
              <w:rPr>
                <w:rFonts w:eastAsiaTheme="minorHAnsi" w:cs="Arial"/>
                <w:sz w:val="16"/>
                <w:szCs w:val="16"/>
                <w:lang w:bidi="ar-SA"/>
              </w:rPr>
              <w:t xml:space="preserve"> that down regulates asparagine synthetase to impair asparagine formation</w:t>
            </w:r>
            <w:r w:rsidR="00401FD4">
              <w:rPr>
                <w:rFonts w:eastAsiaTheme="minorHAnsi" w:cs="Arial"/>
                <w:sz w:val="16"/>
                <w:szCs w:val="16"/>
                <w:lang w:bidi="ar-SA"/>
              </w:rPr>
              <w:t xml:space="preserve"> (Chawla et al., 2012)</w:t>
            </w:r>
            <w:r w:rsidR="00156681" w:rsidRPr="00401FD4">
              <w:rPr>
                <w:rFonts w:eastAsiaTheme="minorHAnsi" w:cs="Arial"/>
                <w:sz w:val="16"/>
                <w:szCs w:val="16"/>
              </w:rPr>
              <w:fldChar w:fldCharType="begin"/>
            </w:r>
            <w:r w:rsidR="00156681" w:rsidRPr="00401FD4">
              <w:rPr>
                <w:rFonts w:eastAsiaTheme="minorHAnsi" w:cs="Arial"/>
                <w:sz w:val="16"/>
                <w:szCs w:val="16"/>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sidR="00156681" w:rsidRPr="00401FD4">
              <w:rPr>
                <w:rFonts w:eastAsiaTheme="minorHAnsi" w:cs="Arial"/>
                <w:sz w:val="16"/>
                <w:szCs w:val="16"/>
              </w:rPr>
              <w:fldChar w:fldCharType="end"/>
            </w:r>
            <w:r w:rsidR="00690B28" w:rsidRPr="00401FD4">
              <w:rPr>
                <w:rFonts w:eastAsiaTheme="minorHAnsi" w:cs="Arial"/>
                <w:iCs/>
                <w:sz w:val="16"/>
                <w:szCs w:val="16"/>
                <w:vertAlign w:val="superscript"/>
              </w:rPr>
              <w:t>4</w:t>
            </w:r>
          </w:p>
        </w:tc>
      </w:tr>
      <w:tr w:rsidR="005275DC" w:rsidRPr="005275DC" w14:paraId="001C769E"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D0F31CF" w14:textId="02E4F1AB" w:rsidR="00156681" w:rsidRPr="002B564C" w:rsidRDefault="00156681" w:rsidP="00C44A85">
            <w:pPr>
              <w:widowControl/>
              <w:rPr>
                <w:rFonts w:eastAsia="Batang" w:cs="Arial"/>
                <w:iCs/>
                <w:sz w:val="16"/>
                <w:szCs w:val="16"/>
                <w:lang w:val="en-AU" w:bidi="ar-SA"/>
              </w:rPr>
            </w:pPr>
            <w:r w:rsidRPr="002B564C">
              <w:rPr>
                <w:rFonts w:eastAsia="Batang" w:cs="Arial"/>
                <w:iCs/>
                <w:sz w:val="16"/>
                <w:szCs w:val="16"/>
                <w:lang w:val="en-AU" w:bidi="ar-SA"/>
              </w:rPr>
              <w:t xml:space="preserve">3’-untranslated sequence of </w:t>
            </w:r>
            <w:r w:rsidRPr="002B564C">
              <w:rPr>
                <w:rFonts w:eastAsia="Batang" w:cs="Arial"/>
                <w:i/>
                <w:iCs/>
                <w:sz w:val="16"/>
                <w:szCs w:val="16"/>
                <w:lang w:val="en-AU" w:bidi="ar-SA"/>
              </w:rPr>
              <w:t xml:space="preserve">Ppo5 </w:t>
            </w:r>
            <w:r w:rsidRPr="002B564C">
              <w:rPr>
                <w:rFonts w:eastAsia="Batang" w:cs="Arial"/>
                <w:iCs/>
                <w:sz w:val="16"/>
                <w:szCs w:val="16"/>
                <w:lang w:val="en-AU" w:bidi="ar-SA"/>
              </w:rPr>
              <w:t>gene</w:t>
            </w:r>
            <w:r w:rsidR="00223118" w:rsidRPr="002B564C">
              <w:rPr>
                <w:rFonts w:eastAsia="Batang" w:cs="Arial"/>
                <w:iCs/>
                <w:sz w:val="16"/>
                <w:szCs w:val="16"/>
                <w:lang w:val="en-AU" w:bidi="ar-SA"/>
              </w:rPr>
              <w:t xml:space="preserve"> </w:t>
            </w:r>
            <w:r w:rsidRPr="002B564C">
              <w:rPr>
                <w:rFonts w:eastAsia="Batang" w:cs="Arial"/>
                <w:iCs/>
                <w:sz w:val="16"/>
                <w:szCs w:val="16"/>
                <w:lang w:val="en-AU" w:bidi="ar-SA"/>
              </w:rPr>
              <w:t>1</w:t>
            </w:r>
            <w:r w:rsidRPr="002B564C">
              <w:rPr>
                <w:rFonts w:eastAsia="Batang" w:cs="Arial"/>
                <w:iCs/>
                <w:sz w:val="16"/>
                <w:szCs w:val="16"/>
                <w:vertAlign w:val="superscript"/>
                <w:lang w:val="en-AU" w:bidi="ar-SA"/>
              </w:rPr>
              <w:t>st</w:t>
            </w:r>
            <w:r w:rsidRPr="002B564C">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AF6994F"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2,859 - 3,002</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1642DA3"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B379A10" w14:textId="77777777" w:rsidR="00156681"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F1E151B" w14:textId="72829296" w:rsidR="00156681" w:rsidRPr="002B564C" w:rsidRDefault="005951D9" w:rsidP="005951D9">
            <w:pPr>
              <w:widowControl/>
              <w:rPr>
                <w:rFonts w:eastAsia="Batang" w:cs="Arial"/>
                <w:iCs/>
                <w:sz w:val="16"/>
                <w:szCs w:val="16"/>
                <w:lang w:val="en-AU" w:bidi="ar-SA"/>
              </w:rPr>
            </w:pPr>
            <w:r w:rsidRPr="002B564C">
              <w:rPr>
                <w:rFonts w:eastAsiaTheme="minorHAnsi" w:cs="Arial"/>
                <w:sz w:val="16"/>
                <w:szCs w:val="16"/>
                <w:lang w:bidi="ar-SA"/>
              </w:rPr>
              <w:t>Binds to 2</w:t>
            </w:r>
            <w:r w:rsidRPr="002B564C">
              <w:rPr>
                <w:rFonts w:eastAsiaTheme="minorHAnsi" w:cs="Arial"/>
                <w:sz w:val="16"/>
                <w:szCs w:val="16"/>
                <w:vertAlign w:val="superscript"/>
                <w:lang w:bidi="ar-SA"/>
              </w:rPr>
              <w:t>nd</w:t>
            </w:r>
            <w:r w:rsidRPr="002B564C">
              <w:rPr>
                <w:rFonts w:eastAsiaTheme="minorHAnsi" w:cs="Arial"/>
                <w:sz w:val="16"/>
                <w:szCs w:val="16"/>
                <w:lang w:bidi="ar-SA"/>
              </w:rPr>
              <w:t xml:space="preserve"> copy of </w:t>
            </w:r>
            <w:r w:rsidRPr="002B564C">
              <w:rPr>
                <w:rFonts w:eastAsiaTheme="minorHAnsi" w:cs="Arial"/>
                <w:i/>
                <w:sz w:val="16"/>
                <w:szCs w:val="16"/>
                <w:lang w:bidi="ar-SA"/>
              </w:rPr>
              <w:t>Ppo5</w:t>
            </w:r>
            <w:r w:rsidRPr="002B564C">
              <w:rPr>
                <w:rFonts w:eastAsiaTheme="minorHAnsi" w:cs="Arial"/>
                <w:sz w:val="16"/>
                <w:szCs w:val="16"/>
                <w:lang w:bidi="ar-SA"/>
              </w:rPr>
              <w:t xml:space="preserve"> fragment to </w:t>
            </w:r>
            <w:r w:rsidRPr="002B564C">
              <w:rPr>
                <w:rFonts w:eastAsia="Batang" w:cs="Arial"/>
                <w:iCs/>
                <w:sz w:val="16"/>
                <w:szCs w:val="16"/>
                <w:lang w:bidi="ar-SA"/>
              </w:rPr>
              <w:t xml:space="preserve">generate dsRNA that triggers the down regulation of </w:t>
            </w:r>
            <w:r w:rsidR="00466FBE" w:rsidRPr="002B564C">
              <w:rPr>
                <w:rFonts w:eastAsia="Batang" w:cs="Arial"/>
                <w:iCs/>
                <w:sz w:val="16"/>
                <w:szCs w:val="16"/>
                <w:lang w:bidi="ar-SA"/>
              </w:rPr>
              <w:t xml:space="preserve"> polyphenol oxidase (</w:t>
            </w:r>
            <w:r w:rsidRPr="002B564C">
              <w:rPr>
                <w:rFonts w:eastAsia="Batang" w:cs="Arial"/>
                <w:iCs/>
                <w:sz w:val="16"/>
                <w:szCs w:val="16"/>
                <w:lang w:bidi="ar-SA"/>
              </w:rPr>
              <w:t>PPO</w:t>
            </w:r>
            <w:r w:rsidR="00466FBE" w:rsidRPr="002B564C">
              <w:rPr>
                <w:rFonts w:eastAsia="Batang" w:cs="Arial"/>
                <w:iCs/>
                <w:sz w:val="16"/>
                <w:szCs w:val="16"/>
                <w:lang w:bidi="ar-SA"/>
              </w:rPr>
              <w:t>)</w:t>
            </w:r>
            <w:r w:rsidR="0009082B">
              <w:rPr>
                <w:rFonts w:eastAsia="Batang" w:cs="Arial"/>
                <w:iCs/>
                <w:sz w:val="16"/>
                <w:szCs w:val="16"/>
                <w:lang w:bidi="ar-SA"/>
              </w:rPr>
              <w:t xml:space="preserve"> to reduce black</w:t>
            </w:r>
            <w:r w:rsidRPr="002B564C">
              <w:rPr>
                <w:rFonts w:eastAsia="Batang" w:cs="Arial"/>
                <w:iCs/>
                <w:sz w:val="16"/>
                <w:szCs w:val="16"/>
                <w:lang w:bidi="ar-SA"/>
              </w:rPr>
              <w:t>spot development</w:t>
            </w:r>
          </w:p>
        </w:tc>
      </w:tr>
      <w:tr w:rsidR="005275DC" w:rsidRPr="005275DC" w14:paraId="2FDDD085" w14:textId="77777777" w:rsidTr="00EF7E06">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EFF3BA7" w14:textId="77777777" w:rsidR="00156681" w:rsidRPr="002B564C" w:rsidRDefault="00156681" w:rsidP="00C44A85">
            <w:pPr>
              <w:widowControl/>
              <w:rPr>
                <w:rFonts w:eastAsia="Batang" w:cs="Arial"/>
                <w:iCs/>
                <w:sz w:val="16"/>
                <w:szCs w:val="16"/>
                <w:lang w:val="en-AU" w:bidi="ar-SA"/>
              </w:rPr>
            </w:pPr>
            <w:r w:rsidRPr="002B564C">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0A04E9D"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3,003 – 3,008</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0F48FD7"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13EE46D" w14:textId="77777777" w:rsidR="00156681"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4CE0D37" w14:textId="77777777" w:rsidR="00156681" w:rsidRPr="002B564C" w:rsidRDefault="00156681" w:rsidP="00C44A85">
            <w:pPr>
              <w:widowControl/>
              <w:ind w:left="34"/>
              <w:rPr>
                <w:rFonts w:eastAsia="Batang" w:cs="Arial"/>
                <w:iCs/>
                <w:sz w:val="16"/>
                <w:szCs w:val="16"/>
                <w:lang w:val="en-AU" w:bidi="ar-SA"/>
              </w:rPr>
            </w:pPr>
            <w:r w:rsidRPr="002B564C">
              <w:rPr>
                <w:rFonts w:eastAsia="Batang" w:cs="Arial"/>
                <w:iCs/>
                <w:sz w:val="16"/>
                <w:szCs w:val="16"/>
                <w:lang w:val="en-AU" w:bidi="ar-SA"/>
              </w:rPr>
              <w:t>Sequence used for DNA cloning</w:t>
            </w:r>
          </w:p>
        </w:tc>
      </w:tr>
      <w:tr w:rsidR="005275DC" w:rsidRPr="005275DC" w14:paraId="7E3A5C56"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B955A7A" w14:textId="77777777" w:rsidR="00156681" w:rsidRPr="002B564C" w:rsidRDefault="00156681" w:rsidP="00C44A85">
            <w:pPr>
              <w:widowControl/>
              <w:rPr>
                <w:rFonts w:eastAsia="Batang" w:cs="Arial"/>
                <w:iCs/>
                <w:sz w:val="16"/>
                <w:szCs w:val="16"/>
                <w:lang w:val="en-AU" w:bidi="ar-SA"/>
              </w:rPr>
            </w:pPr>
            <w:r w:rsidRPr="002B564C">
              <w:rPr>
                <w:rFonts w:eastAsia="Batang" w:cs="Arial"/>
                <w:iCs/>
                <w:sz w:val="16"/>
                <w:szCs w:val="16"/>
                <w:lang w:val="en-AU" w:bidi="ar-SA"/>
              </w:rPr>
              <w:t>Spacer-1</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BBCE431"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3.009 – 3,165</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88B1EF6"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157</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5F2950D" w14:textId="77777777" w:rsidR="00223118"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 xml:space="preserve">S. tuberosum </w:t>
            </w:r>
          </w:p>
          <w:p w14:paraId="0C2FCA8B" w14:textId="564D0816" w:rsidR="00156681"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079DDB0" w14:textId="199A14B2" w:rsidR="00156681" w:rsidRPr="002B564C" w:rsidRDefault="00156681" w:rsidP="00E6310C">
            <w:pPr>
              <w:widowControl/>
              <w:ind w:left="34"/>
              <w:rPr>
                <w:rFonts w:eastAsia="Batang" w:cs="Arial"/>
                <w:iCs/>
                <w:sz w:val="16"/>
                <w:szCs w:val="16"/>
                <w:lang w:val="en-AU" w:bidi="ar-SA"/>
              </w:rPr>
            </w:pPr>
            <w:r w:rsidRPr="002B564C">
              <w:rPr>
                <w:rFonts w:eastAsia="Batang" w:cs="Arial"/>
                <w:iCs/>
                <w:sz w:val="16"/>
                <w:szCs w:val="16"/>
                <w:lang w:val="en-AU" w:bidi="ar-SA"/>
              </w:rPr>
              <w:t xml:space="preserve">Sequence between the </w:t>
            </w:r>
            <w:r w:rsidR="00E6310C" w:rsidRPr="002B564C">
              <w:rPr>
                <w:rFonts w:eastAsia="Batang" w:cs="Arial"/>
                <w:iCs/>
                <w:sz w:val="16"/>
                <w:szCs w:val="16"/>
                <w:lang w:val="en-AU" w:bidi="ar-SA"/>
              </w:rPr>
              <w:t>antisense and sense</w:t>
            </w:r>
            <w:r w:rsidRPr="002B564C">
              <w:rPr>
                <w:rFonts w:eastAsia="Batang" w:cs="Arial"/>
                <w:iCs/>
                <w:sz w:val="16"/>
                <w:szCs w:val="16"/>
                <w:lang w:val="en-AU" w:bidi="ar-SA"/>
              </w:rPr>
              <w:t xml:space="preserve"> inverted repeats</w:t>
            </w:r>
            <w:r w:rsidR="00E6310C" w:rsidRPr="002B564C">
              <w:rPr>
                <w:rFonts w:eastAsia="Batang" w:cs="Arial"/>
                <w:iCs/>
                <w:sz w:val="16"/>
                <w:szCs w:val="16"/>
                <w:lang w:val="en-AU" w:bidi="ar-SA"/>
              </w:rPr>
              <w:t xml:space="preserve"> of </w:t>
            </w:r>
            <w:r w:rsidR="00E6310C" w:rsidRPr="002B564C">
              <w:rPr>
                <w:rFonts w:eastAsia="Batang" w:cs="Arial"/>
                <w:i/>
                <w:iCs/>
                <w:sz w:val="16"/>
                <w:szCs w:val="16"/>
                <w:lang w:val="en-AU" w:bidi="ar-SA"/>
              </w:rPr>
              <w:t>Asn1</w:t>
            </w:r>
            <w:r w:rsidR="00E6310C" w:rsidRPr="002B564C">
              <w:rPr>
                <w:rFonts w:eastAsia="Batang" w:cs="Arial"/>
                <w:iCs/>
                <w:sz w:val="16"/>
                <w:szCs w:val="16"/>
                <w:lang w:val="en-AU" w:bidi="ar-SA"/>
              </w:rPr>
              <w:t xml:space="preserve"> and </w:t>
            </w:r>
            <w:r w:rsidR="00E6310C" w:rsidRPr="002B564C">
              <w:rPr>
                <w:rFonts w:eastAsia="Batang" w:cs="Arial"/>
                <w:i/>
                <w:iCs/>
                <w:sz w:val="16"/>
                <w:szCs w:val="16"/>
                <w:lang w:val="en-AU" w:bidi="ar-SA"/>
              </w:rPr>
              <w:t>Ppo5</w:t>
            </w:r>
            <w:r w:rsidR="005951D9" w:rsidRPr="002B564C">
              <w:rPr>
                <w:rFonts w:eastAsia="Batang" w:cs="Arial"/>
                <w:iCs/>
                <w:sz w:val="16"/>
                <w:szCs w:val="16"/>
                <w:lang w:val="en-AU" w:bidi="ar-SA"/>
              </w:rPr>
              <w:t>: transcript forms loop in the dsRNA molecules</w:t>
            </w:r>
          </w:p>
        </w:tc>
      </w:tr>
      <w:tr w:rsidR="005275DC" w:rsidRPr="005275DC" w14:paraId="63950E15"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B0F449" w14:textId="471E08EF"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 xml:space="preserve">3’-untranslated sequence of </w:t>
            </w:r>
            <w:r w:rsidRPr="00987E30">
              <w:rPr>
                <w:rFonts w:eastAsia="Batang" w:cs="Arial"/>
                <w:i/>
                <w:iCs/>
                <w:sz w:val="16"/>
                <w:szCs w:val="16"/>
                <w:lang w:val="en-AU" w:bidi="ar-SA"/>
              </w:rPr>
              <w:t xml:space="preserve">Ppo5 </w:t>
            </w:r>
            <w:r w:rsidRPr="00987E30">
              <w:rPr>
                <w:rFonts w:eastAsia="Batang" w:cs="Arial"/>
                <w:iCs/>
                <w:sz w:val="16"/>
                <w:szCs w:val="16"/>
                <w:lang w:val="en-AU" w:bidi="ar-SA"/>
              </w:rPr>
              <w:t>gene</w:t>
            </w:r>
            <w:r w:rsidR="00223118" w:rsidRPr="00987E30">
              <w:rPr>
                <w:rFonts w:eastAsia="Batang" w:cs="Arial"/>
                <w:iCs/>
                <w:sz w:val="16"/>
                <w:szCs w:val="16"/>
                <w:lang w:val="en-AU" w:bidi="ar-SA"/>
              </w:rPr>
              <w:t xml:space="preserve"> </w:t>
            </w:r>
            <w:r w:rsidRPr="00987E30">
              <w:rPr>
                <w:rFonts w:eastAsia="Batang" w:cs="Arial"/>
                <w:iCs/>
                <w:sz w:val="16"/>
                <w:szCs w:val="16"/>
                <w:lang w:val="en-AU" w:bidi="ar-SA"/>
              </w:rPr>
              <w:t>2</w:t>
            </w:r>
            <w:r w:rsidRPr="00987E30">
              <w:rPr>
                <w:rFonts w:eastAsia="Batang" w:cs="Arial"/>
                <w:iCs/>
                <w:sz w:val="16"/>
                <w:szCs w:val="16"/>
                <w:vertAlign w:val="superscript"/>
                <w:lang w:val="en-AU" w:bidi="ar-SA"/>
              </w:rPr>
              <w:t>nd</w:t>
            </w:r>
            <w:r w:rsidRPr="00987E30">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5986958"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166 – 3,309</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30DF9C2"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A336870" w14:textId="77777777" w:rsidR="00156681"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13A45CF" w14:textId="1BF0FBCA" w:rsidR="00156681" w:rsidRPr="00987E30" w:rsidRDefault="005951D9" w:rsidP="005951D9">
            <w:pPr>
              <w:widowControl/>
              <w:ind w:left="34"/>
              <w:rPr>
                <w:rFonts w:eastAsia="Batang" w:cs="Arial"/>
                <w:iCs/>
                <w:sz w:val="16"/>
                <w:szCs w:val="16"/>
                <w:lang w:val="en-AU" w:bidi="ar-SA"/>
              </w:rPr>
            </w:pPr>
            <w:r w:rsidRPr="00987E30">
              <w:rPr>
                <w:rFonts w:eastAsiaTheme="minorHAnsi" w:cs="Arial"/>
                <w:sz w:val="16"/>
                <w:szCs w:val="16"/>
                <w:lang w:bidi="ar-SA"/>
              </w:rPr>
              <w:t>Binds to 1</w:t>
            </w:r>
            <w:r w:rsidRPr="00987E30">
              <w:rPr>
                <w:rFonts w:eastAsiaTheme="minorHAnsi" w:cs="Arial"/>
                <w:sz w:val="16"/>
                <w:szCs w:val="16"/>
                <w:vertAlign w:val="superscript"/>
                <w:lang w:bidi="ar-SA"/>
              </w:rPr>
              <w:t>st</w:t>
            </w:r>
            <w:r w:rsidRPr="00987E30">
              <w:rPr>
                <w:rFonts w:eastAsiaTheme="minorHAnsi" w:cs="Arial"/>
                <w:sz w:val="16"/>
                <w:szCs w:val="16"/>
                <w:lang w:bidi="ar-SA"/>
              </w:rPr>
              <w:t xml:space="preserve"> copy of </w:t>
            </w:r>
            <w:r w:rsidRPr="00987E30">
              <w:rPr>
                <w:rFonts w:eastAsiaTheme="minorHAnsi" w:cs="Arial"/>
                <w:i/>
                <w:sz w:val="16"/>
                <w:szCs w:val="16"/>
                <w:lang w:bidi="ar-SA"/>
              </w:rPr>
              <w:t>Ppo5</w:t>
            </w:r>
            <w:r w:rsidRPr="00987E30">
              <w:rPr>
                <w:rFonts w:eastAsiaTheme="minorHAnsi" w:cs="Arial"/>
                <w:sz w:val="16"/>
                <w:szCs w:val="16"/>
                <w:lang w:bidi="ar-SA"/>
              </w:rPr>
              <w:t xml:space="preserve"> fragment to </w:t>
            </w:r>
            <w:r w:rsidRPr="00987E30">
              <w:rPr>
                <w:rFonts w:eastAsia="Batang" w:cs="Arial"/>
                <w:iCs/>
                <w:sz w:val="16"/>
                <w:szCs w:val="16"/>
                <w:lang w:bidi="ar-SA"/>
              </w:rPr>
              <w:t>generate dsRNA that triggers the down re</w:t>
            </w:r>
            <w:r w:rsidR="0009082B">
              <w:rPr>
                <w:rFonts w:eastAsia="Batang" w:cs="Arial"/>
                <w:iCs/>
                <w:sz w:val="16"/>
                <w:szCs w:val="16"/>
                <w:lang w:bidi="ar-SA"/>
              </w:rPr>
              <w:t>gulation of PPO to reduce black</w:t>
            </w:r>
            <w:r w:rsidRPr="00987E30">
              <w:rPr>
                <w:rFonts w:eastAsia="Batang" w:cs="Arial"/>
                <w:iCs/>
                <w:sz w:val="16"/>
                <w:szCs w:val="16"/>
                <w:lang w:bidi="ar-SA"/>
              </w:rPr>
              <w:t>spot development</w:t>
            </w:r>
          </w:p>
        </w:tc>
      </w:tr>
      <w:tr w:rsidR="005275DC" w:rsidRPr="005275DC" w14:paraId="4D01509B"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B41F2F2" w14:textId="77777777" w:rsidR="00223118"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 xml:space="preserve">Fragment of </w:t>
            </w:r>
            <w:r w:rsidRPr="00987E30">
              <w:rPr>
                <w:rFonts w:eastAsia="Batang" w:cs="Arial"/>
                <w:i/>
                <w:iCs/>
                <w:sz w:val="16"/>
                <w:szCs w:val="16"/>
                <w:lang w:val="en-AU" w:bidi="ar-SA"/>
              </w:rPr>
              <w:t>Asn1</w:t>
            </w:r>
            <w:r w:rsidRPr="00987E30">
              <w:rPr>
                <w:rFonts w:eastAsia="Batang" w:cs="Arial"/>
                <w:iCs/>
                <w:sz w:val="16"/>
                <w:szCs w:val="16"/>
                <w:lang w:val="en-AU" w:bidi="ar-SA"/>
              </w:rPr>
              <w:t xml:space="preserve"> gene</w:t>
            </w:r>
            <w:r w:rsidR="00223118" w:rsidRPr="00987E30">
              <w:rPr>
                <w:rFonts w:eastAsia="Batang" w:cs="Arial"/>
                <w:iCs/>
                <w:sz w:val="16"/>
                <w:szCs w:val="16"/>
                <w:lang w:val="en-AU" w:bidi="ar-SA"/>
              </w:rPr>
              <w:t xml:space="preserve"> </w:t>
            </w:r>
          </w:p>
          <w:p w14:paraId="00BE44E3" w14:textId="3C1218D6"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2</w:t>
            </w:r>
            <w:r w:rsidRPr="00987E30">
              <w:rPr>
                <w:rFonts w:eastAsia="Batang" w:cs="Arial"/>
                <w:iCs/>
                <w:sz w:val="16"/>
                <w:szCs w:val="16"/>
                <w:vertAlign w:val="superscript"/>
                <w:lang w:val="en-AU" w:bidi="ar-SA"/>
              </w:rPr>
              <w:t>nd</w:t>
            </w:r>
            <w:r w:rsidRPr="00987E30">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655D1B"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310 – 3,715</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1B1A7D5"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40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C7D4731" w14:textId="77777777" w:rsidR="00223118"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 xml:space="preserve">S. tuberosum </w:t>
            </w:r>
          </w:p>
          <w:p w14:paraId="07805F40" w14:textId="2D2101E3" w:rsidR="00156681"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D2D34E" w14:textId="4367F8D8" w:rsidR="00156681" w:rsidRPr="00987E30" w:rsidRDefault="00DF0EB4" w:rsidP="00DF0EB4">
            <w:pPr>
              <w:widowControl/>
              <w:ind w:left="34"/>
              <w:rPr>
                <w:rFonts w:eastAsia="Batang" w:cs="Arial"/>
                <w:iCs/>
                <w:sz w:val="16"/>
                <w:szCs w:val="16"/>
                <w:lang w:val="en-AU" w:bidi="ar-SA"/>
              </w:rPr>
            </w:pPr>
            <w:r w:rsidRPr="00987E30">
              <w:rPr>
                <w:rFonts w:eastAsiaTheme="minorHAnsi" w:cs="Arial"/>
                <w:sz w:val="16"/>
                <w:szCs w:val="16"/>
                <w:lang w:bidi="ar-SA"/>
              </w:rPr>
              <w:t>Binds to 1</w:t>
            </w:r>
            <w:r w:rsidRPr="00987E30">
              <w:rPr>
                <w:rFonts w:eastAsiaTheme="minorHAnsi" w:cs="Arial"/>
                <w:sz w:val="16"/>
                <w:szCs w:val="16"/>
                <w:vertAlign w:val="superscript"/>
                <w:lang w:bidi="ar-SA"/>
              </w:rPr>
              <w:t>st</w:t>
            </w:r>
            <w:r w:rsidRPr="00987E30">
              <w:rPr>
                <w:rFonts w:eastAsiaTheme="minorHAnsi" w:cs="Arial"/>
                <w:sz w:val="16"/>
                <w:szCs w:val="16"/>
                <w:lang w:bidi="ar-SA"/>
              </w:rPr>
              <w:t xml:space="preserve"> copy of </w:t>
            </w:r>
            <w:r w:rsidRPr="00987E30">
              <w:rPr>
                <w:rFonts w:eastAsiaTheme="minorHAnsi" w:cs="Arial"/>
                <w:i/>
                <w:sz w:val="16"/>
                <w:szCs w:val="16"/>
                <w:lang w:bidi="ar-SA"/>
              </w:rPr>
              <w:t>Asn1</w:t>
            </w:r>
            <w:r w:rsidRPr="00987E30">
              <w:rPr>
                <w:rFonts w:eastAsiaTheme="minorHAnsi" w:cs="Arial"/>
                <w:sz w:val="16"/>
                <w:szCs w:val="16"/>
                <w:lang w:bidi="ar-SA"/>
              </w:rPr>
              <w:t xml:space="preserve"> fragment to generate dsRNA that down regulates asparagine synthetase to impair asparagine formation</w:t>
            </w:r>
          </w:p>
        </w:tc>
      </w:tr>
      <w:tr w:rsidR="005275DC" w:rsidRPr="005275DC" w14:paraId="65FA67E3" w14:textId="77777777" w:rsidTr="00EF7E06">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67E36CE" w14:textId="77777777"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3095746"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716 – 3,721</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865FB7C"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B6DA2D6" w14:textId="77777777" w:rsidR="00156681"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80C969B" w14:textId="77777777" w:rsidR="00156681" w:rsidRPr="00987E30" w:rsidRDefault="00156681" w:rsidP="00C44A85">
            <w:pPr>
              <w:widowControl/>
              <w:ind w:left="34"/>
              <w:rPr>
                <w:rFonts w:eastAsia="Batang" w:cs="Arial"/>
                <w:iCs/>
                <w:sz w:val="16"/>
                <w:szCs w:val="16"/>
                <w:lang w:bidi="ar-SA"/>
              </w:rPr>
            </w:pPr>
            <w:r w:rsidRPr="00987E30">
              <w:rPr>
                <w:rFonts w:eastAsia="Batang" w:cs="Arial"/>
                <w:iCs/>
                <w:sz w:val="16"/>
                <w:szCs w:val="16"/>
                <w:lang w:val="en-AU" w:bidi="ar-SA"/>
              </w:rPr>
              <w:t>Sequence used for DNA cloning</w:t>
            </w:r>
          </w:p>
        </w:tc>
      </w:tr>
      <w:tr w:rsidR="005275DC" w:rsidRPr="005275DC" w14:paraId="550EF987"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D4FAB4D" w14:textId="77777777" w:rsidR="00223118"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 xml:space="preserve">Promoter for the </w:t>
            </w:r>
            <w:r w:rsidRPr="00987E30">
              <w:rPr>
                <w:rFonts w:eastAsia="Batang" w:cs="Arial"/>
                <w:i/>
                <w:iCs/>
                <w:sz w:val="16"/>
                <w:szCs w:val="16"/>
                <w:lang w:val="en-AU" w:bidi="ar-SA"/>
              </w:rPr>
              <w:t>Gbss</w:t>
            </w:r>
            <w:r w:rsidRPr="00987E30">
              <w:rPr>
                <w:rFonts w:eastAsia="Batang" w:cs="Arial"/>
                <w:iCs/>
                <w:sz w:val="16"/>
                <w:szCs w:val="16"/>
                <w:lang w:val="en-AU" w:bidi="ar-SA"/>
              </w:rPr>
              <w:t xml:space="preserve"> gene (</w:t>
            </w:r>
            <w:r w:rsidRPr="00987E30">
              <w:rPr>
                <w:rFonts w:eastAsia="Batang" w:cs="Arial"/>
                <w:i/>
                <w:iCs/>
                <w:sz w:val="16"/>
                <w:szCs w:val="16"/>
                <w:lang w:val="en-AU" w:bidi="ar-SA"/>
              </w:rPr>
              <w:t>pGbss</w:t>
            </w:r>
            <w:r w:rsidRPr="00987E30">
              <w:rPr>
                <w:rFonts w:eastAsia="Batang" w:cs="Arial"/>
                <w:iCs/>
                <w:sz w:val="16"/>
                <w:szCs w:val="16"/>
                <w:lang w:val="en-AU" w:bidi="ar-SA"/>
              </w:rPr>
              <w:t>)</w:t>
            </w:r>
            <w:r w:rsidR="00223118" w:rsidRPr="00987E30">
              <w:rPr>
                <w:rFonts w:eastAsia="Batang" w:cs="Arial"/>
                <w:iCs/>
                <w:sz w:val="16"/>
                <w:szCs w:val="16"/>
                <w:lang w:val="en-AU" w:bidi="ar-SA"/>
              </w:rPr>
              <w:t xml:space="preserve"> </w:t>
            </w:r>
          </w:p>
          <w:p w14:paraId="3AB01060" w14:textId="146B6F7C"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1</w:t>
            </w:r>
            <w:r w:rsidRPr="00987E30">
              <w:rPr>
                <w:rFonts w:eastAsia="Batang" w:cs="Arial"/>
                <w:iCs/>
                <w:sz w:val="16"/>
                <w:szCs w:val="16"/>
                <w:vertAlign w:val="superscript"/>
                <w:lang w:val="en-AU" w:bidi="ar-SA"/>
              </w:rPr>
              <w:t>st</w:t>
            </w:r>
            <w:r w:rsidRPr="00987E30">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7113FC"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722 – 4,407</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0186D9D"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68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464EC89" w14:textId="77777777" w:rsidR="00223118" w:rsidRPr="00987E30" w:rsidRDefault="00156681" w:rsidP="00223118">
            <w:pPr>
              <w:widowControl/>
              <w:jc w:val="center"/>
              <w:rPr>
                <w:rFonts w:eastAsia="Batang" w:cs="Arial"/>
                <w:i/>
                <w:iCs/>
                <w:sz w:val="16"/>
                <w:szCs w:val="16"/>
                <w:lang w:val="en-AU" w:bidi="ar-SA"/>
              </w:rPr>
            </w:pPr>
            <w:r w:rsidRPr="00987E30">
              <w:rPr>
                <w:rFonts w:eastAsia="Batang" w:cs="Arial"/>
                <w:i/>
                <w:iCs/>
                <w:sz w:val="16"/>
                <w:szCs w:val="16"/>
                <w:lang w:val="en-AU" w:bidi="ar-SA"/>
              </w:rPr>
              <w:t xml:space="preserve">S. tuberosum </w:t>
            </w:r>
          </w:p>
          <w:p w14:paraId="4431C2F4" w14:textId="4ED2FF56" w:rsidR="00156681" w:rsidRPr="00987E30" w:rsidRDefault="00156681" w:rsidP="00223118">
            <w:pPr>
              <w:widowControl/>
              <w:jc w:val="center"/>
              <w:rPr>
                <w:rFonts w:eastAsia="Batang" w:cs="Arial"/>
                <w:i/>
                <w:iCs/>
                <w:sz w:val="16"/>
                <w:szCs w:val="16"/>
                <w:lang w:val="en-AU" w:bidi="ar-SA"/>
              </w:rPr>
            </w:pPr>
            <w:r w:rsidRPr="00987E30">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410D6D8" w14:textId="35271788" w:rsidR="00156681" w:rsidRPr="00987E30" w:rsidRDefault="00156681" w:rsidP="00DF0EB4">
            <w:pPr>
              <w:widowControl/>
              <w:ind w:left="34"/>
              <w:rPr>
                <w:rFonts w:eastAsia="Batang" w:cs="Arial"/>
                <w:iCs/>
                <w:sz w:val="16"/>
                <w:szCs w:val="16"/>
                <w:lang w:bidi="ar-SA"/>
              </w:rPr>
            </w:pPr>
            <w:r w:rsidRPr="00987E30">
              <w:rPr>
                <w:rFonts w:eastAsia="Batang" w:cs="Arial"/>
                <w:iCs/>
                <w:sz w:val="16"/>
                <w:szCs w:val="16"/>
                <w:lang w:val="en-AU" w:bidi="ar-SA"/>
              </w:rPr>
              <w:t xml:space="preserve">One of two convergent promoters driving expression of the inverted repeat fragments of </w:t>
            </w:r>
            <w:r w:rsidRPr="00987E30">
              <w:rPr>
                <w:rFonts w:eastAsia="Batang" w:cs="Arial"/>
                <w:i/>
                <w:iCs/>
                <w:sz w:val="16"/>
                <w:szCs w:val="16"/>
                <w:lang w:val="en-AU" w:bidi="ar-SA"/>
              </w:rPr>
              <w:t>Asn1</w:t>
            </w:r>
            <w:r w:rsidRPr="00987E30">
              <w:rPr>
                <w:rFonts w:eastAsia="Batang" w:cs="Arial"/>
                <w:iCs/>
                <w:sz w:val="16"/>
                <w:szCs w:val="16"/>
                <w:lang w:val="en-AU" w:bidi="ar-SA"/>
              </w:rPr>
              <w:t xml:space="preserve"> and</w:t>
            </w:r>
            <w:r w:rsidRPr="00987E30">
              <w:rPr>
                <w:rFonts w:eastAsia="Batang" w:cs="Arial"/>
                <w:i/>
                <w:iCs/>
                <w:sz w:val="16"/>
                <w:szCs w:val="16"/>
                <w:lang w:val="en-AU" w:bidi="ar-SA"/>
              </w:rPr>
              <w:t xml:space="preserve"> Ppo5</w:t>
            </w:r>
            <w:r w:rsidR="00DF0EB4" w:rsidRPr="00987E30">
              <w:rPr>
                <w:rFonts w:eastAsia="Batang" w:cs="Arial"/>
                <w:i/>
                <w:iCs/>
                <w:sz w:val="16"/>
                <w:szCs w:val="16"/>
                <w:lang w:val="en-AU" w:bidi="ar-SA"/>
              </w:rPr>
              <w:t xml:space="preserve">, </w:t>
            </w:r>
            <w:r w:rsidR="00DF0EB4" w:rsidRPr="00987E30">
              <w:rPr>
                <w:rFonts w:eastAsia="Batang" w:cs="Arial"/>
                <w:iCs/>
                <w:sz w:val="16"/>
                <w:szCs w:val="16"/>
                <w:lang w:val="en-AU" w:bidi="ar-SA"/>
              </w:rPr>
              <w:t>especially in the tuber</w:t>
            </w:r>
          </w:p>
        </w:tc>
      </w:tr>
      <w:tr w:rsidR="005275DC" w:rsidRPr="005275DC" w14:paraId="3C1873C6"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3A87A0D0" w14:textId="77777777"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0310D34"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4,408 – 4,423</w:t>
            </w:r>
          </w:p>
        </w:tc>
        <w:tc>
          <w:tcPr>
            <w:tcW w:w="1417" w:type="dxa"/>
            <w:tcBorders>
              <w:top w:val="single" w:sz="4" w:space="0" w:color="auto"/>
              <w:left w:val="single" w:sz="4" w:space="0" w:color="auto"/>
              <w:bottom w:val="single" w:sz="4" w:space="0" w:color="auto"/>
              <w:right w:val="single" w:sz="4" w:space="0" w:color="auto"/>
            </w:tcBorders>
            <w:vAlign w:val="center"/>
          </w:tcPr>
          <w:p w14:paraId="74D43BDC"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16</w:t>
            </w:r>
          </w:p>
        </w:tc>
        <w:tc>
          <w:tcPr>
            <w:tcW w:w="1985" w:type="dxa"/>
            <w:tcBorders>
              <w:top w:val="single" w:sz="4" w:space="0" w:color="auto"/>
              <w:left w:val="single" w:sz="4" w:space="0" w:color="auto"/>
              <w:bottom w:val="single" w:sz="4" w:space="0" w:color="auto"/>
              <w:right w:val="single" w:sz="4" w:space="0" w:color="auto"/>
            </w:tcBorders>
            <w:vAlign w:val="center"/>
          </w:tcPr>
          <w:p w14:paraId="0D095B11" w14:textId="77777777"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AF74B81" w14:textId="77777777" w:rsidR="00156681" w:rsidRPr="005E09A2" w:rsidRDefault="00156681" w:rsidP="00C44A85">
            <w:pPr>
              <w:widowControl/>
              <w:ind w:left="34"/>
              <w:rPr>
                <w:rFonts w:eastAsia="Batang" w:cs="Arial"/>
                <w:iCs/>
                <w:sz w:val="16"/>
                <w:szCs w:val="16"/>
                <w:lang w:val="en-AU" w:bidi="ar-SA"/>
              </w:rPr>
            </w:pPr>
            <w:r w:rsidRPr="005E09A2">
              <w:rPr>
                <w:rFonts w:eastAsia="Batang" w:cs="Arial"/>
                <w:iCs/>
                <w:sz w:val="16"/>
                <w:szCs w:val="16"/>
                <w:lang w:val="en-AU" w:bidi="ar-SA"/>
              </w:rPr>
              <w:t>Sequence used for DNA cloning</w:t>
            </w:r>
          </w:p>
        </w:tc>
      </w:tr>
      <w:tr w:rsidR="005275DC" w:rsidRPr="005275DC" w14:paraId="7AF05840"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8A09899" w14:textId="77777777" w:rsidR="00223118"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 xml:space="preserve">Promoter for the </w:t>
            </w:r>
            <w:r w:rsidRPr="005E09A2">
              <w:rPr>
                <w:rFonts w:eastAsia="Batang" w:cs="Arial"/>
                <w:i/>
                <w:iCs/>
                <w:sz w:val="16"/>
                <w:szCs w:val="16"/>
                <w:lang w:val="en-AU" w:bidi="ar-SA"/>
              </w:rPr>
              <w:t>pAgo</w:t>
            </w:r>
            <w:r w:rsidRPr="005E09A2">
              <w:rPr>
                <w:rFonts w:eastAsia="Batang" w:cs="Arial"/>
                <w:iCs/>
                <w:sz w:val="16"/>
                <w:szCs w:val="16"/>
                <w:lang w:val="en-AU" w:bidi="ar-SA"/>
              </w:rPr>
              <w:t xml:space="preserve"> gene </w:t>
            </w:r>
          </w:p>
          <w:p w14:paraId="7EDD6089" w14:textId="440B1A65"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2</w:t>
            </w:r>
            <w:r w:rsidRPr="005E09A2">
              <w:rPr>
                <w:rFonts w:eastAsia="Batang" w:cs="Arial"/>
                <w:iCs/>
                <w:sz w:val="16"/>
                <w:szCs w:val="16"/>
                <w:vertAlign w:val="superscript"/>
                <w:lang w:val="en-AU" w:bidi="ar-SA"/>
              </w:rPr>
              <w:t>nd</w:t>
            </w:r>
            <w:r w:rsidRPr="005E09A2">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DCD6F8B"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4,424 – 6,683</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D3CE012"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F9A6F98"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S. tuberosum </w:t>
            </w:r>
          </w:p>
          <w:p w14:paraId="436CCB56" w14:textId="32B7DC88"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FC16FF1" w14:textId="2F44B9EC" w:rsidR="00156681" w:rsidRPr="005275DC" w:rsidRDefault="00156681" w:rsidP="00E6310C">
            <w:pPr>
              <w:widowControl/>
              <w:ind w:left="34"/>
              <w:rPr>
                <w:rFonts w:eastAsia="Batang" w:cs="Arial"/>
                <w:iCs/>
                <w:color w:val="FF0000"/>
                <w:sz w:val="16"/>
                <w:szCs w:val="16"/>
                <w:lang w:val="en-AU" w:bidi="ar-SA"/>
              </w:rPr>
            </w:pPr>
            <w:r w:rsidRPr="005E09A2">
              <w:rPr>
                <w:rFonts w:eastAsia="Batang" w:cs="Arial"/>
                <w:iCs/>
                <w:sz w:val="16"/>
                <w:szCs w:val="16"/>
                <w:lang w:val="en-AU" w:bidi="ar-SA"/>
              </w:rPr>
              <w:t xml:space="preserve">One of two convergent promoters driving expression of the inverted repeat fragments of </w:t>
            </w:r>
            <w:r w:rsidRPr="005E09A2">
              <w:rPr>
                <w:rFonts w:eastAsia="Batang" w:cs="Arial"/>
                <w:i/>
                <w:iCs/>
                <w:sz w:val="16"/>
                <w:szCs w:val="16"/>
                <w:lang w:val="en-AU" w:bidi="ar-SA"/>
              </w:rPr>
              <w:t>PhL</w:t>
            </w:r>
            <w:r w:rsidRPr="005E09A2">
              <w:rPr>
                <w:rFonts w:eastAsia="Batang" w:cs="Arial"/>
                <w:iCs/>
                <w:sz w:val="16"/>
                <w:szCs w:val="16"/>
                <w:lang w:val="en-AU" w:bidi="ar-SA"/>
              </w:rPr>
              <w:t xml:space="preserve"> and</w:t>
            </w:r>
            <w:r w:rsidRPr="005E09A2">
              <w:rPr>
                <w:rFonts w:eastAsia="Batang" w:cs="Arial"/>
                <w:i/>
                <w:iCs/>
                <w:sz w:val="16"/>
                <w:szCs w:val="16"/>
                <w:lang w:val="en-AU" w:bidi="ar-SA"/>
              </w:rPr>
              <w:t xml:space="preserve"> R1</w:t>
            </w:r>
            <w:r w:rsidR="00DF0EB4" w:rsidRPr="005E09A2">
              <w:rPr>
                <w:rFonts w:eastAsia="Batang" w:cs="Arial"/>
                <w:i/>
                <w:iCs/>
                <w:sz w:val="16"/>
                <w:szCs w:val="16"/>
                <w:lang w:val="en-AU" w:bidi="ar-SA"/>
              </w:rPr>
              <w:t>,</w:t>
            </w:r>
            <w:r w:rsidR="00DF0EB4" w:rsidRPr="005E09A2">
              <w:rPr>
                <w:rFonts w:eastAsia="Batang" w:cs="Arial"/>
                <w:iCs/>
                <w:sz w:val="16"/>
                <w:szCs w:val="16"/>
                <w:lang w:val="en-AU" w:bidi="ar-SA"/>
              </w:rPr>
              <w:t xml:space="preserve"> especially in the tuber</w:t>
            </w:r>
          </w:p>
        </w:tc>
      </w:tr>
      <w:tr w:rsidR="005275DC" w:rsidRPr="005275DC" w14:paraId="59F634A8"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8E94F3C" w14:textId="17886062"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 xml:space="preserve">Fragment of </w:t>
            </w:r>
            <w:r w:rsidRPr="005E09A2">
              <w:rPr>
                <w:rFonts w:eastAsia="Batang" w:cs="Arial"/>
                <w:i/>
                <w:iCs/>
                <w:sz w:val="16"/>
                <w:szCs w:val="16"/>
                <w:lang w:val="en-AU" w:bidi="ar-SA"/>
              </w:rPr>
              <w:t>PhL</w:t>
            </w:r>
            <w:r w:rsidRPr="005E09A2">
              <w:rPr>
                <w:rFonts w:eastAsia="Batang" w:cs="Arial"/>
                <w:iCs/>
                <w:sz w:val="16"/>
                <w:szCs w:val="16"/>
                <w:lang w:val="en-AU" w:bidi="ar-SA"/>
              </w:rPr>
              <w:t xml:space="preserve"> gene promoter (</w:t>
            </w:r>
            <w:r w:rsidRPr="005E09A2">
              <w:rPr>
                <w:rFonts w:eastAsia="Batang" w:cs="Arial"/>
                <w:i/>
                <w:iCs/>
                <w:sz w:val="16"/>
                <w:szCs w:val="16"/>
                <w:lang w:val="en-AU" w:bidi="ar-SA"/>
              </w:rPr>
              <w:t>pPhL</w:t>
            </w:r>
            <w:r w:rsidRPr="005E09A2">
              <w:rPr>
                <w:rFonts w:eastAsia="Batang" w:cs="Arial"/>
                <w:iCs/>
                <w:sz w:val="16"/>
                <w:szCs w:val="16"/>
                <w:lang w:val="en-AU" w:bidi="ar-SA"/>
              </w:rPr>
              <w:t>)</w:t>
            </w:r>
            <w:r w:rsidR="00223118" w:rsidRPr="005E09A2">
              <w:rPr>
                <w:rFonts w:eastAsia="Batang" w:cs="Arial"/>
                <w:iCs/>
                <w:sz w:val="16"/>
                <w:szCs w:val="16"/>
                <w:lang w:val="en-AU" w:bidi="ar-SA"/>
              </w:rPr>
              <w:t xml:space="preserve"> </w:t>
            </w:r>
            <w:r w:rsidRPr="005E09A2">
              <w:rPr>
                <w:rFonts w:eastAsia="Batang" w:cs="Arial"/>
                <w:iCs/>
                <w:sz w:val="16"/>
                <w:szCs w:val="16"/>
                <w:lang w:val="en-AU" w:bidi="ar-SA"/>
              </w:rPr>
              <w:t>1</w:t>
            </w:r>
            <w:r w:rsidRPr="005E09A2">
              <w:rPr>
                <w:rFonts w:eastAsia="Batang" w:cs="Arial"/>
                <w:iCs/>
                <w:sz w:val="16"/>
                <w:szCs w:val="16"/>
                <w:vertAlign w:val="superscript"/>
                <w:lang w:val="en-AU" w:bidi="ar-SA"/>
              </w:rPr>
              <w:t>st</w:t>
            </w:r>
            <w:r w:rsidRPr="005E09A2">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991A502"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6,684 – 7,192</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374335D"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B335839"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S. tuberosum</w:t>
            </w:r>
          </w:p>
          <w:p w14:paraId="5BE3575E" w14:textId="5BCC6E14"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 (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B9B9028" w14:textId="3D531318" w:rsidR="00156681" w:rsidRPr="005E09A2" w:rsidRDefault="00E6310C" w:rsidP="00E6310C">
            <w:pPr>
              <w:widowControl/>
              <w:ind w:left="34"/>
              <w:rPr>
                <w:rFonts w:eastAsia="Batang" w:cs="Arial"/>
                <w:iCs/>
                <w:sz w:val="16"/>
                <w:szCs w:val="16"/>
                <w:lang w:val="en-AU" w:bidi="ar-SA"/>
              </w:rPr>
            </w:pPr>
            <w:r w:rsidRPr="005E09A2">
              <w:rPr>
                <w:rFonts w:eastAsiaTheme="minorHAnsi" w:cs="Arial"/>
                <w:sz w:val="16"/>
                <w:szCs w:val="16"/>
                <w:lang w:bidi="ar-SA"/>
              </w:rPr>
              <w:t>Binds to 2</w:t>
            </w:r>
            <w:r w:rsidRPr="005E09A2">
              <w:rPr>
                <w:rFonts w:eastAsiaTheme="minorHAnsi" w:cs="Arial"/>
                <w:sz w:val="16"/>
                <w:szCs w:val="16"/>
                <w:vertAlign w:val="superscript"/>
                <w:lang w:bidi="ar-SA"/>
              </w:rPr>
              <w:t>nd</w:t>
            </w:r>
            <w:r w:rsidRPr="005E09A2">
              <w:rPr>
                <w:rFonts w:eastAsiaTheme="minorHAnsi" w:cs="Arial"/>
                <w:sz w:val="16"/>
                <w:szCs w:val="16"/>
                <w:lang w:bidi="ar-SA"/>
              </w:rPr>
              <w:t xml:space="preserve"> copy of</w:t>
            </w:r>
            <w:r w:rsidRPr="005E09A2">
              <w:rPr>
                <w:rFonts w:eastAsia="Batang" w:cs="Arial"/>
                <w:iCs/>
                <w:sz w:val="16"/>
                <w:szCs w:val="16"/>
                <w:lang w:bidi="ar-SA"/>
              </w:rPr>
              <w:t xml:space="preserve"> </w:t>
            </w:r>
            <w:r w:rsidRPr="005E09A2">
              <w:rPr>
                <w:rFonts w:eastAsia="Batang" w:cs="Arial"/>
                <w:i/>
                <w:iCs/>
                <w:sz w:val="16"/>
                <w:szCs w:val="16"/>
                <w:lang w:bidi="ar-SA"/>
              </w:rPr>
              <w:t>PhL</w:t>
            </w:r>
            <w:r w:rsidRPr="005E09A2">
              <w:rPr>
                <w:rFonts w:eastAsia="Batang" w:cs="Arial"/>
                <w:iCs/>
                <w:sz w:val="16"/>
                <w:szCs w:val="16"/>
                <w:lang w:bidi="ar-SA"/>
              </w:rPr>
              <w:t xml:space="preserve"> fragment to generate dsRNA that triggers the degradation of </w:t>
            </w:r>
            <w:r w:rsidRPr="005E09A2">
              <w:rPr>
                <w:rFonts w:eastAsia="Batang" w:cs="Arial"/>
                <w:i/>
                <w:iCs/>
                <w:sz w:val="16"/>
                <w:szCs w:val="16"/>
                <w:lang w:bidi="ar-SA"/>
              </w:rPr>
              <w:t>PhL</w:t>
            </w:r>
            <w:r w:rsidRPr="005E09A2">
              <w:rPr>
                <w:rFonts w:eastAsia="Batang" w:cs="Arial"/>
                <w:iCs/>
                <w:sz w:val="16"/>
                <w:szCs w:val="16"/>
                <w:lang w:bidi="ar-SA"/>
              </w:rPr>
              <w:t xml:space="preserve"> transcripts to limit the formation of reducing sugars</w:t>
            </w:r>
          </w:p>
        </w:tc>
      </w:tr>
      <w:tr w:rsidR="005275DC" w:rsidRPr="005275DC" w14:paraId="2E219597"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98BCB98" w14:textId="77777777" w:rsidR="00223118"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 xml:space="preserve">Fragment of </w:t>
            </w:r>
            <w:r w:rsidRPr="005E09A2">
              <w:rPr>
                <w:rFonts w:eastAsia="Batang" w:cs="Arial"/>
                <w:i/>
                <w:iCs/>
                <w:sz w:val="16"/>
                <w:szCs w:val="16"/>
                <w:lang w:val="en-AU" w:bidi="ar-SA"/>
              </w:rPr>
              <w:t>R1</w:t>
            </w:r>
            <w:r w:rsidRPr="005E09A2">
              <w:rPr>
                <w:rFonts w:eastAsia="Batang" w:cs="Arial"/>
                <w:iCs/>
                <w:sz w:val="16"/>
                <w:szCs w:val="16"/>
                <w:lang w:val="en-AU" w:bidi="ar-SA"/>
              </w:rPr>
              <w:t xml:space="preserve"> gene promoter (</w:t>
            </w:r>
            <w:r w:rsidRPr="005E09A2">
              <w:rPr>
                <w:rFonts w:eastAsia="Batang" w:cs="Arial"/>
                <w:i/>
                <w:iCs/>
                <w:sz w:val="16"/>
                <w:szCs w:val="16"/>
                <w:lang w:val="en-AU" w:bidi="ar-SA"/>
              </w:rPr>
              <w:t>pR1</w:t>
            </w:r>
            <w:r w:rsidRPr="005E09A2">
              <w:rPr>
                <w:rFonts w:eastAsia="Batang" w:cs="Arial"/>
                <w:iCs/>
                <w:sz w:val="16"/>
                <w:szCs w:val="16"/>
                <w:lang w:val="en-AU" w:bidi="ar-SA"/>
              </w:rPr>
              <w:t>)</w:t>
            </w:r>
            <w:r w:rsidR="00223118" w:rsidRPr="005E09A2">
              <w:rPr>
                <w:rFonts w:eastAsia="Batang" w:cs="Arial"/>
                <w:iCs/>
                <w:sz w:val="16"/>
                <w:szCs w:val="16"/>
                <w:lang w:val="en-AU" w:bidi="ar-SA"/>
              </w:rPr>
              <w:t xml:space="preserve"> </w:t>
            </w:r>
          </w:p>
          <w:p w14:paraId="52E53888" w14:textId="330E76E9"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1</w:t>
            </w:r>
            <w:r w:rsidRPr="005E09A2">
              <w:rPr>
                <w:rFonts w:eastAsia="Batang" w:cs="Arial"/>
                <w:iCs/>
                <w:sz w:val="16"/>
                <w:szCs w:val="16"/>
                <w:vertAlign w:val="superscript"/>
                <w:lang w:val="en-AU" w:bidi="ar-SA"/>
              </w:rPr>
              <w:t>st</w:t>
            </w:r>
            <w:r w:rsidRPr="005E09A2">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EB69EB6"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7,193 – 7,724</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EF375C5"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49DB9C9"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S. tuberosum </w:t>
            </w:r>
          </w:p>
          <w:p w14:paraId="5CF9F59C" w14:textId="51ED0D57"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C5042DA" w14:textId="55BC28E4" w:rsidR="00156681" w:rsidRPr="005275DC" w:rsidRDefault="00E6310C" w:rsidP="00E6310C">
            <w:pPr>
              <w:widowControl/>
              <w:ind w:left="34"/>
              <w:rPr>
                <w:rFonts w:eastAsia="Batang" w:cs="Arial"/>
                <w:iCs/>
                <w:color w:val="FF0000"/>
                <w:sz w:val="16"/>
                <w:szCs w:val="16"/>
                <w:lang w:bidi="ar-SA"/>
              </w:rPr>
            </w:pPr>
            <w:r w:rsidRPr="005E09A2">
              <w:rPr>
                <w:rFonts w:eastAsiaTheme="minorHAnsi" w:cs="Arial"/>
                <w:sz w:val="16"/>
                <w:szCs w:val="16"/>
                <w:lang w:bidi="ar-SA"/>
              </w:rPr>
              <w:t>Binds to 2</w:t>
            </w:r>
            <w:r w:rsidRPr="005E09A2">
              <w:rPr>
                <w:rFonts w:eastAsiaTheme="minorHAnsi" w:cs="Arial"/>
                <w:sz w:val="16"/>
                <w:szCs w:val="16"/>
                <w:vertAlign w:val="superscript"/>
                <w:lang w:bidi="ar-SA"/>
              </w:rPr>
              <w:t>nd</w:t>
            </w:r>
            <w:r w:rsidRPr="005E09A2">
              <w:rPr>
                <w:rFonts w:eastAsiaTheme="minorHAnsi" w:cs="Arial"/>
                <w:sz w:val="16"/>
                <w:szCs w:val="16"/>
                <w:lang w:bidi="ar-SA"/>
              </w:rPr>
              <w:t xml:space="preserve"> copy of</w:t>
            </w:r>
            <w:r w:rsidRPr="005E09A2">
              <w:rPr>
                <w:rFonts w:eastAsia="Batang" w:cs="Arial"/>
                <w:iCs/>
                <w:sz w:val="16"/>
                <w:szCs w:val="16"/>
                <w:lang w:bidi="ar-SA"/>
              </w:rPr>
              <w:t xml:space="preserve"> </w:t>
            </w:r>
            <w:r w:rsidRPr="005E09A2">
              <w:rPr>
                <w:rFonts w:eastAsia="Batang" w:cs="Arial"/>
                <w:i/>
                <w:iCs/>
                <w:sz w:val="16"/>
                <w:szCs w:val="16"/>
                <w:lang w:bidi="ar-SA"/>
              </w:rPr>
              <w:t>RI</w:t>
            </w:r>
            <w:r w:rsidRPr="005E09A2">
              <w:rPr>
                <w:rFonts w:eastAsia="Batang" w:cs="Arial"/>
                <w:iCs/>
                <w:sz w:val="16"/>
                <w:szCs w:val="16"/>
                <w:lang w:bidi="ar-SA"/>
              </w:rPr>
              <w:t xml:space="preserve"> fragment to generate dsRNA that triggers the degradation of </w:t>
            </w:r>
            <w:r w:rsidRPr="005E09A2">
              <w:rPr>
                <w:rFonts w:eastAsia="Batang" w:cs="Arial"/>
                <w:i/>
                <w:iCs/>
                <w:sz w:val="16"/>
                <w:szCs w:val="16"/>
                <w:lang w:bidi="ar-SA"/>
              </w:rPr>
              <w:t>R1</w:t>
            </w:r>
            <w:r w:rsidRPr="005E09A2">
              <w:rPr>
                <w:rFonts w:eastAsia="Batang" w:cs="Arial"/>
                <w:iCs/>
                <w:sz w:val="16"/>
                <w:szCs w:val="16"/>
                <w:lang w:bidi="ar-SA"/>
              </w:rPr>
              <w:t xml:space="preserve"> transcripts to limit the formation of reducing sugars</w:t>
            </w:r>
          </w:p>
        </w:tc>
      </w:tr>
      <w:tr w:rsidR="005275DC" w:rsidRPr="005275DC" w14:paraId="4762AE9E" w14:textId="77777777" w:rsidTr="00EF7E06">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9748703" w14:textId="77777777"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66C7107"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7,725 – 7,730</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9390BCE"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C86DE1D" w14:textId="77777777"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03D72C" w14:textId="77777777" w:rsidR="00156681" w:rsidRPr="005E09A2" w:rsidRDefault="00156681" w:rsidP="00C44A85">
            <w:pPr>
              <w:widowControl/>
              <w:ind w:left="34"/>
              <w:rPr>
                <w:rFonts w:eastAsia="Batang" w:cs="Arial"/>
                <w:iCs/>
                <w:sz w:val="16"/>
                <w:szCs w:val="16"/>
                <w:lang w:bidi="ar-SA"/>
              </w:rPr>
            </w:pPr>
            <w:r w:rsidRPr="005E09A2">
              <w:rPr>
                <w:rFonts w:eastAsia="Batang" w:cs="Arial"/>
                <w:iCs/>
                <w:sz w:val="16"/>
                <w:szCs w:val="16"/>
                <w:lang w:val="en-AU" w:bidi="ar-SA"/>
              </w:rPr>
              <w:t>Sequence used for DNA cloning</w:t>
            </w:r>
          </w:p>
        </w:tc>
      </w:tr>
      <w:tr w:rsidR="005275DC" w:rsidRPr="005275DC" w14:paraId="5A0BBE83"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FD1B200" w14:textId="77777777"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Spacer-2</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AA6723C"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7,731 – 7,988</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E791F2A"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258</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09708E6"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S. tuberosum </w:t>
            </w:r>
          </w:p>
          <w:p w14:paraId="07AD9761" w14:textId="7D3D2529"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9952727" w14:textId="7EF89D56" w:rsidR="00156681" w:rsidRPr="005275DC" w:rsidRDefault="00E6310C" w:rsidP="00E6310C">
            <w:pPr>
              <w:widowControl/>
              <w:ind w:left="34"/>
              <w:rPr>
                <w:rFonts w:eastAsia="Batang" w:cs="Arial"/>
                <w:iCs/>
                <w:color w:val="FF0000"/>
                <w:sz w:val="16"/>
                <w:szCs w:val="16"/>
                <w:lang w:val="en-AU" w:bidi="ar-SA"/>
              </w:rPr>
            </w:pPr>
            <w:r w:rsidRPr="006308A3">
              <w:rPr>
                <w:rFonts w:eastAsia="Batang" w:cs="Arial"/>
                <w:iCs/>
                <w:sz w:val="16"/>
                <w:szCs w:val="16"/>
                <w:lang w:val="en-AU" w:bidi="ar-SA"/>
              </w:rPr>
              <w:t xml:space="preserve">Sequence between the antisense and sense inverted repeats of </w:t>
            </w:r>
            <w:r w:rsidRPr="006308A3">
              <w:rPr>
                <w:rFonts w:eastAsia="Batang" w:cs="Arial"/>
                <w:i/>
                <w:iCs/>
                <w:sz w:val="16"/>
                <w:szCs w:val="16"/>
                <w:lang w:val="en-AU" w:bidi="ar-SA"/>
              </w:rPr>
              <w:t>PhL</w:t>
            </w:r>
            <w:r w:rsidRPr="006308A3">
              <w:rPr>
                <w:rFonts w:eastAsia="Batang" w:cs="Arial"/>
                <w:iCs/>
                <w:sz w:val="16"/>
                <w:szCs w:val="16"/>
                <w:lang w:val="en-AU" w:bidi="ar-SA"/>
              </w:rPr>
              <w:t xml:space="preserve"> and </w:t>
            </w:r>
            <w:r w:rsidRPr="006308A3">
              <w:rPr>
                <w:rFonts w:eastAsia="Batang" w:cs="Arial"/>
                <w:i/>
                <w:iCs/>
                <w:sz w:val="16"/>
                <w:szCs w:val="16"/>
                <w:lang w:val="en-AU" w:bidi="ar-SA"/>
              </w:rPr>
              <w:t>R1</w:t>
            </w:r>
            <w:r w:rsidRPr="006308A3">
              <w:rPr>
                <w:rFonts w:eastAsia="Batang" w:cs="Arial"/>
                <w:iCs/>
                <w:sz w:val="16"/>
                <w:szCs w:val="16"/>
                <w:lang w:val="en-AU" w:bidi="ar-SA"/>
              </w:rPr>
              <w:t>: transcript forms loop in the dsRNA molecules</w:t>
            </w:r>
          </w:p>
        </w:tc>
      </w:tr>
      <w:tr w:rsidR="005275DC" w:rsidRPr="005275DC" w14:paraId="633100DD"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CF4A9AD" w14:textId="77777777" w:rsidR="00223118"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 xml:space="preserve">Fragment of </w:t>
            </w:r>
            <w:r w:rsidRPr="00DC693D">
              <w:rPr>
                <w:rFonts w:eastAsia="Batang" w:cs="Arial"/>
                <w:i/>
                <w:iCs/>
                <w:sz w:val="16"/>
                <w:szCs w:val="16"/>
                <w:lang w:val="en-AU" w:bidi="ar-SA"/>
              </w:rPr>
              <w:t>R1</w:t>
            </w:r>
            <w:r w:rsidRPr="00DC693D">
              <w:rPr>
                <w:rFonts w:eastAsia="Batang" w:cs="Arial"/>
                <w:iCs/>
                <w:sz w:val="16"/>
                <w:szCs w:val="16"/>
                <w:lang w:val="en-AU" w:bidi="ar-SA"/>
              </w:rPr>
              <w:t xml:space="preserve"> gene promoter (</w:t>
            </w:r>
            <w:r w:rsidRPr="00DC693D">
              <w:rPr>
                <w:rFonts w:eastAsia="Batang" w:cs="Arial"/>
                <w:i/>
                <w:iCs/>
                <w:sz w:val="16"/>
                <w:szCs w:val="16"/>
                <w:lang w:val="en-AU" w:bidi="ar-SA"/>
              </w:rPr>
              <w:t>pR1</w:t>
            </w:r>
            <w:r w:rsidRPr="00DC693D">
              <w:rPr>
                <w:rFonts w:eastAsia="Batang" w:cs="Arial"/>
                <w:iCs/>
                <w:sz w:val="16"/>
                <w:szCs w:val="16"/>
                <w:lang w:val="en-AU" w:bidi="ar-SA"/>
              </w:rPr>
              <w:t>)</w:t>
            </w:r>
            <w:r w:rsidR="00223118" w:rsidRPr="00DC693D">
              <w:rPr>
                <w:rFonts w:eastAsia="Batang" w:cs="Arial"/>
                <w:iCs/>
                <w:sz w:val="16"/>
                <w:szCs w:val="16"/>
                <w:lang w:val="en-AU" w:bidi="ar-SA"/>
              </w:rPr>
              <w:t xml:space="preserve"> </w:t>
            </w:r>
          </w:p>
          <w:p w14:paraId="67DB33F1" w14:textId="611E344D"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2</w:t>
            </w:r>
            <w:r w:rsidRPr="00DC693D">
              <w:rPr>
                <w:rFonts w:eastAsia="Batang" w:cs="Arial"/>
                <w:iCs/>
                <w:sz w:val="16"/>
                <w:szCs w:val="16"/>
                <w:vertAlign w:val="superscript"/>
                <w:lang w:val="en-AU" w:bidi="ar-SA"/>
              </w:rPr>
              <w:t>nd</w:t>
            </w:r>
            <w:r w:rsidRPr="00DC693D">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F649A1D"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7,989 – 8,520</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1792427"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CF8ABD4" w14:textId="77777777" w:rsidR="00223118"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 xml:space="preserve">S. tuberosum </w:t>
            </w:r>
          </w:p>
          <w:p w14:paraId="0F6CA8F0" w14:textId="5AE4A786"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699BE93" w14:textId="67C6ABED" w:rsidR="00156681" w:rsidRPr="00DC693D" w:rsidRDefault="00E6310C" w:rsidP="00E6310C">
            <w:pPr>
              <w:widowControl/>
              <w:ind w:left="34"/>
              <w:rPr>
                <w:rFonts w:eastAsia="Batang" w:cs="Arial"/>
                <w:iCs/>
                <w:sz w:val="16"/>
                <w:szCs w:val="16"/>
                <w:lang w:bidi="ar-SA"/>
              </w:rPr>
            </w:pPr>
            <w:r w:rsidRPr="00DC693D">
              <w:rPr>
                <w:rFonts w:eastAsiaTheme="minorHAnsi" w:cs="Arial"/>
                <w:sz w:val="16"/>
                <w:szCs w:val="16"/>
                <w:lang w:bidi="ar-SA"/>
              </w:rPr>
              <w:t>Binds to 1</w:t>
            </w:r>
            <w:r w:rsidRPr="00DC693D">
              <w:rPr>
                <w:rFonts w:eastAsiaTheme="minorHAnsi" w:cs="Arial"/>
                <w:sz w:val="16"/>
                <w:szCs w:val="16"/>
                <w:vertAlign w:val="superscript"/>
                <w:lang w:bidi="ar-SA"/>
              </w:rPr>
              <w:t>st</w:t>
            </w:r>
            <w:r w:rsidRPr="00DC693D">
              <w:rPr>
                <w:rFonts w:eastAsiaTheme="minorHAnsi" w:cs="Arial"/>
                <w:sz w:val="16"/>
                <w:szCs w:val="16"/>
                <w:lang w:bidi="ar-SA"/>
              </w:rPr>
              <w:t xml:space="preserve"> copy of </w:t>
            </w:r>
            <w:r w:rsidRPr="00DC693D">
              <w:rPr>
                <w:rFonts w:eastAsiaTheme="minorHAnsi" w:cs="Arial"/>
                <w:i/>
                <w:sz w:val="16"/>
                <w:szCs w:val="16"/>
                <w:lang w:bidi="ar-SA"/>
              </w:rPr>
              <w:t>R1</w:t>
            </w:r>
            <w:r w:rsidRPr="00DC693D">
              <w:rPr>
                <w:rFonts w:eastAsiaTheme="minorHAnsi" w:cs="Arial"/>
                <w:sz w:val="16"/>
                <w:szCs w:val="16"/>
                <w:lang w:bidi="ar-SA"/>
              </w:rPr>
              <w:t xml:space="preserve"> fragment to </w:t>
            </w:r>
            <w:r w:rsidRPr="00DC693D">
              <w:rPr>
                <w:rFonts w:eastAsia="Batang" w:cs="Arial"/>
                <w:iCs/>
                <w:sz w:val="16"/>
                <w:szCs w:val="16"/>
                <w:lang w:bidi="ar-SA"/>
              </w:rPr>
              <w:t xml:space="preserve">generate dsRNA that triggers the </w:t>
            </w:r>
            <w:r w:rsidR="00156681" w:rsidRPr="00DC693D">
              <w:rPr>
                <w:rFonts w:eastAsia="Batang" w:cs="Arial"/>
                <w:iCs/>
                <w:sz w:val="16"/>
                <w:szCs w:val="16"/>
                <w:lang w:bidi="ar-SA"/>
              </w:rPr>
              <w:t xml:space="preserve">degradation of </w:t>
            </w:r>
            <w:r w:rsidR="00156681" w:rsidRPr="00DC693D">
              <w:rPr>
                <w:rFonts w:eastAsia="Batang" w:cs="Arial"/>
                <w:i/>
                <w:iCs/>
                <w:sz w:val="16"/>
                <w:szCs w:val="16"/>
                <w:lang w:bidi="ar-SA"/>
              </w:rPr>
              <w:t>R1</w:t>
            </w:r>
            <w:r w:rsidR="00156681" w:rsidRPr="00DC693D">
              <w:rPr>
                <w:rFonts w:eastAsia="Batang" w:cs="Arial"/>
                <w:iCs/>
                <w:sz w:val="16"/>
                <w:szCs w:val="16"/>
                <w:lang w:bidi="ar-SA"/>
              </w:rPr>
              <w:t xml:space="preserve"> RNA to reduce levels of reducing sugars</w:t>
            </w:r>
          </w:p>
        </w:tc>
      </w:tr>
      <w:tr w:rsidR="005275DC" w:rsidRPr="005275DC" w14:paraId="68404B31"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9FB1AF7"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 xml:space="preserve">Fragment of </w:t>
            </w:r>
            <w:r w:rsidRPr="00DC693D">
              <w:rPr>
                <w:rFonts w:eastAsia="Batang" w:cs="Arial"/>
                <w:i/>
                <w:iCs/>
                <w:sz w:val="16"/>
                <w:szCs w:val="16"/>
                <w:lang w:val="en-AU" w:bidi="ar-SA"/>
              </w:rPr>
              <w:t>PhL</w:t>
            </w:r>
            <w:r w:rsidRPr="00DC693D">
              <w:rPr>
                <w:rFonts w:eastAsia="Batang" w:cs="Arial"/>
                <w:iCs/>
                <w:sz w:val="16"/>
                <w:szCs w:val="16"/>
                <w:lang w:val="en-AU" w:bidi="ar-SA"/>
              </w:rPr>
              <w:t xml:space="preserve"> gene promoter (</w:t>
            </w:r>
            <w:r w:rsidRPr="00DC693D">
              <w:rPr>
                <w:rFonts w:eastAsia="Batang" w:cs="Arial"/>
                <w:i/>
                <w:iCs/>
                <w:sz w:val="16"/>
                <w:szCs w:val="16"/>
                <w:lang w:val="en-AU" w:bidi="ar-SA"/>
              </w:rPr>
              <w:t>pPhL</w:t>
            </w:r>
            <w:r w:rsidRPr="00DC693D">
              <w:rPr>
                <w:rFonts w:eastAsia="Batang" w:cs="Arial"/>
                <w:iCs/>
                <w:sz w:val="16"/>
                <w:szCs w:val="16"/>
                <w:lang w:val="en-AU" w:bidi="ar-SA"/>
              </w:rPr>
              <w:t>)</w:t>
            </w:r>
          </w:p>
          <w:p w14:paraId="61465929"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2</w:t>
            </w:r>
            <w:r w:rsidRPr="00DC693D">
              <w:rPr>
                <w:rFonts w:eastAsia="Batang" w:cs="Arial"/>
                <w:iCs/>
                <w:sz w:val="16"/>
                <w:szCs w:val="16"/>
                <w:vertAlign w:val="superscript"/>
                <w:lang w:val="en-AU" w:bidi="ar-SA"/>
              </w:rPr>
              <w:t>nd</w:t>
            </w:r>
            <w:r w:rsidRPr="00DC693D">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2D75528"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8,521 – 9,029</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9EAC282"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9A3AC74" w14:textId="77777777" w:rsidR="00223118"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 xml:space="preserve">S. tuberosum </w:t>
            </w:r>
          </w:p>
          <w:p w14:paraId="3E34F368" w14:textId="571BB787"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06AB221" w14:textId="596CB3A1" w:rsidR="00156681" w:rsidRPr="00DC693D" w:rsidRDefault="00E6310C" w:rsidP="00E6310C">
            <w:pPr>
              <w:widowControl/>
              <w:ind w:left="34"/>
              <w:rPr>
                <w:rFonts w:eastAsia="Batang" w:cs="Arial"/>
                <w:iCs/>
                <w:sz w:val="16"/>
                <w:szCs w:val="16"/>
                <w:lang w:val="en-AU" w:bidi="ar-SA"/>
              </w:rPr>
            </w:pPr>
            <w:r w:rsidRPr="00DC693D">
              <w:rPr>
                <w:rFonts w:eastAsiaTheme="minorHAnsi" w:cs="Arial"/>
                <w:sz w:val="16"/>
                <w:szCs w:val="16"/>
                <w:lang w:bidi="ar-SA"/>
              </w:rPr>
              <w:t>Binds to 1</w:t>
            </w:r>
            <w:r w:rsidRPr="00DC693D">
              <w:rPr>
                <w:rFonts w:eastAsiaTheme="minorHAnsi" w:cs="Arial"/>
                <w:sz w:val="16"/>
                <w:szCs w:val="16"/>
                <w:vertAlign w:val="superscript"/>
                <w:lang w:bidi="ar-SA"/>
              </w:rPr>
              <w:t>st</w:t>
            </w:r>
            <w:r w:rsidRPr="00DC693D">
              <w:rPr>
                <w:rFonts w:eastAsiaTheme="minorHAnsi" w:cs="Arial"/>
                <w:sz w:val="16"/>
                <w:szCs w:val="16"/>
                <w:lang w:bidi="ar-SA"/>
              </w:rPr>
              <w:t xml:space="preserve"> copy of </w:t>
            </w:r>
            <w:r w:rsidRPr="00DC693D">
              <w:rPr>
                <w:rFonts w:eastAsiaTheme="minorHAnsi" w:cs="Arial"/>
                <w:i/>
                <w:sz w:val="16"/>
                <w:szCs w:val="16"/>
                <w:lang w:bidi="ar-SA"/>
              </w:rPr>
              <w:t>PhL</w:t>
            </w:r>
            <w:r w:rsidRPr="00DC693D">
              <w:rPr>
                <w:rFonts w:eastAsiaTheme="minorHAnsi" w:cs="Arial"/>
                <w:sz w:val="16"/>
                <w:szCs w:val="16"/>
                <w:lang w:bidi="ar-SA"/>
              </w:rPr>
              <w:t xml:space="preserve"> fragment to </w:t>
            </w:r>
            <w:r w:rsidRPr="00DC693D">
              <w:rPr>
                <w:rFonts w:eastAsia="Batang" w:cs="Arial"/>
                <w:iCs/>
                <w:sz w:val="16"/>
                <w:szCs w:val="16"/>
                <w:lang w:bidi="ar-SA"/>
              </w:rPr>
              <w:t xml:space="preserve">generate dsRNA that triggers the degradation of </w:t>
            </w:r>
            <w:r w:rsidRPr="00DC693D">
              <w:rPr>
                <w:rFonts w:eastAsia="Batang" w:cs="Arial"/>
                <w:i/>
                <w:iCs/>
                <w:sz w:val="16"/>
                <w:szCs w:val="16"/>
                <w:lang w:bidi="ar-SA"/>
              </w:rPr>
              <w:t>PhL</w:t>
            </w:r>
            <w:r w:rsidRPr="00DC693D">
              <w:rPr>
                <w:rFonts w:eastAsia="Batang" w:cs="Arial"/>
                <w:iCs/>
                <w:sz w:val="16"/>
                <w:szCs w:val="16"/>
                <w:lang w:bidi="ar-SA"/>
              </w:rPr>
              <w:t xml:space="preserve"> RNA to reduce levels of reducing sugars </w:t>
            </w:r>
          </w:p>
        </w:tc>
      </w:tr>
      <w:tr w:rsidR="005275DC" w:rsidRPr="005275DC" w14:paraId="53C1CA6C"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5918147"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 xml:space="preserve">Promoter for the </w:t>
            </w:r>
            <w:r w:rsidRPr="00DC693D">
              <w:rPr>
                <w:rFonts w:eastAsia="Batang" w:cs="Arial"/>
                <w:i/>
                <w:iCs/>
                <w:sz w:val="16"/>
                <w:szCs w:val="16"/>
                <w:lang w:val="en-AU" w:bidi="ar-SA"/>
              </w:rPr>
              <w:t>Gbss</w:t>
            </w:r>
            <w:r w:rsidRPr="00DC693D">
              <w:rPr>
                <w:rFonts w:eastAsia="Batang" w:cs="Arial"/>
                <w:iCs/>
                <w:sz w:val="16"/>
                <w:szCs w:val="16"/>
                <w:lang w:val="en-AU" w:bidi="ar-SA"/>
              </w:rPr>
              <w:t xml:space="preserve"> gene (</w:t>
            </w:r>
            <w:r w:rsidRPr="00DC693D">
              <w:rPr>
                <w:rFonts w:eastAsia="Batang" w:cs="Arial"/>
                <w:i/>
                <w:iCs/>
                <w:sz w:val="16"/>
                <w:szCs w:val="16"/>
                <w:lang w:val="en-AU" w:bidi="ar-SA"/>
              </w:rPr>
              <w:t>pGbss</w:t>
            </w:r>
            <w:r w:rsidRPr="00DC693D">
              <w:rPr>
                <w:rFonts w:eastAsia="Batang" w:cs="Arial"/>
                <w:iCs/>
                <w:sz w:val="16"/>
                <w:szCs w:val="16"/>
                <w:lang w:val="en-AU" w:bidi="ar-SA"/>
              </w:rPr>
              <w:t>)</w:t>
            </w:r>
          </w:p>
          <w:p w14:paraId="3A19388A"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2</w:t>
            </w:r>
            <w:r w:rsidRPr="00DC693D">
              <w:rPr>
                <w:rFonts w:eastAsia="Batang" w:cs="Arial"/>
                <w:iCs/>
                <w:sz w:val="16"/>
                <w:szCs w:val="16"/>
                <w:vertAlign w:val="superscript"/>
                <w:lang w:val="en-AU" w:bidi="ar-SA"/>
              </w:rPr>
              <w:t>nd</w:t>
            </w:r>
            <w:r w:rsidRPr="00DC693D">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49AE55D"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030 – 9,953</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55E1BD1"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24</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8B7DDCB" w14:textId="77777777" w:rsidR="00223118"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 xml:space="preserve">S. tuberosum </w:t>
            </w:r>
          </w:p>
          <w:p w14:paraId="365E0482" w14:textId="30C47B8E"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FDFB223" w14:textId="77777777" w:rsidR="00156681" w:rsidRPr="00DC693D" w:rsidRDefault="00156681" w:rsidP="00C44A85">
            <w:pPr>
              <w:widowControl/>
              <w:ind w:left="34"/>
              <w:rPr>
                <w:rFonts w:eastAsia="Batang" w:cs="Arial"/>
                <w:iCs/>
                <w:sz w:val="16"/>
                <w:szCs w:val="16"/>
                <w:lang w:bidi="ar-SA"/>
              </w:rPr>
            </w:pPr>
            <w:r w:rsidRPr="00DC693D">
              <w:rPr>
                <w:rFonts w:eastAsia="Batang" w:cs="Arial"/>
                <w:iCs/>
                <w:sz w:val="16"/>
                <w:szCs w:val="16"/>
                <w:lang w:val="en-AU" w:bidi="ar-SA"/>
              </w:rPr>
              <w:t xml:space="preserve">One of the two convergent promoters driving expression of the inverted repeat fragments of </w:t>
            </w:r>
            <w:r w:rsidRPr="00DC693D">
              <w:rPr>
                <w:rFonts w:eastAsia="Batang" w:cs="Arial"/>
                <w:i/>
                <w:iCs/>
                <w:sz w:val="16"/>
                <w:szCs w:val="16"/>
                <w:lang w:val="en-AU" w:bidi="ar-SA"/>
              </w:rPr>
              <w:t>PhL and R1</w:t>
            </w:r>
          </w:p>
        </w:tc>
      </w:tr>
      <w:tr w:rsidR="005275DC" w:rsidRPr="005275DC" w14:paraId="7F1B3854"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4C7F65AE"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4E6C92E3"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954 – 9,962</w:t>
            </w:r>
          </w:p>
        </w:tc>
        <w:tc>
          <w:tcPr>
            <w:tcW w:w="1417" w:type="dxa"/>
            <w:tcBorders>
              <w:top w:val="single" w:sz="4" w:space="0" w:color="auto"/>
              <w:left w:val="single" w:sz="4" w:space="0" w:color="auto"/>
              <w:bottom w:val="single" w:sz="4" w:space="0" w:color="auto"/>
              <w:right w:val="single" w:sz="4" w:space="0" w:color="auto"/>
            </w:tcBorders>
            <w:vAlign w:val="center"/>
          </w:tcPr>
          <w:p w14:paraId="364BDDAA"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17839C60" w14:textId="77777777"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12CBA5" w14:textId="77777777" w:rsidR="00156681" w:rsidRPr="00DC693D" w:rsidRDefault="00156681" w:rsidP="00C44A85">
            <w:pPr>
              <w:widowControl/>
              <w:ind w:left="34"/>
              <w:rPr>
                <w:rFonts w:eastAsia="Batang" w:cs="Arial"/>
                <w:iCs/>
                <w:sz w:val="16"/>
                <w:szCs w:val="16"/>
                <w:lang w:bidi="ar-SA"/>
              </w:rPr>
            </w:pPr>
            <w:r w:rsidRPr="00DC693D">
              <w:rPr>
                <w:rFonts w:eastAsia="Batang" w:cs="Arial"/>
                <w:iCs/>
                <w:sz w:val="16"/>
                <w:szCs w:val="16"/>
                <w:lang w:val="en-AU" w:bidi="ar-SA"/>
              </w:rPr>
              <w:t>Sequence used for DNA cloning</w:t>
            </w:r>
          </w:p>
        </w:tc>
      </w:tr>
      <w:tr w:rsidR="005275DC" w:rsidRPr="005275DC" w14:paraId="79AC7E9F" w14:textId="77777777" w:rsidTr="009C3323">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24CE1FB" w14:textId="50871722"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Right border</w:t>
            </w:r>
            <w:r w:rsidR="00A27D08">
              <w:rPr>
                <w:rFonts w:eastAsia="Batang" w:cs="Arial"/>
                <w:iCs/>
                <w:sz w:val="16"/>
                <w:szCs w:val="16"/>
                <w:lang w:val="en-AU" w:bidi="ar-SA"/>
              </w:rPr>
              <w:t xml:space="preserve"> (RB)</w:t>
            </w:r>
            <w:r w:rsidRPr="00DC693D">
              <w:rPr>
                <w:rFonts w:eastAsia="Batang" w:cs="Arial"/>
                <w:iCs/>
                <w:sz w:val="16"/>
                <w:szCs w:val="16"/>
                <w:lang w:val="en-AU" w:bidi="ar-SA"/>
              </w:rPr>
              <w:t xml:space="preserve"> 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A863093"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963 – 10,123</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90261CD"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B6ECC9E"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
                <w:iCs/>
                <w:sz w:val="16"/>
                <w:szCs w:val="16"/>
                <w:lang w:val="en-AU" w:bidi="ar-SA"/>
              </w:rPr>
              <w:t xml:space="preserve">S. tuberosum </w:t>
            </w:r>
            <w:r w:rsidRPr="00DC693D">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4AC8664" w14:textId="32165D3F"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Supports secondary cleavage at RB site</w:t>
            </w:r>
            <w:r w:rsidR="00E6310C" w:rsidRPr="00DC693D">
              <w:rPr>
                <w:rFonts w:eastAsia="Batang" w:cs="Arial"/>
                <w:iCs/>
                <w:sz w:val="16"/>
                <w:szCs w:val="16"/>
                <w:lang w:val="en-AU" w:bidi="ar-SA"/>
              </w:rPr>
              <w:t xml:space="preserve"> and provides buffer for truncations</w:t>
            </w:r>
          </w:p>
        </w:tc>
      </w:tr>
      <w:tr w:rsidR="005275DC" w:rsidRPr="005275DC" w14:paraId="461EB784" w14:textId="77777777" w:rsidTr="009C3323">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98280DC" w14:textId="55E28E53" w:rsidR="00156681" w:rsidRPr="00DC693D" w:rsidRDefault="00A27D08" w:rsidP="00C44A85">
            <w:pPr>
              <w:widowControl/>
              <w:rPr>
                <w:rFonts w:eastAsia="Batang" w:cs="Arial"/>
                <w:iCs/>
                <w:sz w:val="16"/>
                <w:szCs w:val="16"/>
                <w:lang w:val="en-AU" w:bidi="ar-SA"/>
              </w:rPr>
            </w:pPr>
            <w:r>
              <w:rPr>
                <w:rFonts w:eastAsia="Batang" w:cs="Arial"/>
                <w:iCs/>
                <w:sz w:val="16"/>
                <w:szCs w:val="16"/>
                <w:lang w:val="en-AU" w:bidi="ar-SA"/>
              </w:rPr>
              <w:t>R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E9675BA"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10,124 -10,148</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D2F396F"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7BB4180" w14:textId="77777777" w:rsidR="00156681" w:rsidRPr="00DC693D" w:rsidRDefault="00156681" w:rsidP="00FC730F">
            <w:pPr>
              <w:widowControl/>
              <w:jc w:val="center"/>
              <w:rPr>
                <w:rFonts w:eastAsia="Batang" w:cs="Arial"/>
                <w:i/>
                <w:iCs/>
                <w:sz w:val="16"/>
                <w:szCs w:val="16"/>
                <w:lang w:val="en-AU" w:bidi="ar-SA"/>
              </w:rPr>
            </w:pPr>
            <w:r w:rsidRPr="00DC693D">
              <w:rPr>
                <w:rFonts w:eastAsia="Batang" w:cs="Arial"/>
                <w:iCs/>
                <w:sz w:val="16"/>
                <w:szCs w:val="16"/>
                <w:lang w:val="en-AU" w:bidi="ar-SA"/>
              </w:rPr>
              <w:t>Synthetic</w:t>
            </w:r>
            <w:r w:rsidRPr="00DC693D">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36934E4" w14:textId="7ED0B9FD" w:rsidR="00156681" w:rsidRPr="00DC693D" w:rsidRDefault="00DC693D" w:rsidP="00DC693D">
            <w:pPr>
              <w:widowControl/>
              <w:ind w:left="34"/>
              <w:rPr>
                <w:rFonts w:eastAsia="Batang" w:cs="Arial"/>
                <w:iCs/>
                <w:sz w:val="16"/>
                <w:szCs w:val="16"/>
                <w:lang w:val="en-AU" w:bidi="ar-SA"/>
              </w:rPr>
            </w:pPr>
            <w:r w:rsidRPr="00DC693D">
              <w:rPr>
                <w:rFonts w:eastAsia="Batang" w:cs="Arial"/>
                <w:iCs/>
                <w:sz w:val="16"/>
                <w:szCs w:val="16"/>
                <w:lang w:val="en-AU" w:bidi="ar-SA"/>
              </w:rPr>
              <w:t>Primary</w:t>
            </w:r>
            <w:r w:rsidR="00156681" w:rsidRPr="00DC693D">
              <w:rPr>
                <w:rFonts w:eastAsia="Batang" w:cs="Arial"/>
                <w:iCs/>
                <w:sz w:val="16"/>
                <w:szCs w:val="16"/>
                <w:lang w:val="en-AU" w:bidi="ar-SA"/>
              </w:rPr>
              <w:t xml:space="preserve"> cleavage</w:t>
            </w:r>
            <w:r w:rsidR="00E6310C" w:rsidRPr="00DC693D">
              <w:rPr>
                <w:rFonts w:eastAsia="Batang" w:cs="Arial"/>
                <w:iCs/>
                <w:sz w:val="16"/>
                <w:szCs w:val="16"/>
                <w:lang w:val="en-AU" w:bidi="ar-SA"/>
              </w:rPr>
              <w:t xml:space="preserve"> site used</w:t>
            </w:r>
            <w:r w:rsidR="00156681" w:rsidRPr="00DC693D">
              <w:rPr>
                <w:rFonts w:eastAsia="Batang" w:cs="Arial"/>
                <w:iCs/>
                <w:sz w:val="16"/>
                <w:szCs w:val="16"/>
                <w:lang w:val="en-AU" w:bidi="ar-SA"/>
              </w:rPr>
              <w:t xml:space="preserve"> to release </w:t>
            </w:r>
            <w:r w:rsidR="00690B28" w:rsidRPr="00DC693D">
              <w:rPr>
                <w:rFonts w:eastAsia="Batang" w:cs="Arial"/>
                <w:iCs/>
                <w:sz w:val="16"/>
                <w:szCs w:val="16"/>
                <w:lang w:val="en-AU" w:bidi="ar-SA"/>
              </w:rPr>
              <w:t>ss</w:t>
            </w:r>
            <w:r w:rsidR="00156681" w:rsidRPr="00DC693D">
              <w:rPr>
                <w:rFonts w:eastAsia="Batang" w:cs="Arial"/>
                <w:iCs/>
                <w:sz w:val="16"/>
                <w:szCs w:val="16"/>
                <w:lang w:val="en-AU" w:bidi="ar-SA"/>
              </w:rPr>
              <w:t xml:space="preserve">DNA insert from pSIM1278 </w:t>
            </w:r>
            <w:r>
              <w:rPr>
                <w:rFonts w:eastAsia="Batang" w:cs="Arial"/>
                <w:iCs/>
                <w:sz w:val="16"/>
                <w:szCs w:val="16"/>
                <w:lang w:val="en-AU" w:bidi="ar-SA"/>
              </w:rPr>
              <w:t xml:space="preserve">(van Haaren et al., 1989) </w:t>
            </w:r>
          </w:p>
        </w:tc>
      </w:tr>
    </w:tbl>
    <w:p w14:paraId="23730EA2" w14:textId="77777777" w:rsidR="00156681" w:rsidRPr="00E9456D" w:rsidRDefault="00156681" w:rsidP="00FC730F">
      <w:pPr>
        <w:spacing w:before="40"/>
        <w:rPr>
          <w:iCs/>
          <w:sz w:val="18"/>
          <w:szCs w:val="18"/>
          <w:lang w:val="en-AU"/>
        </w:rPr>
      </w:pPr>
      <w:r w:rsidRPr="00E9456D">
        <w:rPr>
          <w:iCs/>
          <w:sz w:val="18"/>
          <w:szCs w:val="18"/>
          <w:vertAlign w:val="superscript"/>
          <w:lang w:val="en-AU"/>
        </w:rPr>
        <w:t>1</w:t>
      </w:r>
      <w:r w:rsidRPr="00E9456D">
        <w:rPr>
          <w:iCs/>
          <w:sz w:val="18"/>
          <w:szCs w:val="18"/>
          <w:lang w:val="en-AU"/>
        </w:rPr>
        <w:t xml:space="preserve">The LB and RB sequences (25 bp each) were synthetically designed to be similar to and function like T-DNA borders from </w:t>
      </w:r>
      <w:r w:rsidRPr="00E9456D">
        <w:rPr>
          <w:i/>
          <w:iCs/>
          <w:sz w:val="18"/>
          <w:szCs w:val="18"/>
          <w:lang w:val="en-AU"/>
        </w:rPr>
        <w:t>Agrobacterium tumefaciens</w:t>
      </w:r>
      <w:r w:rsidRPr="00E9456D">
        <w:rPr>
          <w:iCs/>
          <w:sz w:val="18"/>
          <w:szCs w:val="18"/>
          <w:lang w:val="en-AU"/>
        </w:rPr>
        <w:t>.</w:t>
      </w:r>
    </w:p>
    <w:p w14:paraId="1E4B4DCC" w14:textId="0A970641" w:rsidR="00690B28" w:rsidRPr="00E9456D" w:rsidRDefault="00690B28" w:rsidP="00690B28">
      <w:pPr>
        <w:rPr>
          <w:iCs/>
          <w:sz w:val="18"/>
          <w:szCs w:val="18"/>
          <w:lang w:val="en-AU"/>
        </w:rPr>
      </w:pPr>
      <w:r w:rsidRPr="00E9456D">
        <w:rPr>
          <w:iCs/>
          <w:sz w:val="18"/>
          <w:szCs w:val="18"/>
          <w:vertAlign w:val="superscript"/>
          <w:lang w:val="en-AU"/>
        </w:rPr>
        <w:t>2</w:t>
      </w:r>
      <w:r w:rsidRPr="00E9456D">
        <w:rPr>
          <w:iCs/>
          <w:sz w:val="18"/>
          <w:szCs w:val="18"/>
          <w:lang w:val="en-AU"/>
        </w:rPr>
        <w:t>ssDNA: single stranded DNA molecule</w:t>
      </w:r>
    </w:p>
    <w:p w14:paraId="6237F192" w14:textId="13C37DD7" w:rsidR="005951D9" w:rsidRPr="00401FD4" w:rsidRDefault="00690B28" w:rsidP="005951D9">
      <w:pPr>
        <w:rPr>
          <w:iCs/>
          <w:sz w:val="18"/>
          <w:szCs w:val="18"/>
          <w:lang w:val="en-AU"/>
        </w:rPr>
      </w:pPr>
      <w:r w:rsidRPr="00401FD4">
        <w:rPr>
          <w:iCs/>
          <w:sz w:val="18"/>
          <w:szCs w:val="18"/>
          <w:vertAlign w:val="superscript"/>
          <w:lang w:val="en-AU"/>
        </w:rPr>
        <w:t>3</w:t>
      </w:r>
      <w:r w:rsidR="005951D9" w:rsidRPr="00401FD4">
        <w:rPr>
          <w:iCs/>
          <w:sz w:val="18"/>
          <w:szCs w:val="18"/>
          <w:lang w:val="en-AU"/>
        </w:rPr>
        <w:t>dsRNA: double stranded RNA molecule</w:t>
      </w:r>
    </w:p>
    <w:p w14:paraId="100521DD" w14:textId="03ADEF54" w:rsidR="00156681" w:rsidRPr="00401FD4" w:rsidRDefault="00690B28" w:rsidP="00156681">
      <w:pPr>
        <w:rPr>
          <w:iCs/>
          <w:sz w:val="18"/>
          <w:szCs w:val="18"/>
          <w:vertAlign w:val="superscript"/>
          <w:lang w:val="en-AU"/>
        </w:rPr>
      </w:pPr>
      <w:r w:rsidRPr="00401FD4">
        <w:rPr>
          <w:iCs/>
          <w:sz w:val="18"/>
          <w:szCs w:val="18"/>
          <w:vertAlign w:val="superscript"/>
          <w:lang w:val="en-AU"/>
        </w:rPr>
        <w:t>4</w:t>
      </w:r>
      <w:r w:rsidR="00156681" w:rsidRPr="00401FD4">
        <w:rPr>
          <w:i/>
          <w:iCs/>
          <w:sz w:val="18"/>
          <w:szCs w:val="18"/>
          <w:lang w:val="en-AU"/>
        </w:rPr>
        <w:t>ASN1</w:t>
      </w:r>
      <w:r w:rsidR="00156681" w:rsidRPr="00401FD4">
        <w:rPr>
          <w:iCs/>
          <w:sz w:val="18"/>
          <w:szCs w:val="18"/>
          <w:lang w:val="en-AU"/>
        </w:rPr>
        <w:t xml:space="preserve"> is referred to as </w:t>
      </w:r>
      <w:r w:rsidR="00156681" w:rsidRPr="00401FD4">
        <w:rPr>
          <w:i/>
          <w:iCs/>
          <w:sz w:val="18"/>
          <w:szCs w:val="18"/>
          <w:lang w:val="en-AU"/>
        </w:rPr>
        <w:t>StAst1</w:t>
      </w:r>
      <w:r w:rsidR="00156681" w:rsidRPr="00401FD4">
        <w:rPr>
          <w:iCs/>
          <w:sz w:val="18"/>
          <w:szCs w:val="18"/>
          <w:lang w:val="en-AU"/>
        </w:rPr>
        <w:t xml:space="preserve"> in Chawla et al.</w:t>
      </w:r>
      <w:r w:rsidR="00401FD4">
        <w:rPr>
          <w:iCs/>
          <w:sz w:val="18"/>
          <w:szCs w:val="18"/>
          <w:lang w:val="en-AU"/>
        </w:rPr>
        <w:t>, 2012</w:t>
      </w:r>
    </w:p>
    <w:p w14:paraId="2FF0D9ED" w14:textId="5A5CAA4C" w:rsidR="00156681" w:rsidRDefault="00156681" w:rsidP="00156681">
      <w:pPr>
        <w:widowControl/>
        <w:rPr>
          <w:color w:val="FF0000"/>
        </w:rPr>
      </w:pPr>
    </w:p>
    <w:p w14:paraId="2FFE0CC9" w14:textId="344A4306" w:rsidR="00231180" w:rsidRDefault="00231180" w:rsidP="00156681">
      <w:pPr>
        <w:widowControl/>
        <w:rPr>
          <w:color w:val="FF0000"/>
        </w:rPr>
      </w:pPr>
    </w:p>
    <w:p w14:paraId="1FF9FD8C" w14:textId="7B07B762" w:rsidR="00231180" w:rsidRDefault="00231180" w:rsidP="00156681">
      <w:pPr>
        <w:widowControl/>
        <w:rPr>
          <w:color w:val="FF0000"/>
        </w:rPr>
      </w:pPr>
    </w:p>
    <w:p w14:paraId="7213166C" w14:textId="32D1D430" w:rsidR="00231180" w:rsidRDefault="00231180" w:rsidP="00156681">
      <w:pPr>
        <w:widowControl/>
        <w:rPr>
          <w:color w:val="FF0000"/>
        </w:rPr>
      </w:pPr>
    </w:p>
    <w:p w14:paraId="36C5FDAB" w14:textId="65AA475B" w:rsidR="00231180" w:rsidRDefault="00231180" w:rsidP="00156681">
      <w:pPr>
        <w:widowControl/>
        <w:rPr>
          <w:color w:val="FF0000"/>
        </w:rPr>
      </w:pPr>
    </w:p>
    <w:p w14:paraId="50805E13" w14:textId="4BF2687B" w:rsidR="00231180" w:rsidRDefault="00231180" w:rsidP="00156681">
      <w:pPr>
        <w:widowControl/>
        <w:rPr>
          <w:color w:val="FF0000"/>
        </w:rPr>
      </w:pPr>
    </w:p>
    <w:p w14:paraId="2D9F146C" w14:textId="7B81EDFC" w:rsidR="00231180" w:rsidRDefault="00231180" w:rsidP="00156681">
      <w:pPr>
        <w:widowControl/>
        <w:rPr>
          <w:color w:val="FF0000"/>
        </w:rPr>
      </w:pPr>
    </w:p>
    <w:p w14:paraId="4293CC44" w14:textId="5304A139" w:rsidR="00231180" w:rsidRDefault="00231180" w:rsidP="00156681">
      <w:pPr>
        <w:widowControl/>
        <w:rPr>
          <w:color w:val="FF0000"/>
        </w:rPr>
      </w:pPr>
    </w:p>
    <w:p w14:paraId="73A9F46D" w14:textId="1AA3A4B9" w:rsidR="00231180" w:rsidRDefault="00231180" w:rsidP="00156681">
      <w:pPr>
        <w:widowControl/>
        <w:rPr>
          <w:color w:val="FF0000"/>
        </w:rPr>
      </w:pPr>
    </w:p>
    <w:p w14:paraId="12F2FE10" w14:textId="68BA5F7A" w:rsidR="00231180" w:rsidRDefault="00231180" w:rsidP="00156681">
      <w:pPr>
        <w:widowControl/>
        <w:rPr>
          <w:color w:val="FF0000"/>
        </w:rPr>
      </w:pPr>
    </w:p>
    <w:p w14:paraId="50EDC228" w14:textId="09022A29" w:rsidR="00231180" w:rsidRDefault="00231180" w:rsidP="00156681">
      <w:pPr>
        <w:widowControl/>
        <w:rPr>
          <w:color w:val="FF0000"/>
        </w:rPr>
      </w:pPr>
    </w:p>
    <w:p w14:paraId="33181307" w14:textId="29FFEDBC" w:rsidR="00231180" w:rsidRDefault="00231180" w:rsidP="00156681">
      <w:pPr>
        <w:widowControl/>
        <w:rPr>
          <w:color w:val="FF0000"/>
        </w:rPr>
      </w:pPr>
    </w:p>
    <w:p w14:paraId="5A5008E2" w14:textId="590DC83F" w:rsidR="00231180" w:rsidRDefault="00231180" w:rsidP="00156681">
      <w:pPr>
        <w:widowControl/>
        <w:rPr>
          <w:color w:val="FF0000"/>
        </w:rPr>
      </w:pPr>
    </w:p>
    <w:p w14:paraId="00C80982" w14:textId="2F5611F2" w:rsidR="00231180" w:rsidRDefault="00231180" w:rsidP="00156681">
      <w:pPr>
        <w:widowControl/>
        <w:rPr>
          <w:color w:val="FF0000"/>
        </w:rPr>
      </w:pPr>
    </w:p>
    <w:p w14:paraId="13FB48E2" w14:textId="78DD845A" w:rsidR="00231180" w:rsidRDefault="00231180" w:rsidP="00156681">
      <w:pPr>
        <w:widowControl/>
        <w:rPr>
          <w:color w:val="FF0000"/>
        </w:rPr>
      </w:pPr>
    </w:p>
    <w:p w14:paraId="652B57A5" w14:textId="3299F22D" w:rsidR="00231180" w:rsidRDefault="00231180" w:rsidP="00156681">
      <w:pPr>
        <w:widowControl/>
        <w:rPr>
          <w:color w:val="FF0000"/>
        </w:rPr>
      </w:pPr>
    </w:p>
    <w:p w14:paraId="56EC669D" w14:textId="2E764316" w:rsidR="00231180" w:rsidRDefault="00231180" w:rsidP="00156681">
      <w:pPr>
        <w:widowControl/>
        <w:rPr>
          <w:color w:val="FF0000"/>
        </w:rPr>
      </w:pPr>
    </w:p>
    <w:p w14:paraId="09F85F2A" w14:textId="77777777" w:rsidR="00231180" w:rsidRPr="005275DC" w:rsidRDefault="00231180" w:rsidP="00156681">
      <w:pPr>
        <w:widowControl/>
        <w:rPr>
          <w:color w:val="FF0000"/>
        </w:rPr>
      </w:pPr>
    </w:p>
    <w:p w14:paraId="231B7760" w14:textId="4DE399CE" w:rsidR="00223D0B" w:rsidRPr="005275DC" w:rsidRDefault="00223D0B" w:rsidP="00156681">
      <w:pPr>
        <w:widowControl/>
        <w:rPr>
          <w:color w:val="FF0000"/>
        </w:rPr>
      </w:pPr>
    </w:p>
    <w:p w14:paraId="04057CB1" w14:textId="690E3AC6" w:rsidR="00156681" w:rsidRPr="009C3323" w:rsidRDefault="00156681" w:rsidP="00662885">
      <w:pPr>
        <w:pStyle w:val="FSTableTitle"/>
      </w:pPr>
      <w:bookmarkStart w:id="67" w:name="_Toc455502415"/>
      <w:r w:rsidRPr="009C3323">
        <w:t>Table</w:t>
      </w:r>
      <w:r w:rsidR="00ED4608">
        <w:t xml:space="preserve"> 2</w:t>
      </w:r>
      <w:r w:rsidRPr="009C3323">
        <w:t>: Description of the genetic elements contained in the backbone of pSIM1278</w:t>
      </w:r>
      <w:bookmarkEnd w:id="67"/>
    </w:p>
    <w:tbl>
      <w:tblPr>
        <w:tblW w:w="14000" w:type="dxa"/>
        <w:jc w:val="center"/>
        <w:tblLayout w:type="fixed"/>
        <w:tblLook w:val="0000" w:firstRow="0" w:lastRow="0" w:firstColumn="0" w:lastColumn="0" w:noHBand="0" w:noVBand="0"/>
        <w:tblDescription w:val="This table lists the genetic elements of the backbone region for both plasmids used in this study."/>
      </w:tblPr>
      <w:tblGrid>
        <w:gridCol w:w="3118"/>
        <w:gridCol w:w="1701"/>
        <w:gridCol w:w="1417"/>
        <w:gridCol w:w="1985"/>
        <w:gridCol w:w="5779"/>
      </w:tblGrid>
      <w:tr w:rsidR="005275DC" w:rsidRPr="005275DC" w14:paraId="6FCE1503" w14:textId="77777777" w:rsidTr="00FC730F">
        <w:trPr>
          <w:trHeight w:val="283"/>
          <w:tblHeader/>
          <w:jc w:val="center"/>
        </w:trPr>
        <w:tc>
          <w:tcPr>
            <w:tcW w:w="311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18D4B9F"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49AEAE2" w14:textId="33C24470" w:rsidR="00156681" w:rsidRPr="007E6053" w:rsidRDefault="00FC730F"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Relative 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6318497"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4B8804D"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Source</w:t>
            </w:r>
          </w:p>
        </w:tc>
        <w:tc>
          <w:tcPr>
            <w:tcW w:w="577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51EF5F1"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Description, Function &amp; Reference</w:t>
            </w:r>
          </w:p>
        </w:tc>
      </w:tr>
      <w:tr w:rsidR="005275DC" w:rsidRPr="005275DC" w14:paraId="591EBD4F"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5008F499"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29C69A0"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10,149 – 10,154</w:t>
            </w:r>
          </w:p>
        </w:tc>
        <w:tc>
          <w:tcPr>
            <w:tcW w:w="1417" w:type="dxa"/>
            <w:tcBorders>
              <w:top w:val="single" w:sz="4" w:space="0" w:color="auto"/>
              <w:left w:val="single" w:sz="4" w:space="0" w:color="auto"/>
              <w:bottom w:val="single" w:sz="4" w:space="0" w:color="auto"/>
              <w:right w:val="single" w:sz="4" w:space="0" w:color="auto"/>
            </w:tcBorders>
            <w:vAlign w:val="center"/>
          </w:tcPr>
          <w:p w14:paraId="458CE303"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8EDB34C"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Synthetic</w:t>
            </w:r>
          </w:p>
        </w:tc>
        <w:tc>
          <w:tcPr>
            <w:tcW w:w="5779" w:type="dxa"/>
            <w:tcBorders>
              <w:top w:val="single" w:sz="4" w:space="0" w:color="auto"/>
              <w:left w:val="single" w:sz="4" w:space="0" w:color="auto"/>
              <w:bottom w:val="single" w:sz="4" w:space="0" w:color="auto"/>
              <w:right w:val="single" w:sz="4" w:space="0" w:color="auto"/>
            </w:tcBorders>
            <w:vAlign w:val="center"/>
          </w:tcPr>
          <w:p w14:paraId="620446D8" w14:textId="77777777" w:rsidR="00156681" w:rsidRPr="007E6053" w:rsidRDefault="00156681" w:rsidP="005951D9">
            <w:pPr>
              <w:widowControl/>
              <w:rPr>
                <w:rFonts w:eastAsia="Batang" w:cs="Arial"/>
                <w:iCs/>
                <w:sz w:val="16"/>
                <w:szCs w:val="16"/>
                <w:lang w:val="en-AU" w:bidi="ar-SA"/>
              </w:rPr>
            </w:pPr>
            <w:r w:rsidRPr="007E6053">
              <w:rPr>
                <w:rFonts w:eastAsia="Batang" w:cs="Arial"/>
                <w:iCs/>
                <w:sz w:val="16"/>
                <w:szCs w:val="16"/>
                <w:lang w:val="en-AU" w:bidi="ar-SA"/>
              </w:rPr>
              <w:t>Sequence used for DNA cloning</w:t>
            </w:r>
          </w:p>
        </w:tc>
      </w:tr>
      <w:tr w:rsidR="005275DC" w:rsidRPr="005275DC" w14:paraId="71129247"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B516EAC"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Overdriv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0F7056"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10,155 – 10,184</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556165"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3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386247B" w14:textId="0409CC3F" w:rsidR="00156681" w:rsidRPr="007E6053" w:rsidRDefault="00B25D96" w:rsidP="00FC730F">
            <w:pPr>
              <w:widowControl/>
              <w:jc w:val="center"/>
              <w:rPr>
                <w:rFonts w:eastAsia="Batang" w:cs="Arial"/>
                <w:i/>
                <w:iCs/>
                <w:sz w:val="16"/>
                <w:szCs w:val="16"/>
                <w:lang w:val="en-AU" w:bidi="ar-SA"/>
              </w:rPr>
            </w:pPr>
            <w:r w:rsidRPr="007E6053">
              <w:rPr>
                <w:rFonts w:eastAsia="Batang" w:cs="Arial"/>
                <w:i/>
                <w:iCs/>
                <w:sz w:val="16"/>
                <w:szCs w:val="16"/>
                <w:lang w:val="en-AU" w:bidi="ar-SA"/>
              </w:rPr>
              <w:t xml:space="preserve">A. </w:t>
            </w:r>
            <w:r w:rsidR="00156681" w:rsidRPr="007E6053">
              <w:rPr>
                <w:rFonts w:eastAsia="Batang" w:cs="Arial"/>
                <w:i/>
                <w:iCs/>
                <w:sz w:val="16"/>
                <w:szCs w:val="16"/>
                <w:lang w:val="en-AU" w:bidi="ar-SA"/>
              </w:rPr>
              <w:t xml:space="preserve">tumefaciens </w:t>
            </w:r>
          </w:p>
          <w:p w14:paraId="4C322C6B"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BDEE561" w14:textId="177414A7" w:rsidR="00156681" w:rsidRPr="007E6053" w:rsidRDefault="00156681" w:rsidP="00B25D96">
            <w:pPr>
              <w:widowControl/>
              <w:rPr>
                <w:rFonts w:eastAsia="Batang" w:cs="Arial"/>
                <w:iCs/>
                <w:sz w:val="16"/>
                <w:szCs w:val="16"/>
                <w:lang w:val="en-AU" w:bidi="ar-SA"/>
              </w:rPr>
            </w:pPr>
            <w:r w:rsidRPr="007E6053">
              <w:rPr>
                <w:rFonts w:eastAsia="Batang" w:cs="Arial"/>
                <w:iCs/>
                <w:sz w:val="16"/>
                <w:szCs w:val="16"/>
                <w:lang w:val="en-AU" w:bidi="ar-SA"/>
              </w:rPr>
              <w:t xml:space="preserve">Enhances cleavage of </w:t>
            </w:r>
            <w:r w:rsidRPr="007E6053">
              <w:rPr>
                <w:rFonts w:eastAsia="Batang" w:cs="Arial"/>
                <w:i/>
                <w:iCs/>
                <w:sz w:val="16"/>
                <w:szCs w:val="16"/>
                <w:lang w:val="en-AU" w:bidi="ar-SA"/>
              </w:rPr>
              <w:t>A. tumefaciens</w:t>
            </w:r>
            <w:r w:rsidRPr="007E6053">
              <w:rPr>
                <w:rFonts w:eastAsia="Batang" w:cs="Arial"/>
                <w:iCs/>
                <w:sz w:val="16"/>
                <w:szCs w:val="16"/>
                <w:lang w:val="en-AU" w:bidi="ar-SA"/>
              </w:rPr>
              <w:t xml:space="preserve"> RB site</w:t>
            </w:r>
            <w:r w:rsidR="001E2643" w:rsidRPr="007E6053">
              <w:rPr>
                <w:rFonts w:eastAsia="Batang" w:cs="Arial"/>
                <w:iCs/>
                <w:sz w:val="16"/>
                <w:szCs w:val="16"/>
                <w:vertAlign w:val="superscript"/>
                <w:lang w:val="en-AU" w:bidi="ar-SA"/>
              </w:rPr>
              <w:t>1</w:t>
            </w:r>
          </w:p>
        </w:tc>
      </w:tr>
      <w:tr w:rsidR="005275DC" w:rsidRPr="005275DC" w14:paraId="26B20AB2"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82980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D0FA73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185 – 11,26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C8E3B3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82</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781EE0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
                <w:iCs/>
                <w:sz w:val="16"/>
                <w:szCs w:val="16"/>
                <w:lang w:val="en-AU" w:bidi="ar-SA"/>
              </w:rPr>
              <w:t>Pseudomonas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95DFA9" w14:textId="77777777" w:rsidR="00156681" w:rsidRPr="001D60D1" w:rsidRDefault="00156681" w:rsidP="005951D9">
            <w:pPr>
              <w:widowControl/>
              <w:rPr>
                <w:rFonts w:eastAsia="Batang" w:cs="Arial"/>
                <w:iCs/>
                <w:sz w:val="16"/>
                <w:szCs w:val="16"/>
                <w:lang w:val="en-AU" w:bidi="ar-SA"/>
              </w:rPr>
            </w:pPr>
            <w:r w:rsidRPr="001D60D1">
              <w:rPr>
                <w:rFonts w:eastAsia="Batang" w:cs="Arial"/>
                <w:iCs/>
                <w:sz w:val="16"/>
                <w:szCs w:val="16"/>
                <w:lang w:val="en-AU" w:bidi="ar-SA"/>
              </w:rPr>
              <w:t>pVS1 backbone</w:t>
            </w:r>
            <w:r w:rsidRPr="001D60D1">
              <w:rPr>
                <w:rFonts w:eastAsia="Batang" w:cs="Arial"/>
                <w:iCs/>
                <w:sz w:val="16"/>
                <w:szCs w:val="16"/>
                <w:vertAlign w:val="superscript"/>
                <w:lang w:val="en-AU" w:bidi="ar-SA"/>
              </w:rPr>
              <w:t>1</w:t>
            </w:r>
          </w:p>
        </w:tc>
      </w:tr>
      <w:tr w:rsidR="005275DC" w:rsidRPr="005275DC" w14:paraId="57C33B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512044"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 xml:space="preserve">pVS1 partitioning protein StaA </w:t>
            </w:r>
          </w:p>
          <w:p w14:paraId="1E4F7CC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VS1 Sta)</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A72172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1,267 – 12,267</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5F057D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065BC6C"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9FA70B9" w14:textId="3C34F5D4" w:rsidR="00156681" w:rsidRPr="001D60D1" w:rsidRDefault="00156681" w:rsidP="005951D9">
            <w:pPr>
              <w:autoSpaceDE w:val="0"/>
              <w:autoSpaceDN w:val="0"/>
              <w:adjustRightInd w:val="0"/>
              <w:rPr>
                <w:rFonts w:eastAsiaTheme="minorHAnsi" w:cs="Arial"/>
                <w:sz w:val="16"/>
                <w:szCs w:val="16"/>
              </w:rPr>
            </w:pPr>
            <w:r w:rsidRPr="001D60D1">
              <w:rPr>
                <w:rFonts w:eastAsiaTheme="minorHAnsi" w:cs="Arial"/>
                <w:sz w:val="16"/>
                <w:szCs w:val="16"/>
              </w:rPr>
              <w:t>pVS1 stability</w:t>
            </w:r>
            <w:r w:rsidR="0059090D" w:rsidRPr="001D60D1">
              <w:rPr>
                <w:rFonts w:eastAsiaTheme="minorHAnsi" w:cs="Arial"/>
                <w:sz w:val="16"/>
                <w:szCs w:val="16"/>
              </w:rPr>
              <w:t xml:space="preserve"> in Agrobacterium</w:t>
            </w:r>
            <w:r w:rsidRPr="001D60D1">
              <w:rPr>
                <w:rFonts w:eastAsia="Batang" w:cs="Arial"/>
                <w:iCs/>
                <w:sz w:val="16"/>
                <w:szCs w:val="16"/>
                <w:vertAlign w:val="superscript"/>
                <w:lang w:val="en-AU" w:bidi="ar-SA"/>
              </w:rPr>
              <w:t>1</w:t>
            </w:r>
          </w:p>
        </w:tc>
      </w:tr>
      <w:tr w:rsidR="005275DC" w:rsidRPr="005275DC" w14:paraId="251E95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7DC017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3057C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2,268 – 12,8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A4D77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593</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1E9FBF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87329FC" w14:textId="77777777" w:rsidR="00156681" w:rsidRPr="001D60D1" w:rsidRDefault="00156681" w:rsidP="005951D9">
            <w:pPr>
              <w:widowControl/>
              <w:rPr>
                <w:rFonts w:eastAsia="Batang" w:cs="Arial"/>
                <w:iCs/>
                <w:sz w:val="16"/>
                <w:szCs w:val="16"/>
                <w:lang w:val="en-AU" w:bidi="ar-SA"/>
              </w:rPr>
            </w:pPr>
            <w:r w:rsidRPr="001D60D1">
              <w:rPr>
                <w:rFonts w:eastAsia="Batang" w:cs="Arial"/>
                <w:iCs/>
                <w:sz w:val="16"/>
                <w:szCs w:val="16"/>
                <w:lang w:val="en-AU" w:bidi="ar-SA"/>
              </w:rPr>
              <w:t>pVS1 backbone</w:t>
            </w:r>
            <w:r w:rsidRPr="001D60D1">
              <w:rPr>
                <w:rFonts w:eastAsia="Batang" w:cs="Arial"/>
                <w:iCs/>
                <w:sz w:val="16"/>
                <w:szCs w:val="16"/>
                <w:vertAlign w:val="superscript"/>
                <w:lang w:val="en-AU" w:bidi="ar-SA"/>
              </w:rPr>
              <w:t>1</w:t>
            </w:r>
          </w:p>
        </w:tc>
      </w:tr>
      <w:tr w:rsidR="005275DC" w:rsidRPr="005275DC" w14:paraId="4D095F9C"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1656025"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lastRenderedPageBreak/>
              <w:t>pVS1 replicon</w:t>
            </w:r>
          </w:p>
          <w:p w14:paraId="49262549"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 xml:space="preserve">(pVS1Rep) </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1440D"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2,861 – 13,86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4C7B1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1B0F6D"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D2B9BEB" w14:textId="5612C33F" w:rsidR="00156681" w:rsidRPr="001D60D1" w:rsidRDefault="00156681" w:rsidP="005951D9">
            <w:pPr>
              <w:widowControl/>
              <w:ind w:left="34"/>
              <w:rPr>
                <w:rFonts w:eastAsia="Batang" w:cs="Arial"/>
                <w:iCs/>
                <w:sz w:val="16"/>
                <w:szCs w:val="16"/>
                <w:lang w:val="en-AU" w:bidi="ar-SA"/>
              </w:rPr>
            </w:pPr>
            <w:r w:rsidRPr="001D60D1">
              <w:rPr>
                <w:rFonts w:eastAsiaTheme="minorHAnsi" w:cs="Arial"/>
                <w:sz w:val="16"/>
                <w:szCs w:val="16"/>
              </w:rPr>
              <w:t xml:space="preserve">pVS1 </w:t>
            </w:r>
            <w:r w:rsidR="001E2643" w:rsidRPr="001D60D1">
              <w:rPr>
                <w:rFonts w:eastAsia="Batang" w:cs="Arial"/>
                <w:iCs/>
                <w:sz w:val="16"/>
                <w:szCs w:val="16"/>
                <w:lang w:val="en-AU" w:bidi="ar-SA"/>
              </w:rPr>
              <w:t xml:space="preserve">region for replication in </w:t>
            </w:r>
            <w:r w:rsidRPr="001D60D1">
              <w:rPr>
                <w:rFonts w:eastAsiaTheme="minorHAnsi" w:cs="Arial"/>
                <w:i/>
                <w:sz w:val="16"/>
                <w:szCs w:val="16"/>
              </w:rPr>
              <w:t>Agrobacterium</w:t>
            </w:r>
            <w:r w:rsidRPr="001D60D1">
              <w:rPr>
                <w:rFonts w:eastAsia="Batang" w:cs="Arial"/>
                <w:iCs/>
                <w:sz w:val="16"/>
                <w:szCs w:val="16"/>
                <w:vertAlign w:val="superscript"/>
                <w:lang w:val="en-AU" w:bidi="ar-SA"/>
              </w:rPr>
              <w:t>1</w:t>
            </w:r>
          </w:p>
        </w:tc>
      </w:tr>
      <w:tr w:rsidR="005275DC" w:rsidRPr="005275DC" w14:paraId="7E9D9C7C"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BA5CA5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4FA62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3,862 – 14,099</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A5CB1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38</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76DB9B4"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A01A3" w14:textId="77777777" w:rsidR="00156681" w:rsidRPr="001D60D1" w:rsidRDefault="00156681" w:rsidP="005951D9">
            <w:pPr>
              <w:widowControl/>
              <w:rPr>
                <w:rFonts w:eastAsia="Batang" w:cs="Arial"/>
                <w:iCs/>
                <w:sz w:val="16"/>
                <w:szCs w:val="16"/>
                <w:lang w:val="en-AU" w:bidi="ar-SA"/>
              </w:rPr>
            </w:pPr>
            <w:r w:rsidRPr="001D60D1">
              <w:rPr>
                <w:rFonts w:eastAsia="Batang" w:cs="Arial"/>
                <w:iCs/>
                <w:sz w:val="16"/>
                <w:szCs w:val="16"/>
                <w:lang w:val="en-AU" w:bidi="ar-SA"/>
              </w:rPr>
              <w:t>pVS1 backbone</w:t>
            </w:r>
            <w:r w:rsidRPr="001D60D1">
              <w:rPr>
                <w:rFonts w:eastAsia="Batang" w:cs="Arial"/>
                <w:iCs/>
                <w:sz w:val="16"/>
                <w:szCs w:val="16"/>
                <w:vertAlign w:val="superscript"/>
                <w:lang w:val="en-AU" w:bidi="ar-SA"/>
              </w:rPr>
              <w:t>1</w:t>
            </w:r>
          </w:p>
        </w:tc>
      </w:tr>
      <w:tr w:rsidR="005275DC" w:rsidRPr="005275DC" w14:paraId="7C86C59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F892BD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C62EAFC"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100 – 14,2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9DD9B5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7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59D31A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857282" w14:textId="1C7B29E6" w:rsidR="00156681" w:rsidRPr="001D60D1" w:rsidRDefault="00156681" w:rsidP="001E2643">
            <w:pPr>
              <w:widowControl/>
              <w:rPr>
                <w:rFonts w:eastAsia="Batang" w:cs="Arial"/>
                <w:iCs/>
                <w:sz w:val="16"/>
                <w:szCs w:val="16"/>
                <w:lang w:val="en-AU" w:bidi="ar-SA"/>
              </w:rPr>
            </w:pPr>
            <w:r w:rsidRPr="001D60D1">
              <w:rPr>
                <w:rFonts w:eastAsia="Batang" w:cs="Arial"/>
                <w:iCs/>
                <w:sz w:val="16"/>
                <w:szCs w:val="16"/>
                <w:lang w:val="en-AU" w:bidi="ar-SA"/>
              </w:rPr>
              <w:t>pCambia</w:t>
            </w:r>
            <w:r w:rsidR="001E2643" w:rsidRPr="001D60D1">
              <w:rPr>
                <w:rFonts w:eastAsia="Batang" w:cs="Arial"/>
                <w:iCs/>
                <w:sz w:val="16"/>
                <w:szCs w:val="16"/>
                <w:lang w:val="en-AU" w:bidi="ar-SA"/>
              </w:rPr>
              <w:t>-</w:t>
            </w:r>
            <w:r w:rsidRPr="001D60D1">
              <w:rPr>
                <w:rFonts w:eastAsia="Batang" w:cs="Arial"/>
                <w:iCs/>
                <w:sz w:val="16"/>
                <w:szCs w:val="16"/>
                <w:lang w:val="en-AU" w:bidi="ar-SA"/>
              </w:rPr>
              <w:t>1301 backbone</w:t>
            </w:r>
            <w:r w:rsidRPr="001D60D1">
              <w:rPr>
                <w:rFonts w:eastAsia="Batang" w:cs="Arial"/>
                <w:iCs/>
                <w:sz w:val="16"/>
                <w:szCs w:val="16"/>
                <w:vertAlign w:val="superscript"/>
                <w:lang w:val="en-AU" w:bidi="ar-SA"/>
              </w:rPr>
              <w:t>1</w:t>
            </w:r>
          </w:p>
        </w:tc>
      </w:tr>
      <w:tr w:rsidR="005275DC" w:rsidRPr="005275DC" w14:paraId="7ABF8594"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956D59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 bom</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34D1AC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271 – 14,5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09607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6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2C5BD9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70660E1" w14:textId="77777777" w:rsidR="00156681" w:rsidRPr="001D60D1" w:rsidRDefault="00156681" w:rsidP="005951D9">
            <w:pPr>
              <w:widowControl/>
              <w:ind w:left="34"/>
              <w:rPr>
                <w:rFonts w:eastAsia="Batang" w:cs="Arial"/>
                <w:iCs/>
                <w:sz w:val="16"/>
                <w:szCs w:val="16"/>
                <w:lang w:val="en-AU" w:bidi="ar-SA"/>
              </w:rPr>
            </w:pPr>
            <w:r w:rsidRPr="001D60D1">
              <w:rPr>
                <w:rFonts w:eastAsia="Batang" w:cs="Arial"/>
                <w:iCs/>
                <w:sz w:val="16"/>
                <w:szCs w:val="16"/>
                <w:lang w:val="en-AU" w:bidi="ar-SA"/>
              </w:rPr>
              <w:t xml:space="preserve">pBR322 region for replication in </w:t>
            </w:r>
            <w:r w:rsidRPr="001D60D1">
              <w:rPr>
                <w:rFonts w:eastAsia="Batang" w:cs="Arial"/>
                <w:i/>
                <w:iCs/>
                <w:sz w:val="16"/>
                <w:szCs w:val="16"/>
                <w:lang w:val="en-AU" w:bidi="ar-SA"/>
              </w:rPr>
              <w:t>E. coli</w:t>
            </w:r>
            <w:r w:rsidRPr="001D60D1">
              <w:rPr>
                <w:rFonts w:eastAsia="Batang" w:cs="Arial"/>
                <w:iCs/>
                <w:sz w:val="16"/>
                <w:szCs w:val="16"/>
                <w:vertAlign w:val="superscript"/>
                <w:lang w:val="en-AU" w:bidi="ar-SA"/>
              </w:rPr>
              <w:t>1</w:t>
            </w:r>
          </w:p>
        </w:tc>
      </w:tr>
      <w:tr w:rsidR="005275DC" w:rsidRPr="005275DC" w14:paraId="0BF6A050"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07489E9"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1DB6EF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532 – 14,6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3C998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39</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1D99DF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8CE33E" w14:textId="5201DC45" w:rsidR="00156681" w:rsidRPr="001D60D1" w:rsidRDefault="001E2643" w:rsidP="005951D9">
            <w:pPr>
              <w:widowControl/>
              <w:rPr>
                <w:rFonts w:eastAsia="Batang" w:cs="Arial"/>
                <w:iCs/>
                <w:sz w:val="16"/>
                <w:szCs w:val="16"/>
                <w:lang w:val="en-AU" w:bidi="ar-SA"/>
              </w:rPr>
            </w:pPr>
            <w:r w:rsidRPr="001D60D1">
              <w:rPr>
                <w:rFonts w:eastAsia="Batang" w:cs="Arial"/>
                <w:iCs/>
                <w:sz w:val="16"/>
                <w:szCs w:val="16"/>
                <w:lang w:val="en-AU" w:bidi="ar-SA"/>
              </w:rPr>
              <w:t>pCambia-</w:t>
            </w:r>
            <w:r w:rsidR="00156681" w:rsidRPr="001D60D1">
              <w:rPr>
                <w:rFonts w:eastAsia="Batang" w:cs="Arial"/>
                <w:iCs/>
                <w:sz w:val="16"/>
                <w:szCs w:val="16"/>
                <w:lang w:val="en-AU" w:bidi="ar-SA"/>
              </w:rPr>
              <w:t>1301 backbone</w:t>
            </w:r>
            <w:r w:rsidR="00156681" w:rsidRPr="001D60D1">
              <w:rPr>
                <w:rFonts w:eastAsia="Batang" w:cs="Arial"/>
                <w:iCs/>
                <w:sz w:val="16"/>
                <w:szCs w:val="16"/>
                <w:vertAlign w:val="superscript"/>
                <w:lang w:val="en-AU" w:bidi="ar-SA"/>
              </w:rPr>
              <w:t>1</w:t>
            </w:r>
          </w:p>
        </w:tc>
      </w:tr>
      <w:tr w:rsidR="005275DC" w:rsidRPr="005275DC" w14:paraId="4AED9D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F70C7ED"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 xml:space="preserve">Origin of replication for pBR322 </w:t>
            </w:r>
          </w:p>
          <w:p w14:paraId="74B27EAD"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 ori)</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EB299CC"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671 – 14,95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C316F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8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55560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3D12E64" w14:textId="77777777" w:rsidR="00156681" w:rsidRPr="001D60D1" w:rsidRDefault="00156681" w:rsidP="005951D9">
            <w:pPr>
              <w:widowControl/>
              <w:ind w:left="34"/>
              <w:rPr>
                <w:rFonts w:eastAsia="Batang" w:cs="Arial"/>
                <w:iCs/>
                <w:sz w:val="16"/>
                <w:szCs w:val="16"/>
                <w:lang w:val="en-AU" w:bidi="ar-SA"/>
              </w:rPr>
            </w:pPr>
            <w:r w:rsidRPr="001D60D1">
              <w:rPr>
                <w:rFonts w:eastAsia="Batang" w:cs="Arial"/>
                <w:iCs/>
                <w:sz w:val="16"/>
                <w:szCs w:val="16"/>
                <w:lang w:val="en-AU" w:bidi="ar-SA"/>
              </w:rPr>
              <w:t>Bacterial origin of replication</w:t>
            </w:r>
            <w:r w:rsidRPr="001D60D1">
              <w:rPr>
                <w:rFonts w:eastAsia="Batang" w:cs="Arial"/>
                <w:iCs/>
                <w:sz w:val="16"/>
                <w:szCs w:val="16"/>
                <w:vertAlign w:val="superscript"/>
                <w:lang w:val="en-AU" w:bidi="ar-SA"/>
              </w:rPr>
              <w:t>1</w:t>
            </w:r>
          </w:p>
        </w:tc>
      </w:tr>
      <w:tr w:rsidR="005275DC" w:rsidRPr="005275DC" w14:paraId="0C63ACC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8CD80C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D1F7D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952 – 15,24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81D804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9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CF95E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CB5FAD0" w14:textId="7E72CAE8" w:rsidR="00156681" w:rsidRPr="001D60D1" w:rsidRDefault="001E2643" w:rsidP="005951D9">
            <w:pPr>
              <w:widowControl/>
              <w:rPr>
                <w:rFonts w:eastAsia="Batang" w:cs="Arial"/>
                <w:iCs/>
                <w:sz w:val="16"/>
                <w:szCs w:val="16"/>
                <w:lang w:val="en-AU" w:bidi="ar-SA"/>
              </w:rPr>
            </w:pPr>
            <w:r w:rsidRPr="001D60D1">
              <w:rPr>
                <w:rFonts w:eastAsia="Batang" w:cs="Arial"/>
                <w:iCs/>
                <w:sz w:val="16"/>
                <w:szCs w:val="16"/>
                <w:lang w:val="en-AU" w:bidi="ar-SA"/>
              </w:rPr>
              <w:t>pCambia-</w:t>
            </w:r>
            <w:r w:rsidR="00156681" w:rsidRPr="001D60D1">
              <w:rPr>
                <w:rFonts w:eastAsia="Batang" w:cs="Arial"/>
                <w:iCs/>
                <w:sz w:val="16"/>
                <w:szCs w:val="16"/>
                <w:lang w:val="en-AU" w:bidi="ar-SA"/>
              </w:rPr>
              <w:t>1301 backbone</w:t>
            </w:r>
            <w:r w:rsidR="00156681" w:rsidRPr="001D60D1">
              <w:rPr>
                <w:rFonts w:eastAsia="Batang" w:cs="Arial"/>
                <w:iCs/>
                <w:sz w:val="16"/>
                <w:szCs w:val="16"/>
                <w:vertAlign w:val="superscript"/>
                <w:lang w:val="en-AU" w:bidi="ar-SA"/>
              </w:rPr>
              <w:t>1</w:t>
            </w:r>
          </w:p>
        </w:tc>
      </w:tr>
      <w:tr w:rsidR="005275DC" w:rsidRPr="005275DC" w14:paraId="0A45287C"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6E7C5AD"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Neomycin phosphotransferase II (</w:t>
            </w:r>
            <w:r w:rsidRPr="008236C1">
              <w:rPr>
                <w:rFonts w:eastAsia="Batang" w:cs="Arial"/>
                <w:i/>
                <w:iCs/>
                <w:sz w:val="16"/>
                <w:szCs w:val="16"/>
                <w:lang w:val="en-AU" w:bidi="ar-SA"/>
              </w:rPr>
              <w:t>nptII</w:t>
            </w:r>
            <w:r w:rsidRPr="008236C1">
              <w:rPr>
                <w:rFonts w:eastAsia="Batang" w:cs="Arial"/>
                <w:iCs/>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975BF5"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15,242 – 16,03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DAFA53D"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7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662E9D3"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Tn5 transposon</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FAA97E" w14:textId="523F2FA7" w:rsidR="00156681" w:rsidRPr="008236C1" w:rsidRDefault="00156681" w:rsidP="001E2643">
            <w:pPr>
              <w:widowControl/>
              <w:rPr>
                <w:rFonts w:eastAsia="Batang" w:cs="Arial"/>
                <w:iCs/>
                <w:sz w:val="16"/>
                <w:szCs w:val="16"/>
                <w:lang w:val="en-AU" w:bidi="ar-SA"/>
              </w:rPr>
            </w:pPr>
            <w:r w:rsidRPr="008236C1">
              <w:rPr>
                <w:rFonts w:eastAsia="Batang" w:cs="Arial"/>
                <w:iCs/>
                <w:sz w:val="16"/>
                <w:szCs w:val="16"/>
                <w:lang w:val="en-AU" w:bidi="ar-SA"/>
              </w:rPr>
              <w:t xml:space="preserve">Aminoglycoside phosphotransferase </w:t>
            </w:r>
            <w:r w:rsidR="001E2643" w:rsidRPr="008236C1">
              <w:rPr>
                <w:rFonts w:eastAsia="Batang" w:cs="Arial"/>
                <w:iCs/>
                <w:sz w:val="16"/>
                <w:szCs w:val="16"/>
                <w:lang w:val="en-AU" w:bidi="ar-SA"/>
              </w:rPr>
              <w:t>for kanamycin resistance</w:t>
            </w:r>
            <w:r w:rsidR="0059090D" w:rsidRPr="008236C1">
              <w:rPr>
                <w:rFonts w:eastAsia="Batang" w:cs="Arial"/>
                <w:iCs/>
                <w:sz w:val="16"/>
                <w:szCs w:val="16"/>
                <w:lang w:val="en-AU" w:bidi="ar-SA"/>
              </w:rPr>
              <w:t>; to selective positive bacterial transformants</w:t>
            </w:r>
            <w:r w:rsidR="001E2643" w:rsidRPr="008236C1">
              <w:rPr>
                <w:rFonts w:eastAsia="Batang" w:cs="Arial"/>
                <w:iCs/>
                <w:sz w:val="16"/>
                <w:szCs w:val="16"/>
                <w:vertAlign w:val="superscript"/>
                <w:lang w:val="en-AU" w:bidi="ar-SA"/>
              </w:rPr>
              <w:t>1</w:t>
            </w:r>
            <w:r w:rsidRPr="008236C1">
              <w:rPr>
                <w:rFonts w:eastAsia="Batang" w:cs="Arial"/>
                <w:iCs/>
                <w:sz w:val="16"/>
                <w:szCs w:val="16"/>
                <w:lang w:val="en-AU" w:bidi="ar-SA"/>
              </w:rPr>
              <w:fldChar w:fldCharType="begin"/>
            </w:r>
            <w:r w:rsidRPr="008236C1">
              <w:rPr>
                <w:rFonts w:eastAsia="Batang" w:cs="Arial"/>
                <w:iCs/>
                <w:sz w:val="16"/>
                <w:szCs w:val="16"/>
                <w:lang w:val="en-AU" w:bidi="ar-SA"/>
              </w:rPr>
              <w:instrText xml:space="preserve"> ADDIN REFMGR.CITE &lt;Refman&gt;&lt;Cite&gt;&lt;Author&gt;Simpson&lt;/Author&gt;&lt;Year&gt;1985&lt;/Year&gt;&lt;RecNum&gt;1911&lt;/RecNum&gt;&lt;IDText&gt;Light-inducible and tissue-specific expression of a chimaeric gene under control of the 5&amp;apos;-flanking sequence of a pea chlorophyll a/b-binding protein gene&lt;/IDText&gt;&lt;MDL Ref_Type="Journal"&gt;&lt;Ref_Type&gt;Journal&lt;/Ref_Type&gt;&lt;Ref_ID&gt;1911&lt;/Ref_ID&gt;&lt;Title_Primary&gt;Light-inducible and tissue-specific expression of a chimaeric gene under control of the 5&amp;apos;-flanking sequence of a pea chlorophyll &lt;i&gt;a/b&lt;/i&gt;-binding protein gene&lt;/Title_Primary&gt;&lt;Authors_Primary&gt;Simpson,June&lt;/Authors_Primary&gt;&lt;Authors_Primary&gt;Timko,Michael P.&lt;/Authors_Primary&gt;&lt;Authors_Primary&gt;Cashmore,Anthony R.&lt;/Authors_Primary&gt;&lt;Authors_Primary&gt;Schell,Jeff&lt;/Authors_Primary&gt;&lt;Authors_Primary&gt;Montagu,Marc Van&lt;/Authors_Primary&gt;&lt;Authors_Primary&gt;Herrera-Estrella,Luis&lt;/Authors_Primary&gt;&lt;Date_Primary&gt;1985/11&lt;/Date_Primary&gt;&lt;Keywords&gt;pea&lt;/Keywords&gt;&lt;Keywords&gt;Plants&lt;/Keywords&gt;&lt;Keywords&gt;Tobacco&lt;/Keywords&gt;&lt;Reprint&gt;In File&lt;/Reprint&gt;&lt;Start_Page&gt;2723&lt;/Start_Page&gt;&lt;End_Page&gt;2729&lt;/End_Page&gt;&lt;Periodical&gt;The EMBO Journal&lt;/Periodical&gt;&lt;Volume&gt;4&lt;/Volume&gt;&lt;Issue&gt;11&lt;/Issue&gt;&lt;User_Def_1&gt;16453637[pmid];16453637[pmid]&lt;/User_Def_1&gt;&lt;ISSN_ISBN&gt;0261-4189&lt;/ISSN_ISBN&gt;&lt;Web_URL&gt;http://www.ncbi.nlm.nih.gov/pmc/articles/PMC554570/&lt;/Web_URL&gt;&lt;Web_URL_Link2&gt;&lt;u&gt;file://Y:\References\GM References_in RefMan\Simpson et al 1985 light inducible gene.pdf&lt;/u&gt;&lt;/Web_URL_Link2&gt;&lt;ZZ_JournalFull&gt;&lt;f name="System"&gt;The EMBO Journal&lt;/f&gt;&lt;/ZZ_JournalFull&gt;&lt;ZZ_WorkformID&gt;1&lt;/ZZ_WorkformID&gt;&lt;/MDL&gt;&lt;/Cite&gt;&lt;/Refman&gt;</w:instrText>
            </w:r>
            <w:r w:rsidRPr="008236C1">
              <w:rPr>
                <w:rFonts w:eastAsia="Batang" w:cs="Arial"/>
                <w:iCs/>
                <w:sz w:val="16"/>
                <w:szCs w:val="16"/>
                <w:lang w:val="en-AU" w:bidi="ar-SA"/>
              </w:rPr>
              <w:fldChar w:fldCharType="end"/>
            </w:r>
          </w:p>
        </w:tc>
      </w:tr>
      <w:tr w:rsidR="005275DC" w:rsidRPr="005275DC" w14:paraId="602697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A2ECB2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0337FA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037 – 16,2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B56BF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FB6F9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CF5E387" w14:textId="79123BF9" w:rsidR="00156681" w:rsidRPr="001D60D1" w:rsidRDefault="00156681" w:rsidP="001E2643">
            <w:pPr>
              <w:widowControl/>
              <w:ind w:left="34"/>
              <w:rPr>
                <w:rFonts w:eastAsia="Batang" w:cs="Arial"/>
                <w:iCs/>
                <w:sz w:val="16"/>
                <w:szCs w:val="16"/>
                <w:lang w:val="en-AU" w:bidi="ar-SA"/>
              </w:rPr>
            </w:pPr>
            <w:r w:rsidRPr="001D60D1">
              <w:rPr>
                <w:rFonts w:eastAsia="Batang" w:cs="Arial"/>
                <w:iCs/>
                <w:sz w:val="16"/>
                <w:szCs w:val="16"/>
                <w:lang w:val="en-AU" w:bidi="ar-SA"/>
              </w:rPr>
              <w:t>pCambia</w:t>
            </w:r>
            <w:r w:rsidR="001E2643" w:rsidRPr="001D60D1">
              <w:rPr>
                <w:rFonts w:eastAsia="Batang" w:cs="Arial"/>
                <w:iCs/>
                <w:sz w:val="16"/>
                <w:szCs w:val="16"/>
                <w:lang w:val="en-AU" w:bidi="ar-SA"/>
              </w:rPr>
              <w:t>-1301</w:t>
            </w:r>
            <w:r w:rsidRPr="001D60D1">
              <w:rPr>
                <w:rFonts w:eastAsia="Batang" w:cs="Arial"/>
                <w:iCs/>
                <w:sz w:val="16"/>
                <w:szCs w:val="16"/>
                <w:lang w:val="en-AU" w:bidi="ar-SA"/>
              </w:rPr>
              <w:t>back</w:t>
            </w:r>
            <w:r w:rsidR="001E2643" w:rsidRPr="001D60D1">
              <w:rPr>
                <w:rFonts w:eastAsia="Batang" w:cs="Arial"/>
                <w:iCs/>
                <w:sz w:val="16"/>
                <w:szCs w:val="16"/>
                <w:lang w:val="en-AU" w:bidi="ar-SA"/>
              </w:rPr>
              <w:t>bone</w:t>
            </w:r>
            <w:r w:rsidR="001E2643" w:rsidRPr="001D60D1">
              <w:rPr>
                <w:rFonts w:eastAsia="Batang" w:cs="Arial"/>
                <w:iCs/>
                <w:sz w:val="16"/>
                <w:szCs w:val="16"/>
                <w:vertAlign w:val="superscript"/>
                <w:lang w:val="en-AU" w:bidi="ar-SA"/>
              </w:rPr>
              <w:t>1</w:t>
            </w:r>
          </w:p>
        </w:tc>
      </w:tr>
      <w:tr w:rsidR="005275DC" w:rsidRPr="005275DC" w14:paraId="6400CBB7"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439A3A3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Terminator of the ubiquitin-3 gene (</w:t>
            </w:r>
            <w:r w:rsidRPr="001D60D1">
              <w:rPr>
                <w:rFonts w:eastAsia="Batang" w:cs="Arial"/>
                <w:i/>
                <w:iCs/>
                <w:sz w:val="16"/>
                <w:szCs w:val="16"/>
                <w:lang w:val="en-AU" w:bidi="ar-SA"/>
              </w:rPr>
              <w:t>tUbi3</w:t>
            </w:r>
            <w:r w:rsidRPr="001D60D1">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0EB7FFF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232 – 16,586</w:t>
            </w:r>
          </w:p>
        </w:tc>
        <w:tc>
          <w:tcPr>
            <w:tcW w:w="1417" w:type="dxa"/>
            <w:tcBorders>
              <w:top w:val="single" w:sz="4" w:space="0" w:color="auto"/>
              <w:left w:val="single" w:sz="4" w:space="0" w:color="auto"/>
              <w:bottom w:val="single" w:sz="4" w:space="0" w:color="auto"/>
              <w:right w:val="single" w:sz="4" w:space="0" w:color="auto"/>
            </w:tcBorders>
            <w:vAlign w:val="center"/>
          </w:tcPr>
          <w:p w14:paraId="43E2574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355</w:t>
            </w:r>
          </w:p>
        </w:tc>
        <w:tc>
          <w:tcPr>
            <w:tcW w:w="1985" w:type="dxa"/>
            <w:tcBorders>
              <w:top w:val="single" w:sz="4" w:space="0" w:color="auto"/>
              <w:left w:val="single" w:sz="4" w:space="0" w:color="auto"/>
              <w:bottom w:val="single" w:sz="4" w:space="0" w:color="auto"/>
              <w:right w:val="single" w:sz="4" w:space="0" w:color="auto"/>
            </w:tcBorders>
            <w:vAlign w:val="center"/>
          </w:tcPr>
          <w:p w14:paraId="5D3A33E0"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S. tuberosum</w:t>
            </w:r>
          </w:p>
        </w:tc>
        <w:tc>
          <w:tcPr>
            <w:tcW w:w="5779" w:type="dxa"/>
            <w:tcBorders>
              <w:top w:val="single" w:sz="4" w:space="0" w:color="auto"/>
              <w:left w:val="single" w:sz="4" w:space="0" w:color="auto"/>
              <w:bottom w:val="single" w:sz="4" w:space="0" w:color="auto"/>
              <w:right w:val="single" w:sz="4" w:space="0" w:color="auto"/>
            </w:tcBorders>
            <w:vAlign w:val="center"/>
          </w:tcPr>
          <w:p w14:paraId="178BA9E1" w14:textId="03FCFF6C" w:rsidR="00156681" w:rsidRPr="001D60D1" w:rsidRDefault="00156681" w:rsidP="00223D0B">
            <w:pPr>
              <w:widowControl/>
              <w:ind w:left="34"/>
              <w:rPr>
                <w:rFonts w:eastAsia="Batang" w:cs="Arial"/>
                <w:iCs/>
                <w:sz w:val="16"/>
                <w:szCs w:val="16"/>
                <w:lang w:bidi="ar-SA"/>
              </w:rPr>
            </w:pPr>
            <w:r w:rsidRPr="001D60D1">
              <w:rPr>
                <w:rFonts w:eastAsia="Batang" w:cs="Arial"/>
                <w:iCs/>
                <w:sz w:val="16"/>
                <w:szCs w:val="16"/>
                <w:lang w:bidi="ar-SA"/>
              </w:rPr>
              <w:t>Terminator for i</w:t>
            </w:r>
            <w:r w:rsidRPr="001D60D1">
              <w:rPr>
                <w:rFonts w:eastAsia="Batang" w:cs="Arial"/>
                <w:i/>
                <w:iCs/>
                <w:sz w:val="16"/>
                <w:szCs w:val="16"/>
                <w:lang w:bidi="ar-SA"/>
              </w:rPr>
              <w:t>pt</w:t>
            </w:r>
            <w:r w:rsidRPr="001D60D1">
              <w:rPr>
                <w:rFonts w:eastAsia="Batang" w:cs="Arial"/>
                <w:iCs/>
                <w:sz w:val="16"/>
                <w:szCs w:val="16"/>
                <w:lang w:bidi="ar-SA"/>
              </w:rPr>
              <w:t xml:space="preserve"> gene transcription </w:t>
            </w:r>
            <w:r w:rsidR="005951D9" w:rsidRPr="001D60D1">
              <w:rPr>
                <w:rFonts w:eastAsia="Batang" w:cs="Arial"/>
                <w:iCs/>
                <w:sz w:val="16"/>
                <w:szCs w:val="16"/>
                <w:lang w:bidi="ar-SA"/>
              </w:rPr>
              <w:t xml:space="preserve"> </w:t>
            </w:r>
            <w:r w:rsidRPr="001D60D1">
              <w:rPr>
                <w:rFonts w:eastAsia="Batang" w:cs="Arial"/>
                <w:iCs/>
                <w:sz w:val="16"/>
                <w:szCs w:val="16"/>
                <w:lang w:bidi="ar-SA"/>
              </w:rPr>
              <w:fldChar w:fldCharType="begin"/>
            </w:r>
            <w:r w:rsidRPr="001D60D1">
              <w:rPr>
                <w:rFonts w:eastAsia="Batang" w:cs="Arial"/>
                <w:iCs/>
                <w:sz w:val="16"/>
                <w:szCs w:val="16"/>
                <w:lang w:bidi="ar-SA"/>
              </w:rPr>
              <w:instrText xml:space="preserve"> ADDIN REFMGR.CITE &lt;Refman&gt;&lt;Cite&gt;&lt;Author&gt;Garbarino&lt;/Author&gt;&lt;Year&gt;1994&lt;/Year&gt;&lt;RecNum&gt;1912&lt;/RecNum&gt;&lt;IDText&gt;Isolation of a ubiquitin-ribosomal protein gene (ubi3) from potato and expression of its promoter in transgenic plants&lt;/IDText&gt;&lt;MDL Ref_Type="Journal"&gt;&lt;Ref_Type&gt;Journal&lt;/Ref_Type&gt;&lt;Ref_ID&gt;1912&lt;/Ref_ID&gt;&lt;Title_Primary&gt;Isolation of a ubiquitin-ribosomal protein gene (ubi3) from potato and expression of its promoter in transgenic plants&lt;/Title_Primary&gt;&lt;Authors_Primary&gt;Garbarino,J.E.&lt;/Authors_Primary&gt;&lt;Authors_Primary&gt;Belknap,W.R.&lt;/Authors_Primary&gt;&lt;Date_Primary&gt;1994&lt;/Date_Primary&gt;&lt;Keywords&gt;Codon&lt;/Keywords&gt;&lt;Keywords&gt;Genes&lt;/Keywords&gt;&lt;Keywords&gt;Plants&lt;/Keywords&gt;&lt;Keywords&gt;potato&lt;/Keywords&gt;&lt;Keywords&gt;tubers&lt;/Keywords&gt;&lt;Reprint&gt;In File&lt;/Reprint&gt;&lt;Start_Page&gt;119&lt;/Start_Page&gt;&lt;End_Page&gt;127&lt;/End_Page&gt;&lt;Periodical&gt;Plant Molecular Biology&lt;/Periodical&gt;&lt;Volume&gt;24&lt;/Volume&gt;&lt;Issue&gt;1&lt;/Issue&gt;&lt;ISSN_ISBN&gt;1573-5028&lt;/ISSN_ISBN&gt;&lt;Web_URL&gt;http://dx.doi.org/10.1007/BF00040579&lt;/Web_URL&gt;&lt;Web_URL_Link1&gt;file://Y:\References\GM References_in RefMan\Garbarino Ubi3 1994.pdf&lt;/Web_URL_Link1&gt;&lt;ZZ_JournalFull&gt;&lt;f name="System"&gt;Plant Molecular Biology&lt;/f&gt;&lt;/ZZ_JournalFull&gt;&lt;ZZ_WorkformID&gt;1&lt;/ZZ_WorkformID&gt;&lt;/MDL&gt;&lt;/Cite&gt;&lt;/Refman&gt;</w:instrText>
            </w:r>
            <w:r w:rsidRPr="001D60D1">
              <w:rPr>
                <w:rFonts w:eastAsia="Batang" w:cs="Arial"/>
                <w:iCs/>
                <w:sz w:val="16"/>
                <w:szCs w:val="16"/>
                <w:lang w:bidi="ar-SA"/>
              </w:rPr>
              <w:fldChar w:fldCharType="end"/>
            </w:r>
          </w:p>
        </w:tc>
      </w:tr>
      <w:tr w:rsidR="005275DC" w:rsidRPr="005275DC" w14:paraId="2115B389"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0D94276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7B8D19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587 – 16,937</w:t>
            </w:r>
          </w:p>
        </w:tc>
        <w:tc>
          <w:tcPr>
            <w:tcW w:w="1417" w:type="dxa"/>
            <w:tcBorders>
              <w:top w:val="single" w:sz="4" w:space="0" w:color="auto"/>
              <w:left w:val="single" w:sz="4" w:space="0" w:color="auto"/>
              <w:bottom w:val="single" w:sz="4" w:space="0" w:color="auto"/>
              <w:right w:val="single" w:sz="4" w:space="0" w:color="auto"/>
            </w:tcBorders>
            <w:vAlign w:val="center"/>
          </w:tcPr>
          <w:p w14:paraId="584E788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351</w:t>
            </w:r>
          </w:p>
        </w:tc>
        <w:tc>
          <w:tcPr>
            <w:tcW w:w="1985" w:type="dxa"/>
            <w:tcBorders>
              <w:top w:val="single" w:sz="4" w:space="0" w:color="auto"/>
              <w:left w:val="single" w:sz="4" w:space="0" w:color="auto"/>
              <w:bottom w:val="single" w:sz="4" w:space="0" w:color="auto"/>
              <w:right w:val="single" w:sz="4" w:space="0" w:color="auto"/>
            </w:tcBorders>
            <w:vAlign w:val="center"/>
          </w:tcPr>
          <w:p w14:paraId="5571F276"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 xml:space="preserve">A. tumefaciens </w:t>
            </w:r>
          </w:p>
          <w:p w14:paraId="0F6F6D8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40CA0459" w14:textId="77777777" w:rsidR="00156681" w:rsidRPr="001D60D1" w:rsidRDefault="00156681" w:rsidP="005951D9">
            <w:pPr>
              <w:widowControl/>
              <w:ind w:left="34"/>
              <w:rPr>
                <w:rFonts w:eastAsia="Batang" w:cs="Arial"/>
                <w:iCs/>
                <w:sz w:val="16"/>
                <w:szCs w:val="16"/>
                <w:lang w:bidi="ar-SA"/>
              </w:rPr>
            </w:pPr>
            <w:r w:rsidRPr="001D60D1">
              <w:rPr>
                <w:rFonts w:eastAsia="Batang" w:cs="Arial"/>
                <w:iCs/>
                <w:sz w:val="16"/>
                <w:szCs w:val="16"/>
                <w:lang w:bidi="ar-SA"/>
              </w:rPr>
              <w:t>Sequence for DNA cloning</w:t>
            </w:r>
          </w:p>
        </w:tc>
      </w:tr>
      <w:tr w:rsidR="005275DC" w:rsidRPr="005275DC" w14:paraId="7F3A0273"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58954325"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sopentenyl transferase (</w:t>
            </w:r>
            <w:r w:rsidRPr="001D60D1">
              <w:rPr>
                <w:rFonts w:eastAsia="Batang" w:cs="Arial"/>
                <w:i/>
                <w:iCs/>
                <w:sz w:val="16"/>
                <w:szCs w:val="16"/>
                <w:lang w:val="en-AU" w:bidi="ar-SA"/>
              </w:rPr>
              <w:t>ipt</w:t>
            </w:r>
            <w:r w:rsidRPr="001D60D1">
              <w:rPr>
                <w:rFonts w:eastAsia="Batang" w:cs="Arial"/>
                <w:iCs/>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vAlign w:val="center"/>
          </w:tcPr>
          <w:p w14:paraId="713DBB0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938 – 17,660</w:t>
            </w:r>
          </w:p>
        </w:tc>
        <w:tc>
          <w:tcPr>
            <w:tcW w:w="1417" w:type="dxa"/>
            <w:tcBorders>
              <w:top w:val="single" w:sz="4" w:space="0" w:color="auto"/>
              <w:left w:val="single" w:sz="4" w:space="0" w:color="auto"/>
              <w:bottom w:val="single" w:sz="4" w:space="0" w:color="auto"/>
              <w:right w:val="single" w:sz="4" w:space="0" w:color="auto"/>
            </w:tcBorders>
            <w:vAlign w:val="center"/>
          </w:tcPr>
          <w:p w14:paraId="683C0A0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723</w:t>
            </w:r>
          </w:p>
        </w:tc>
        <w:tc>
          <w:tcPr>
            <w:tcW w:w="1985" w:type="dxa"/>
            <w:tcBorders>
              <w:top w:val="single" w:sz="4" w:space="0" w:color="auto"/>
              <w:left w:val="single" w:sz="4" w:space="0" w:color="auto"/>
              <w:bottom w:val="single" w:sz="4" w:space="0" w:color="auto"/>
              <w:right w:val="single" w:sz="4" w:space="0" w:color="auto"/>
            </w:tcBorders>
            <w:vAlign w:val="center"/>
          </w:tcPr>
          <w:p w14:paraId="62598156"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 xml:space="preserve">A. tumefaciens </w:t>
            </w:r>
          </w:p>
          <w:p w14:paraId="1EC3B56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55141A19" w14:textId="60DC4B4D" w:rsidR="00156681" w:rsidRPr="001D60D1" w:rsidRDefault="00223D0B" w:rsidP="00223D0B">
            <w:pPr>
              <w:widowControl/>
              <w:ind w:left="34"/>
              <w:rPr>
                <w:rFonts w:eastAsia="Batang" w:cs="Arial"/>
                <w:iCs/>
                <w:sz w:val="16"/>
                <w:szCs w:val="16"/>
                <w:lang w:bidi="ar-SA"/>
              </w:rPr>
            </w:pPr>
            <w:r w:rsidRPr="001D60D1">
              <w:rPr>
                <w:rFonts w:eastAsia="Batang" w:cs="Arial"/>
                <w:iCs/>
                <w:sz w:val="16"/>
                <w:szCs w:val="16"/>
                <w:lang w:bidi="ar-SA"/>
              </w:rPr>
              <w:t>Allows for identification of plantlets that have incorporated the backbone DNA</w:t>
            </w:r>
          </w:p>
        </w:tc>
      </w:tr>
      <w:tr w:rsidR="005275DC" w:rsidRPr="005275DC" w14:paraId="33BE2F69"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6F7D0004"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9769E9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7,661 – 17,672</w:t>
            </w:r>
          </w:p>
        </w:tc>
        <w:tc>
          <w:tcPr>
            <w:tcW w:w="1417" w:type="dxa"/>
            <w:tcBorders>
              <w:top w:val="single" w:sz="4" w:space="0" w:color="auto"/>
              <w:left w:val="single" w:sz="4" w:space="0" w:color="auto"/>
              <w:bottom w:val="single" w:sz="4" w:space="0" w:color="auto"/>
              <w:right w:val="single" w:sz="4" w:space="0" w:color="auto"/>
            </w:tcBorders>
            <w:vAlign w:val="center"/>
          </w:tcPr>
          <w:p w14:paraId="46AF4B3E"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vAlign w:val="center"/>
          </w:tcPr>
          <w:p w14:paraId="4DE6666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Synthetic DNA</w:t>
            </w:r>
          </w:p>
        </w:tc>
        <w:tc>
          <w:tcPr>
            <w:tcW w:w="5779" w:type="dxa"/>
            <w:tcBorders>
              <w:top w:val="single" w:sz="4" w:space="0" w:color="auto"/>
              <w:left w:val="single" w:sz="4" w:space="0" w:color="auto"/>
              <w:bottom w:val="single" w:sz="4" w:space="0" w:color="auto"/>
              <w:right w:val="single" w:sz="4" w:space="0" w:color="auto"/>
            </w:tcBorders>
            <w:vAlign w:val="center"/>
          </w:tcPr>
          <w:p w14:paraId="1AF49328" w14:textId="77777777" w:rsidR="00156681" w:rsidRPr="001D60D1" w:rsidRDefault="00156681" w:rsidP="005951D9">
            <w:pPr>
              <w:widowControl/>
              <w:ind w:left="34"/>
              <w:rPr>
                <w:rFonts w:eastAsia="Batang" w:cs="Arial"/>
                <w:iCs/>
                <w:sz w:val="16"/>
                <w:szCs w:val="16"/>
                <w:lang w:bidi="ar-SA"/>
              </w:rPr>
            </w:pPr>
            <w:r w:rsidRPr="001D60D1">
              <w:rPr>
                <w:rFonts w:eastAsia="Batang" w:cs="Arial"/>
                <w:iCs/>
                <w:sz w:val="16"/>
                <w:szCs w:val="16"/>
                <w:lang w:bidi="ar-SA"/>
              </w:rPr>
              <w:t>Sequence used for DNA cloning</w:t>
            </w:r>
          </w:p>
        </w:tc>
      </w:tr>
      <w:tr w:rsidR="005275DC" w:rsidRPr="005275DC" w14:paraId="04FB87A1"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222DACBB"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Polyubiquitin promoter (</w:t>
            </w:r>
            <w:r w:rsidRPr="00A27D08">
              <w:rPr>
                <w:rFonts w:eastAsia="Batang" w:cs="Arial"/>
                <w:i/>
                <w:iCs/>
                <w:sz w:val="16"/>
                <w:szCs w:val="16"/>
                <w:lang w:val="en-AU" w:bidi="ar-SA"/>
              </w:rPr>
              <w:t>Ubi7</w:t>
            </w:r>
            <w:r w:rsidRPr="00A27D08">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4D4856C0"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17,673 – 19,410</w:t>
            </w:r>
          </w:p>
        </w:tc>
        <w:tc>
          <w:tcPr>
            <w:tcW w:w="1417" w:type="dxa"/>
            <w:tcBorders>
              <w:top w:val="single" w:sz="4" w:space="0" w:color="auto"/>
              <w:left w:val="single" w:sz="4" w:space="0" w:color="auto"/>
              <w:bottom w:val="single" w:sz="4" w:space="0" w:color="auto"/>
              <w:right w:val="single" w:sz="4" w:space="0" w:color="auto"/>
            </w:tcBorders>
            <w:vAlign w:val="center"/>
          </w:tcPr>
          <w:p w14:paraId="6B34F544"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1,738</w:t>
            </w:r>
          </w:p>
        </w:tc>
        <w:tc>
          <w:tcPr>
            <w:tcW w:w="1985" w:type="dxa"/>
            <w:tcBorders>
              <w:top w:val="single" w:sz="4" w:space="0" w:color="auto"/>
              <w:left w:val="single" w:sz="4" w:space="0" w:color="auto"/>
              <w:bottom w:val="single" w:sz="4" w:space="0" w:color="auto"/>
              <w:right w:val="single" w:sz="4" w:space="0" w:color="auto"/>
            </w:tcBorders>
            <w:vAlign w:val="center"/>
          </w:tcPr>
          <w:p w14:paraId="2C0F53B1" w14:textId="77777777" w:rsidR="001F5F9F" w:rsidRPr="00A27D08" w:rsidRDefault="00156681" w:rsidP="00FC730F">
            <w:pPr>
              <w:widowControl/>
              <w:jc w:val="center"/>
              <w:rPr>
                <w:rFonts w:eastAsia="Batang" w:cs="Arial"/>
                <w:i/>
                <w:iCs/>
                <w:sz w:val="16"/>
                <w:szCs w:val="16"/>
                <w:lang w:val="en-AU" w:bidi="ar-SA"/>
              </w:rPr>
            </w:pPr>
            <w:r w:rsidRPr="00A27D08">
              <w:rPr>
                <w:rFonts w:eastAsia="Batang" w:cs="Arial"/>
                <w:i/>
                <w:iCs/>
                <w:sz w:val="16"/>
                <w:szCs w:val="16"/>
                <w:lang w:val="en-AU" w:bidi="ar-SA"/>
              </w:rPr>
              <w:t xml:space="preserve">S. tuberosum </w:t>
            </w:r>
          </w:p>
          <w:p w14:paraId="69B212A8" w14:textId="630A7B86" w:rsidR="00156681" w:rsidRPr="00A27D08" w:rsidRDefault="00156681" w:rsidP="00FC730F">
            <w:pPr>
              <w:widowControl/>
              <w:jc w:val="center"/>
              <w:rPr>
                <w:rFonts w:eastAsia="Batang" w:cs="Arial"/>
                <w:i/>
                <w:iCs/>
                <w:sz w:val="16"/>
                <w:szCs w:val="16"/>
                <w:lang w:val="en-AU" w:bidi="ar-SA"/>
              </w:rPr>
            </w:pPr>
            <w:r w:rsidRPr="00A27D08">
              <w:rPr>
                <w:rFonts w:eastAsia="Batang" w:cs="Arial"/>
                <w:i/>
                <w:iCs/>
                <w:sz w:val="16"/>
                <w:szCs w:val="16"/>
                <w:lang w:val="en-AU" w:bidi="ar-SA"/>
              </w:rPr>
              <w:t>(var. Ranger Russet)</w:t>
            </w:r>
          </w:p>
        </w:tc>
        <w:tc>
          <w:tcPr>
            <w:tcW w:w="5779" w:type="dxa"/>
            <w:tcBorders>
              <w:top w:val="single" w:sz="4" w:space="0" w:color="auto"/>
              <w:left w:val="single" w:sz="4" w:space="0" w:color="auto"/>
              <w:bottom w:val="single" w:sz="4" w:space="0" w:color="auto"/>
              <w:right w:val="single" w:sz="4" w:space="0" w:color="auto"/>
            </w:tcBorders>
            <w:vAlign w:val="center"/>
          </w:tcPr>
          <w:p w14:paraId="6F82B8E1" w14:textId="77777777" w:rsidR="00156681" w:rsidRPr="00A27D08" w:rsidRDefault="00156681" w:rsidP="005951D9">
            <w:pPr>
              <w:widowControl/>
              <w:ind w:left="34"/>
              <w:rPr>
                <w:rFonts w:eastAsia="Batang" w:cs="Arial"/>
                <w:iCs/>
                <w:sz w:val="16"/>
                <w:szCs w:val="16"/>
                <w:lang w:bidi="ar-SA"/>
              </w:rPr>
            </w:pPr>
            <w:r w:rsidRPr="00A27D08">
              <w:rPr>
                <w:rFonts w:eastAsia="Batang" w:cs="Arial"/>
                <w:iCs/>
                <w:sz w:val="16"/>
                <w:szCs w:val="16"/>
                <w:lang w:bidi="ar-SA"/>
              </w:rPr>
              <w:t xml:space="preserve">Promoter to drive expression of the </w:t>
            </w:r>
            <w:r w:rsidRPr="00A27D08">
              <w:rPr>
                <w:rFonts w:eastAsia="Batang" w:cs="Arial"/>
                <w:i/>
                <w:iCs/>
                <w:sz w:val="16"/>
                <w:szCs w:val="16"/>
                <w:lang w:bidi="ar-SA"/>
              </w:rPr>
              <w:t>ipt</w:t>
            </w:r>
            <w:r w:rsidRPr="00A27D08">
              <w:rPr>
                <w:rFonts w:eastAsia="Batang" w:cs="Arial"/>
                <w:iCs/>
                <w:sz w:val="16"/>
                <w:szCs w:val="16"/>
                <w:lang w:bidi="ar-SA"/>
              </w:rPr>
              <w:t xml:space="preserve"> backbone marker gene</w:t>
            </w:r>
          </w:p>
        </w:tc>
      </w:tr>
      <w:tr w:rsidR="005275DC" w:rsidRPr="005275DC" w14:paraId="038D95A4" w14:textId="77777777" w:rsidTr="00223D0B">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08ED094"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E4943C"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19,411 – 19,6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9178CCC"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25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81677F"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A6C3080" w14:textId="5B14FD96" w:rsidR="00156681" w:rsidRPr="00A27D08" w:rsidRDefault="00156681" w:rsidP="00223D0B">
            <w:pPr>
              <w:widowControl/>
              <w:ind w:left="34"/>
              <w:rPr>
                <w:rFonts w:eastAsia="Batang" w:cs="Arial"/>
                <w:iCs/>
                <w:sz w:val="16"/>
                <w:szCs w:val="16"/>
                <w:lang w:bidi="ar-SA"/>
              </w:rPr>
            </w:pPr>
            <w:r w:rsidRPr="00726F31">
              <w:rPr>
                <w:rFonts w:eastAsia="Batang" w:cs="Arial"/>
                <w:iCs/>
                <w:sz w:val="16"/>
                <w:szCs w:val="16"/>
                <w:lang w:bidi="ar-SA"/>
              </w:rPr>
              <w:t>p</w:t>
            </w:r>
            <w:r w:rsidR="00726F31" w:rsidRPr="00726F31">
              <w:rPr>
                <w:rFonts w:eastAsia="Batang" w:cs="Arial"/>
                <w:iCs/>
                <w:sz w:val="16"/>
                <w:szCs w:val="16"/>
                <w:lang w:bidi="ar-SA"/>
              </w:rPr>
              <w:t>ZP200 vector backbone</w:t>
            </w:r>
            <w:r w:rsidRPr="00726F31">
              <w:rPr>
                <w:rFonts w:eastAsia="Batang" w:cs="Arial"/>
                <w:iCs/>
                <w:sz w:val="16"/>
                <w:szCs w:val="16"/>
                <w:vertAlign w:val="superscript"/>
                <w:lang w:val="en-AU" w:bidi="ar-SA"/>
              </w:rPr>
              <w:t>1</w:t>
            </w:r>
          </w:p>
        </w:tc>
      </w:tr>
    </w:tbl>
    <w:p w14:paraId="1F011AF2" w14:textId="608509FB" w:rsidR="00541DAB" w:rsidRPr="007E6053" w:rsidRDefault="00156681" w:rsidP="001F5F9F">
      <w:pPr>
        <w:spacing w:before="40"/>
        <w:rPr>
          <w:sz w:val="14"/>
          <w:szCs w:val="18"/>
          <w:vertAlign w:val="superscript"/>
        </w:rPr>
      </w:pPr>
      <w:r w:rsidRPr="007E6053">
        <w:rPr>
          <w:sz w:val="18"/>
          <w:szCs w:val="18"/>
          <w:vertAlign w:val="superscript"/>
        </w:rPr>
        <w:t>1</w:t>
      </w:r>
      <w:r w:rsidR="001F5F9F" w:rsidRPr="007E6053">
        <w:rPr>
          <w:sz w:val="18"/>
          <w:szCs w:val="18"/>
        </w:rPr>
        <w:t xml:space="preserve">pCAMBIA-1301 sequence as indicated by the blue shading is </w:t>
      </w:r>
      <w:r w:rsidR="00A40D6E" w:rsidRPr="007E6053">
        <w:rPr>
          <w:sz w:val="18"/>
          <w:szCs w:val="18"/>
        </w:rPr>
        <w:t>available</w:t>
      </w:r>
      <w:r w:rsidR="007E6053" w:rsidRPr="007E6053">
        <w:rPr>
          <w:sz w:val="18"/>
          <w:szCs w:val="18"/>
        </w:rPr>
        <w:t xml:space="preserve"> at</w:t>
      </w:r>
      <w:r w:rsidR="001F5F9F" w:rsidRPr="007E6053">
        <w:rPr>
          <w:sz w:val="18"/>
          <w:szCs w:val="18"/>
        </w:rPr>
        <w:t xml:space="preserve"> </w:t>
      </w:r>
      <w:hyperlink r:id="rId26" w:history="1">
        <w:r w:rsidRPr="00463962">
          <w:rPr>
            <w:rStyle w:val="Hyperlink"/>
            <w:color w:val="0033CC"/>
            <w:sz w:val="18"/>
            <w:szCs w:val="18"/>
          </w:rPr>
          <w:t>http://www.ncbi.nlm.nih.gov/nuccore/AF234297.1</w:t>
        </w:r>
      </w:hyperlink>
      <w:r w:rsidR="001F5F9F" w:rsidRPr="007E6053">
        <w:rPr>
          <w:sz w:val="18"/>
        </w:rPr>
        <w:t xml:space="preserve"> </w:t>
      </w:r>
    </w:p>
    <w:p w14:paraId="74BFCE5B" w14:textId="77777777" w:rsidR="00FE7119" w:rsidRPr="005275DC" w:rsidRDefault="00FE7119" w:rsidP="00BD7646">
      <w:pPr>
        <w:pStyle w:val="Heading3"/>
        <w:rPr>
          <w:color w:val="FF0000"/>
        </w:rPr>
        <w:sectPr w:rsidR="00FE7119" w:rsidRPr="005275DC" w:rsidSect="00A72457">
          <w:pgSz w:w="16838" w:h="11906" w:orient="landscape"/>
          <w:pgMar w:top="1418" w:right="1418" w:bottom="1418" w:left="1418" w:header="709" w:footer="709" w:gutter="0"/>
          <w:cols w:space="708"/>
          <w:docGrid w:linePitch="360"/>
        </w:sectPr>
      </w:pPr>
      <w:bookmarkStart w:id="68" w:name="_Toc454886838"/>
    </w:p>
    <w:p w14:paraId="232A9E48" w14:textId="11EE340B" w:rsidR="00DE22B0" w:rsidRPr="00B13DC8" w:rsidRDefault="00DE22B0" w:rsidP="00BD7646">
      <w:pPr>
        <w:pStyle w:val="Heading3"/>
      </w:pPr>
      <w:bookmarkStart w:id="69" w:name="_Toc488842331"/>
      <w:bookmarkStart w:id="70" w:name="_Toc488842441"/>
      <w:bookmarkStart w:id="71" w:name="_Toc38956943"/>
      <w:bookmarkEnd w:id="68"/>
      <w:r w:rsidRPr="00B13DC8">
        <w:lastRenderedPageBreak/>
        <w:t>3.2.</w:t>
      </w:r>
      <w:r w:rsidR="00DC79D5" w:rsidRPr="00B13DC8">
        <w:t>2</w:t>
      </w:r>
      <w:r w:rsidRPr="00B13DC8">
        <w:t xml:space="preserve"> pSIM1678</w:t>
      </w:r>
      <w:bookmarkEnd w:id="69"/>
      <w:bookmarkEnd w:id="70"/>
      <w:bookmarkEnd w:id="71"/>
    </w:p>
    <w:p w14:paraId="456D6903" w14:textId="297A63F8" w:rsidR="00AC0233" w:rsidRPr="00971A68" w:rsidRDefault="006A5B90" w:rsidP="00D154AB">
      <w:r w:rsidRPr="00014AD7">
        <w:t xml:space="preserve">The plasmid pSIM1678 was used to </w:t>
      </w:r>
      <w:r w:rsidR="004F4A2B">
        <w:t xml:space="preserve">transform V11, </w:t>
      </w:r>
      <w:r w:rsidRPr="00014AD7">
        <w:t>generat</w:t>
      </w:r>
      <w:r w:rsidR="004F4A2B">
        <w:t>ing</w:t>
      </w:r>
      <w:r w:rsidRPr="00014AD7">
        <w:t xml:space="preserve"> the</w:t>
      </w:r>
      <w:r w:rsidR="00DE0715">
        <w:t xml:space="preserve"> </w:t>
      </w:r>
      <w:r w:rsidR="00014AD7" w:rsidRPr="00014AD7">
        <w:t>Z6 line</w:t>
      </w:r>
      <w:r w:rsidRPr="00014AD7">
        <w:t xml:space="preserve">. </w:t>
      </w:r>
      <w:r w:rsidRPr="00971A68">
        <w:t xml:space="preserve">A representation of the T-DNA region for pSIM1678, </w:t>
      </w:r>
      <w:r w:rsidR="00A37AD0" w:rsidRPr="00971A68">
        <w:t>mapping</w:t>
      </w:r>
      <w:r w:rsidRPr="00971A68">
        <w:t xml:space="preserve"> the location of each of the genetic elements is shown in Figure </w:t>
      </w:r>
      <w:r w:rsidR="00ED4608">
        <w:t>4</w:t>
      </w:r>
      <w:r w:rsidRPr="00971A68">
        <w:t xml:space="preserve"> and a description of the genetic elements contained within the T-DNA region of pSIM1678 is presented in Table </w:t>
      </w:r>
      <w:r w:rsidR="00ED4608">
        <w:t>3</w:t>
      </w:r>
      <w:r w:rsidRPr="00971A68">
        <w:t>. The backbone region for this vector is the same as that described for pSI</w:t>
      </w:r>
      <w:r w:rsidR="00ED4608">
        <w:t>M1278 (Section 3.2.1 and Table 2</w:t>
      </w:r>
      <w:r w:rsidRPr="00971A68">
        <w:t>).</w:t>
      </w:r>
    </w:p>
    <w:p w14:paraId="49DFE012" w14:textId="65977F8C" w:rsidR="00971A68" w:rsidRPr="005275DC" w:rsidRDefault="00971A68" w:rsidP="00D154AB">
      <w:pPr>
        <w:rPr>
          <w:color w:val="FF0000"/>
        </w:rPr>
      </w:pPr>
      <w:r w:rsidRPr="005275DC">
        <w:rPr>
          <w:noProof/>
          <w:color w:val="FF0000"/>
          <w:lang w:eastAsia="en-GB" w:bidi="ar-SA"/>
        </w:rPr>
        <mc:AlternateContent>
          <mc:Choice Requires="wpg">
            <w:drawing>
              <wp:anchor distT="0" distB="0" distL="114300" distR="114300" simplePos="0" relativeHeight="251658244" behindDoc="0" locked="0" layoutInCell="1" allowOverlap="1" wp14:anchorId="47C6D10F" wp14:editId="176D31AE">
                <wp:simplePos x="0" y="0"/>
                <wp:positionH relativeFrom="margin">
                  <wp:align>right</wp:align>
                </wp:positionH>
                <wp:positionV relativeFrom="paragraph">
                  <wp:posOffset>194310</wp:posOffset>
                </wp:positionV>
                <wp:extent cx="5753100" cy="1005840"/>
                <wp:effectExtent l="0" t="0" r="0" b="3810"/>
                <wp:wrapTopAndBottom/>
                <wp:docPr id="305" name="Group 305" descr="A pictorial representation of theT-DNA region of the pSIM1678 plasmid"/>
                <wp:cNvGraphicFramePr/>
                <a:graphic xmlns:a="http://schemas.openxmlformats.org/drawingml/2006/main">
                  <a:graphicData uri="http://schemas.microsoft.com/office/word/2010/wordprocessingGroup">
                    <wpg:wgp>
                      <wpg:cNvGrpSpPr/>
                      <wpg:grpSpPr>
                        <a:xfrm>
                          <a:off x="0" y="0"/>
                          <a:ext cx="5753100" cy="1005840"/>
                          <a:chOff x="0" y="0"/>
                          <a:chExt cx="5753100" cy="1005840"/>
                        </a:xfrm>
                      </wpg:grpSpPr>
                      <pic:pic xmlns:pic="http://schemas.openxmlformats.org/drawingml/2006/picture">
                        <pic:nvPicPr>
                          <pic:cNvPr id="7" name="Picture 7"/>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752475"/>
                          </a:xfrm>
                          <a:prstGeom prst="rect">
                            <a:avLst/>
                          </a:prstGeom>
                          <a:noFill/>
                          <a:ln>
                            <a:noFill/>
                          </a:ln>
                        </pic:spPr>
                      </pic:pic>
                      <wpg:grpSp>
                        <wpg:cNvPr id="26" name="Group 26"/>
                        <wpg:cNvGrpSpPr/>
                        <wpg:grpSpPr>
                          <a:xfrm>
                            <a:off x="171450" y="653733"/>
                            <a:ext cx="5296535" cy="352107"/>
                            <a:chOff x="0" y="-3492"/>
                            <a:chExt cx="5296852" cy="352108"/>
                          </a:xfrm>
                        </wpg:grpSpPr>
                        <wps:wsp>
                          <wps:cNvPr id="15" name="Text Box 2"/>
                          <wps:cNvSpPr txBox="1">
                            <a:spLocks noChangeArrowheads="1"/>
                          </wps:cNvSpPr>
                          <wps:spPr bwMode="auto">
                            <a:xfrm>
                              <a:off x="683259" y="116841"/>
                              <a:ext cx="1170940" cy="231775"/>
                            </a:xfrm>
                            <a:prstGeom prst="rect">
                              <a:avLst/>
                            </a:prstGeom>
                            <a:noFill/>
                            <a:ln w="9525">
                              <a:noFill/>
                              <a:miter lim="800000"/>
                              <a:headEnd/>
                              <a:tailEnd/>
                            </a:ln>
                          </wps:spPr>
                          <wps:txbx>
                            <w:txbxContent>
                              <w:p w14:paraId="4B37B93D" w14:textId="032C6445" w:rsidR="00AF6552" w:rsidRPr="00AC3653" w:rsidRDefault="00AF6552" w:rsidP="003F53CD">
                                <w:pPr>
                                  <w:jc w:val="center"/>
                                  <w:rPr>
                                    <w:b/>
                                    <w:sz w:val="18"/>
                                  </w:rPr>
                                </w:pPr>
                                <w:r>
                                  <w:rPr>
                                    <w:b/>
                                    <w:i/>
                                    <w:sz w:val="18"/>
                                  </w:rPr>
                                  <w:t>Rpi-vnt1</w:t>
                                </w:r>
                                <w:r w:rsidRPr="00AC3653">
                                  <w:rPr>
                                    <w:b/>
                                    <w:sz w:val="18"/>
                                  </w:rPr>
                                  <w:t xml:space="preserve"> cassette</w:t>
                                </w:r>
                              </w:p>
                            </w:txbxContent>
                          </wps:txbx>
                          <wps:bodyPr rot="0" vert="horz" wrap="square" lIns="91440" tIns="45720" rIns="91440" bIns="45720" anchor="t" anchorCtr="0">
                            <a:spAutoFit/>
                          </wps:bodyPr>
                        </wps:wsp>
                        <wps:wsp>
                          <wps:cNvPr id="22" name="Text Box 2"/>
                          <wps:cNvSpPr txBox="1">
                            <a:spLocks noChangeArrowheads="1"/>
                          </wps:cNvSpPr>
                          <wps:spPr bwMode="auto">
                            <a:xfrm>
                              <a:off x="3350259" y="116841"/>
                              <a:ext cx="1170940" cy="231775"/>
                            </a:xfrm>
                            <a:prstGeom prst="rect">
                              <a:avLst/>
                            </a:prstGeom>
                            <a:noFill/>
                            <a:ln w="9525">
                              <a:noFill/>
                              <a:miter lim="800000"/>
                              <a:headEnd/>
                              <a:tailEnd/>
                            </a:ln>
                          </wps:spPr>
                          <wps:txbx>
                            <w:txbxContent>
                              <w:p w14:paraId="07742A29" w14:textId="5C8E03FE" w:rsidR="00AF6552" w:rsidRPr="00AC3653" w:rsidRDefault="00AF6552" w:rsidP="003F53CD">
                                <w:pPr>
                                  <w:jc w:val="center"/>
                                  <w:rPr>
                                    <w:b/>
                                    <w:sz w:val="18"/>
                                  </w:rPr>
                                </w:pPr>
                                <w:r>
                                  <w:rPr>
                                    <w:b/>
                                    <w:i/>
                                    <w:sz w:val="18"/>
                                  </w:rPr>
                                  <w:t>Vlnv</w:t>
                                </w:r>
                                <w:r w:rsidRPr="00AC3653">
                                  <w:rPr>
                                    <w:b/>
                                    <w:sz w:val="18"/>
                                  </w:rPr>
                                  <w:t xml:space="preserve"> cassette</w:t>
                                </w:r>
                              </w:p>
                            </w:txbxContent>
                          </wps:txbx>
                          <wps:bodyPr rot="0" vert="horz" wrap="square" lIns="91440" tIns="45720" rIns="91440" bIns="45720" anchor="t" anchorCtr="0">
                            <a:spAutoFit/>
                          </wps:bodyPr>
                        </wps:wsp>
                        <wps:wsp>
                          <wps:cNvPr id="23" name="Right Brace 23"/>
                          <wps:cNvSpPr/>
                          <wps:spPr>
                            <a:xfrm rot="5400000">
                              <a:off x="3845559" y="-1283334"/>
                              <a:ext cx="171451" cy="273113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Brace 16"/>
                          <wps:cNvSpPr/>
                          <wps:spPr>
                            <a:xfrm rot="5400000">
                              <a:off x="1178559" y="-1178559"/>
                              <a:ext cx="171451" cy="252857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7C6D10F" id="Group 305" o:spid="_x0000_s1065" alt="A pictorial representation of theT-DNA region of the pSIM1678 plasmid" style="position:absolute;margin-left:401.8pt;margin-top:15.3pt;width:453pt;height:79.2pt;z-index:251658244;mso-position-horizontal:right;mso-position-horizontal-relative:margin" coordsize="57531,10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">
                <v:shape id="Picture 7" o:spid="_x0000_s1066" type="#_x0000_t75" style="position:absolute;width:575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">
                  <v:imagedata r:id="rId28" o:title=""/>
                  <v:path arrowok="t"/>
                </v:shape>
                <v:group id="Group 26" o:spid="_x0000_s1067" style="position:absolute;left:1714;top:6537;width:52965;height:3521" coordorigin=",-34" coordsize="52968,3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_x0000_s1068" type="#_x0000_t202" style="position:absolute;left:6832;top:1168;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4B37B93D" w14:textId="032C6445" w:rsidR="00AF6552" w:rsidRPr="00AC3653" w:rsidRDefault="00AF6552" w:rsidP="003F53CD">
                          <w:pPr>
                            <w:jc w:val="center"/>
                            <w:rPr>
                              <w:b/>
                              <w:sz w:val="18"/>
                            </w:rPr>
                          </w:pPr>
                          <w:r>
                            <w:rPr>
                              <w:b/>
                              <w:i/>
                              <w:sz w:val="18"/>
                            </w:rPr>
                            <w:t>Rpi-vnt1</w:t>
                          </w:r>
                          <w:r w:rsidRPr="00AC3653">
                            <w:rPr>
                              <w:b/>
                              <w:sz w:val="18"/>
                            </w:rPr>
                            <w:t xml:space="preserve"> cassette</w:t>
                          </w:r>
                        </w:p>
                      </w:txbxContent>
                    </v:textbox>
                  </v:shape>
                  <v:shape id="_x0000_s1069" type="#_x0000_t202" style="position:absolute;left:33502;top:1168;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07742A29" w14:textId="5C8E03FE" w:rsidR="00AF6552" w:rsidRPr="00AC3653" w:rsidRDefault="00AF6552" w:rsidP="003F53CD">
                          <w:pPr>
                            <w:jc w:val="center"/>
                            <w:rPr>
                              <w:b/>
                              <w:sz w:val="18"/>
                            </w:rPr>
                          </w:pPr>
                          <w:r>
                            <w:rPr>
                              <w:b/>
                              <w:i/>
                              <w:sz w:val="18"/>
                            </w:rPr>
                            <w:t>Vlnv</w:t>
                          </w:r>
                          <w:r w:rsidRPr="00AC3653">
                            <w:rPr>
                              <w:b/>
                              <w:sz w:val="18"/>
                            </w:rPr>
                            <w:t xml:space="preserve"> cassette</w:t>
                          </w:r>
                        </w:p>
                      </w:txbxContent>
                    </v:textbox>
                  </v:shape>
                  <v:shape id="Right Brace 23" o:spid="_x0000_s1070" type="#_x0000_t88" style="position:absolute;left:38456;top:-12833;width:1713;height:273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" adj="113" strokecolor="#1c1a10 [334]"/>
                  <v:shape id="Right Brace 16" o:spid="_x0000_s1071" type="#_x0000_t88" style="position:absolute;left:11786;top:-11786;width:1714;height:2528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" adj="122" strokecolor="#1c1a10 [334]"/>
                </v:group>
                <w10:wrap type="topAndBottom" anchorx="margin"/>
              </v:group>
            </w:pict>
          </mc:Fallback>
        </mc:AlternateContent>
      </w:r>
    </w:p>
    <w:p w14:paraId="075016CA" w14:textId="0B9D4835" w:rsidR="006A5B90" w:rsidRPr="00971A68" w:rsidRDefault="006A5B90" w:rsidP="00971A68">
      <w:pPr>
        <w:pStyle w:val="FSFigureTitle"/>
      </w:pPr>
      <w:bookmarkStart w:id="72" w:name="_Toc454886840"/>
      <w:r w:rsidRPr="00971A68">
        <w:t xml:space="preserve">Figure </w:t>
      </w:r>
      <w:r w:rsidR="00ED4608">
        <w:t>4</w:t>
      </w:r>
      <w:r w:rsidRPr="00971A68">
        <w:t xml:space="preserve">: Design </w:t>
      </w:r>
      <w:r w:rsidR="00D522CE" w:rsidRPr="00971A68">
        <w:t>of the T-DNA region in pSIM1678</w:t>
      </w:r>
    </w:p>
    <w:p w14:paraId="24EB354E" w14:textId="14A553A9" w:rsidR="006A5B90" w:rsidRPr="005275DC" w:rsidRDefault="006A5B90" w:rsidP="006A5B90">
      <w:pPr>
        <w:widowControl/>
        <w:rPr>
          <w:iCs/>
          <w:color w:val="FF0000"/>
          <w:lang w:val="en-AU"/>
        </w:rPr>
      </w:pPr>
    </w:p>
    <w:p w14:paraId="42141870" w14:textId="1DF97BCB" w:rsidR="00B63B23" w:rsidRPr="005275DC" w:rsidRDefault="0093345E" w:rsidP="00384BA3">
      <w:pPr>
        <w:widowControl/>
        <w:rPr>
          <w:color w:val="FF0000"/>
          <w:szCs w:val="22"/>
        </w:rPr>
        <w:sectPr w:rsidR="00B63B23" w:rsidRPr="005275DC" w:rsidSect="00A72457">
          <w:pgSz w:w="11906" w:h="16838"/>
          <w:pgMar w:top="1418" w:right="1418" w:bottom="1418" w:left="1418" w:header="709" w:footer="709" w:gutter="0"/>
          <w:cols w:space="708"/>
          <w:docGrid w:linePitch="360"/>
        </w:sectPr>
      </w:pPr>
      <w:r w:rsidRPr="00E7171C">
        <w:rPr>
          <w:szCs w:val="22"/>
        </w:rPr>
        <w:t xml:space="preserve">Similar to pSIM1278, the T-DNA region </w:t>
      </w:r>
      <w:r w:rsidR="00CD6C72" w:rsidRPr="00E7171C">
        <w:rPr>
          <w:szCs w:val="22"/>
        </w:rPr>
        <w:t xml:space="preserve">from pSIM1678 </w:t>
      </w:r>
      <w:r w:rsidRPr="00E7171C">
        <w:rPr>
          <w:szCs w:val="22"/>
        </w:rPr>
        <w:t xml:space="preserve">is encompassed </w:t>
      </w:r>
      <w:r w:rsidR="00C20BE2" w:rsidRPr="00E7171C">
        <w:rPr>
          <w:szCs w:val="22"/>
        </w:rPr>
        <w:t xml:space="preserve">by </w:t>
      </w:r>
      <w:r w:rsidRPr="00E7171C">
        <w:rPr>
          <w:szCs w:val="22"/>
        </w:rPr>
        <w:t>border regions contain</w:t>
      </w:r>
      <w:r w:rsidR="00C20BE2" w:rsidRPr="00E7171C">
        <w:rPr>
          <w:szCs w:val="22"/>
        </w:rPr>
        <w:t>ing</w:t>
      </w:r>
      <w:r w:rsidRPr="00E7171C">
        <w:rPr>
          <w:szCs w:val="22"/>
        </w:rPr>
        <w:t xml:space="preserve"> sequences to allow transfer of the T-DNA region into the plant genome. </w:t>
      </w:r>
      <w:r w:rsidR="00C20BE2" w:rsidRPr="00E7171C">
        <w:rPr>
          <w:szCs w:val="22"/>
        </w:rPr>
        <w:t>Within the T-DNA</w:t>
      </w:r>
      <w:r w:rsidR="009126E9" w:rsidRPr="00E7171C">
        <w:rPr>
          <w:szCs w:val="22"/>
        </w:rPr>
        <w:t xml:space="preserve"> </w:t>
      </w:r>
      <w:r w:rsidR="00C20BE2" w:rsidRPr="00E7171C">
        <w:rPr>
          <w:szCs w:val="22"/>
        </w:rPr>
        <w:t>is the late blight resistance gene</w:t>
      </w:r>
      <w:r w:rsidR="00DE0715">
        <w:rPr>
          <w:szCs w:val="22"/>
        </w:rPr>
        <w:t xml:space="preserve"> </w:t>
      </w:r>
      <w:r w:rsidR="00DE0715" w:rsidRPr="00E7171C">
        <w:rPr>
          <w:szCs w:val="22"/>
        </w:rPr>
        <w:t>(</w:t>
      </w:r>
      <w:r w:rsidR="00DE0715" w:rsidRPr="00E7171C">
        <w:rPr>
          <w:rFonts w:eastAsia="Batang" w:cs="Arial"/>
          <w:i/>
          <w:iCs/>
          <w:szCs w:val="16"/>
          <w:lang w:val="en-AU" w:bidi="ar-SA"/>
        </w:rPr>
        <w:t>Rpi-vnt1</w:t>
      </w:r>
      <w:r w:rsidR="00DE0715" w:rsidRPr="00E7171C">
        <w:rPr>
          <w:rFonts w:eastAsia="Batang" w:cs="Arial"/>
          <w:iCs/>
          <w:szCs w:val="16"/>
          <w:lang w:val="en-AU" w:bidi="ar-SA"/>
        </w:rPr>
        <w:t xml:space="preserve">) </w:t>
      </w:r>
      <w:r w:rsidR="009126E9" w:rsidRPr="00E7171C">
        <w:rPr>
          <w:szCs w:val="22"/>
        </w:rPr>
        <w:t>cassette</w:t>
      </w:r>
      <w:r w:rsidR="00C20BE2" w:rsidRPr="00E7171C">
        <w:rPr>
          <w:szCs w:val="22"/>
        </w:rPr>
        <w:t xml:space="preserve"> under </w:t>
      </w:r>
      <w:r w:rsidR="009126E9" w:rsidRPr="00E7171C">
        <w:rPr>
          <w:szCs w:val="22"/>
        </w:rPr>
        <w:t xml:space="preserve">the </w:t>
      </w:r>
      <w:r w:rsidR="00C20BE2" w:rsidRPr="00E7171C">
        <w:rPr>
          <w:szCs w:val="22"/>
        </w:rPr>
        <w:t>control of the</w:t>
      </w:r>
      <w:r w:rsidRPr="00E7171C">
        <w:rPr>
          <w:szCs w:val="22"/>
        </w:rPr>
        <w:t xml:space="preserve"> native</w:t>
      </w:r>
      <w:r w:rsidR="000632D2">
        <w:rPr>
          <w:szCs w:val="22"/>
        </w:rPr>
        <w:t xml:space="preserve"> </w:t>
      </w:r>
      <w:r w:rsidR="000632D2" w:rsidRPr="00E7171C">
        <w:rPr>
          <w:rFonts w:eastAsia="Batang" w:cs="Arial"/>
          <w:i/>
          <w:iCs/>
          <w:szCs w:val="16"/>
          <w:lang w:val="en-AU" w:bidi="ar-SA"/>
        </w:rPr>
        <w:t>Rpi-vnt1</w:t>
      </w:r>
      <w:r w:rsidRPr="00E7171C">
        <w:rPr>
          <w:szCs w:val="22"/>
        </w:rPr>
        <w:t xml:space="preserve"> </w:t>
      </w:r>
      <w:r w:rsidR="009126E9" w:rsidRPr="00E7171C">
        <w:rPr>
          <w:szCs w:val="22"/>
        </w:rPr>
        <w:t xml:space="preserve">gene </w:t>
      </w:r>
      <w:r w:rsidRPr="00E7171C">
        <w:rPr>
          <w:szCs w:val="22"/>
        </w:rPr>
        <w:t xml:space="preserve">promoter </w:t>
      </w:r>
      <w:r w:rsidR="00C20BE2" w:rsidRPr="00E7171C">
        <w:rPr>
          <w:szCs w:val="22"/>
        </w:rPr>
        <w:t xml:space="preserve">and terminator. </w:t>
      </w:r>
      <w:r w:rsidR="00C20BE2" w:rsidRPr="007A635A">
        <w:rPr>
          <w:szCs w:val="22"/>
        </w:rPr>
        <w:t xml:space="preserve">Use of the native promoter </w:t>
      </w:r>
      <w:r w:rsidRPr="007A635A">
        <w:rPr>
          <w:szCs w:val="22"/>
        </w:rPr>
        <w:t xml:space="preserve">ensures high expression of the </w:t>
      </w:r>
      <w:r w:rsidR="00F95E17" w:rsidRPr="007A635A">
        <w:rPr>
          <w:szCs w:val="22"/>
        </w:rPr>
        <w:t xml:space="preserve">protective </w:t>
      </w:r>
      <w:r w:rsidRPr="007A635A">
        <w:rPr>
          <w:szCs w:val="22"/>
        </w:rPr>
        <w:t>protein in foliage</w:t>
      </w:r>
      <w:r w:rsidR="007A635A">
        <w:rPr>
          <w:szCs w:val="22"/>
        </w:rPr>
        <w:t xml:space="preserve"> (Gao &amp; Bradeen, 2016</w:t>
      </w:r>
      <w:r w:rsidR="007A635A" w:rsidRPr="007A635A">
        <w:rPr>
          <w:szCs w:val="22"/>
        </w:rPr>
        <w:t>)</w:t>
      </w:r>
      <w:r w:rsidR="00C20BE2" w:rsidRPr="007A635A">
        <w:rPr>
          <w:szCs w:val="22"/>
        </w:rPr>
        <w:t>, where the disease occurs</w:t>
      </w:r>
      <w:r w:rsidRPr="007A635A">
        <w:rPr>
          <w:szCs w:val="22"/>
        </w:rPr>
        <w:t xml:space="preserve">. </w:t>
      </w:r>
      <w:r w:rsidR="00C20BE2" w:rsidRPr="007A635A">
        <w:rPr>
          <w:szCs w:val="22"/>
        </w:rPr>
        <w:t xml:space="preserve">Also contained within the T-DNA </w:t>
      </w:r>
      <w:r w:rsidR="00E957FE">
        <w:rPr>
          <w:szCs w:val="22"/>
        </w:rPr>
        <w:t>are</w:t>
      </w:r>
      <w:r w:rsidR="00E957FE" w:rsidRPr="007A635A">
        <w:rPr>
          <w:szCs w:val="22"/>
        </w:rPr>
        <w:t xml:space="preserve"> </w:t>
      </w:r>
      <w:r w:rsidR="009126E9" w:rsidRPr="007A635A">
        <w:rPr>
          <w:szCs w:val="22"/>
        </w:rPr>
        <w:t xml:space="preserve">the </w:t>
      </w:r>
      <w:r w:rsidR="00C20BE2" w:rsidRPr="007A635A">
        <w:rPr>
          <w:szCs w:val="22"/>
        </w:rPr>
        <w:t xml:space="preserve">inverted repeats </w:t>
      </w:r>
      <w:r w:rsidR="00E957FE">
        <w:rPr>
          <w:szCs w:val="22"/>
        </w:rPr>
        <w:t xml:space="preserve">derived </w:t>
      </w:r>
      <w:r w:rsidR="00C20BE2" w:rsidRPr="007A635A">
        <w:rPr>
          <w:szCs w:val="22"/>
        </w:rPr>
        <w:t xml:space="preserve">from the </w:t>
      </w:r>
      <w:r w:rsidR="00C20BE2" w:rsidRPr="007A635A">
        <w:rPr>
          <w:i/>
          <w:szCs w:val="22"/>
        </w:rPr>
        <w:t>Vlnv</w:t>
      </w:r>
      <w:r w:rsidR="00C20BE2" w:rsidRPr="007A635A">
        <w:rPr>
          <w:szCs w:val="22"/>
        </w:rPr>
        <w:t xml:space="preserve"> gene, located around a spacer region (not identified in Figure </w:t>
      </w:r>
      <w:r w:rsidR="00ED4608">
        <w:rPr>
          <w:szCs w:val="22"/>
        </w:rPr>
        <w:t>4</w:t>
      </w:r>
      <w:r w:rsidR="00C20BE2" w:rsidRPr="007A635A">
        <w:rPr>
          <w:szCs w:val="22"/>
        </w:rPr>
        <w:t>). The expression of th</w:t>
      </w:r>
      <w:r w:rsidR="00CD6C72" w:rsidRPr="007A635A">
        <w:rPr>
          <w:szCs w:val="22"/>
        </w:rPr>
        <w:t>e sense and antisense</w:t>
      </w:r>
      <w:r w:rsidR="00C20BE2" w:rsidRPr="007A635A">
        <w:rPr>
          <w:szCs w:val="22"/>
        </w:rPr>
        <w:t xml:space="preserve"> fragments are under the control of </w:t>
      </w:r>
      <w:r w:rsidRPr="007A635A">
        <w:rPr>
          <w:szCs w:val="22"/>
        </w:rPr>
        <w:t>promoter sequences from the</w:t>
      </w:r>
      <w:r w:rsidR="002220DB">
        <w:rPr>
          <w:szCs w:val="22"/>
        </w:rPr>
        <w:t xml:space="preserve"> </w:t>
      </w:r>
      <w:r w:rsidRPr="007A635A">
        <w:rPr>
          <w:i/>
          <w:szCs w:val="22"/>
        </w:rPr>
        <w:t>Agp</w:t>
      </w:r>
      <w:r w:rsidR="002220DB">
        <w:rPr>
          <w:szCs w:val="22"/>
        </w:rPr>
        <w:t xml:space="preserve"> gene and the </w:t>
      </w:r>
      <w:r w:rsidRPr="002B158E">
        <w:rPr>
          <w:i/>
          <w:szCs w:val="22"/>
        </w:rPr>
        <w:t>Gbss</w:t>
      </w:r>
      <w:r w:rsidRPr="002B158E">
        <w:rPr>
          <w:szCs w:val="22"/>
        </w:rPr>
        <w:t xml:space="preserve"> </w:t>
      </w:r>
      <w:r w:rsidR="00CD6C72" w:rsidRPr="002B158E">
        <w:rPr>
          <w:szCs w:val="22"/>
        </w:rPr>
        <w:t>gene, which ensure</w:t>
      </w:r>
      <w:r w:rsidRPr="002B158E">
        <w:rPr>
          <w:szCs w:val="22"/>
        </w:rPr>
        <w:t xml:space="preserve"> that the </w:t>
      </w:r>
      <w:r w:rsidR="00E957FE">
        <w:rPr>
          <w:szCs w:val="22"/>
        </w:rPr>
        <w:t>dsRNAs</w:t>
      </w:r>
      <w:r w:rsidRPr="002B158E">
        <w:rPr>
          <w:szCs w:val="22"/>
        </w:rPr>
        <w:t xml:space="preserve"> are highly expressed in the tuber </w:t>
      </w:r>
      <w:r w:rsidRPr="002B158E">
        <w:rPr>
          <w:szCs w:val="22"/>
        </w:rPr>
        <w:fldChar w:fldCharType="begin"/>
      </w:r>
      <w:r w:rsidR="00937F48" w:rsidRPr="002B158E">
        <w:rPr>
          <w:szCs w:val="22"/>
        </w:rPr>
        <w:instrText>ADDIN CITAVI.PLACEHOLDER a165fe12-6576-419b-ba15-5921fd51b13b PFBsYWNlaG9sZGVyPg0KICA8QWRkSW5WZXJzaW9uPjUuMi4wLjg8L0FkZEluVmVyc2lvbj4NCiAgPElkPmExNjVmZTEyLTY1NzYtNDE5Yi1iYTE1LTU5MjFmZDUxYjEzYjwvSWQ+DQogIDxFbnRyaWVzPg0KICAgIDxFbnRyeT4NCiAgICAgIDxJZD4xNDFhNTRmZS0zNmIwLTQzMTMtYjA5OC1jODkwMTcyMGNjOWI8L0lkPg0KICAgICAgPFJlZmVyZW5jZUlkPmMxY2E4ZGFjLTI1YzMtNDQ4Yi1iNzg5LWFkMTUyNTczNmM0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dWxsZXItUm9iZXIgZXQgYWwuIDE5OTQ7IFJvbW1lbnMgZXQgYWwuIDIwMDg7IFZpc3NlciBldCBhbC4gMTk5MSk8L1RleHQ+DQogICAgPC9UZXh0VW5pdD4NCiAgPC9UZXh0VW5pdHM+DQo8L1BsYWNlaG9sZGVyPg==</w:instrText>
      </w:r>
      <w:r w:rsidRPr="002B158E">
        <w:rPr>
          <w:szCs w:val="22"/>
        </w:rPr>
        <w:fldChar w:fldCharType="separate"/>
      </w:r>
      <w:r w:rsidRPr="002B158E">
        <w:rPr>
          <w:szCs w:val="22"/>
        </w:rPr>
        <w:t>(Muller-Rober et al. 1994; Rommens et al. 2008; Visser et al. 1991)</w:t>
      </w:r>
      <w:r w:rsidRPr="002B158E">
        <w:rPr>
          <w:szCs w:val="22"/>
        </w:rPr>
        <w:fldChar w:fldCharType="end"/>
      </w:r>
      <w:r w:rsidR="00CD6C72" w:rsidRPr="002B158E">
        <w:rPr>
          <w:szCs w:val="22"/>
        </w:rPr>
        <w:t>.</w:t>
      </w:r>
    </w:p>
    <w:p w14:paraId="0366377E" w14:textId="3E1AA032" w:rsidR="00B63B23" w:rsidRPr="00A27D08" w:rsidRDefault="00B63B23" w:rsidP="00B63B23">
      <w:pPr>
        <w:pStyle w:val="FSTableHeading"/>
        <w:spacing w:after="80"/>
        <w:jc w:val="left"/>
        <w:rPr>
          <w:sz w:val="22"/>
          <w:szCs w:val="22"/>
        </w:rPr>
      </w:pPr>
      <w:r w:rsidRPr="00A27D08">
        <w:rPr>
          <w:sz w:val="22"/>
          <w:szCs w:val="22"/>
        </w:rPr>
        <w:lastRenderedPageBreak/>
        <w:t xml:space="preserve">Table </w:t>
      </w:r>
      <w:r w:rsidR="00ED4608">
        <w:rPr>
          <w:sz w:val="22"/>
          <w:szCs w:val="22"/>
        </w:rPr>
        <w:t>3</w:t>
      </w:r>
      <w:r w:rsidRPr="00A27D08">
        <w:rPr>
          <w:sz w:val="22"/>
          <w:szCs w:val="22"/>
        </w:rPr>
        <w:t xml:space="preserve">: The genetic elements contained in the T-DNA region of pSIM1678, used to create </w:t>
      </w:r>
      <w:r w:rsidR="00A27D08" w:rsidRPr="00A27D08">
        <w:rPr>
          <w:sz w:val="22"/>
          <w:szCs w:val="22"/>
        </w:rPr>
        <w:t>Z6</w:t>
      </w:r>
    </w:p>
    <w:tbl>
      <w:tblPr>
        <w:tblW w:w="13974" w:type="dxa"/>
        <w:jc w:val="center"/>
        <w:tblLayout w:type="fixed"/>
        <w:tblLook w:val="0000" w:firstRow="0" w:lastRow="0" w:firstColumn="0" w:lastColumn="0" w:noHBand="0" w:noVBand="0"/>
        <w:tblDescription w:val="Table lists the genetic elements used in the pSIM1678 plasmid"/>
      </w:tblPr>
      <w:tblGrid>
        <w:gridCol w:w="3105"/>
        <w:gridCol w:w="1701"/>
        <w:gridCol w:w="1417"/>
        <w:gridCol w:w="1985"/>
        <w:gridCol w:w="5766"/>
      </w:tblGrid>
      <w:tr w:rsidR="005275DC" w:rsidRPr="00A27D08" w14:paraId="622C0611" w14:textId="77777777" w:rsidTr="00567CC9">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36B9067"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08F78AA"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Relative 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B14E2E8"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B51AD41"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77081AF"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Description, Function &amp; Reference</w:t>
            </w:r>
          </w:p>
        </w:tc>
      </w:tr>
      <w:tr w:rsidR="005275DC" w:rsidRPr="005275DC" w14:paraId="46F28F3C" w14:textId="77777777" w:rsidTr="003E4BDA">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DF19ECE" w14:textId="77777777" w:rsidR="00B63B23" w:rsidRPr="00A27D08" w:rsidRDefault="00B63B23" w:rsidP="005F060D">
            <w:pPr>
              <w:widowControl/>
              <w:rPr>
                <w:rFonts w:eastAsia="Batang" w:cs="Arial"/>
                <w:iCs/>
                <w:sz w:val="16"/>
                <w:szCs w:val="16"/>
                <w:lang w:val="en-AU" w:bidi="ar-SA"/>
              </w:rPr>
            </w:pPr>
            <w:r w:rsidRPr="00A27D08">
              <w:rPr>
                <w:rFonts w:eastAsia="Batang" w:cs="Arial"/>
                <w:iCs/>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9661C80" w14:textId="77777777" w:rsidR="00B63B23" w:rsidRPr="00A27D08" w:rsidRDefault="00B63B23" w:rsidP="005F060D">
            <w:pPr>
              <w:widowControl/>
              <w:jc w:val="center"/>
              <w:rPr>
                <w:rFonts w:eastAsia="Batang" w:cs="Arial"/>
                <w:iCs/>
                <w:sz w:val="16"/>
                <w:szCs w:val="16"/>
                <w:lang w:val="en-AU" w:bidi="ar-SA"/>
              </w:rPr>
            </w:pPr>
            <w:r w:rsidRPr="00A27D08">
              <w:rPr>
                <w:rFonts w:eastAsia="Batang" w:cs="Arial"/>
                <w:iCs/>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D604844" w14:textId="77777777" w:rsidR="00B63B23" w:rsidRPr="00A27D08" w:rsidRDefault="00B63B23" w:rsidP="005F060D">
            <w:pPr>
              <w:widowControl/>
              <w:jc w:val="center"/>
              <w:rPr>
                <w:rFonts w:eastAsia="Batang" w:cs="Arial"/>
                <w:iCs/>
                <w:sz w:val="16"/>
                <w:szCs w:val="16"/>
                <w:lang w:val="en-AU" w:bidi="ar-SA"/>
              </w:rPr>
            </w:pPr>
            <w:r w:rsidRPr="00A27D08">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C15CE1" w14:textId="77777777" w:rsidR="00B63B23" w:rsidRPr="00A27D08" w:rsidRDefault="00B63B23" w:rsidP="005F060D">
            <w:pPr>
              <w:widowControl/>
              <w:jc w:val="center"/>
              <w:rPr>
                <w:rFonts w:eastAsia="Batang" w:cs="Arial"/>
                <w:iCs/>
                <w:sz w:val="16"/>
                <w:szCs w:val="16"/>
                <w:lang w:val="en-AU" w:bidi="ar-SA"/>
              </w:rPr>
            </w:pPr>
            <w:r w:rsidRPr="00A27D08">
              <w:rPr>
                <w:rFonts w:eastAsia="Batang" w:cs="Arial"/>
                <w:iCs/>
                <w:sz w:val="16"/>
                <w:szCs w:val="16"/>
                <w:lang w:val="en-AU" w:bidi="ar-SA"/>
              </w:rPr>
              <w:t>Synthetic</w:t>
            </w:r>
            <w:r w:rsidRPr="00A27D08">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214E71A" w14:textId="06D52E70" w:rsidR="00B63B23" w:rsidRPr="00A27D08" w:rsidRDefault="00B63B23" w:rsidP="003E4BDA">
            <w:pPr>
              <w:widowControl/>
              <w:rPr>
                <w:rFonts w:eastAsia="Batang" w:cs="Arial"/>
                <w:iCs/>
                <w:sz w:val="16"/>
                <w:szCs w:val="16"/>
                <w:lang w:val="en-AU" w:bidi="ar-SA"/>
              </w:rPr>
            </w:pPr>
            <w:r w:rsidRPr="00A27D08">
              <w:rPr>
                <w:rFonts w:eastAsia="Batang" w:cs="Arial"/>
                <w:iCs/>
                <w:sz w:val="16"/>
                <w:szCs w:val="16"/>
                <w:lang w:val="en-AU" w:bidi="ar-SA"/>
              </w:rPr>
              <w:t xml:space="preserve">Secondary cleavage site. Releases </w:t>
            </w:r>
            <w:r w:rsidR="005F060D" w:rsidRPr="00A27D08">
              <w:rPr>
                <w:rFonts w:eastAsia="Batang" w:cs="Arial"/>
                <w:iCs/>
                <w:sz w:val="16"/>
                <w:szCs w:val="16"/>
                <w:lang w:val="en-AU" w:bidi="ar-SA"/>
              </w:rPr>
              <w:t>ssDNA</w:t>
            </w:r>
            <w:r w:rsidR="00690B28" w:rsidRPr="00A27D08">
              <w:rPr>
                <w:rFonts w:eastAsia="Batang" w:cs="Arial"/>
                <w:iCs/>
                <w:sz w:val="16"/>
                <w:szCs w:val="16"/>
                <w:vertAlign w:val="superscript"/>
                <w:lang w:val="en-AU" w:bidi="ar-SA"/>
              </w:rPr>
              <w:t>2</w:t>
            </w:r>
            <w:r w:rsidR="005F060D" w:rsidRPr="00A27D08">
              <w:rPr>
                <w:rFonts w:eastAsia="Batang" w:cs="Arial"/>
                <w:iCs/>
                <w:sz w:val="16"/>
                <w:szCs w:val="16"/>
                <w:lang w:val="en-AU" w:bidi="ar-SA"/>
              </w:rPr>
              <w:t xml:space="preserve"> insert from pSIM16</w:t>
            </w:r>
            <w:r w:rsidRPr="00A27D08">
              <w:rPr>
                <w:rFonts w:eastAsia="Batang" w:cs="Arial"/>
                <w:iCs/>
                <w:sz w:val="16"/>
                <w:szCs w:val="16"/>
                <w:lang w:val="en-AU" w:bidi="ar-SA"/>
              </w:rPr>
              <w:t xml:space="preserve">78 </w:t>
            </w:r>
            <w:r w:rsidR="003E4BDA">
              <w:rPr>
                <w:rFonts w:eastAsia="Batang" w:cs="Arial"/>
                <w:iCs/>
                <w:sz w:val="16"/>
                <w:szCs w:val="16"/>
                <w:lang w:val="en-AU" w:bidi="ar-SA"/>
              </w:rPr>
              <w:t xml:space="preserve">(van Haaren et al., 1989) </w:t>
            </w:r>
          </w:p>
        </w:tc>
      </w:tr>
      <w:tr w:rsidR="005275DC" w:rsidRPr="005275DC" w14:paraId="0AC9D328" w14:textId="77777777" w:rsidTr="003E4BDA">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26DD2E0" w14:textId="7EC5E77A" w:rsidR="00B63B23" w:rsidRPr="003E4BDA" w:rsidRDefault="00A27D08" w:rsidP="005F060D">
            <w:pPr>
              <w:widowControl/>
              <w:rPr>
                <w:rFonts w:eastAsia="Batang" w:cs="Arial"/>
                <w:iCs/>
                <w:sz w:val="16"/>
                <w:szCs w:val="16"/>
                <w:lang w:val="en-AU" w:bidi="ar-SA"/>
              </w:rPr>
            </w:pPr>
            <w:r w:rsidRPr="003E4BDA">
              <w:rPr>
                <w:rFonts w:eastAsia="Batang" w:cs="Arial"/>
                <w:iCs/>
                <w:sz w:val="16"/>
                <w:szCs w:val="16"/>
                <w:lang w:val="en-AU" w:bidi="ar-SA"/>
              </w:rPr>
              <w:t>LB</w:t>
            </w:r>
            <w:r w:rsidR="00B63B23" w:rsidRPr="003E4BDA">
              <w:rPr>
                <w:rFonts w:eastAsia="Batang" w:cs="Arial"/>
                <w:iCs/>
                <w:sz w:val="16"/>
                <w:szCs w:val="16"/>
                <w:lang w:val="en-AU" w:bidi="ar-SA"/>
              </w:rPr>
              <w:t xml:space="preserve"> 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A3FD2AA"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D817DD3"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BC4FF17" w14:textId="77777777" w:rsidR="00B63B23" w:rsidRPr="003E4BDA" w:rsidRDefault="00B63B23" w:rsidP="005F060D">
            <w:pPr>
              <w:widowControl/>
              <w:jc w:val="center"/>
              <w:rPr>
                <w:rFonts w:eastAsia="Batang" w:cs="Arial"/>
                <w:i/>
                <w:iCs/>
                <w:sz w:val="16"/>
                <w:szCs w:val="16"/>
                <w:lang w:val="en-AU" w:bidi="ar-SA"/>
              </w:rPr>
            </w:pPr>
            <w:r w:rsidRPr="003E4BDA">
              <w:rPr>
                <w:rFonts w:eastAsia="Batang" w:cs="Arial"/>
                <w:i/>
                <w:iCs/>
                <w:sz w:val="16"/>
                <w:szCs w:val="16"/>
                <w:lang w:val="en-AU" w:bidi="ar-SA"/>
              </w:rPr>
              <w:t xml:space="preserve">S. tuberosum </w:t>
            </w:r>
          </w:p>
          <w:p w14:paraId="6F7ADD5C"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78B019D" w14:textId="77777777" w:rsidR="00B63B23" w:rsidRPr="003E4BDA" w:rsidRDefault="00B63B23" w:rsidP="005F060D">
            <w:pPr>
              <w:widowControl/>
              <w:rPr>
                <w:rFonts w:eastAsia="Batang" w:cs="Arial"/>
                <w:iCs/>
                <w:sz w:val="16"/>
                <w:szCs w:val="16"/>
                <w:lang w:val="en-AU" w:bidi="ar-SA"/>
              </w:rPr>
            </w:pPr>
            <w:r w:rsidRPr="003E4BDA">
              <w:rPr>
                <w:rFonts w:eastAsia="Batang" w:cs="Arial"/>
                <w:iCs/>
                <w:sz w:val="16"/>
                <w:szCs w:val="16"/>
                <w:lang w:val="en-AU" w:bidi="ar-SA"/>
              </w:rPr>
              <w:t>Supports secondary cleavage at LB and provides buffer for truncations</w:t>
            </w:r>
          </w:p>
        </w:tc>
      </w:tr>
      <w:tr w:rsidR="005275DC" w:rsidRPr="005275DC" w14:paraId="577E0F30"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7BB66751" w14:textId="77777777" w:rsidR="00B63B23" w:rsidRPr="003E4BDA" w:rsidRDefault="00B63B23" w:rsidP="005F060D">
            <w:pPr>
              <w:widowControl/>
              <w:rPr>
                <w:rFonts w:eastAsia="Batang" w:cs="Arial"/>
                <w:iCs/>
                <w:sz w:val="16"/>
                <w:szCs w:val="16"/>
                <w:lang w:val="en-AU" w:bidi="ar-SA"/>
              </w:rPr>
            </w:pPr>
            <w:r w:rsidRPr="003E4BDA">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1FA67AB3"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50BDEAA3"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20DF3F3E" w14:textId="77777777" w:rsidR="00B63B23" w:rsidRPr="003E4BDA" w:rsidRDefault="00B63B23" w:rsidP="005F060D">
            <w:pPr>
              <w:widowControl/>
              <w:jc w:val="center"/>
              <w:rPr>
                <w:rFonts w:eastAsia="Batang" w:cs="Arial"/>
                <w:i/>
                <w:iCs/>
                <w:sz w:val="16"/>
                <w:szCs w:val="16"/>
                <w:lang w:val="en-AU" w:bidi="ar-SA"/>
              </w:rPr>
            </w:pPr>
            <w:r w:rsidRPr="003E4BDA">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89E0B3" w14:textId="77777777" w:rsidR="00B63B23" w:rsidRPr="003E4BDA" w:rsidRDefault="00B63B23" w:rsidP="005F060D">
            <w:pPr>
              <w:widowControl/>
              <w:rPr>
                <w:rFonts w:eastAsia="Batang" w:cs="Arial"/>
                <w:iCs/>
                <w:sz w:val="16"/>
                <w:szCs w:val="16"/>
                <w:lang w:val="en-AU" w:bidi="ar-SA"/>
              </w:rPr>
            </w:pPr>
            <w:r w:rsidRPr="003E4BDA">
              <w:rPr>
                <w:rFonts w:eastAsia="Batang" w:cs="Arial"/>
                <w:iCs/>
                <w:sz w:val="16"/>
                <w:szCs w:val="16"/>
                <w:lang w:val="en-AU" w:bidi="ar-SA"/>
              </w:rPr>
              <w:t>Sequence used for DNA cloning</w:t>
            </w:r>
          </w:p>
        </w:tc>
      </w:tr>
      <w:tr w:rsidR="005275DC" w:rsidRPr="005275DC" w14:paraId="0BE069AB"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1755FCA" w14:textId="347044BD" w:rsidR="00B63B23" w:rsidRPr="003E4BDA" w:rsidRDefault="005F060D" w:rsidP="005F060D">
            <w:pPr>
              <w:widowControl/>
              <w:rPr>
                <w:rFonts w:eastAsia="Batang" w:cs="Arial"/>
                <w:iCs/>
                <w:sz w:val="16"/>
                <w:szCs w:val="16"/>
                <w:lang w:val="en-AU" w:bidi="ar-SA"/>
              </w:rPr>
            </w:pPr>
            <w:r w:rsidRPr="003E4BDA">
              <w:rPr>
                <w:rFonts w:eastAsia="Batang" w:cs="Arial"/>
                <w:iCs/>
                <w:sz w:val="16"/>
                <w:szCs w:val="16"/>
                <w:lang w:val="en-AU" w:bidi="ar-SA"/>
              </w:rPr>
              <w:t xml:space="preserve">Native </w:t>
            </w:r>
            <w:r w:rsidRPr="003E4BDA">
              <w:rPr>
                <w:rFonts w:eastAsia="Batang" w:cs="Arial"/>
                <w:i/>
                <w:iCs/>
                <w:sz w:val="16"/>
                <w:szCs w:val="16"/>
                <w:lang w:val="en-AU" w:bidi="ar-SA"/>
              </w:rPr>
              <w:t>Rpi-vnt1</w:t>
            </w:r>
            <w:r w:rsidRPr="003E4BDA">
              <w:rPr>
                <w:rFonts w:eastAsia="Batang" w:cs="Arial"/>
                <w:iCs/>
                <w:sz w:val="16"/>
                <w:szCs w:val="16"/>
                <w:lang w:val="en-AU" w:bidi="ar-SA"/>
              </w:rPr>
              <w:t xml:space="preserve"> gene promoter</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EE8A238" w14:textId="4CC9E206"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194 -</w:t>
            </w:r>
            <w:r w:rsidR="005F060D" w:rsidRPr="003E4BDA">
              <w:rPr>
                <w:rFonts w:eastAsia="Batang" w:cs="Arial"/>
                <w:iCs/>
                <w:sz w:val="16"/>
                <w:szCs w:val="16"/>
                <w:lang w:val="en-AU" w:bidi="ar-SA"/>
              </w:rPr>
              <w:t xml:space="preserve"> 902</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DA43660" w14:textId="2350E9F7" w:rsidR="00B63B23" w:rsidRPr="003E4BDA" w:rsidRDefault="005F060D" w:rsidP="005F060D">
            <w:pPr>
              <w:widowControl/>
              <w:jc w:val="center"/>
              <w:rPr>
                <w:rFonts w:eastAsia="Batang" w:cs="Arial"/>
                <w:iCs/>
                <w:sz w:val="16"/>
                <w:szCs w:val="16"/>
                <w:lang w:val="en-AU" w:bidi="ar-SA"/>
              </w:rPr>
            </w:pPr>
            <w:r w:rsidRPr="003E4BDA">
              <w:rPr>
                <w:rFonts w:eastAsia="Batang" w:cs="Arial"/>
                <w:iCs/>
                <w:sz w:val="16"/>
                <w:szCs w:val="16"/>
                <w:lang w:val="en-AU" w:bidi="ar-SA"/>
              </w:rPr>
              <w:t>709</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06FEECA" w14:textId="1F4E44AC" w:rsidR="00B63B23" w:rsidRPr="003E4BDA" w:rsidRDefault="00B63B23" w:rsidP="005F060D">
            <w:pPr>
              <w:widowControl/>
              <w:jc w:val="center"/>
              <w:rPr>
                <w:rFonts w:eastAsia="Batang" w:cs="Arial"/>
                <w:i/>
                <w:iCs/>
                <w:sz w:val="16"/>
                <w:szCs w:val="16"/>
                <w:lang w:val="en-AU" w:bidi="ar-SA"/>
              </w:rPr>
            </w:pPr>
            <w:r w:rsidRPr="003E4BDA">
              <w:rPr>
                <w:rFonts w:eastAsia="Batang" w:cs="Arial"/>
                <w:i/>
                <w:iCs/>
                <w:sz w:val="16"/>
                <w:szCs w:val="16"/>
                <w:lang w:val="en-AU" w:bidi="ar-SA"/>
              </w:rPr>
              <w:t xml:space="preserve">S. </w:t>
            </w:r>
            <w:r w:rsidR="005F060D" w:rsidRPr="003E4BDA">
              <w:rPr>
                <w:rFonts w:eastAsia="Batang" w:cs="Arial"/>
                <w:i/>
                <w:iCs/>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1288E1C" w14:textId="0754DCD7" w:rsidR="00B63B23" w:rsidRPr="005275DC" w:rsidRDefault="005F060D" w:rsidP="005F060D">
            <w:pPr>
              <w:widowControl/>
              <w:rPr>
                <w:rFonts w:eastAsia="Batang" w:cs="Arial"/>
                <w:iCs/>
                <w:color w:val="FF0000"/>
                <w:sz w:val="16"/>
                <w:szCs w:val="16"/>
                <w:lang w:val="en-AU" w:bidi="ar-SA"/>
              </w:rPr>
            </w:pPr>
            <w:r w:rsidRPr="003E4BDA">
              <w:rPr>
                <w:rFonts w:eastAsia="Batang" w:cs="Arial"/>
                <w:iCs/>
                <w:sz w:val="16"/>
                <w:szCs w:val="16"/>
                <w:lang w:val="en-AU" w:bidi="ar-SA"/>
              </w:rPr>
              <w:t>D</w:t>
            </w:r>
            <w:r w:rsidR="00B63B23" w:rsidRPr="003E4BDA">
              <w:rPr>
                <w:rFonts w:eastAsia="Batang" w:cs="Arial"/>
                <w:iCs/>
                <w:sz w:val="16"/>
                <w:szCs w:val="16"/>
                <w:lang w:val="en-AU" w:bidi="ar-SA"/>
              </w:rPr>
              <w:t>riv</w:t>
            </w:r>
            <w:r w:rsidRPr="003E4BDA">
              <w:rPr>
                <w:rFonts w:eastAsia="Batang" w:cs="Arial"/>
                <w:iCs/>
                <w:sz w:val="16"/>
                <w:szCs w:val="16"/>
                <w:lang w:val="en-AU" w:bidi="ar-SA"/>
              </w:rPr>
              <w:t>es</w:t>
            </w:r>
            <w:r w:rsidR="00B63B23" w:rsidRPr="003E4BDA">
              <w:rPr>
                <w:rFonts w:eastAsia="Batang" w:cs="Arial"/>
                <w:iCs/>
                <w:sz w:val="16"/>
                <w:szCs w:val="16"/>
                <w:lang w:val="en-AU" w:bidi="ar-SA"/>
              </w:rPr>
              <w:t xml:space="preserve"> expression of</w:t>
            </w:r>
            <w:r w:rsidRPr="003E4BDA">
              <w:rPr>
                <w:rFonts w:eastAsia="Batang" w:cs="Arial"/>
                <w:iCs/>
                <w:sz w:val="16"/>
                <w:szCs w:val="16"/>
                <w:lang w:val="en-AU" w:bidi="ar-SA"/>
              </w:rPr>
              <w:t xml:space="preserve"> the </w:t>
            </w:r>
            <w:r w:rsidRPr="003E4BDA">
              <w:rPr>
                <w:rFonts w:eastAsia="Batang" w:cs="Arial"/>
                <w:i/>
                <w:iCs/>
                <w:sz w:val="16"/>
                <w:szCs w:val="16"/>
                <w:lang w:val="en-AU" w:bidi="ar-SA"/>
              </w:rPr>
              <w:t>Rpi-vnt1 gene</w:t>
            </w:r>
            <w:r w:rsidR="00B63B23" w:rsidRPr="007A635A">
              <w:rPr>
                <w:rFonts w:eastAsia="Batang" w:cs="Arial"/>
                <w:iCs/>
                <w:sz w:val="16"/>
                <w:szCs w:val="16"/>
                <w:lang w:val="en-AU" w:bidi="ar-SA"/>
              </w:rPr>
              <w:t xml:space="preserve">, especially in the </w:t>
            </w:r>
            <w:r w:rsidRPr="007A635A">
              <w:rPr>
                <w:rFonts w:eastAsia="Batang" w:cs="Arial"/>
                <w:iCs/>
                <w:sz w:val="16"/>
                <w:szCs w:val="16"/>
                <w:lang w:val="en-AU" w:bidi="ar-SA"/>
              </w:rPr>
              <w:t>leaves</w:t>
            </w:r>
          </w:p>
        </w:tc>
      </w:tr>
      <w:tr w:rsidR="005275DC" w:rsidRPr="005275DC" w14:paraId="70B7AD72"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135F5F5" w14:textId="0B09397D" w:rsidR="00B63B23" w:rsidRPr="00726F31" w:rsidRDefault="005F060D" w:rsidP="005F060D">
            <w:pPr>
              <w:widowControl/>
              <w:rPr>
                <w:rFonts w:eastAsia="Batang" w:cs="Arial"/>
                <w:iCs/>
                <w:sz w:val="16"/>
                <w:szCs w:val="16"/>
                <w:lang w:val="en-AU" w:bidi="ar-SA"/>
              </w:rPr>
            </w:pPr>
            <w:r w:rsidRPr="00726F31">
              <w:rPr>
                <w:rFonts w:eastAsia="Batang" w:cs="Arial"/>
                <w:i/>
                <w:iCs/>
                <w:sz w:val="16"/>
                <w:szCs w:val="16"/>
                <w:lang w:val="en-AU" w:bidi="ar-SA"/>
              </w:rPr>
              <w:t>Rpi-vnt1</w:t>
            </w:r>
            <w:r w:rsidRPr="00726F31">
              <w:rPr>
                <w:rFonts w:eastAsia="Batang" w:cs="Arial"/>
                <w:iCs/>
                <w:sz w:val="16"/>
                <w:szCs w:val="16"/>
                <w:lang w:val="en-AU" w:bidi="ar-SA"/>
              </w:rPr>
              <w:t xml:space="preserve"> gene cod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29615E" w14:textId="3C65375D"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903</w:t>
            </w:r>
            <w:r w:rsidR="00B63B23" w:rsidRPr="00726F31">
              <w:rPr>
                <w:rFonts w:eastAsia="Batang" w:cs="Arial"/>
                <w:iCs/>
                <w:sz w:val="16"/>
                <w:szCs w:val="16"/>
                <w:lang w:val="en-AU" w:bidi="ar-SA"/>
              </w:rPr>
              <w:t xml:space="preserve"> </w:t>
            </w:r>
            <w:r w:rsidRPr="00726F31">
              <w:rPr>
                <w:rFonts w:eastAsia="Batang" w:cs="Arial"/>
                <w:iCs/>
                <w:sz w:val="16"/>
                <w:szCs w:val="16"/>
                <w:lang w:val="en-AU" w:bidi="ar-SA"/>
              </w:rPr>
              <w:t>-</w:t>
            </w:r>
            <w:r w:rsidR="00B63B23" w:rsidRPr="00726F31">
              <w:rPr>
                <w:rFonts w:eastAsia="Batang" w:cs="Arial"/>
                <w:iCs/>
                <w:sz w:val="16"/>
                <w:szCs w:val="16"/>
                <w:lang w:val="en-AU" w:bidi="ar-SA"/>
              </w:rPr>
              <w:t xml:space="preserve"> </w:t>
            </w:r>
            <w:r w:rsidRPr="00726F31">
              <w:rPr>
                <w:rFonts w:eastAsia="Batang" w:cs="Arial"/>
                <w:iCs/>
                <w:sz w:val="16"/>
                <w:szCs w:val="16"/>
                <w:lang w:val="en-AU" w:bidi="ar-SA"/>
              </w:rPr>
              <w:t>3,578</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8910D0" w14:textId="2C8E5041"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2676</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D05DD1" w14:textId="512BD7CC" w:rsidR="00B63B23" w:rsidRPr="00726F31" w:rsidRDefault="005F060D" w:rsidP="005F060D">
            <w:pPr>
              <w:widowControl/>
              <w:jc w:val="center"/>
              <w:rPr>
                <w:rFonts w:eastAsia="Batang" w:cs="Arial"/>
                <w:i/>
                <w:iCs/>
                <w:sz w:val="16"/>
                <w:szCs w:val="16"/>
                <w:lang w:val="en-AU" w:bidi="ar-SA"/>
              </w:rPr>
            </w:pPr>
            <w:r w:rsidRPr="00726F31">
              <w:rPr>
                <w:rFonts w:eastAsia="Batang" w:cs="Arial"/>
                <w:i/>
                <w:iCs/>
                <w:sz w:val="16"/>
                <w:szCs w:val="16"/>
                <w:lang w:val="en-AU" w:bidi="ar-SA"/>
              </w:rPr>
              <w:t>S. venturii</w:t>
            </w:r>
          </w:p>
        </w:tc>
        <w:tc>
          <w:tcPr>
            <w:tcW w:w="576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ABE688" w14:textId="2E1B9006" w:rsidR="00B63B23" w:rsidRPr="00726F31" w:rsidRDefault="005F060D" w:rsidP="005F060D">
            <w:pPr>
              <w:autoSpaceDE w:val="0"/>
              <w:autoSpaceDN w:val="0"/>
              <w:adjustRightInd w:val="0"/>
              <w:rPr>
                <w:rFonts w:eastAsiaTheme="minorHAnsi" w:cs="Arial"/>
                <w:sz w:val="16"/>
                <w:szCs w:val="16"/>
              </w:rPr>
            </w:pPr>
            <w:r w:rsidRPr="00726F31">
              <w:rPr>
                <w:rFonts w:eastAsiaTheme="minorHAnsi" w:cs="Arial"/>
                <w:sz w:val="16"/>
                <w:szCs w:val="16"/>
                <w:lang w:bidi="ar-SA"/>
              </w:rPr>
              <w:t>Expresses the VNT1 protein for late blight protection</w:t>
            </w:r>
          </w:p>
        </w:tc>
      </w:tr>
      <w:tr w:rsidR="005275DC" w:rsidRPr="005275DC" w14:paraId="6A923D76"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185D78A" w14:textId="142CB601" w:rsidR="00B63B23" w:rsidRPr="00726F31" w:rsidRDefault="005F060D" w:rsidP="005F060D">
            <w:pPr>
              <w:widowControl/>
              <w:rPr>
                <w:rFonts w:eastAsia="Batang" w:cs="Arial"/>
                <w:iCs/>
                <w:sz w:val="16"/>
                <w:szCs w:val="16"/>
                <w:lang w:val="en-AU" w:bidi="ar-SA"/>
              </w:rPr>
            </w:pPr>
            <w:r w:rsidRPr="00726F31">
              <w:rPr>
                <w:rFonts w:eastAsia="Batang" w:cs="Arial"/>
                <w:iCs/>
                <w:sz w:val="16"/>
                <w:szCs w:val="16"/>
                <w:lang w:val="en-AU" w:bidi="ar-SA"/>
              </w:rPr>
              <w:t xml:space="preserve">Native </w:t>
            </w:r>
            <w:r w:rsidRPr="00726F31">
              <w:rPr>
                <w:rFonts w:eastAsia="Batang" w:cs="Arial"/>
                <w:i/>
                <w:iCs/>
                <w:sz w:val="16"/>
                <w:szCs w:val="16"/>
                <w:lang w:val="en-AU" w:bidi="ar-SA"/>
              </w:rPr>
              <w:t>Rpi-vnt1</w:t>
            </w:r>
            <w:r w:rsidRPr="00726F31">
              <w:rPr>
                <w:rFonts w:eastAsia="Batang" w:cs="Arial"/>
                <w:iCs/>
                <w:sz w:val="16"/>
                <w:szCs w:val="16"/>
                <w:lang w:val="en-AU" w:bidi="ar-SA"/>
              </w:rPr>
              <w:t xml:space="preserve"> gene terminator</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6AA9CFB" w14:textId="0FF6CAB1"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3,579 - 4,503</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A55067A" w14:textId="780C6658"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92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AE64021" w14:textId="58AF4C43" w:rsidR="00B63B23" w:rsidRPr="00726F31" w:rsidRDefault="005F060D" w:rsidP="005F060D">
            <w:pPr>
              <w:widowControl/>
              <w:jc w:val="center"/>
              <w:rPr>
                <w:rFonts w:eastAsia="Batang" w:cs="Arial"/>
                <w:i/>
                <w:iCs/>
                <w:sz w:val="16"/>
                <w:szCs w:val="16"/>
                <w:lang w:val="en-AU" w:bidi="ar-SA"/>
              </w:rPr>
            </w:pPr>
            <w:r w:rsidRPr="00726F31">
              <w:rPr>
                <w:rFonts w:eastAsia="Batang" w:cs="Arial"/>
                <w:i/>
                <w:iCs/>
                <w:sz w:val="16"/>
                <w:szCs w:val="16"/>
                <w:lang w:val="en-AU" w:bidi="ar-SA"/>
              </w:rPr>
              <w:t>S. venturii</w:t>
            </w:r>
          </w:p>
        </w:tc>
        <w:tc>
          <w:tcPr>
            <w:tcW w:w="576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36E23F" w14:textId="537CAC25" w:rsidR="00B63B23" w:rsidRPr="00726F31" w:rsidRDefault="005F060D" w:rsidP="005F060D">
            <w:pPr>
              <w:widowControl/>
              <w:rPr>
                <w:rFonts w:eastAsia="Batang" w:cs="Arial"/>
                <w:iCs/>
                <w:sz w:val="16"/>
                <w:szCs w:val="16"/>
                <w:lang w:val="en-AU" w:bidi="ar-SA"/>
              </w:rPr>
            </w:pPr>
            <w:r w:rsidRPr="00726F31">
              <w:rPr>
                <w:rFonts w:eastAsiaTheme="minorHAnsi" w:cs="Arial"/>
                <w:sz w:val="16"/>
                <w:szCs w:val="16"/>
                <w:lang w:bidi="ar-SA"/>
              </w:rPr>
              <w:t xml:space="preserve">Terminates transcription of </w:t>
            </w:r>
            <w:r w:rsidRPr="00726F31">
              <w:rPr>
                <w:rFonts w:eastAsiaTheme="minorHAnsi" w:cs="Arial"/>
                <w:i/>
                <w:sz w:val="16"/>
                <w:szCs w:val="16"/>
                <w:lang w:bidi="ar-SA"/>
              </w:rPr>
              <w:t>Rpi-vnt1</w:t>
            </w:r>
          </w:p>
        </w:tc>
      </w:tr>
      <w:tr w:rsidR="005275DC" w:rsidRPr="005275DC" w14:paraId="241EAD7A"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074CC903" w14:textId="77777777" w:rsidR="00B63B23" w:rsidRPr="00726F31" w:rsidRDefault="00B63B23" w:rsidP="005F060D">
            <w:pPr>
              <w:widowControl/>
              <w:rPr>
                <w:rFonts w:eastAsia="Batang" w:cs="Arial"/>
                <w:iCs/>
                <w:sz w:val="16"/>
                <w:szCs w:val="16"/>
                <w:lang w:val="en-AU" w:bidi="ar-SA"/>
              </w:rPr>
            </w:pPr>
            <w:r w:rsidRPr="00726F3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7C83635" w14:textId="26515420"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4,504</w:t>
            </w:r>
            <w:r w:rsidR="00B63B23" w:rsidRPr="00726F31">
              <w:rPr>
                <w:rFonts w:eastAsia="Batang" w:cs="Arial"/>
                <w:iCs/>
                <w:sz w:val="16"/>
                <w:szCs w:val="16"/>
                <w:lang w:val="en-AU" w:bidi="ar-SA"/>
              </w:rPr>
              <w:t xml:space="preserve"> </w:t>
            </w:r>
            <w:r w:rsidR="009D5F18" w:rsidRPr="00726F31">
              <w:rPr>
                <w:rFonts w:eastAsia="Batang" w:cs="Arial"/>
                <w:iCs/>
                <w:sz w:val="16"/>
                <w:szCs w:val="16"/>
                <w:lang w:val="en-AU" w:bidi="ar-SA"/>
              </w:rPr>
              <w:t>-</w:t>
            </w:r>
            <w:r w:rsidR="00B63B23" w:rsidRPr="00726F31">
              <w:rPr>
                <w:rFonts w:eastAsia="Batang" w:cs="Arial"/>
                <w:iCs/>
                <w:sz w:val="16"/>
                <w:szCs w:val="16"/>
                <w:lang w:val="en-AU" w:bidi="ar-SA"/>
              </w:rPr>
              <w:t xml:space="preserve"> </w:t>
            </w:r>
            <w:r w:rsidRPr="00726F31">
              <w:rPr>
                <w:rFonts w:eastAsia="Batang" w:cs="Arial"/>
                <w:iCs/>
                <w:sz w:val="16"/>
                <w:szCs w:val="16"/>
                <w:lang w:val="en-AU" w:bidi="ar-SA"/>
              </w:rPr>
              <w:t>4,510</w:t>
            </w:r>
          </w:p>
        </w:tc>
        <w:tc>
          <w:tcPr>
            <w:tcW w:w="1417" w:type="dxa"/>
            <w:tcBorders>
              <w:top w:val="single" w:sz="4" w:space="0" w:color="auto"/>
              <w:left w:val="single" w:sz="4" w:space="0" w:color="auto"/>
              <w:bottom w:val="single" w:sz="4" w:space="0" w:color="auto"/>
              <w:right w:val="single" w:sz="4" w:space="0" w:color="auto"/>
            </w:tcBorders>
            <w:vAlign w:val="center"/>
          </w:tcPr>
          <w:p w14:paraId="46D458FC" w14:textId="2A5FA5E4"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7</w:t>
            </w:r>
          </w:p>
        </w:tc>
        <w:tc>
          <w:tcPr>
            <w:tcW w:w="1985" w:type="dxa"/>
            <w:tcBorders>
              <w:top w:val="single" w:sz="4" w:space="0" w:color="auto"/>
              <w:left w:val="single" w:sz="4" w:space="0" w:color="auto"/>
              <w:bottom w:val="single" w:sz="4" w:space="0" w:color="auto"/>
              <w:right w:val="single" w:sz="4" w:space="0" w:color="auto"/>
            </w:tcBorders>
            <w:vAlign w:val="center"/>
          </w:tcPr>
          <w:p w14:paraId="5B668B32" w14:textId="77777777" w:rsidR="00B63B23" w:rsidRPr="00726F31" w:rsidRDefault="00B63B23" w:rsidP="005F060D">
            <w:pPr>
              <w:widowControl/>
              <w:jc w:val="center"/>
              <w:rPr>
                <w:rFonts w:eastAsia="Batang" w:cs="Arial"/>
                <w:i/>
                <w:iCs/>
                <w:sz w:val="16"/>
                <w:szCs w:val="16"/>
                <w:lang w:val="en-AU" w:bidi="ar-SA"/>
              </w:rPr>
            </w:pPr>
            <w:r w:rsidRPr="00726F31">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7F6DA3B" w14:textId="77777777" w:rsidR="00B63B23" w:rsidRPr="00726F31" w:rsidRDefault="00B63B23" w:rsidP="005F060D">
            <w:pPr>
              <w:widowControl/>
              <w:ind w:left="34"/>
              <w:rPr>
                <w:rFonts w:eastAsia="Batang" w:cs="Arial"/>
                <w:iCs/>
                <w:sz w:val="16"/>
                <w:szCs w:val="16"/>
                <w:lang w:val="en-AU" w:bidi="ar-SA"/>
              </w:rPr>
            </w:pPr>
            <w:r w:rsidRPr="00726F31">
              <w:rPr>
                <w:rFonts w:eastAsia="Batang" w:cs="Arial"/>
                <w:iCs/>
                <w:sz w:val="16"/>
                <w:szCs w:val="16"/>
                <w:lang w:val="en-AU" w:bidi="ar-SA"/>
              </w:rPr>
              <w:t>Sequence used for DNA cloning</w:t>
            </w:r>
          </w:p>
        </w:tc>
      </w:tr>
      <w:tr w:rsidR="005275DC" w:rsidRPr="005275DC" w14:paraId="2BA46D5D"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7F1E2F5" w14:textId="11E6F6BC" w:rsidR="009D5F18" w:rsidRPr="0027598B" w:rsidRDefault="009D5F18" w:rsidP="005F060D">
            <w:pPr>
              <w:widowControl/>
              <w:rPr>
                <w:rFonts w:eastAsia="Batang" w:cs="Arial"/>
                <w:iCs/>
                <w:sz w:val="16"/>
                <w:szCs w:val="16"/>
                <w:lang w:val="en-AU" w:bidi="ar-SA"/>
              </w:rPr>
            </w:pPr>
            <w:r w:rsidRPr="0027598B">
              <w:rPr>
                <w:rFonts w:eastAsia="Batang" w:cs="Arial"/>
                <w:iCs/>
                <w:sz w:val="16"/>
                <w:szCs w:val="16"/>
                <w:lang w:val="en-AU" w:bidi="ar-SA"/>
              </w:rPr>
              <w:t xml:space="preserve">Promoter for the </w:t>
            </w:r>
            <w:r w:rsidRPr="0027598B">
              <w:rPr>
                <w:rFonts w:eastAsia="Batang" w:cs="Arial"/>
                <w:i/>
                <w:iCs/>
                <w:sz w:val="16"/>
                <w:szCs w:val="16"/>
                <w:lang w:val="en-AU" w:bidi="ar-SA"/>
              </w:rPr>
              <w:t>Agp</w:t>
            </w:r>
            <w:r w:rsidRPr="0027598B">
              <w:rPr>
                <w:rFonts w:eastAsia="Batang" w:cs="Arial"/>
                <w:iCs/>
                <w:sz w:val="16"/>
                <w:szCs w:val="16"/>
                <w:lang w:val="en-AU" w:bidi="ar-SA"/>
              </w:rPr>
              <w:t xml:space="preserve"> gene (</w:t>
            </w:r>
            <w:r w:rsidRPr="0027598B">
              <w:rPr>
                <w:rFonts w:eastAsia="Batang" w:cs="Arial"/>
                <w:i/>
                <w:iCs/>
                <w:sz w:val="16"/>
                <w:szCs w:val="16"/>
                <w:lang w:val="en-AU" w:bidi="ar-SA"/>
              </w:rPr>
              <w:t>pAgp</w:t>
            </w:r>
            <w:r w:rsidRPr="0027598B">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59CAF57" w14:textId="6371B025" w:rsidR="009D5F18" w:rsidRPr="0027598B" w:rsidRDefault="009D5F18" w:rsidP="009D5F18">
            <w:pPr>
              <w:widowControl/>
              <w:jc w:val="center"/>
              <w:rPr>
                <w:rFonts w:eastAsia="Batang" w:cs="Arial"/>
                <w:iCs/>
                <w:sz w:val="16"/>
                <w:szCs w:val="16"/>
                <w:lang w:val="en-AU" w:bidi="ar-SA"/>
              </w:rPr>
            </w:pPr>
            <w:r w:rsidRPr="0027598B">
              <w:rPr>
                <w:rFonts w:eastAsia="Batang" w:cs="Arial"/>
                <w:iCs/>
                <w:sz w:val="16"/>
                <w:szCs w:val="16"/>
                <w:lang w:val="en-AU" w:bidi="ar-SA"/>
              </w:rPr>
              <w:t>4,511 - 6,770</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6FF6A63" w14:textId="76647C63" w:rsidR="009D5F18" w:rsidRPr="0027598B" w:rsidRDefault="009D5F18" w:rsidP="005F060D">
            <w:pPr>
              <w:widowControl/>
              <w:jc w:val="center"/>
              <w:rPr>
                <w:rFonts w:eastAsia="Batang" w:cs="Arial"/>
                <w:iCs/>
                <w:sz w:val="16"/>
                <w:szCs w:val="16"/>
                <w:lang w:val="en-AU" w:bidi="ar-SA"/>
              </w:rPr>
            </w:pPr>
            <w:r w:rsidRPr="0027598B">
              <w:rPr>
                <w:rFonts w:eastAsia="Batang" w:cs="Arial"/>
                <w:iCs/>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E513E33" w14:textId="77777777" w:rsidR="009D5F18" w:rsidRPr="0027598B" w:rsidRDefault="009D5F18" w:rsidP="00F135C3">
            <w:pPr>
              <w:widowControl/>
              <w:jc w:val="center"/>
              <w:rPr>
                <w:rFonts w:eastAsia="Batang" w:cs="Arial"/>
                <w:i/>
                <w:iCs/>
                <w:sz w:val="16"/>
                <w:szCs w:val="16"/>
                <w:lang w:val="en-AU" w:bidi="ar-SA"/>
              </w:rPr>
            </w:pPr>
            <w:r w:rsidRPr="0027598B">
              <w:rPr>
                <w:rFonts w:eastAsia="Batang" w:cs="Arial"/>
                <w:i/>
                <w:iCs/>
                <w:sz w:val="16"/>
                <w:szCs w:val="16"/>
                <w:lang w:val="en-AU" w:bidi="ar-SA"/>
              </w:rPr>
              <w:t xml:space="preserve">S. tuberosum </w:t>
            </w:r>
          </w:p>
          <w:p w14:paraId="2DA01DFC" w14:textId="4DCBFA66" w:rsidR="009D5F18" w:rsidRPr="0027598B" w:rsidRDefault="009D5F18" w:rsidP="005F060D">
            <w:pPr>
              <w:widowControl/>
              <w:jc w:val="center"/>
              <w:rPr>
                <w:rFonts w:eastAsia="Batang" w:cs="Arial"/>
                <w:i/>
                <w:iCs/>
                <w:sz w:val="16"/>
                <w:szCs w:val="16"/>
                <w:lang w:val="en-AU" w:bidi="ar-SA"/>
              </w:rPr>
            </w:pPr>
            <w:r w:rsidRPr="0027598B">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2AB2B2E" w14:textId="0E09F2A1" w:rsidR="009D5F18" w:rsidRPr="0027598B" w:rsidRDefault="009D5F18" w:rsidP="009D5F18">
            <w:pPr>
              <w:widowControl/>
              <w:ind w:left="34"/>
              <w:rPr>
                <w:rFonts w:eastAsia="Batang" w:cs="Arial"/>
                <w:iCs/>
                <w:sz w:val="16"/>
                <w:szCs w:val="16"/>
                <w:lang w:val="en-AU" w:bidi="ar-SA"/>
              </w:rPr>
            </w:pPr>
            <w:r w:rsidRPr="0027598B">
              <w:rPr>
                <w:rFonts w:eastAsia="Batang" w:cs="Arial"/>
                <w:iCs/>
                <w:sz w:val="16"/>
                <w:szCs w:val="16"/>
                <w:lang w:val="en-AU" w:bidi="ar-SA"/>
              </w:rPr>
              <w:t xml:space="preserve">One of two convergent promoters driving expression of </w:t>
            </w:r>
            <w:r w:rsidRPr="0027598B">
              <w:rPr>
                <w:rFonts w:eastAsia="Batang" w:cs="Arial"/>
                <w:i/>
                <w:iCs/>
                <w:sz w:val="16"/>
                <w:szCs w:val="16"/>
                <w:lang w:val="en-AU" w:bidi="ar-SA"/>
              </w:rPr>
              <w:t xml:space="preserve">Vlnv </w:t>
            </w:r>
            <w:r w:rsidRPr="0027598B">
              <w:rPr>
                <w:rFonts w:eastAsia="Batang" w:cs="Arial"/>
                <w:iCs/>
                <w:sz w:val="16"/>
                <w:szCs w:val="16"/>
                <w:lang w:val="en-AU" w:bidi="ar-SA"/>
              </w:rPr>
              <w:t>inverted repeats, especially in the tuber</w:t>
            </w:r>
          </w:p>
        </w:tc>
      </w:tr>
      <w:tr w:rsidR="005275DC" w:rsidRPr="005275DC" w14:paraId="633E1B9B"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E04409B" w14:textId="0935BEA9" w:rsidR="009D5F18" w:rsidRPr="0027598B" w:rsidRDefault="009D5F18" w:rsidP="005F060D">
            <w:pPr>
              <w:widowControl/>
              <w:rPr>
                <w:rFonts w:eastAsia="Batang" w:cs="Arial"/>
                <w:iCs/>
                <w:sz w:val="16"/>
                <w:szCs w:val="16"/>
                <w:lang w:val="en-AU" w:bidi="ar-SA"/>
              </w:rPr>
            </w:pPr>
            <w:r w:rsidRPr="0027598B">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42F6082" w14:textId="5A99FAC6" w:rsidR="009D5F18" w:rsidRPr="0027598B" w:rsidRDefault="009D5F18" w:rsidP="009D5F18">
            <w:pPr>
              <w:widowControl/>
              <w:jc w:val="center"/>
              <w:rPr>
                <w:rFonts w:eastAsia="Batang" w:cs="Arial"/>
                <w:iCs/>
                <w:sz w:val="16"/>
                <w:szCs w:val="16"/>
                <w:lang w:val="en-AU" w:bidi="ar-SA"/>
              </w:rPr>
            </w:pPr>
            <w:r w:rsidRPr="0027598B">
              <w:rPr>
                <w:rFonts w:eastAsia="Batang" w:cs="Arial"/>
                <w:iCs/>
                <w:sz w:val="16"/>
                <w:szCs w:val="16"/>
                <w:lang w:val="en-AU" w:bidi="ar-SA"/>
              </w:rPr>
              <w:t>6,771 - 6,776</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8965224" w14:textId="07AEB914" w:rsidR="009D5F18" w:rsidRPr="0027598B" w:rsidRDefault="009D5F18" w:rsidP="005F060D">
            <w:pPr>
              <w:widowControl/>
              <w:jc w:val="center"/>
              <w:rPr>
                <w:rFonts w:eastAsia="Batang" w:cs="Arial"/>
                <w:iCs/>
                <w:sz w:val="16"/>
                <w:szCs w:val="16"/>
                <w:lang w:val="en-AU" w:bidi="ar-SA"/>
              </w:rPr>
            </w:pPr>
            <w:r w:rsidRPr="0027598B">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8671809" w14:textId="77777777" w:rsidR="009D5F18" w:rsidRPr="0027598B" w:rsidRDefault="009D5F18" w:rsidP="005F060D">
            <w:pPr>
              <w:widowControl/>
              <w:jc w:val="center"/>
              <w:rPr>
                <w:rFonts w:eastAsia="Batang" w:cs="Arial"/>
                <w:i/>
                <w:iCs/>
                <w:sz w:val="16"/>
                <w:szCs w:val="16"/>
                <w:lang w:val="en-AU" w:bidi="ar-SA"/>
              </w:rPr>
            </w:pPr>
            <w:r w:rsidRPr="0027598B">
              <w:rPr>
                <w:rFonts w:eastAsia="Batang" w:cs="Arial"/>
                <w:i/>
                <w:iCs/>
                <w:sz w:val="16"/>
                <w:szCs w:val="16"/>
                <w:lang w:val="en-AU" w:bidi="ar-SA"/>
              </w:rPr>
              <w:t>S. tuberosum</w:t>
            </w:r>
          </w:p>
          <w:p w14:paraId="09D9ECAC" w14:textId="7BAAD05E" w:rsidR="0027598B" w:rsidRPr="0027598B" w:rsidRDefault="0027598B" w:rsidP="005F060D">
            <w:pPr>
              <w:widowControl/>
              <w:jc w:val="center"/>
              <w:rPr>
                <w:rFonts w:eastAsia="Batang" w:cs="Arial"/>
                <w:i/>
                <w:iCs/>
                <w:sz w:val="16"/>
                <w:szCs w:val="16"/>
                <w:lang w:val="en-AU" w:bidi="ar-SA"/>
              </w:rPr>
            </w:pPr>
            <w:r w:rsidRPr="0027598B">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85941CD" w14:textId="4659F2AE" w:rsidR="009D5F18" w:rsidRPr="0027598B" w:rsidRDefault="009D5F18" w:rsidP="005F060D">
            <w:pPr>
              <w:widowControl/>
              <w:ind w:left="34"/>
              <w:rPr>
                <w:rFonts w:eastAsia="Batang" w:cs="Arial"/>
                <w:iCs/>
                <w:sz w:val="16"/>
                <w:szCs w:val="16"/>
                <w:lang w:val="en-AU" w:bidi="ar-SA"/>
              </w:rPr>
            </w:pPr>
            <w:r w:rsidRPr="0027598B">
              <w:rPr>
                <w:rFonts w:eastAsia="Batang" w:cs="Arial"/>
                <w:iCs/>
                <w:sz w:val="16"/>
                <w:szCs w:val="16"/>
                <w:lang w:val="en-AU" w:bidi="ar-SA"/>
              </w:rPr>
              <w:t>Sequence used for DNA cloning</w:t>
            </w:r>
          </w:p>
        </w:tc>
      </w:tr>
      <w:tr w:rsidR="005275DC" w:rsidRPr="005275DC" w14:paraId="59BB3AAB"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CEEF971" w14:textId="4C0384A1" w:rsidR="00B63B23" w:rsidRPr="0027598B" w:rsidRDefault="00B63B23" w:rsidP="009D5F18">
            <w:pPr>
              <w:widowControl/>
              <w:rPr>
                <w:rFonts w:eastAsia="Batang" w:cs="Arial"/>
                <w:iCs/>
                <w:sz w:val="16"/>
                <w:szCs w:val="16"/>
                <w:lang w:val="en-AU" w:bidi="ar-SA"/>
              </w:rPr>
            </w:pPr>
            <w:r w:rsidRPr="0027598B">
              <w:rPr>
                <w:rFonts w:eastAsia="Batang" w:cs="Arial"/>
                <w:iCs/>
                <w:sz w:val="16"/>
                <w:szCs w:val="16"/>
                <w:lang w:val="en-AU" w:bidi="ar-SA"/>
              </w:rPr>
              <w:t xml:space="preserve">Fragment of </w:t>
            </w:r>
            <w:r w:rsidR="009D5F18" w:rsidRPr="0027598B">
              <w:rPr>
                <w:rFonts w:eastAsia="Batang" w:cs="Arial"/>
                <w:i/>
                <w:iCs/>
                <w:sz w:val="16"/>
                <w:szCs w:val="16"/>
                <w:lang w:val="en-AU" w:bidi="ar-SA"/>
              </w:rPr>
              <w:t xml:space="preserve">Vlnv </w:t>
            </w:r>
            <w:r w:rsidRPr="0027598B">
              <w:rPr>
                <w:rFonts w:eastAsia="Batang" w:cs="Arial"/>
                <w:iCs/>
                <w:sz w:val="16"/>
                <w:szCs w:val="16"/>
                <w:lang w:val="en-AU" w:bidi="ar-SA"/>
              </w:rPr>
              <w:t>gene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6E442D6" w14:textId="75BFD99D" w:rsidR="00B63B23" w:rsidRPr="0027598B" w:rsidRDefault="009D5F18" w:rsidP="009D5F18">
            <w:pPr>
              <w:widowControl/>
              <w:jc w:val="center"/>
              <w:rPr>
                <w:rFonts w:eastAsia="Batang" w:cs="Arial"/>
                <w:iCs/>
                <w:sz w:val="16"/>
                <w:szCs w:val="16"/>
                <w:lang w:val="en-AU" w:bidi="ar-SA"/>
              </w:rPr>
            </w:pPr>
            <w:r w:rsidRPr="0027598B">
              <w:rPr>
                <w:rFonts w:eastAsia="Batang" w:cs="Arial"/>
                <w:iCs/>
                <w:sz w:val="16"/>
                <w:szCs w:val="16"/>
                <w:lang w:val="en-AU" w:bidi="ar-SA"/>
              </w:rPr>
              <w:t>6,777</w:t>
            </w:r>
            <w:r w:rsidR="00B63B23" w:rsidRPr="0027598B">
              <w:rPr>
                <w:rFonts w:eastAsia="Batang" w:cs="Arial"/>
                <w:iCs/>
                <w:sz w:val="16"/>
                <w:szCs w:val="16"/>
                <w:lang w:val="en-AU" w:bidi="ar-SA"/>
              </w:rPr>
              <w:t xml:space="preserve"> </w:t>
            </w:r>
            <w:r w:rsidRPr="0027598B">
              <w:rPr>
                <w:rFonts w:eastAsia="Batang" w:cs="Arial"/>
                <w:iCs/>
                <w:sz w:val="16"/>
                <w:szCs w:val="16"/>
                <w:lang w:val="en-AU" w:bidi="ar-SA"/>
              </w:rPr>
              <w:t>-</w:t>
            </w:r>
            <w:r w:rsidR="00B63B23" w:rsidRPr="0027598B">
              <w:rPr>
                <w:rFonts w:eastAsia="Batang" w:cs="Arial"/>
                <w:iCs/>
                <w:sz w:val="16"/>
                <w:szCs w:val="16"/>
                <w:lang w:val="en-AU" w:bidi="ar-SA"/>
              </w:rPr>
              <w:t xml:space="preserve"> </w:t>
            </w:r>
            <w:r w:rsidRPr="0027598B">
              <w:rPr>
                <w:rFonts w:eastAsia="Batang" w:cs="Arial"/>
                <w:iCs/>
                <w:sz w:val="16"/>
                <w:szCs w:val="16"/>
                <w:lang w:val="en-AU" w:bidi="ar-SA"/>
              </w:rPr>
              <w:t>7,274</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E4DCF6" w14:textId="5F1CD97D" w:rsidR="00B63B23" w:rsidRPr="0027598B" w:rsidRDefault="009D5F18" w:rsidP="005F060D">
            <w:pPr>
              <w:widowControl/>
              <w:jc w:val="center"/>
              <w:rPr>
                <w:rFonts w:eastAsia="Batang" w:cs="Arial"/>
                <w:iCs/>
                <w:sz w:val="16"/>
                <w:szCs w:val="16"/>
                <w:lang w:val="en-AU" w:bidi="ar-SA"/>
              </w:rPr>
            </w:pPr>
            <w:r w:rsidRPr="0027598B">
              <w:rPr>
                <w:rFonts w:eastAsia="Batang" w:cs="Arial"/>
                <w:iCs/>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FFDC5AB" w14:textId="77777777" w:rsidR="00B63B23" w:rsidRPr="0027598B" w:rsidRDefault="00B63B23" w:rsidP="005F060D">
            <w:pPr>
              <w:widowControl/>
              <w:jc w:val="center"/>
              <w:rPr>
                <w:rFonts w:eastAsia="Batang" w:cs="Arial"/>
                <w:i/>
                <w:iCs/>
                <w:sz w:val="16"/>
                <w:szCs w:val="16"/>
                <w:lang w:val="en-AU" w:bidi="ar-SA"/>
              </w:rPr>
            </w:pPr>
            <w:r w:rsidRPr="0027598B">
              <w:rPr>
                <w:rFonts w:eastAsia="Batang" w:cs="Arial"/>
                <w:i/>
                <w:iCs/>
                <w:sz w:val="16"/>
                <w:szCs w:val="16"/>
                <w:lang w:val="en-AU" w:bidi="ar-SA"/>
              </w:rPr>
              <w:t xml:space="preserve">S. tuberosum </w:t>
            </w:r>
          </w:p>
          <w:p w14:paraId="45953E83" w14:textId="77777777" w:rsidR="00B63B23" w:rsidRPr="0027598B" w:rsidRDefault="00B63B23" w:rsidP="005F060D">
            <w:pPr>
              <w:widowControl/>
              <w:jc w:val="center"/>
              <w:rPr>
                <w:rFonts w:eastAsia="Batang" w:cs="Arial"/>
                <w:i/>
                <w:iCs/>
                <w:sz w:val="16"/>
                <w:szCs w:val="16"/>
                <w:lang w:val="en-AU" w:bidi="ar-SA"/>
              </w:rPr>
            </w:pPr>
            <w:r w:rsidRPr="0027598B">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98BF824" w14:textId="28881B76" w:rsidR="00B63B23" w:rsidRPr="0027598B" w:rsidRDefault="00B63B23" w:rsidP="000632D2">
            <w:pPr>
              <w:widowControl/>
              <w:ind w:left="34"/>
              <w:rPr>
                <w:rFonts w:eastAsia="Batang" w:cs="Arial"/>
                <w:iCs/>
                <w:sz w:val="16"/>
                <w:szCs w:val="16"/>
                <w:lang w:val="en-AU" w:bidi="ar-SA"/>
              </w:rPr>
            </w:pPr>
            <w:r w:rsidRPr="0027598B">
              <w:rPr>
                <w:rFonts w:eastAsiaTheme="minorHAnsi" w:cs="Arial"/>
                <w:sz w:val="16"/>
                <w:szCs w:val="16"/>
                <w:lang w:bidi="ar-SA"/>
              </w:rPr>
              <w:t xml:space="preserve">Binds to </w:t>
            </w:r>
            <w:r w:rsidR="009D5F18" w:rsidRPr="0027598B">
              <w:rPr>
                <w:rFonts w:eastAsiaTheme="minorHAnsi" w:cs="Arial"/>
                <w:sz w:val="16"/>
                <w:szCs w:val="16"/>
                <w:lang w:bidi="ar-SA"/>
              </w:rPr>
              <w:t>a</w:t>
            </w:r>
            <w:r w:rsidR="00690B28" w:rsidRPr="0027598B">
              <w:rPr>
                <w:rFonts w:eastAsiaTheme="minorHAnsi" w:cs="Arial"/>
                <w:sz w:val="16"/>
                <w:szCs w:val="16"/>
                <w:lang w:bidi="ar-SA"/>
              </w:rPr>
              <w:t>ntisens</w:t>
            </w:r>
            <w:r w:rsidR="009D5F18" w:rsidRPr="0027598B">
              <w:rPr>
                <w:rFonts w:eastAsiaTheme="minorHAnsi" w:cs="Arial"/>
                <w:sz w:val="16"/>
                <w:szCs w:val="16"/>
                <w:lang w:bidi="ar-SA"/>
              </w:rPr>
              <w:t>e fragment</w:t>
            </w:r>
            <w:r w:rsidRPr="0027598B">
              <w:rPr>
                <w:rFonts w:eastAsiaTheme="minorHAnsi" w:cs="Arial"/>
                <w:sz w:val="16"/>
                <w:szCs w:val="16"/>
                <w:lang w:bidi="ar-SA"/>
              </w:rPr>
              <w:t xml:space="preserve"> of </w:t>
            </w:r>
            <w:r w:rsidR="009D5F18" w:rsidRPr="0027598B">
              <w:rPr>
                <w:rFonts w:eastAsiaTheme="minorHAnsi" w:cs="Arial"/>
                <w:i/>
                <w:sz w:val="16"/>
                <w:szCs w:val="16"/>
                <w:lang w:bidi="ar-SA"/>
              </w:rPr>
              <w:t>Vlnv</w:t>
            </w:r>
            <w:r w:rsidRPr="0027598B">
              <w:rPr>
                <w:rFonts w:eastAsiaTheme="minorHAnsi" w:cs="Arial"/>
                <w:sz w:val="16"/>
                <w:szCs w:val="16"/>
                <w:lang w:bidi="ar-SA"/>
              </w:rPr>
              <w:t xml:space="preserve"> fragment to generate dsRNA</w:t>
            </w:r>
            <w:r w:rsidR="00690B28" w:rsidRPr="0027598B">
              <w:rPr>
                <w:rFonts w:eastAsiaTheme="minorHAnsi" w:cs="Arial"/>
                <w:sz w:val="16"/>
                <w:szCs w:val="16"/>
                <w:vertAlign w:val="superscript"/>
                <w:lang w:bidi="ar-SA"/>
              </w:rPr>
              <w:t>3</w:t>
            </w:r>
            <w:r w:rsidRPr="0027598B">
              <w:rPr>
                <w:rFonts w:eastAsiaTheme="minorHAnsi" w:cs="Arial"/>
                <w:sz w:val="16"/>
                <w:szCs w:val="16"/>
                <w:lang w:bidi="ar-SA"/>
              </w:rPr>
              <w:t xml:space="preserve"> that down regulates </w:t>
            </w:r>
            <w:r w:rsidR="00690B28" w:rsidRPr="0027598B">
              <w:rPr>
                <w:rFonts w:eastAsiaTheme="minorHAnsi" w:cs="Arial"/>
                <w:sz w:val="16"/>
                <w:szCs w:val="16"/>
                <w:lang w:bidi="ar-SA"/>
              </w:rPr>
              <w:t>vacuolar invertase</w:t>
            </w:r>
            <w:r w:rsidRPr="0027598B">
              <w:rPr>
                <w:rFonts w:eastAsiaTheme="minorHAnsi" w:cs="Arial"/>
                <w:sz w:val="16"/>
                <w:szCs w:val="16"/>
                <w:lang w:bidi="ar-SA"/>
              </w:rPr>
              <w:t xml:space="preserve"> to impair </w:t>
            </w:r>
            <w:r w:rsidR="000632D2" w:rsidRPr="005E09A2">
              <w:rPr>
                <w:rFonts w:eastAsia="Batang" w:cs="Arial"/>
                <w:iCs/>
                <w:sz w:val="16"/>
                <w:szCs w:val="16"/>
                <w:lang w:bidi="ar-SA"/>
              </w:rPr>
              <w:t>the formation of reducing sugars</w:t>
            </w:r>
          </w:p>
        </w:tc>
      </w:tr>
      <w:tr w:rsidR="005275DC" w:rsidRPr="005275DC" w14:paraId="50457AF7"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EC697CC" w14:textId="05AF4067" w:rsidR="00B63B23" w:rsidRPr="00E07903" w:rsidRDefault="00690B28" w:rsidP="005F060D">
            <w:pPr>
              <w:widowControl/>
              <w:rPr>
                <w:rFonts w:eastAsia="Batang" w:cs="Arial"/>
                <w:iCs/>
                <w:sz w:val="16"/>
                <w:szCs w:val="16"/>
                <w:lang w:val="en-AU" w:bidi="ar-SA"/>
              </w:rPr>
            </w:pPr>
            <w:r w:rsidRPr="00E07903">
              <w:rPr>
                <w:rFonts w:eastAsia="Batang" w:cs="Arial"/>
                <w:iCs/>
                <w:sz w:val="16"/>
                <w:szCs w:val="16"/>
                <w:lang w:val="en-AU" w:bidi="ar-SA"/>
              </w:rPr>
              <w:t xml:space="preserve">Fragment of </w:t>
            </w:r>
            <w:r w:rsidRPr="00E07903">
              <w:rPr>
                <w:rFonts w:eastAsia="Batang" w:cs="Arial"/>
                <w:i/>
                <w:iCs/>
                <w:sz w:val="16"/>
                <w:szCs w:val="16"/>
                <w:lang w:val="en-AU" w:bidi="ar-SA"/>
              </w:rPr>
              <w:t xml:space="preserve">Vlnv </w:t>
            </w:r>
            <w:r w:rsidRPr="00E07903">
              <w:rPr>
                <w:rFonts w:eastAsia="Batang" w:cs="Arial"/>
                <w:iCs/>
                <w:sz w:val="16"/>
                <w:szCs w:val="16"/>
                <w:lang w:val="en-AU" w:bidi="ar-SA"/>
              </w:rPr>
              <w:t>gene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3BA599C" w14:textId="15125A2E" w:rsidR="00B63B23" w:rsidRPr="00E07903" w:rsidRDefault="00690B28" w:rsidP="00690B28">
            <w:pPr>
              <w:widowControl/>
              <w:jc w:val="center"/>
              <w:rPr>
                <w:rFonts w:eastAsia="Batang" w:cs="Arial"/>
                <w:iCs/>
                <w:sz w:val="16"/>
                <w:szCs w:val="16"/>
                <w:lang w:val="en-AU" w:bidi="ar-SA"/>
              </w:rPr>
            </w:pPr>
            <w:r w:rsidRPr="00E07903">
              <w:rPr>
                <w:rFonts w:eastAsia="Batang" w:cs="Arial"/>
                <w:iCs/>
                <w:sz w:val="16"/>
                <w:szCs w:val="16"/>
                <w:lang w:val="en-AU" w:bidi="ar-SA"/>
              </w:rPr>
              <w:t>7,275</w:t>
            </w:r>
            <w:r w:rsidR="00B63B23" w:rsidRPr="00E07903">
              <w:rPr>
                <w:rFonts w:eastAsia="Batang" w:cs="Arial"/>
                <w:iCs/>
                <w:sz w:val="16"/>
                <w:szCs w:val="16"/>
                <w:lang w:val="en-AU" w:bidi="ar-SA"/>
              </w:rPr>
              <w:t xml:space="preserve"> </w:t>
            </w:r>
            <w:r w:rsidRPr="00E07903">
              <w:rPr>
                <w:rFonts w:eastAsia="Batang" w:cs="Arial"/>
                <w:iCs/>
                <w:sz w:val="16"/>
                <w:szCs w:val="16"/>
                <w:lang w:val="en-AU" w:bidi="ar-SA"/>
              </w:rPr>
              <w:t>-</w:t>
            </w:r>
            <w:r w:rsidR="00B63B23" w:rsidRPr="00E07903">
              <w:rPr>
                <w:rFonts w:eastAsia="Batang" w:cs="Arial"/>
                <w:iCs/>
                <w:sz w:val="16"/>
                <w:szCs w:val="16"/>
                <w:lang w:val="en-AU" w:bidi="ar-SA"/>
              </w:rPr>
              <w:t xml:space="preserve"> </w:t>
            </w:r>
            <w:r w:rsidRPr="00E07903">
              <w:rPr>
                <w:rFonts w:eastAsia="Batang" w:cs="Arial"/>
                <w:iCs/>
                <w:sz w:val="16"/>
                <w:szCs w:val="16"/>
                <w:lang w:val="en-AU" w:bidi="ar-SA"/>
              </w:rPr>
              <w:t>7</w:t>
            </w:r>
            <w:r w:rsidR="00B63B23" w:rsidRPr="00E07903">
              <w:rPr>
                <w:rFonts w:eastAsia="Batang" w:cs="Arial"/>
                <w:iCs/>
                <w:sz w:val="16"/>
                <w:szCs w:val="16"/>
                <w:lang w:val="en-AU" w:bidi="ar-SA"/>
              </w:rPr>
              <w:t>,</w:t>
            </w:r>
            <w:r w:rsidRPr="00E07903">
              <w:rPr>
                <w:rFonts w:eastAsia="Batang" w:cs="Arial"/>
                <w:iCs/>
                <w:sz w:val="16"/>
                <w:szCs w:val="16"/>
                <w:lang w:val="en-AU" w:bidi="ar-SA"/>
              </w:rPr>
              <w:t>455</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F0C69BF" w14:textId="54F39FD4" w:rsidR="00B63B23"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181</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916C387" w14:textId="77777777" w:rsidR="00690B28"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 xml:space="preserve">S. tuberosum </w:t>
            </w:r>
          </w:p>
          <w:p w14:paraId="5A41A771" w14:textId="5957F519" w:rsidR="00B63B23"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3C178D6" w14:textId="004C7593" w:rsidR="00B63B23" w:rsidRPr="005275DC" w:rsidRDefault="00690B28" w:rsidP="005F060D">
            <w:pPr>
              <w:widowControl/>
              <w:ind w:left="34"/>
              <w:rPr>
                <w:rFonts w:eastAsia="Batang" w:cs="Arial"/>
                <w:iCs/>
                <w:color w:val="FF0000"/>
                <w:sz w:val="16"/>
                <w:szCs w:val="16"/>
                <w:lang w:bidi="ar-SA"/>
              </w:rPr>
            </w:pPr>
            <w:r w:rsidRPr="00E07903">
              <w:rPr>
                <w:rFonts w:eastAsia="Batang" w:cs="Arial"/>
                <w:iCs/>
                <w:sz w:val="16"/>
                <w:szCs w:val="16"/>
                <w:lang w:val="en-AU" w:bidi="ar-SA"/>
              </w:rPr>
              <w:t>Spacer sequence between the inverted repeats; transcript forms loop in dsRNA</w:t>
            </w:r>
          </w:p>
        </w:tc>
      </w:tr>
      <w:tr w:rsidR="005275DC" w:rsidRPr="005275DC" w14:paraId="68DA0261"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A174C70" w14:textId="22AE1D10" w:rsidR="00690B28" w:rsidRPr="00E07903" w:rsidRDefault="00690B28" w:rsidP="005F060D">
            <w:pPr>
              <w:widowControl/>
              <w:rPr>
                <w:rFonts w:eastAsia="Batang" w:cs="Arial"/>
                <w:iCs/>
                <w:sz w:val="16"/>
                <w:szCs w:val="16"/>
                <w:lang w:val="en-AU" w:bidi="ar-SA"/>
              </w:rPr>
            </w:pPr>
            <w:r w:rsidRPr="00E0790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ADC2E32" w14:textId="2FE19D75" w:rsidR="00690B28" w:rsidRPr="00E07903" w:rsidRDefault="00690B28" w:rsidP="00690B28">
            <w:pPr>
              <w:widowControl/>
              <w:jc w:val="center"/>
              <w:rPr>
                <w:rFonts w:eastAsia="Batang" w:cs="Arial"/>
                <w:iCs/>
                <w:sz w:val="16"/>
                <w:szCs w:val="16"/>
                <w:lang w:val="en-AU" w:bidi="ar-SA"/>
              </w:rPr>
            </w:pPr>
            <w:r w:rsidRPr="00E07903">
              <w:rPr>
                <w:rFonts w:eastAsia="Batang" w:cs="Arial"/>
                <w:iCs/>
                <w:sz w:val="16"/>
                <w:szCs w:val="16"/>
                <w:lang w:val="en-AU" w:bidi="ar-SA"/>
              </w:rPr>
              <w:t>7,456 - 7,461</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BE4EEE8" w14:textId="376CBF2F" w:rsidR="00690B28"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929E1F6" w14:textId="77777777" w:rsidR="00690B28" w:rsidRPr="00E07903" w:rsidRDefault="00690B28" w:rsidP="005F060D">
            <w:pPr>
              <w:widowControl/>
              <w:jc w:val="center"/>
              <w:rPr>
                <w:rFonts w:eastAsia="Batang" w:cs="Arial"/>
                <w:i/>
                <w:iCs/>
                <w:sz w:val="16"/>
                <w:szCs w:val="16"/>
                <w:lang w:val="en-AU" w:bidi="ar-SA"/>
              </w:rPr>
            </w:pPr>
            <w:r w:rsidRPr="00E07903">
              <w:rPr>
                <w:rFonts w:eastAsia="Batang" w:cs="Arial"/>
                <w:i/>
                <w:iCs/>
                <w:sz w:val="16"/>
                <w:szCs w:val="16"/>
                <w:lang w:val="en-AU" w:bidi="ar-SA"/>
              </w:rPr>
              <w:t>S. tuberosum</w:t>
            </w:r>
          </w:p>
          <w:p w14:paraId="4B9CA009" w14:textId="66E5818D" w:rsidR="00E07903" w:rsidRPr="00E07903" w:rsidRDefault="00E07903" w:rsidP="005F060D">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2B44579" w14:textId="27517A40" w:rsidR="00690B28" w:rsidRPr="00E07903" w:rsidRDefault="00690B28" w:rsidP="005F060D">
            <w:pPr>
              <w:widowControl/>
              <w:ind w:left="34"/>
              <w:rPr>
                <w:rFonts w:eastAsia="Batang" w:cs="Arial"/>
                <w:iCs/>
                <w:sz w:val="16"/>
                <w:szCs w:val="16"/>
                <w:lang w:bidi="ar-SA"/>
              </w:rPr>
            </w:pPr>
            <w:r w:rsidRPr="00E07903">
              <w:rPr>
                <w:rFonts w:eastAsia="Batang" w:cs="Arial"/>
                <w:iCs/>
                <w:sz w:val="16"/>
                <w:szCs w:val="16"/>
                <w:lang w:val="en-AU" w:bidi="ar-SA"/>
              </w:rPr>
              <w:t>Sequence used for DNA cloning</w:t>
            </w:r>
          </w:p>
        </w:tc>
      </w:tr>
      <w:tr w:rsidR="005275DC" w:rsidRPr="005275DC" w14:paraId="753BB2C5"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E9A31C3" w14:textId="5CAFA44C" w:rsidR="00B63B23" w:rsidRPr="00E07903" w:rsidRDefault="00690B28" w:rsidP="005F060D">
            <w:pPr>
              <w:widowControl/>
              <w:rPr>
                <w:rFonts w:eastAsia="Batang" w:cs="Arial"/>
                <w:iCs/>
                <w:sz w:val="16"/>
                <w:szCs w:val="16"/>
                <w:lang w:val="en-AU" w:bidi="ar-SA"/>
              </w:rPr>
            </w:pPr>
            <w:r w:rsidRPr="00E07903">
              <w:rPr>
                <w:rFonts w:eastAsia="Batang" w:cs="Arial"/>
                <w:iCs/>
                <w:sz w:val="16"/>
                <w:szCs w:val="16"/>
                <w:lang w:val="en-AU" w:bidi="ar-SA"/>
              </w:rPr>
              <w:t xml:space="preserve">Fragment of </w:t>
            </w:r>
            <w:r w:rsidRPr="00E07903">
              <w:rPr>
                <w:rFonts w:eastAsia="Batang" w:cs="Arial"/>
                <w:i/>
                <w:iCs/>
                <w:sz w:val="16"/>
                <w:szCs w:val="16"/>
                <w:lang w:val="en-AU" w:bidi="ar-SA"/>
              </w:rPr>
              <w:t xml:space="preserve">Vlnv </w:t>
            </w:r>
            <w:r w:rsidRPr="00E07903">
              <w:rPr>
                <w:rFonts w:eastAsia="Batang" w:cs="Arial"/>
                <w:iCs/>
                <w:sz w:val="16"/>
                <w:szCs w:val="16"/>
                <w:lang w:val="en-AU" w:bidi="ar-SA"/>
              </w:rPr>
              <w:t>gene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C73B63E" w14:textId="75E4935F" w:rsidR="00B63B23"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7,462 - 7,959</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E234F67" w14:textId="7D072FEE" w:rsidR="00B63B23"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1DE1D91" w14:textId="77777777" w:rsidR="00690B28"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 xml:space="preserve">S. tuberosum </w:t>
            </w:r>
          </w:p>
          <w:p w14:paraId="7BA9E4F3" w14:textId="01210A90" w:rsidR="00B63B23"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FC149DE" w14:textId="382B7345" w:rsidR="00B63B23" w:rsidRPr="00E07903" w:rsidRDefault="00690B28" w:rsidP="00EB53A6">
            <w:pPr>
              <w:widowControl/>
              <w:ind w:left="34"/>
              <w:rPr>
                <w:rFonts w:eastAsia="Batang" w:cs="Arial"/>
                <w:iCs/>
                <w:sz w:val="16"/>
                <w:szCs w:val="16"/>
                <w:lang w:val="en-AU" w:bidi="ar-SA"/>
              </w:rPr>
            </w:pPr>
            <w:r w:rsidRPr="00E07903">
              <w:rPr>
                <w:rFonts w:eastAsiaTheme="minorHAnsi" w:cs="Arial"/>
                <w:sz w:val="16"/>
                <w:szCs w:val="16"/>
                <w:lang w:bidi="ar-SA"/>
              </w:rPr>
              <w:t xml:space="preserve">Binds to sense fragment of </w:t>
            </w:r>
            <w:r w:rsidRPr="00E07903">
              <w:rPr>
                <w:rFonts w:eastAsiaTheme="minorHAnsi" w:cs="Arial"/>
                <w:i/>
                <w:sz w:val="16"/>
                <w:szCs w:val="16"/>
                <w:lang w:bidi="ar-SA"/>
              </w:rPr>
              <w:t>Vlnv</w:t>
            </w:r>
            <w:r w:rsidRPr="00E07903">
              <w:rPr>
                <w:rFonts w:eastAsiaTheme="minorHAnsi" w:cs="Arial"/>
                <w:sz w:val="16"/>
                <w:szCs w:val="16"/>
                <w:lang w:bidi="ar-SA"/>
              </w:rPr>
              <w:t xml:space="preserve"> fragment to generate dsRNA that down regulates vacuolar invertase to impair </w:t>
            </w:r>
            <w:r w:rsidR="000632D2" w:rsidRPr="005E09A2">
              <w:rPr>
                <w:rFonts w:eastAsia="Batang" w:cs="Arial"/>
                <w:iCs/>
                <w:sz w:val="16"/>
                <w:szCs w:val="16"/>
                <w:lang w:bidi="ar-SA"/>
              </w:rPr>
              <w:t>the formation of reducing sugars</w:t>
            </w:r>
          </w:p>
        </w:tc>
      </w:tr>
      <w:tr w:rsidR="005275DC" w:rsidRPr="005275DC" w14:paraId="25574DBC"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2E3178" w14:textId="035922B0" w:rsidR="009D5F18" w:rsidRPr="00E07903" w:rsidRDefault="009D5F18" w:rsidP="005F060D">
            <w:pPr>
              <w:widowControl/>
              <w:rPr>
                <w:rFonts w:eastAsia="Batang" w:cs="Arial"/>
                <w:iCs/>
                <w:sz w:val="16"/>
                <w:szCs w:val="16"/>
                <w:lang w:val="en-AU" w:bidi="ar-SA"/>
              </w:rPr>
            </w:pPr>
            <w:r w:rsidRPr="00E0790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02CB05F" w14:textId="56949FF9" w:rsidR="009D5F18" w:rsidRPr="00E07903" w:rsidRDefault="009D5F18" w:rsidP="009D5F18">
            <w:pPr>
              <w:widowControl/>
              <w:jc w:val="center"/>
              <w:rPr>
                <w:rFonts w:eastAsia="Batang" w:cs="Arial"/>
                <w:iCs/>
                <w:sz w:val="16"/>
                <w:szCs w:val="16"/>
                <w:lang w:val="en-AU" w:bidi="ar-SA"/>
              </w:rPr>
            </w:pPr>
            <w:r w:rsidRPr="00E07903">
              <w:rPr>
                <w:rFonts w:eastAsia="Batang" w:cs="Arial"/>
                <w:iCs/>
                <w:sz w:val="16"/>
                <w:szCs w:val="16"/>
                <w:lang w:val="en-AU" w:bidi="ar-SA"/>
              </w:rPr>
              <w:t>7,960 - 7,971</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76F604" w14:textId="3890FA7F" w:rsidR="009D5F18" w:rsidRPr="00E07903" w:rsidRDefault="009D5F18" w:rsidP="005F060D">
            <w:pPr>
              <w:widowControl/>
              <w:jc w:val="center"/>
              <w:rPr>
                <w:rFonts w:eastAsia="Batang" w:cs="Arial"/>
                <w:iCs/>
                <w:sz w:val="16"/>
                <w:szCs w:val="16"/>
                <w:lang w:val="en-AU" w:bidi="ar-SA"/>
              </w:rPr>
            </w:pPr>
            <w:r w:rsidRPr="00E07903">
              <w:rPr>
                <w:rFonts w:eastAsia="Batang" w:cs="Arial"/>
                <w:iCs/>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158797F"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S. tuberosum</w:t>
            </w:r>
          </w:p>
          <w:p w14:paraId="3F28CF60" w14:textId="0D1DEDBF" w:rsidR="00E07903" w:rsidRPr="00E07903" w:rsidRDefault="00E07903" w:rsidP="005F060D">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BA85F28" w14:textId="5DFB0E1C" w:rsidR="009D5F18" w:rsidRPr="00E07903" w:rsidRDefault="009D5F18" w:rsidP="005F060D">
            <w:pPr>
              <w:widowControl/>
              <w:ind w:left="34"/>
              <w:rPr>
                <w:rFonts w:eastAsia="Batang" w:cs="Arial"/>
                <w:iCs/>
                <w:sz w:val="16"/>
                <w:szCs w:val="16"/>
                <w:lang w:val="en-AU" w:bidi="ar-SA"/>
              </w:rPr>
            </w:pPr>
            <w:r w:rsidRPr="00E07903">
              <w:rPr>
                <w:rFonts w:eastAsia="Batang" w:cs="Arial"/>
                <w:iCs/>
                <w:sz w:val="16"/>
                <w:szCs w:val="16"/>
                <w:lang w:val="en-AU" w:bidi="ar-SA"/>
              </w:rPr>
              <w:t>Sequence used for DNA cloning</w:t>
            </w:r>
          </w:p>
        </w:tc>
      </w:tr>
      <w:tr w:rsidR="005275DC" w:rsidRPr="005275DC" w14:paraId="120F03F8"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6B2255D" w14:textId="3611A531" w:rsidR="009D5F18" w:rsidRPr="00E07903" w:rsidRDefault="009D5F18" w:rsidP="005F060D">
            <w:pPr>
              <w:widowControl/>
              <w:rPr>
                <w:rFonts w:eastAsia="Batang" w:cs="Arial"/>
                <w:iCs/>
                <w:sz w:val="16"/>
                <w:szCs w:val="16"/>
                <w:lang w:val="en-AU" w:bidi="ar-SA"/>
              </w:rPr>
            </w:pPr>
            <w:r w:rsidRPr="00E07903">
              <w:rPr>
                <w:rFonts w:eastAsia="Batang" w:cs="Arial"/>
                <w:iCs/>
                <w:sz w:val="16"/>
                <w:szCs w:val="16"/>
                <w:lang w:val="en-AU" w:bidi="ar-SA"/>
              </w:rPr>
              <w:t xml:space="preserve">Promoter for the </w:t>
            </w:r>
            <w:r w:rsidRPr="00E07903">
              <w:rPr>
                <w:rFonts w:eastAsia="Batang" w:cs="Arial"/>
                <w:i/>
                <w:iCs/>
                <w:sz w:val="16"/>
                <w:szCs w:val="16"/>
                <w:lang w:val="en-AU" w:bidi="ar-SA"/>
              </w:rPr>
              <w:t>Gbss</w:t>
            </w:r>
            <w:r w:rsidRPr="00E07903">
              <w:rPr>
                <w:rFonts w:eastAsia="Batang" w:cs="Arial"/>
                <w:iCs/>
                <w:sz w:val="16"/>
                <w:szCs w:val="16"/>
                <w:lang w:val="en-AU" w:bidi="ar-SA"/>
              </w:rPr>
              <w:t xml:space="preserve"> gene (</w:t>
            </w:r>
            <w:r w:rsidRPr="00E07903">
              <w:rPr>
                <w:rFonts w:eastAsia="Batang" w:cs="Arial"/>
                <w:i/>
                <w:iCs/>
                <w:sz w:val="16"/>
                <w:szCs w:val="16"/>
                <w:lang w:val="en-AU" w:bidi="ar-SA"/>
              </w:rPr>
              <w:t>pGbss</w:t>
            </w:r>
            <w:r w:rsidRPr="00E07903">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B50378D" w14:textId="4CEDB302" w:rsidR="009D5F18" w:rsidRPr="00E07903" w:rsidRDefault="009D5F18" w:rsidP="009D5F18">
            <w:pPr>
              <w:widowControl/>
              <w:jc w:val="center"/>
              <w:rPr>
                <w:rFonts w:eastAsia="Batang" w:cs="Arial"/>
                <w:iCs/>
                <w:sz w:val="16"/>
                <w:szCs w:val="16"/>
                <w:lang w:val="en-AU" w:bidi="ar-SA"/>
              </w:rPr>
            </w:pPr>
            <w:r w:rsidRPr="00E07903">
              <w:rPr>
                <w:rFonts w:eastAsia="Batang" w:cs="Arial"/>
                <w:iCs/>
                <w:sz w:val="16"/>
                <w:szCs w:val="16"/>
                <w:lang w:val="en-AU" w:bidi="ar-SA"/>
              </w:rPr>
              <w:t>7,972 - 8,894</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F70031A" w14:textId="5A685880" w:rsidR="009D5F18" w:rsidRPr="00E07903" w:rsidRDefault="009D5F18" w:rsidP="009D5F18">
            <w:pPr>
              <w:widowControl/>
              <w:jc w:val="center"/>
              <w:rPr>
                <w:rFonts w:eastAsia="Batang" w:cs="Arial"/>
                <w:iCs/>
                <w:sz w:val="16"/>
                <w:szCs w:val="16"/>
                <w:lang w:val="en-AU" w:bidi="ar-SA"/>
              </w:rPr>
            </w:pPr>
            <w:r w:rsidRPr="00E07903">
              <w:rPr>
                <w:rFonts w:eastAsia="Batang" w:cs="Arial"/>
                <w:iCs/>
                <w:sz w:val="16"/>
                <w:szCs w:val="16"/>
                <w:lang w:val="en-AU" w:bidi="ar-SA"/>
              </w:rPr>
              <w:t>923</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733BEFB"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 xml:space="preserve">S. tuberosum </w:t>
            </w:r>
          </w:p>
          <w:p w14:paraId="77328869"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8A80D31" w14:textId="45511D30" w:rsidR="009D5F18" w:rsidRPr="00E07903" w:rsidRDefault="009D5F18" w:rsidP="009D5F18">
            <w:pPr>
              <w:widowControl/>
              <w:ind w:left="34"/>
              <w:rPr>
                <w:rFonts w:eastAsia="Batang" w:cs="Arial"/>
                <w:iCs/>
                <w:sz w:val="16"/>
                <w:szCs w:val="16"/>
                <w:lang w:bidi="ar-SA"/>
              </w:rPr>
            </w:pPr>
            <w:r w:rsidRPr="00E07903">
              <w:rPr>
                <w:rFonts w:eastAsia="Batang" w:cs="Arial"/>
                <w:iCs/>
                <w:sz w:val="16"/>
                <w:szCs w:val="16"/>
                <w:lang w:val="en-AU" w:bidi="ar-SA"/>
              </w:rPr>
              <w:t xml:space="preserve">One of the two convergent promoters driving expression of the inverted repeat fragments of </w:t>
            </w:r>
            <w:r w:rsidRPr="00E07903">
              <w:rPr>
                <w:rFonts w:eastAsia="Batang" w:cs="Arial"/>
                <w:i/>
                <w:iCs/>
                <w:sz w:val="16"/>
                <w:szCs w:val="16"/>
                <w:lang w:val="en-AU" w:bidi="ar-SA"/>
              </w:rPr>
              <w:t>Vlnv,</w:t>
            </w:r>
            <w:r w:rsidRPr="00E07903">
              <w:rPr>
                <w:rFonts w:eastAsia="Batang" w:cs="Arial"/>
                <w:iCs/>
                <w:sz w:val="16"/>
                <w:szCs w:val="16"/>
                <w:lang w:val="en-AU" w:bidi="ar-SA"/>
              </w:rPr>
              <w:t xml:space="preserve"> especially in the tuber</w:t>
            </w:r>
          </w:p>
        </w:tc>
      </w:tr>
      <w:tr w:rsidR="005275DC" w:rsidRPr="005275DC" w14:paraId="2686E678"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517FB89" w14:textId="77777777" w:rsidR="009D5F18" w:rsidRPr="00E07903" w:rsidRDefault="009D5F18" w:rsidP="005F060D">
            <w:pPr>
              <w:widowControl/>
              <w:rPr>
                <w:rFonts w:eastAsia="Batang" w:cs="Arial"/>
                <w:iCs/>
                <w:sz w:val="16"/>
                <w:szCs w:val="16"/>
                <w:lang w:val="en-AU" w:bidi="ar-SA"/>
              </w:rPr>
            </w:pPr>
            <w:r w:rsidRPr="00E0790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419AAAF" w14:textId="45FBFD8E" w:rsidR="009D5F18" w:rsidRPr="00E07903" w:rsidRDefault="009D5F18" w:rsidP="005F060D">
            <w:pPr>
              <w:widowControl/>
              <w:jc w:val="center"/>
              <w:rPr>
                <w:rFonts w:eastAsia="Batang" w:cs="Arial"/>
                <w:iCs/>
                <w:sz w:val="16"/>
                <w:szCs w:val="16"/>
                <w:lang w:val="en-AU" w:bidi="ar-SA"/>
              </w:rPr>
            </w:pPr>
            <w:r w:rsidRPr="00E07903">
              <w:rPr>
                <w:rFonts w:eastAsia="Batang" w:cs="Arial"/>
                <w:iCs/>
                <w:sz w:val="16"/>
                <w:szCs w:val="16"/>
                <w:lang w:val="en-AU" w:bidi="ar-SA"/>
              </w:rPr>
              <w:t>8,895 - 8,903</w:t>
            </w:r>
          </w:p>
        </w:tc>
        <w:tc>
          <w:tcPr>
            <w:tcW w:w="1417" w:type="dxa"/>
            <w:tcBorders>
              <w:top w:val="single" w:sz="4" w:space="0" w:color="auto"/>
              <w:left w:val="single" w:sz="4" w:space="0" w:color="auto"/>
              <w:bottom w:val="single" w:sz="4" w:space="0" w:color="auto"/>
              <w:right w:val="single" w:sz="4" w:space="0" w:color="auto"/>
            </w:tcBorders>
            <w:vAlign w:val="center"/>
          </w:tcPr>
          <w:p w14:paraId="47B5D557" w14:textId="77777777" w:rsidR="009D5F18" w:rsidRPr="00E07903" w:rsidRDefault="009D5F18" w:rsidP="005F060D">
            <w:pPr>
              <w:widowControl/>
              <w:jc w:val="center"/>
              <w:rPr>
                <w:rFonts w:eastAsia="Batang" w:cs="Arial"/>
                <w:iCs/>
                <w:sz w:val="16"/>
                <w:szCs w:val="16"/>
                <w:lang w:val="en-AU" w:bidi="ar-SA"/>
              </w:rPr>
            </w:pPr>
            <w:r w:rsidRPr="00E07903">
              <w:rPr>
                <w:rFonts w:eastAsia="Batang" w:cs="Arial"/>
                <w:iCs/>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25C63550"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FF7F536" w14:textId="77777777" w:rsidR="009D5F18" w:rsidRPr="00E07903" w:rsidRDefault="009D5F18" w:rsidP="005F060D">
            <w:pPr>
              <w:widowControl/>
              <w:ind w:left="34"/>
              <w:rPr>
                <w:rFonts w:eastAsia="Batang" w:cs="Arial"/>
                <w:iCs/>
                <w:sz w:val="16"/>
                <w:szCs w:val="16"/>
                <w:lang w:bidi="ar-SA"/>
              </w:rPr>
            </w:pPr>
            <w:r w:rsidRPr="00E07903">
              <w:rPr>
                <w:rFonts w:eastAsia="Batang" w:cs="Arial"/>
                <w:iCs/>
                <w:sz w:val="16"/>
                <w:szCs w:val="16"/>
                <w:lang w:val="en-AU" w:bidi="ar-SA"/>
              </w:rPr>
              <w:t>Sequence used for DNA cloning</w:t>
            </w:r>
          </w:p>
        </w:tc>
      </w:tr>
      <w:tr w:rsidR="005275DC" w:rsidRPr="005275DC" w14:paraId="59D0ACF5" w14:textId="77777777" w:rsidTr="00E91E8E">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04458DF" w14:textId="76307E8C" w:rsidR="009D5F18" w:rsidRPr="00E91E8E" w:rsidRDefault="009D5F18" w:rsidP="005F060D">
            <w:pPr>
              <w:widowControl/>
              <w:rPr>
                <w:rFonts w:eastAsia="Batang" w:cs="Arial"/>
                <w:iCs/>
                <w:sz w:val="16"/>
                <w:szCs w:val="16"/>
                <w:lang w:val="en-AU" w:bidi="ar-SA"/>
              </w:rPr>
            </w:pPr>
            <w:r w:rsidRPr="00E91E8E">
              <w:rPr>
                <w:rFonts w:eastAsia="Batang" w:cs="Arial"/>
                <w:iCs/>
                <w:sz w:val="16"/>
                <w:szCs w:val="16"/>
                <w:lang w:val="en-AU" w:bidi="ar-SA"/>
              </w:rPr>
              <w:t xml:space="preserve">Right border </w:t>
            </w:r>
            <w:r w:rsidR="00E07903" w:rsidRPr="00E91E8E">
              <w:rPr>
                <w:rFonts w:eastAsia="Batang" w:cs="Arial"/>
                <w:iCs/>
                <w:sz w:val="16"/>
                <w:szCs w:val="16"/>
                <w:lang w:val="en-AU" w:bidi="ar-SA"/>
              </w:rPr>
              <w:t xml:space="preserve">(RB) </w:t>
            </w:r>
            <w:r w:rsidRPr="00E91E8E">
              <w:rPr>
                <w:rFonts w:eastAsia="Batang" w:cs="Arial"/>
                <w:iCs/>
                <w:sz w:val="16"/>
                <w:szCs w:val="16"/>
                <w:lang w:val="en-AU" w:bidi="ar-SA"/>
              </w:rPr>
              <w:t>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9121D3A" w14:textId="2A9437B4"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8,904 - 9,064</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6F83F71" w14:textId="77777777"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CA6B82E" w14:textId="77777777" w:rsidR="009D5F18" w:rsidRPr="00E91E8E" w:rsidRDefault="009D5F18" w:rsidP="005F060D">
            <w:pPr>
              <w:widowControl/>
              <w:jc w:val="center"/>
              <w:rPr>
                <w:rFonts w:eastAsia="Batang" w:cs="Arial"/>
                <w:iCs/>
                <w:sz w:val="16"/>
                <w:szCs w:val="16"/>
                <w:lang w:val="en-AU" w:bidi="ar-SA"/>
              </w:rPr>
            </w:pPr>
            <w:r w:rsidRPr="00E91E8E">
              <w:rPr>
                <w:rFonts w:eastAsia="Batang" w:cs="Arial"/>
                <w:i/>
                <w:iCs/>
                <w:sz w:val="16"/>
                <w:szCs w:val="16"/>
                <w:lang w:val="en-AU" w:bidi="ar-SA"/>
              </w:rPr>
              <w:t xml:space="preserve">S. tuberosum </w:t>
            </w:r>
            <w:r w:rsidRPr="00E91E8E">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2F4864A" w14:textId="4E8C7655" w:rsidR="009D5F18" w:rsidRPr="00E91E8E" w:rsidRDefault="009D5F18" w:rsidP="005F060D">
            <w:pPr>
              <w:widowControl/>
              <w:rPr>
                <w:rFonts w:eastAsia="Batang" w:cs="Arial"/>
                <w:iCs/>
                <w:sz w:val="16"/>
                <w:szCs w:val="16"/>
                <w:lang w:val="en-AU" w:bidi="ar-SA"/>
              </w:rPr>
            </w:pPr>
            <w:r w:rsidRPr="00E91E8E">
              <w:rPr>
                <w:rFonts w:eastAsia="Batang" w:cs="Arial"/>
                <w:iCs/>
                <w:sz w:val="16"/>
                <w:szCs w:val="16"/>
                <w:lang w:val="en-AU" w:bidi="ar-SA"/>
              </w:rPr>
              <w:t>Supports cleavage at RB site and provides buffer for truncations</w:t>
            </w:r>
          </w:p>
        </w:tc>
      </w:tr>
      <w:tr w:rsidR="005275DC" w:rsidRPr="005275DC" w14:paraId="2DAC75A9"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588184F" w14:textId="7C8B7CCB" w:rsidR="009D5F18" w:rsidRPr="00E91E8E" w:rsidRDefault="00E07903" w:rsidP="005F060D">
            <w:pPr>
              <w:widowControl/>
              <w:rPr>
                <w:rFonts w:eastAsia="Batang" w:cs="Arial"/>
                <w:iCs/>
                <w:sz w:val="16"/>
                <w:szCs w:val="16"/>
                <w:lang w:val="en-AU" w:bidi="ar-SA"/>
              </w:rPr>
            </w:pPr>
            <w:r w:rsidRPr="00E91E8E">
              <w:rPr>
                <w:rFonts w:eastAsia="Batang" w:cs="Arial"/>
                <w:iCs/>
                <w:sz w:val="16"/>
                <w:szCs w:val="16"/>
                <w:lang w:val="en-AU" w:bidi="ar-SA"/>
              </w:rPr>
              <w:t>R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119585B" w14:textId="69DBB0EE"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9,065 - 9,089</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45F63BE" w14:textId="77777777"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A822AD7" w14:textId="77777777" w:rsidR="009D5F18" w:rsidRPr="00E91E8E" w:rsidRDefault="009D5F18" w:rsidP="005F060D">
            <w:pPr>
              <w:widowControl/>
              <w:jc w:val="center"/>
              <w:rPr>
                <w:rFonts w:eastAsia="Batang" w:cs="Arial"/>
                <w:i/>
                <w:iCs/>
                <w:sz w:val="16"/>
                <w:szCs w:val="16"/>
                <w:lang w:val="en-AU" w:bidi="ar-SA"/>
              </w:rPr>
            </w:pPr>
            <w:r w:rsidRPr="00E91E8E">
              <w:rPr>
                <w:rFonts w:eastAsia="Batang" w:cs="Arial"/>
                <w:iCs/>
                <w:sz w:val="16"/>
                <w:szCs w:val="16"/>
                <w:lang w:val="en-AU" w:bidi="ar-SA"/>
              </w:rPr>
              <w:t>Synthetic</w:t>
            </w:r>
            <w:r w:rsidRPr="00E91E8E">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EB26A7F" w14:textId="125CB62D" w:rsidR="009D5F18" w:rsidRPr="005275DC" w:rsidRDefault="009D5F18" w:rsidP="00E91E8E">
            <w:pPr>
              <w:widowControl/>
              <w:ind w:left="34"/>
              <w:rPr>
                <w:rFonts w:eastAsia="Batang" w:cs="Arial"/>
                <w:iCs/>
                <w:color w:val="FF0000"/>
                <w:sz w:val="16"/>
                <w:szCs w:val="16"/>
                <w:lang w:val="en-AU" w:bidi="ar-SA"/>
              </w:rPr>
            </w:pPr>
            <w:r w:rsidRPr="00E91E8E">
              <w:rPr>
                <w:rFonts w:eastAsia="Batang" w:cs="Arial"/>
                <w:iCs/>
                <w:sz w:val="16"/>
                <w:szCs w:val="16"/>
                <w:lang w:val="en-AU" w:bidi="ar-SA"/>
              </w:rPr>
              <w:t>Primary cleavage site used to release ssDNA insert from pSI</w:t>
            </w:r>
            <w:r w:rsidR="000632D2">
              <w:rPr>
                <w:rFonts w:eastAsia="Batang" w:cs="Arial"/>
                <w:iCs/>
                <w:sz w:val="16"/>
                <w:szCs w:val="16"/>
                <w:lang w:val="en-AU" w:bidi="ar-SA"/>
              </w:rPr>
              <w:t>M1678</w:t>
            </w:r>
            <w:r w:rsidRPr="00E91E8E">
              <w:rPr>
                <w:rFonts w:eastAsia="Batang" w:cs="Arial"/>
                <w:iCs/>
                <w:sz w:val="16"/>
                <w:szCs w:val="16"/>
                <w:lang w:val="en-AU" w:bidi="ar-SA"/>
              </w:rPr>
              <w:t xml:space="preserve"> </w:t>
            </w:r>
            <w:r w:rsidR="00E91E8E">
              <w:rPr>
                <w:rFonts w:eastAsia="Batang" w:cs="Arial"/>
                <w:iCs/>
                <w:sz w:val="16"/>
                <w:szCs w:val="16"/>
                <w:lang w:val="en-AU" w:bidi="ar-SA"/>
              </w:rPr>
              <w:t xml:space="preserve">(van Haaren et al., 1989) </w:t>
            </w:r>
          </w:p>
        </w:tc>
      </w:tr>
    </w:tbl>
    <w:p w14:paraId="1EF9C9B6" w14:textId="77777777" w:rsidR="00690B28" w:rsidRPr="0027598B" w:rsidRDefault="00690B28" w:rsidP="00690B28">
      <w:pPr>
        <w:spacing w:before="40"/>
        <w:rPr>
          <w:iCs/>
          <w:sz w:val="18"/>
          <w:szCs w:val="18"/>
          <w:lang w:val="en-AU"/>
        </w:rPr>
      </w:pPr>
      <w:r w:rsidRPr="0027598B">
        <w:rPr>
          <w:iCs/>
          <w:sz w:val="18"/>
          <w:szCs w:val="18"/>
          <w:vertAlign w:val="superscript"/>
          <w:lang w:val="en-AU"/>
        </w:rPr>
        <w:t>1</w:t>
      </w:r>
      <w:r w:rsidRPr="0027598B">
        <w:rPr>
          <w:iCs/>
          <w:sz w:val="18"/>
          <w:szCs w:val="18"/>
          <w:lang w:val="en-AU"/>
        </w:rPr>
        <w:t xml:space="preserve">The LB and RB sequences (25 bp each) were synthetically designed to be similar to and function like T-DNA borders from </w:t>
      </w:r>
      <w:r w:rsidRPr="00223C8C">
        <w:rPr>
          <w:i/>
          <w:iCs/>
          <w:sz w:val="18"/>
          <w:szCs w:val="18"/>
          <w:lang w:val="en-AU"/>
        </w:rPr>
        <w:t>Agrobacterium tumefaciens</w:t>
      </w:r>
      <w:r w:rsidRPr="0027598B">
        <w:rPr>
          <w:iCs/>
          <w:sz w:val="18"/>
          <w:szCs w:val="18"/>
          <w:lang w:val="en-AU"/>
        </w:rPr>
        <w:t>.</w:t>
      </w:r>
    </w:p>
    <w:p w14:paraId="6FBBFDC4" w14:textId="77777777" w:rsidR="00690B28" w:rsidRPr="0027598B" w:rsidRDefault="00690B28" w:rsidP="00690B28">
      <w:pPr>
        <w:rPr>
          <w:iCs/>
          <w:sz w:val="18"/>
          <w:szCs w:val="18"/>
          <w:lang w:val="en-AU"/>
        </w:rPr>
      </w:pPr>
      <w:r w:rsidRPr="0027598B">
        <w:rPr>
          <w:iCs/>
          <w:sz w:val="18"/>
          <w:szCs w:val="18"/>
          <w:vertAlign w:val="superscript"/>
          <w:lang w:val="en-AU"/>
        </w:rPr>
        <w:t>2</w:t>
      </w:r>
      <w:r w:rsidRPr="0027598B">
        <w:rPr>
          <w:iCs/>
          <w:sz w:val="18"/>
          <w:szCs w:val="18"/>
          <w:lang w:val="en-AU"/>
        </w:rPr>
        <w:t>ssDNA: single stranded DNA molecule</w:t>
      </w:r>
    </w:p>
    <w:p w14:paraId="56DAE8CF" w14:textId="4AE5224E" w:rsidR="00B63B23" w:rsidRPr="0027598B" w:rsidRDefault="00690B28" w:rsidP="008B56A5">
      <w:pPr>
        <w:sectPr w:rsidR="00B63B23" w:rsidRPr="0027598B" w:rsidSect="00A72457">
          <w:pgSz w:w="16838" w:h="11906" w:orient="landscape"/>
          <w:pgMar w:top="1418" w:right="1418" w:bottom="1418" w:left="1418" w:header="709" w:footer="709" w:gutter="0"/>
          <w:cols w:space="708"/>
          <w:docGrid w:linePitch="360"/>
        </w:sectPr>
      </w:pPr>
      <w:r w:rsidRPr="0027598B">
        <w:rPr>
          <w:iCs/>
          <w:sz w:val="18"/>
          <w:szCs w:val="18"/>
          <w:vertAlign w:val="superscript"/>
          <w:lang w:val="en-AU"/>
        </w:rPr>
        <w:t>3</w:t>
      </w:r>
      <w:r w:rsidRPr="0027598B">
        <w:rPr>
          <w:iCs/>
          <w:sz w:val="18"/>
          <w:szCs w:val="18"/>
          <w:lang w:val="en-AU"/>
        </w:rPr>
        <w:t>dsRNA: double stranded RNA molecule</w:t>
      </w:r>
    </w:p>
    <w:p w14:paraId="4FBF82DA" w14:textId="198A2E68" w:rsidR="00D154AB" w:rsidRPr="002B158E" w:rsidRDefault="00D154AB" w:rsidP="00523875">
      <w:pPr>
        <w:pStyle w:val="Heading2"/>
      </w:pPr>
      <w:bookmarkStart w:id="73" w:name="_Toc38956944"/>
      <w:r w:rsidRPr="002B158E">
        <w:lastRenderedPageBreak/>
        <w:t>3.3</w:t>
      </w:r>
      <w:r w:rsidRPr="002B158E">
        <w:tab/>
      </w:r>
      <w:r w:rsidR="00FE24B5" w:rsidRPr="002B158E">
        <w:t>Development</w:t>
      </w:r>
      <w:r w:rsidR="00937F48" w:rsidRPr="002B158E">
        <w:t xml:space="preserve"> of the </w:t>
      </w:r>
      <w:bookmarkEnd w:id="72"/>
      <w:r w:rsidR="00937F48" w:rsidRPr="002B158E">
        <w:t>potato lines</w:t>
      </w:r>
      <w:r w:rsidR="00FE24B5" w:rsidRPr="002B158E">
        <w:t xml:space="preserve"> from original transformants</w:t>
      </w:r>
      <w:bookmarkEnd w:id="73"/>
    </w:p>
    <w:p w14:paraId="0829E515" w14:textId="275A90EB" w:rsidR="00FE24B5" w:rsidRPr="00A318EB" w:rsidRDefault="006C247B" w:rsidP="00D154AB">
      <w:r w:rsidRPr="00A318EB">
        <w:t>After</w:t>
      </w:r>
      <w:r w:rsidR="00770D2C" w:rsidRPr="00A318EB">
        <w:t xml:space="preserve"> the</w:t>
      </w:r>
      <w:r w:rsidRPr="00A318EB">
        <w:t xml:space="preserve"> </w:t>
      </w:r>
      <w:r w:rsidR="00770D2C" w:rsidRPr="00A318EB">
        <w:t xml:space="preserve">transformation and </w:t>
      </w:r>
      <w:r w:rsidR="001A5ABB" w:rsidRPr="00A318EB">
        <w:t>selection process</w:t>
      </w:r>
      <w:r w:rsidR="003A4345" w:rsidRPr="00A318EB">
        <w:t xml:space="preserve">, </w:t>
      </w:r>
      <w:r w:rsidRPr="00A318EB">
        <w:t xml:space="preserve">plantlets </w:t>
      </w:r>
      <w:r w:rsidR="001A36A8" w:rsidRPr="00A318EB">
        <w:t>we</w:t>
      </w:r>
      <w:r w:rsidRPr="00A318EB">
        <w:t xml:space="preserve">re maintained in tissue culture </w:t>
      </w:r>
      <w:r w:rsidR="003A4345" w:rsidRPr="00A318EB">
        <w:t xml:space="preserve">or cultured in media to allow root formation. </w:t>
      </w:r>
      <w:r w:rsidR="00440105" w:rsidRPr="00A318EB">
        <w:t xml:space="preserve">Plantlets with roots </w:t>
      </w:r>
      <w:r w:rsidR="001A36A8" w:rsidRPr="00A318EB">
        <w:t>were</w:t>
      </w:r>
      <w:r w:rsidR="00440105" w:rsidRPr="00A318EB">
        <w:t xml:space="preserve"> transferred to soil </w:t>
      </w:r>
      <w:r w:rsidR="00141221" w:rsidRPr="00A318EB">
        <w:t xml:space="preserve">or a hydroponic system </w:t>
      </w:r>
      <w:r w:rsidR="00440105" w:rsidRPr="00A318EB">
        <w:t>in greenhouses to produce tubers</w:t>
      </w:r>
      <w:r w:rsidRPr="00A318EB">
        <w:t>.</w:t>
      </w:r>
      <w:r w:rsidR="00440105" w:rsidRPr="00A318EB">
        <w:t xml:space="preserve"> Tubers from greenhouse-grown potatoes </w:t>
      </w:r>
      <w:r w:rsidR="001A36A8" w:rsidRPr="00A318EB">
        <w:t>were</w:t>
      </w:r>
      <w:r w:rsidR="00440105" w:rsidRPr="00A318EB">
        <w:t xml:space="preserve"> then </w:t>
      </w:r>
      <w:r w:rsidR="00024EA7" w:rsidRPr="00A318EB">
        <w:t xml:space="preserve">replanted in the greenhouse or </w:t>
      </w:r>
      <w:r w:rsidR="00440105" w:rsidRPr="00A318EB">
        <w:t xml:space="preserve">planted in fields, to generate multiple </w:t>
      </w:r>
      <w:r w:rsidR="0005357E" w:rsidRPr="00A318EB">
        <w:t>propagules</w:t>
      </w:r>
      <w:r w:rsidR="00493C23" w:rsidRPr="00A318EB">
        <w:t>.</w:t>
      </w:r>
      <w:r w:rsidR="00440105" w:rsidRPr="00A318EB">
        <w:t xml:space="preserve"> The use of the tuber or part thereof as </w:t>
      </w:r>
      <w:r w:rsidR="0005357E" w:rsidRPr="00A318EB">
        <w:t>a propagule</w:t>
      </w:r>
      <w:r w:rsidR="00440105" w:rsidRPr="00A318EB">
        <w:t xml:space="preserve"> is a characteristic of p</w:t>
      </w:r>
      <w:r w:rsidR="00B11569" w:rsidRPr="00A318EB">
        <w:t>otato</w:t>
      </w:r>
      <w:r w:rsidR="00440105" w:rsidRPr="00A318EB">
        <w:t>,</w:t>
      </w:r>
      <w:r w:rsidR="00B11569" w:rsidRPr="00A318EB">
        <w:t xml:space="preserve"> </w:t>
      </w:r>
      <w:r w:rsidR="00440105" w:rsidRPr="00A318EB">
        <w:t>allowing</w:t>
      </w:r>
      <w:r w:rsidR="00FE24B5" w:rsidRPr="00A318EB">
        <w:t xml:space="preserve"> cultivat</w:t>
      </w:r>
      <w:r w:rsidR="00440105" w:rsidRPr="00A318EB">
        <w:t>ion</w:t>
      </w:r>
      <w:r w:rsidR="00FE24B5" w:rsidRPr="00A318EB">
        <w:t xml:space="preserve"> by vegetative propagation rather than by sexual reproduction. </w:t>
      </w:r>
      <w:r w:rsidR="00440105" w:rsidRPr="00A318EB">
        <w:t>The progeny arising from this form of asexual reproduction will be genetically the same as the parent plant.</w:t>
      </w:r>
      <w:r w:rsidR="00FE24B5" w:rsidRPr="00A318EB">
        <w:t xml:space="preserve"> </w:t>
      </w:r>
    </w:p>
    <w:p w14:paraId="49DB21BF" w14:textId="77777777" w:rsidR="00FE24B5" w:rsidRPr="005275DC" w:rsidRDefault="00FE24B5" w:rsidP="00D154AB">
      <w:pPr>
        <w:rPr>
          <w:color w:val="FF0000"/>
        </w:rPr>
      </w:pPr>
    </w:p>
    <w:p w14:paraId="6D7D3095" w14:textId="46CD29FA" w:rsidR="00141221" w:rsidRDefault="00141221" w:rsidP="00D154AB">
      <w:pPr>
        <w:rPr>
          <w:color w:val="FF0000"/>
        </w:rPr>
      </w:pPr>
      <w:r w:rsidRPr="008212D5">
        <w:t xml:space="preserve">When characterising the </w:t>
      </w:r>
      <w:r w:rsidR="008212D5" w:rsidRPr="008212D5">
        <w:t>Z6</w:t>
      </w:r>
      <w:r w:rsidRPr="008212D5">
        <w:t xml:space="preserve"> </w:t>
      </w:r>
      <w:r w:rsidR="008212D5" w:rsidRPr="008212D5">
        <w:t>line</w:t>
      </w:r>
      <w:r w:rsidRPr="008212D5">
        <w:t xml:space="preserve">, different generations of plants were analysed. Plants and tubers arising from the initial planting of plantlets into soil are </w:t>
      </w:r>
      <w:r w:rsidR="001F6778" w:rsidRPr="008212D5">
        <w:t>referred to as G0 and t</w:t>
      </w:r>
      <w:r w:rsidRPr="008212D5">
        <w:t>he plants and tubers arising from the planting of G0 tubers are referred to as G1 and so forth</w:t>
      </w:r>
      <w:r w:rsidR="001F6778" w:rsidRPr="008212D5">
        <w:t xml:space="preserve"> (Figure </w:t>
      </w:r>
      <w:r w:rsidR="00ED4608">
        <w:t>5</w:t>
      </w:r>
      <w:r w:rsidR="001F6778" w:rsidRPr="008212D5">
        <w:t>)</w:t>
      </w:r>
      <w:r w:rsidRPr="008212D5">
        <w:t xml:space="preserve">. </w:t>
      </w:r>
      <w:r w:rsidR="007A54D0" w:rsidRPr="008212D5">
        <w:t>The type of characterisation</w:t>
      </w:r>
      <w:r w:rsidR="00003599" w:rsidRPr="008212D5">
        <w:t>s performed</w:t>
      </w:r>
      <w:r w:rsidR="007A54D0" w:rsidRPr="008212D5">
        <w:t xml:space="preserve"> and</w:t>
      </w:r>
      <w:r w:rsidR="001A36A8" w:rsidRPr="008212D5">
        <w:t xml:space="preserve"> at what</w:t>
      </w:r>
      <w:r w:rsidR="007A54D0" w:rsidRPr="008212D5">
        <w:t xml:space="preserve"> generation</w:t>
      </w:r>
      <w:r w:rsidR="001A36A8" w:rsidRPr="008212D5">
        <w:t xml:space="preserve"> they were</w:t>
      </w:r>
      <w:r w:rsidR="00F77207" w:rsidRPr="008212D5">
        <w:t xml:space="preserve"> analysed are summarised in T</w:t>
      </w:r>
      <w:r w:rsidR="00ED4608">
        <w:t>able</w:t>
      </w:r>
      <w:r w:rsidR="007A54D0" w:rsidRPr="008212D5">
        <w:t xml:space="preserve"> </w:t>
      </w:r>
      <w:r w:rsidR="00ED4608">
        <w:t>4</w:t>
      </w:r>
      <w:r w:rsidR="007A54D0" w:rsidRPr="008212D5">
        <w:t xml:space="preserve"> </w:t>
      </w:r>
      <w:r w:rsidR="007A54D0" w:rsidRPr="00D15485">
        <w:t xml:space="preserve">for </w:t>
      </w:r>
      <w:r w:rsidR="008212D5" w:rsidRPr="00D15485">
        <w:t>the Z6 line</w:t>
      </w:r>
      <w:r w:rsidR="007A54D0" w:rsidRPr="00D15485">
        <w:t>.</w:t>
      </w:r>
      <w:r w:rsidR="000F52C3" w:rsidRPr="00D15485">
        <w:t xml:space="preserve"> </w:t>
      </w:r>
    </w:p>
    <w:p w14:paraId="56A58F2B" w14:textId="77777777" w:rsidR="00D15485" w:rsidRPr="005275DC" w:rsidRDefault="00D15485" w:rsidP="00D154AB">
      <w:pPr>
        <w:rPr>
          <w:color w:val="FF0000"/>
        </w:rPr>
      </w:pPr>
    </w:p>
    <w:p w14:paraId="3BFAB31D" w14:textId="73E72C93" w:rsidR="001F6778" w:rsidRPr="00D15485" w:rsidRDefault="00D47965" w:rsidP="00D47965">
      <w:pPr>
        <w:rPr>
          <w:i/>
          <w:color w:val="FF0000"/>
        </w:rPr>
      </w:pPr>
      <w:r>
        <w:rPr>
          <w:noProof/>
          <w:lang w:eastAsia="en-GB" w:bidi="ar-SA"/>
        </w:rPr>
        <w:drawing>
          <wp:inline distT="0" distB="0" distL="0" distR="0" wp14:anchorId="12F095EC" wp14:editId="7811ED2D">
            <wp:extent cx="5759450" cy="15214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1521460"/>
                    </a:xfrm>
                    <a:prstGeom prst="rect">
                      <a:avLst/>
                    </a:prstGeom>
                  </pic:spPr>
                </pic:pic>
              </a:graphicData>
            </a:graphic>
          </wp:inline>
        </w:drawing>
      </w:r>
      <w:r w:rsidR="001F6778" w:rsidRPr="00D15485">
        <w:rPr>
          <w:i/>
        </w:rPr>
        <w:t xml:space="preserve">Figure </w:t>
      </w:r>
      <w:r w:rsidR="00ED4608">
        <w:rPr>
          <w:i/>
        </w:rPr>
        <w:t>5</w:t>
      </w:r>
      <w:r w:rsidR="001F6778" w:rsidRPr="00D15485">
        <w:rPr>
          <w:i/>
        </w:rPr>
        <w:t>: Generations of potato derived from vegetative propagation</w:t>
      </w:r>
    </w:p>
    <w:p w14:paraId="384A4EAB" w14:textId="77777777" w:rsidR="00206985" w:rsidRPr="00C51087" w:rsidRDefault="00206985" w:rsidP="00D154AB"/>
    <w:p w14:paraId="0BF43BD2" w14:textId="704F1437" w:rsidR="00F1043A" w:rsidRPr="00C51087" w:rsidRDefault="00937F48" w:rsidP="00662885">
      <w:pPr>
        <w:pStyle w:val="FSTableTitle"/>
      </w:pPr>
      <w:bookmarkStart w:id="74" w:name="_Toc455502416"/>
      <w:r w:rsidRPr="00C51087">
        <w:t xml:space="preserve">Table </w:t>
      </w:r>
      <w:r w:rsidR="00ED4608">
        <w:t>4</w:t>
      </w:r>
      <w:r w:rsidRPr="00C51087">
        <w:t xml:space="preserve">: </w:t>
      </w:r>
      <w:bookmarkEnd w:id="74"/>
      <w:r w:rsidR="00F1043A" w:rsidRPr="00C51087">
        <w:t>Molecular c</w:t>
      </w:r>
      <w:r w:rsidR="00F931E3" w:rsidRPr="00C51087">
        <w:t xml:space="preserve">haracterisation studies performed in </w:t>
      </w:r>
      <w:r w:rsidR="00C51087" w:rsidRPr="00C51087">
        <w:t>Z6</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able lists the plant generation and controls used in the Molecular Characterisation of the W8 line"/>
      </w:tblPr>
      <w:tblGrid>
        <w:gridCol w:w="2890"/>
        <w:gridCol w:w="1709"/>
        <w:gridCol w:w="1487"/>
        <w:gridCol w:w="2986"/>
      </w:tblGrid>
      <w:tr w:rsidR="005275DC" w:rsidRPr="005275DC" w14:paraId="7C565552" w14:textId="77777777" w:rsidTr="009F3AD9">
        <w:trPr>
          <w:tblHeader/>
          <w:jc w:val="center"/>
        </w:trPr>
        <w:tc>
          <w:tcPr>
            <w:tcW w:w="2890" w:type="dxa"/>
            <w:shd w:val="clear" w:color="auto" w:fill="9BBB59" w:themeFill="accent3"/>
            <w:vAlign w:val="center"/>
          </w:tcPr>
          <w:p w14:paraId="2150C023" w14:textId="77777777" w:rsidR="00F1043A" w:rsidRPr="00300E63" w:rsidRDefault="00F1043A" w:rsidP="00C6063A">
            <w:pPr>
              <w:pStyle w:val="FSTableHeading"/>
              <w:rPr>
                <w:lang w:val="en-AU"/>
              </w:rPr>
            </w:pPr>
            <w:r w:rsidRPr="00300E63">
              <w:rPr>
                <w:lang w:val="en-AU"/>
              </w:rPr>
              <w:t>Analysis</w:t>
            </w:r>
          </w:p>
        </w:tc>
        <w:tc>
          <w:tcPr>
            <w:tcW w:w="1709" w:type="dxa"/>
            <w:shd w:val="clear" w:color="auto" w:fill="9BBB59" w:themeFill="accent3"/>
            <w:vAlign w:val="center"/>
          </w:tcPr>
          <w:p w14:paraId="31E7CC57" w14:textId="77777777" w:rsidR="00F1043A" w:rsidRPr="00300E63" w:rsidRDefault="00F1043A" w:rsidP="00C6063A">
            <w:pPr>
              <w:pStyle w:val="FSTableHeading"/>
              <w:rPr>
                <w:lang w:val="en-AU"/>
              </w:rPr>
            </w:pPr>
            <w:r w:rsidRPr="00300E63">
              <w:rPr>
                <w:lang w:val="en-AU"/>
              </w:rPr>
              <w:t>generation analysed</w:t>
            </w:r>
          </w:p>
        </w:tc>
        <w:tc>
          <w:tcPr>
            <w:tcW w:w="1487" w:type="dxa"/>
            <w:shd w:val="clear" w:color="auto" w:fill="9BBB59" w:themeFill="accent3"/>
            <w:vAlign w:val="center"/>
          </w:tcPr>
          <w:p w14:paraId="24970657" w14:textId="77777777" w:rsidR="00F1043A" w:rsidRPr="00300E63" w:rsidRDefault="00F1043A" w:rsidP="00C6063A">
            <w:pPr>
              <w:pStyle w:val="FSTableHeading"/>
              <w:rPr>
                <w:lang w:val="en-AU"/>
              </w:rPr>
            </w:pPr>
            <w:r w:rsidRPr="00300E63">
              <w:rPr>
                <w:lang w:val="en-AU"/>
              </w:rPr>
              <w:t>Control(s) used</w:t>
            </w:r>
          </w:p>
        </w:tc>
        <w:tc>
          <w:tcPr>
            <w:tcW w:w="2986" w:type="dxa"/>
            <w:shd w:val="clear" w:color="auto" w:fill="9BBB59" w:themeFill="accent3"/>
            <w:vAlign w:val="center"/>
          </w:tcPr>
          <w:p w14:paraId="50DAFE30" w14:textId="77777777" w:rsidR="00F1043A" w:rsidRPr="00300E63" w:rsidRDefault="00F1043A" w:rsidP="00C6063A">
            <w:pPr>
              <w:pStyle w:val="FSTableHeading"/>
              <w:rPr>
                <w:lang w:val="en-AU"/>
              </w:rPr>
            </w:pPr>
            <w:r w:rsidRPr="00300E63">
              <w:rPr>
                <w:lang w:val="en-AU"/>
              </w:rPr>
              <w:t>Reference comparators</w:t>
            </w:r>
          </w:p>
        </w:tc>
      </w:tr>
      <w:tr w:rsidR="005275DC" w:rsidRPr="005275DC" w14:paraId="67CF346C" w14:textId="77777777" w:rsidTr="009F3AD9">
        <w:trPr>
          <w:jc w:val="center"/>
        </w:trPr>
        <w:tc>
          <w:tcPr>
            <w:tcW w:w="2890" w:type="dxa"/>
            <w:vAlign w:val="center"/>
          </w:tcPr>
          <w:p w14:paraId="17141B7C" w14:textId="77777777" w:rsidR="00F1043A" w:rsidRPr="00E954F8" w:rsidRDefault="00F1043A" w:rsidP="00C6063A">
            <w:pPr>
              <w:pStyle w:val="FSTableText"/>
              <w:rPr>
                <w:color w:val="FF0000"/>
                <w:lang w:val="en-AU"/>
              </w:rPr>
            </w:pPr>
            <w:r w:rsidRPr="00E954F8">
              <w:rPr>
                <w:lang w:val="en-AU"/>
              </w:rPr>
              <w:t>Identifying number of integration sites (Section 3.4.1)</w:t>
            </w:r>
          </w:p>
        </w:tc>
        <w:tc>
          <w:tcPr>
            <w:tcW w:w="1709" w:type="dxa"/>
            <w:vAlign w:val="center"/>
          </w:tcPr>
          <w:p w14:paraId="796F1EB6" w14:textId="77777777" w:rsidR="00F1043A" w:rsidRPr="00E954F8" w:rsidRDefault="00F1043A" w:rsidP="00C6063A">
            <w:pPr>
              <w:pStyle w:val="FSTableText"/>
              <w:rPr>
                <w:color w:val="FF0000"/>
              </w:rPr>
            </w:pPr>
            <w:r w:rsidRPr="00E954F8">
              <w:t>G0 / leaf</w:t>
            </w:r>
          </w:p>
        </w:tc>
        <w:tc>
          <w:tcPr>
            <w:tcW w:w="1487" w:type="dxa"/>
            <w:vAlign w:val="center"/>
          </w:tcPr>
          <w:p w14:paraId="36FA34F0" w14:textId="7ECB486A" w:rsidR="00F1043A" w:rsidRPr="00E954F8" w:rsidRDefault="00300E63" w:rsidP="00300E63">
            <w:pPr>
              <w:pStyle w:val="FSTableText"/>
              <w:jc w:val="center"/>
              <w:rPr>
                <w:color w:val="FF0000"/>
                <w:lang w:val="en-AU"/>
              </w:rPr>
            </w:pPr>
            <w:r w:rsidRPr="00E954F8">
              <w:rPr>
                <w:lang w:val="en-AU"/>
              </w:rPr>
              <w:t>Snowden, V11</w:t>
            </w:r>
          </w:p>
        </w:tc>
        <w:tc>
          <w:tcPr>
            <w:tcW w:w="2986" w:type="dxa"/>
            <w:shd w:val="clear" w:color="auto" w:fill="auto"/>
            <w:vAlign w:val="center"/>
          </w:tcPr>
          <w:p w14:paraId="37CDA8BD" w14:textId="02745BEC" w:rsidR="00F1043A" w:rsidRPr="00E954F8" w:rsidRDefault="00300E63" w:rsidP="00C6063A">
            <w:pPr>
              <w:pStyle w:val="FSTableText"/>
              <w:rPr>
                <w:color w:val="FF0000"/>
                <w:lang w:val="en-AU"/>
              </w:rPr>
            </w:pPr>
            <w:r w:rsidRPr="00E954F8">
              <w:rPr>
                <w:lang w:val="en-AU"/>
              </w:rPr>
              <w:t>Snowden</w:t>
            </w:r>
            <w:r w:rsidR="00F1043A" w:rsidRPr="00E954F8">
              <w:rPr>
                <w:lang w:val="en-AU"/>
              </w:rPr>
              <w:t xml:space="preserve"> spiked with plasmid DNA (pSIM1278 or pSIM1678)</w:t>
            </w:r>
          </w:p>
        </w:tc>
      </w:tr>
      <w:tr w:rsidR="005275DC" w:rsidRPr="005275DC" w14:paraId="09574C9A" w14:textId="77777777" w:rsidTr="009F3AD9">
        <w:trPr>
          <w:trHeight w:val="482"/>
          <w:jc w:val="center"/>
        </w:trPr>
        <w:tc>
          <w:tcPr>
            <w:tcW w:w="2890" w:type="dxa"/>
            <w:shd w:val="clear" w:color="auto" w:fill="EAF1DD" w:themeFill="accent3" w:themeFillTint="33"/>
            <w:vAlign w:val="center"/>
          </w:tcPr>
          <w:p w14:paraId="131B044E" w14:textId="77777777" w:rsidR="00F1043A" w:rsidRPr="00E954F8" w:rsidRDefault="00F1043A" w:rsidP="00C6063A">
            <w:pPr>
              <w:pStyle w:val="FSTableText"/>
              <w:rPr>
                <w:lang w:val="en-AU"/>
              </w:rPr>
            </w:pPr>
            <w:r w:rsidRPr="00E954F8">
              <w:rPr>
                <w:lang w:val="en-AU"/>
              </w:rPr>
              <w:t>Detection of backbone sequence (Section 3.4.2)</w:t>
            </w:r>
          </w:p>
        </w:tc>
        <w:tc>
          <w:tcPr>
            <w:tcW w:w="1709" w:type="dxa"/>
            <w:shd w:val="clear" w:color="auto" w:fill="EAF1DD" w:themeFill="accent3" w:themeFillTint="33"/>
            <w:vAlign w:val="center"/>
          </w:tcPr>
          <w:p w14:paraId="0E80DB7D" w14:textId="77777777" w:rsidR="00F1043A" w:rsidRPr="00E954F8" w:rsidRDefault="00F1043A" w:rsidP="00C6063A">
            <w:pPr>
              <w:pStyle w:val="FSTableText"/>
              <w:rPr>
                <w:color w:val="FF0000"/>
              </w:rPr>
            </w:pPr>
            <w:r w:rsidRPr="00E954F8">
              <w:t>G0 / leaf</w:t>
            </w:r>
          </w:p>
        </w:tc>
        <w:tc>
          <w:tcPr>
            <w:tcW w:w="1487" w:type="dxa"/>
            <w:shd w:val="clear" w:color="auto" w:fill="EAF1DD" w:themeFill="accent3" w:themeFillTint="33"/>
            <w:vAlign w:val="center"/>
          </w:tcPr>
          <w:p w14:paraId="0070F1E7" w14:textId="3E9BF65D" w:rsidR="00F1043A" w:rsidRPr="00E954F8" w:rsidRDefault="00300E63"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07FCD3D5" w14:textId="5FBEF883" w:rsidR="00F1043A" w:rsidRPr="00E954F8" w:rsidRDefault="00E954F8" w:rsidP="00C6063A">
            <w:pPr>
              <w:pStyle w:val="FSTableText"/>
              <w:rPr>
                <w:color w:val="FF0000"/>
                <w:lang w:val="en-AU"/>
              </w:rPr>
            </w:pPr>
            <w:r>
              <w:rPr>
                <w:lang w:val="en-AU"/>
              </w:rPr>
              <w:t>Snowden spiked with pSIM1278</w:t>
            </w:r>
          </w:p>
        </w:tc>
      </w:tr>
      <w:tr w:rsidR="005275DC" w:rsidRPr="005275DC" w14:paraId="431CBC4F" w14:textId="77777777" w:rsidTr="009F3AD9">
        <w:trPr>
          <w:trHeight w:val="482"/>
          <w:jc w:val="center"/>
        </w:trPr>
        <w:tc>
          <w:tcPr>
            <w:tcW w:w="2890" w:type="dxa"/>
            <w:shd w:val="clear" w:color="auto" w:fill="FFFFFF" w:themeFill="background1"/>
            <w:vAlign w:val="center"/>
          </w:tcPr>
          <w:p w14:paraId="75227417" w14:textId="77777777" w:rsidR="00F1043A" w:rsidRPr="00E954F8" w:rsidRDefault="00F1043A" w:rsidP="00C6063A">
            <w:pPr>
              <w:pStyle w:val="FSTableText"/>
              <w:rPr>
                <w:lang w:val="en-AU"/>
              </w:rPr>
            </w:pPr>
            <w:r w:rsidRPr="00E954F8">
              <w:rPr>
                <w:lang w:val="en-AU"/>
              </w:rPr>
              <w:t>Inheritance and genetic stability (Section 3.4.3)</w:t>
            </w:r>
          </w:p>
        </w:tc>
        <w:tc>
          <w:tcPr>
            <w:tcW w:w="1709" w:type="dxa"/>
            <w:shd w:val="clear" w:color="auto" w:fill="FFFFFF" w:themeFill="background1"/>
            <w:vAlign w:val="center"/>
          </w:tcPr>
          <w:p w14:paraId="45CC8B22" w14:textId="140E86F6" w:rsidR="00F1043A" w:rsidRPr="00E954F8" w:rsidRDefault="00300E63" w:rsidP="00C6063A">
            <w:pPr>
              <w:pStyle w:val="FSTableText"/>
            </w:pPr>
            <w:r w:rsidRPr="00E954F8">
              <w:t>G0 – G3</w:t>
            </w:r>
            <w:r w:rsidR="00F1043A" w:rsidRPr="00E954F8">
              <w:t xml:space="preserve"> / leaf</w:t>
            </w:r>
          </w:p>
        </w:tc>
        <w:tc>
          <w:tcPr>
            <w:tcW w:w="1487" w:type="dxa"/>
            <w:shd w:val="clear" w:color="auto" w:fill="FFFFFF" w:themeFill="background1"/>
            <w:vAlign w:val="center"/>
          </w:tcPr>
          <w:p w14:paraId="53026174" w14:textId="78FA7309" w:rsidR="00F1043A" w:rsidRPr="00E954F8" w:rsidRDefault="00300E63" w:rsidP="00C6063A">
            <w:pPr>
              <w:pStyle w:val="FSTableText"/>
              <w:jc w:val="center"/>
              <w:rPr>
                <w:lang w:val="en-AU"/>
              </w:rPr>
            </w:pPr>
            <w:r w:rsidRPr="00E954F8">
              <w:rPr>
                <w:lang w:val="en-AU"/>
              </w:rPr>
              <w:t>Snowden</w:t>
            </w:r>
          </w:p>
        </w:tc>
        <w:tc>
          <w:tcPr>
            <w:tcW w:w="2986" w:type="dxa"/>
            <w:shd w:val="clear" w:color="auto" w:fill="FFFFFF" w:themeFill="background1"/>
            <w:vAlign w:val="center"/>
          </w:tcPr>
          <w:p w14:paraId="1D6191A2" w14:textId="77777777" w:rsidR="00F1043A" w:rsidRPr="00E954F8" w:rsidRDefault="00F1043A" w:rsidP="00C6063A">
            <w:pPr>
              <w:pStyle w:val="FSTableText"/>
              <w:jc w:val="center"/>
              <w:rPr>
                <w:color w:val="FF0000"/>
                <w:lang w:val="en-AU"/>
              </w:rPr>
            </w:pPr>
            <w:r w:rsidRPr="00E954F8">
              <w:rPr>
                <w:lang w:val="en-AU"/>
              </w:rPr>
              <w:t>—</w:t>
            </w:r>
          </w:p>
        </w:tc>
      </w:tr>
      <w:tr w:rsidR="005275DC" w:rsidRPr="005275DC" w14:paraId="48B5BBA6" w14:textId="77777777" w:rsidTr="009F3AD9">
        <w:trPr>
          <w:trHeight w:val="482"/>
          <w:jc w:val="center"/>
        </w:trPr>
        <w:tc>
          <w:tcPr>
            <w:tcW w:w="2890" w:type="dxa"/>
            <w:shd w:val="clear" w:color="auto" w:fill="EAF1DD" w:themeFill="accent3" w:themeFillTint="33"/>
            <w:vAlign w:val="center"/>
          </w:tcPr>
          <w:p w14:paraId="4070EEFA" w14:textId="77777777" w:rsidR="00F1043A" w:rsidRPr="00E954F8" w:rsidRDefault="00F1043A" w:rsidP="00C6063A">
            <w:pPr>
              <w:pStyle w:val="FSTableText"/>
              <w:rPr>
                <w:color w:val="FF0000"/>
                <w:lang w:val="en-AU"/>
              </w:rPr>
            </w:pPr>
            <w:r w:rsidRPr="00E954F8">
              <w:rPr>
                <w:lang w:val="en-AU"/>
              </w:rPr>
              <w:t>Insert integrity and site of integration (Section 3.4.4)</w:t>
            </w:r>
          </w:p>
        </w:tc>
        <w:tc>
          <w:tcPr>
            <w:tcW w:w="1709" w:type="dxa"/>
            <w:shd w:val="clear" w:color="auto" w:fill="EAF1DD" w:themeFill="accent3" w:themeFillTint="33"/>
            <w:vAlign w:val="center"/>
          </w:tcPr>
          <w:p w14:paraId="478CC336" w14:textId="77777777" w:rsidR="00F1043A" w:rsidRPr="00E954F8" w:rsidRDefault="00F1043A" w:rsidP="00C6063A">
            <w:pPr>
              <w:pStyle w:val="FSTableText"/>
              <w:rPr>
                <w:color w:val="FF0000"/>
              </w:rPr>
            </w:pPr>
            <w:r w:rsidRPr="00E954F8">
              <w:t>G0 / leaf</w:t>
            </w:r>
          </w:p>
        </w:tc>
        <w:tc>
          <w:tcPr>
            <w:tcW w:w="1487" w:type="dxa"/>
            <w:shd w:val="clear" w:color="auto" w:fill="EAF1DD" w:themeFill="accent3" w:themeFillTint="33"/>
            <w:vAlign w:val="center"/>
          </w:tcPr>
          <w:p w14:paraId="7E29D903" w14:textId="2D6FCB77" w:rsidR="00F1043A" w:rsidRPr="00E954F8" w:rsidRDefault="00043F05"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26774599" w14:textId="13B2A7BA" w:rsidR="00F1043A" w:rsidRPr="00E954F8" w:rsidRDefault="00A27E64" w:rsidP="00994493">
            <w:pPr>
              <w:rPr>
                <w:iCs/>
                <w:sz w:val="20"/>
                <w:szCs w:val="20"/>
              </w:rPr>
            </w:pPr>
            <w:r>
              <w:rPr>
                <w:sz w:val="20"/>
                <w:szCs w:val="20"/>
                <w:lang w:val="en-AU"/>
              </w:rPr>
              <w:t>Reference sequence</w:t>
            </w:r>
            <w:r w:rsidR="00DE1E90">
              <w:rPr>
                <w:sz w:val="20"/>
                <w:szCs w:val="20"/>
                <w:lang w:val="en-AU"/>
              </w:rPr>
              <w:t>: a</w:t>
            </w:r>
            <w:r w:rsidR="00043F05" w:rsidRPr="00E954F8">
              <w:rPr>
                <w:sz w:val="20"/>
                <w:szCs w:val="20"/>
                <w:lang w:val="en-AU"/>
              </w:rPr>
              <w:t xml:space="preserve">ssembly of </w:t>
            </w:r>
            <w:r w:rsidR="00043F05" w:rsidRPr="00E954F8">
              <w:rPr>
                <w:sz w:val="20"/>
                <w:szCs w:val="20"/>
              </w:rPr>
              <w:t xml:space="preserve">T-DNA </w:t>
            </w:r>
            <w:r w:rsidR="00994493" w:rsidRPr="00E954F8">
              <w:rPr>
                <w:sz w:val="20"/>
                <w:szCs w:val="20"/>
              </w:rPr>
              <w:t>insert and flanking sequences</w:t>
            </w:r>
          </w:p>
        </w:tc>
      </w:tr>
      <w:tr w:rsidR="005275DC" w:rsidRPr="005275DC" w14:paraId="5FC1B729" w14:textId="77777777" w:rsidTr="009F3AD9">
        <w:trPr>
          <w:jc w:val="center"/>
        </w:trPr>
        <w:tc>
          <w:tcPr>
            <w:tcW w:w="9072" w:type="dxa"/>
            <w:gridSpan w:val="4"/>
            <w:shd w:val="clear" w:color="auto" w:fill="auto"/>
            <w:vAlign w:val="center"/>
          </w:tcPr>
          <w:p w14:paraId="69B4FFAE" w14:textId="77777777" w:rsidR="00F1043A" w:rsidRPr="00E954F8" w:rsidRDefault="00F1043A" w:rsidP="00C6063A">
            <w:pPr>
              <w:pStyle w:val="FSTableText"/>
              <w:spacing w:before="40" w:after="40"/>
              <w:rPr>
                <w:color w:val="FF0000"/>
                <w:lang w:val="en-AU"/>
              </w:rPr>
            </w:pPr>
            <w:r w:rsidRPr="00E954F8">
              <w:rPr>
                <w:lang w:val="en-AU"/>
              </w:rPr>
              <w:t>RNAi silencing of targeted genes (Section 3.4.6)</w:t>
            </w:r>
          </w:p>
        </w:tc>
      </w:tr>
      <w:tr w:rsidR="005275DC" w:rsidRPr="005275DC" w14:paraId="7FB26134" w14:textId="77777777" w:rsidTr="009F3AD9">
        <w:trPr>
          <w:jc w:val="center"/>
        </w:trPr>
        <w:tc>
          <w:tcPr>
            <w:tcW w:w="2890" w:type="dxa"/>
            <w:shd w:val="clear" w:color="auto" w:fill="EAF1DD" w:themeFill="accent3" w:themeFillTint="33"/>
            <w:vAlign w:val="center"/>
          </w:tcPr>
          <w:p w14:paraId="259C90E3" w14:textId="77777777" w:rsidR="00F1043A" w:rsidRPr="00E954F8" w:rsidRDefault="00F1043A" w:rsidP="00C6063A">
            <w:pPr>
              <w:pStyle w:val="FSTableText"/>
              <w:rPr>
                <w:color w:val="FF0000"/>
                <w:lang w:val="en-AU"/>
              </w:rPr>
            </w:pPr>
            <w:r w:rsidRPr="00E954F8">
              <w:rPr>
                <w:lang w:val="en-AU"/>
              </w:rPr>
              <w:t>Suppression of RNA transcripts (Section 3.4.6.1)</w:t>
            </w:r>
          </w:p>
        </w:tc>
        <w:tc>
          <w:tcPr>
            <w:tcW w:w="1709" w:type="dxa"/>
            <w:shd w:val="clear" w:color="auto" w:fill="EAF1DD" w:themeFill="accent3" w:themeFillTint="33"/>
            <w:vAlign w:val="center"/>
          </w:tcPr>
          <w:p w14:paraId="026F2B03" w14:textId="1DE719D3" w:rsidR="00F1043A" w:rsidRPr="00E954F8" w:rsidRDefault="00994493" w:rsidP="00C6063A">
            <w:pPr>
              <w:pStyle w:val="FSTableText"/>
            </w:pPr>
            <w:r w:rsidRPr="00E954F8">
              <w:t>G</w:t>
            </w:r>
            <w:r w:rsidR="00F75E9B" w:rsidRPr="00E954F8">
              <w:t>1</w:t>
            </w:r>
            <w:r w:rsidR="00B076C5" w:rsidRPr="00E954F8">
              <w:t xml:space="preserve"> </w:t>
            </w:r>
            <w:r w:rsidR="00F1043A" w:rsidRPr="00E954F8">
              <w:t>/</w:t>
            </w:r>
            <w:r w:rsidR="00F1043A" w:rsidRPr="00E954F8">
              <w:rPr>
                <w:vertAlign w:val="subscript"/>
              </w:rPr>
              <w:t xml:space="preserve"> </w:t>
            </w:r>
            <w:r w:rsidR="00F1043A" w:rsidRPr="00E954F8">
              <w:t>tuber, root, leaf, stem, flower</w:t>
            </w:r>
          </w:p>
        </w:tc>
        <w:tc>
          <w:tcPr>
            <w:tcW w:w="1487" w:type="dxa"/>
            <w:shd w:val="clear" w:color="auto" w:fill="EAF1DD" w:themeFill="accent3" w:themeFillTint="33"/>
            <w:vAlign w:val="center"/>
          </w:tcPr>
          <w:p w14:paraId="7DD1BDB2" w14:textId="6398D70E" w:rsidR="00F1043A" w:rsidRPr="00E954F8" w:rsidRDefault="0066736B"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72674AED" w14:textId="77777777" w:rsidR="00F1043A" w:rsidRPr="00E954F8" w:rsidRDefault="00F1043A" w:rsidP="00C6063A">
            <w:pPr>
              <w:pStyle w:val="FSTableText"/>
              <w:jc w:val="center"/>
              <w:rPr>
                <w:lang w:val="en-AU"/>
              </w:rPr>
            </w:pPr>
            <w:r w:rsidRPr="00E954F8">
              <w:rPr>
                <w:lang w:val="en-AU"/>
              </w:rPr>
              <w:t>—</w:t>
            </w:r>
          </w:p>
        </w:tc>
      </w:tr>
      <w:tr w:rsidR="005275DC" w:rsidRPr="005275DC" w14:paraId="1117A7E2" w14:textId="77777777" w:rsidTr="009F3AD9">
        <w:trPr>
          <w:jc w:val="center"/>
        </w:trPr>
        <w:tc>
          <w:tcPr>
            <w:tcW w:w="2890" w:type="dxa"/>
            <w:shd w:val="clear" w:color="auto" w:fill="auto"/>
            <w:vAlign w:val="center"/>
          </w:tcPr>
          <w:p w14:paraId="162AD403" w14:textId="5D951DA3" w:rsidR="00B076C5" w:rsidRPr="00E954F8" w:rsidRDefault="00B076C5" w:rsidP="00C6063A">
            <w:pPr>
              <w:pStyle w:val="FSTableText"/>
              <w:rPr>
                <w:lang w:val="en-AU"/>
              </w:rPr>
            </w:pPr>
            <w:r w:rsidRPr="00E954F8">
              <w:rPr>
                <w:lang w:val="en-AU"/>
              </w:rPr>
              <w:t>Asparagine and reducing sugar levels (Section 3.4.6.2)</w:t>
            </w:r>
          </w:p>
        </w:tc>
        <w:tc>
          <w:tcPr>
            <w:tcW w:w="1709" w:type="dxa"/>
            <w:shd w:val="clear" w:color="auto" w:fill="auto"/>
            <w:vAlign w:val="center"/>
          </w:tcPr>
          <w:p w14:paraId="04143C1A" w14:textId="3B67E447" w:rsidR="00B076C5" w:rsidRPr="00E954F8" w:rsidRDefault="005204E0" w:rsidP="00C6063A">
            <w:pPr>
              <w:pStyle w:val="FSTableText"/>
            </w:pPr>
            <w:r w:rsidRPr="00E954F8">
              <w:t>G</w:t>
            </w:r>
            <w:r w:rsidR="00F75E9B" w:rsidRPr="00E954F8">
              <w:t>1</w:t>
            </w:r>
            <w:r w:rsidR="00B076C5" w:rsidRPr="00E954F8">
              <w:t xml:space="preserve"> / tuber</w:t>
            </w:r>
          </w:p>
        </w:tc>
        <w:tc>
          <w:tcPr>
            <w:tcW w:w="1487" w:type="dxa"/>
            <w:shd w:val="clear" w:color="auto" w:fill="auto"/>
            <w:vAlign w:val="center"/>
          </w:tcPr>
          <w:p w14:paraId="17527017" w14:textId="19F67E4C" w:rsidR="00B076C5" w:rsidRPr="00E954F8" w:rsidRDefault="00B177B7" w:rsidP="00C6063A">
            <w:pPr>
              <w:pStyle w:val="FSTableText"/>
              <w:jc w:val="center"/>
              <w:rPr>
                <w:color w:val="FF0000"/>
                <w:lang w:val="en-AU"/>
              </w:rPr>
            </w:pPr>
            <w:r w:rsidRPr="00E954F8">
              <w:rPr>
                <w:lang w:val="en-AU"/>
              </w:rPr>
              <w:t>Snowden</w:t>
            </w:r>
          </w:p>
        </w:tc>
        <w:tc>
          <w:tcPr>
            <w:tcW w:w="2986" w:type="dxa"/>
            <w:shd w:val="clear" w:color="auto" w:fill="auto"/>
            <w:vAlign w:val="center"/>
          </w:tcPr>
          <w:p w14:paraId="50A2D023" w14:textId="490EFB8A" w:rsidR="00B076C5" w:rsidRPr="00E954F8" w:rsidRDefault="00B177B7" w:rsidP="00C6063A">
            <w:pPr>
              <w:pStyle w:val="FSTableText"/>
              <w:jc w:val="center"/>
              <w:rPr>
                <w:lang w:val="en-AU"/>
              </w:rPr>
            </w:pPr>
            <w:r w:rsidRPr="00E954F8">
              <w:rPr>
                <w:lang w:val="en-AU"/>
              </w:rPr>
              <w:t>—</w:t>
            </w:r>
          </w:p>
        </w:tc>
      </w:tr>
      <w:tr w:rsidR="005275DC" w:rsidRPr="005275DC" w14:paraId="6B05021D" w14:textId="77777777" w:rsidTr="009F3AD9">
        <w:trPr>
          <w:jc w:val="center"/>
        </w:trPr>
        <w:tc>
          <w:tcPr>
            <w:tcW w:w="2890" w:type="dxa"/>
            <w:shd w:val="clear" w:color="auto" w:fill="EAF1DD" w:themeFill="accent3" w:themeFillTint="33"/>
            <w:vAlign w:val="center"/>
          </w:tcPr>
          <w:p w14:paraId="7947F283" w14:textId="77777777" w:rsidR="00B076C5" w:rsidRPr="00E954F8" w:rsidRDefault="00B076C5" w:rsidP="00C6063A">
            <w:pPr>
              <w:pStyle w:val="FSTableText"/>
              <w:rPr>
                <w:lang w:val="en-AU"/>
              </w:rPr>
            </w:pPr>
            <w:r w:rsidRPr="00E954F8">
              <w:rPr>
                <w:lang w:val="en-AU"/>
              </w:rPr>
              <w:t>Suppression of acrylamide production (Section 3.4.6.2)</w:t>
            </w:r>
          </w:p>
        </w:tc>
        <w:tc>
          <w:tcPr>
            <w:tcW w:w="1709" w:type="dxa"/>
            <w:shd w:val="clear" w:color="auto" w:fill="EAF1DD" w:themeFill="accent3" w:themeFillTint="33"/>
            <w:vAlign w:val="center"/>
          </w:tcPr>
          <w:p w14:paraId="582F77B6" w14:textId="40D24BCB" w:rsidR="00B076C5" w:rsidRPr="00E954F8" w:rsidRDefault="005204E0" w:rsidP="00C6063A">
            <w:pPr>
              <w:pStyle w:val="FSTableText"/>
            </w:pPr>
            <w:r w:rsidRPr="00E954F8">
              <w:t>G</w:t>
            </w:r>
            <w:r w:rsidR="00F75E9B" w:rsidRPr="00E954F8">
              <w:t>1</w:t>
            </w:r>
            <w:r w:rsidR="00B076C5" w:rsidRPr="00E954F8">
              <w:t xml:space="preserve"> / tuber</w:t>
            </w:r>
          </w:p>
        </w:tc>
        <w:tc>
          <w:tcPr>
            <w:tcW w:w="1487" w:type="dxa"/>
            <w:shd w:val="clear" w:color="auto" w:fill="EAF1DD" w:themeFill="accent3" w:themeFillTint="33"/>
            <w:vAlign w:val="center"/>
          </w:tcPr>
          <w:p w14:paraId="30105F27" w14:textId="49713677" w:rsidR="00B076C5" w:rsidRPr="00E954F8" w:rsidRDefault="00B177B7"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7F1F336E" w14:textId="77777777" w:rsidR="00B076C5" w:rsidRPr="00E954F8" w:rsidRDefault="00B076C5" w:rsidP="00C6063A">
            <w:pPr>
              <w:pStyle w:val="FSTableText"/>
              <w:jc w:val="center"/>
              <w:rPr>
                <w:lang w:val="en-AU"/>
              </w:rPr>
            </w:pPr>
            <w:r w:rsidRPr="00E954F8">
              <w:rPr>
                <w:lang w:val="en-AU"/>
              </w:rPr>
              <w:t>—</w:t>
            </w:r>
          </w:p>
        </w:tc>
      </w:tr>
      <w:tr w:rsidR="005275DC" w:rsidRPr="005275DC" w14:paraId="62990F76" w14:textId="77777777" w:rsidTr="009F3AD9">
        <w:trPr>
          <w:jc w:val="center"/>
        </w:trPr>
        <w:tc>
          <w:tcPr>
            <w:tcW w:w="2890" w:type="dxa"/>
            <w:shd w:val="clear" w:color="auto" w:fill="FFFFFF" w:themeFill="background1"/>
            <w:vAlign w:val="center"/>
          </w:tcPr>
          <w:p w14:paraId="3A2EF5D1" w14:textId="77777777" w:rsidR="00B076C5" w:rsidRPr="00E954F8" w:rsidRDefault="00B076C5" w:rsidP="00C6063A">
            <w:pPr>
              <w:pStyle w:val="FSTableText"/>
              <w:rPr>
                <w:lang w:val="en-AU"/>
              </w:rPr>
            </w:pPr>
            <w:r w:rsidRPr="00E954F8">
              <w:rPr>
                <w:lang w:val="en-AU"/>
              </w:rPr>
              <w:t>Suppression of PPO activity</w:t>
            </w:r>
          </w:p>
          <w:p w14:paraId="36992054" w14:textId="77777777" w:rsidR="00B076C5" w:rsidRPr="00E954F8" w:rsidRDefault="00B076C5" w:rsidP="00C6063A">
            <w:pPr>
              <w:pStyle w:val="FSTableText"/>
              <w:rPr>
                <w:color w:val="FF0000"/>
                <w:lang w:val="en-AU"/>
              </w:rPr>
            </w:pPr>
            <w:r w:rsidRPr="00E954F8">
              <w:rPr>
                <w:lang w:val="en-AU"/>
              </w:rPr>
              <w:t>(Section 3.4.6.3)</w:t>
            </w:r>
          </w:p>
        </w:tc>
        <w:tc>
          <w:tcPr>
            <w:tcW w:w="1709" w:type="dxa"/>
            <w:shd w:val="clear" w:color="auto" w:fill="FFFFFF" w:themeFill="background1"/>
            <w:vAlign w:val="center"/>
          </w:tcPr>
          <w:p w14:paraId="2B7A0258" w14:textId="1C5FB3C6" w:rsidR="00B076C5" w:rsidRPr="00E954F8" w:rsidRDefault="005204E0" w:rsidP="00B076C5">
            <w:pPr>
              <w:pStyle w:val="FSTableText"/>
            </w:pPr>
            <w:r w:rsidRPr="00E954F8">
              <w:t>G</w:t>
            </w:r>
            <w:r w:rsidR="00F75E9B" w:rsidRPr="00E954F8">
              <w:t>1</w:t>
            </w:r>
            <w:r w:rsidR="00B076C5" w:rsidRPr="00E954F8">
              <w:t xml:space="preserve"> / tuber</w:t>
            </w:r>
          </w:p>
        </w:tc>
        <w:tc>
          <w:tcPr>
            <w:tcW w:w="1487" w:type="dxa"/>
            <w:shd w:val="clear" w:color="auto" w:fill="FFFFFF" w:themeFill="background1"/>
            <w:vAlign w:val="center"/>
          </w:tcPr>
          <w:p w14:paraId="02B8BCEB" w14:textId="6C8C1952" w:rsidR="00B076C5" w:rsidRPr="00E954F8" w:rsidRDefault="00B177B7" w:rsidP="00C6063A">
            <w:pPr>
              <w:pStyle w:val="FSTableText"/>
              <w:jc w:val="center"/>
              <w:rPr>
                <w:color w:val="FF0000"/>
                <w:lang w:val="en-AU"/>
              </w:rPr>
            </w:pPr>
            <w:r w:rsidRPr="00E954F8">
              <w:rPr>
                <w:lang w:val="en-AU"/>
              </w:rPr>
              <w:t>Snowden</w:t>
            </w:r>
          </w:p>
        </w:tc>
        <w:tc>
          <w:tcPr>
            <w:tcW w:w="2986" w:type="dxa"/>
            <w:shd w:val="clear" w:color="auto" w:fill="FFFFFF" w:themeFill="background1"/>
            <w:vAlign w:val="center"/>
          </w:tcPr>
          <w:p w14:paraId="043439C6" w14:textId="77777777" w:rsidR="00B076C5" w:rsidRPr="00E954F8" w:rsidRDefault="00B076C5" w:rsidP="00C6063A">
            <w:pPr>
              <w:pStyle w:val="FSTableText"/>
              <w:jc w:val="center"/>
              <w:rPr>
                <w:lang w:val="en-AU"/>
              </w:rPr>
            </w:pPr>
            <w:r w:rsidRPr="00E954F8">
              <w:rPr>
                <w:lang w:val="en-AU"/>
              </w:rPr>
              <w:t>—</w:t>
            </w:r>
          </w:p>
        </w:tc>
      </w:tr>
    </w:tbl>
    <w:p w14:paraId="43E1CD0C" w14:textId="4EDBBE24" w:rsidR="00851BBA" w:rsidRPr="005275DC" w:rsidRDefault="00851BBA" w:rsidP="00662885">
      <w:pPr>
        <w:pStyle w:val="FSTableTitle"/>
        <w:rPr>
          <w:color w:val="FF0000"/>
        </w:rPr>
      </w:pPr>
    </w:p>
    <w:p w14:paraId="4FA46D90" w14:textId="7C420D6C" w:rsidR="00D154AB" w:rsidRPr="0064177D" w:rsidRDefault="00D154AB" w:rsidP="00A928C9">
      <w:pPr>
        <w:pStyle w:val="Heading2"/>
        <w:ind w:left="0" w:firstLine="0"/>
      </w:pPr>
      <w:bookmarkStart w:id="75" w:name="_Toc454886841"/>
      <w:bookmarkStart w:id="76" w:name="_Toc38956945"/>
      <w:r w:rsidRPr="0064177D">
        <w:t>3.4</w:t>
      </w:r>
      <w:r w:rsidRPr="0064177D">
        <w:tab/>
        <w:t xml:space="preserve">Characterisation of the </w:t>
      </w:r>
      <w:bookmarkEnd w:id="75"/>
      <w:r w:rsidR="009D7238" w:rsidRPr="0064177D">
        <w:t>inserted DNA and site(s) of insertion</w:t>
      </w:r>
      <w:bookmarkEnd w:id="76"/>
    </w:p>
    <w:p w14:paraId="40F8A6B8" w14:textId="077F22D8" w:rsidR="00F1043A" w:rsidRPr="005275DC" w:rsidRDefault="00D154AB" w:rsidP="00D522CE">
      <w:pPr>
        <w:rPr>
          <w:b/>
          <w:bCs/>
          <w:color w:val="FF0000"/>
          <w:lang w:eastAsia="en-AU" w:bidi="ar-SA"/>
        </w:rPr>
      </w:pPr>
      <w:r w:rsidRPr="00C51087">
        <w:t xml:space="preserve">A range of analyses were undertaken to characterise the genetic modification in </w:t>
      </w:r>
      <w:r w:rsidR="00196562" w:rsidRPr="00C51087">
        <w:t xml:space="preserve">the </w:t>
      </w:r>
      <w:r w:rsidR="00C51087" w:rsidRPr="00C51087">
        <w:t>Z6 line</w:t>
      </w:r>
      <w:r w:rsidR="008D06F6" w:rsidRPr="00C51087">
        <w:t>.</w:t>
      </w:r>
      <w:r w:rsidRPr="00C51087">
        <w:t xml:space="preserve"> These analyses focussed on the nature </w:t>
      </w:r>
      <w:r w:rsidR="00DE2D83" w:rsidRPr="00C51087">
        <w:t xml:space="preserve">and stability </w:t>
      </w:r>
      <w:r w:rsidRPr="00C51087">
        <w:t>of the insertio</w:t>
      </w:r>
      <w:r w:rsidR="00A51CC7">
        <w:t>n and whether any unintended re</w:t>
      </w:r>
      <w:r w:rsidRPr="00C51087">
        <w:t xml:space="preserve">arrangements </w:t>
      </w:r>
      <w:r w:rsidR="00DE2D83" w:rsidRPr="00C51087">
        <w:t xml:space="preserve">or products </w:t>
      </w:r>
      <w:r w:rsidRPr="00C51087">
        <w:t xml:space="preserve">may have occurred as a consequence of the transformation procedure. </w:t>
      </w:r>
      <w:r w:rsidR="004458BA" w:rsidRPr="00C51087">
        <w:t>In the analysis of the transformation re</w:t>
      </w:r>
      <w:r w:rsidR="004458BA" w:rsidRPr="00C51087">
        <w:lastRenderedPageBreak/>
        <w:t xml:space="preserve">sults involving pSIM1278, the data </w:t>
      </w:r>
      <w:r w:rsidR="003C4085" w:rsidRPr="00C51087">
        <w:t xml:space="preserve">are </w:t>
      </w:r>
      <w:r w:rsidR="004458BA" w:rsidRPr="00C51087">
        <w:t xml:space="preserve">applicable to </w:t>
      </w:r>
      <w:r w:rsidR="00C51087" w:rsidRPr="00C51087">
        <w:t xml:space="preserve">both V11 and Z6. </w:t>
      </w:r>
      <w:r w:rsidR="004458BA" w:rsidRPr="00C51087">
        <w:t xml:space="preserve">When considering the transformation results related to pSIM1678, the analysis is only applicable to </w:t>
      </w:r>
      <w:bookmarkStart w:id="77" w:name="_Toc454886842"/>
      <w:r w:rsidR="00C51087" w:rsidRPr="00C51087">
        <w:t>Z6.</w:t>
      </w:r>
    </w:p>
    <w:p w14:paraId="517B6059" w14:textId="3716DBF3" w:rsidR="00D154AB" w:rsidRPr="0064177D" w:rsidRDefault="00D154AB" w:rsidP="00BD7646">
      <w:pPr>
        <w:pStyle w:val="Heading3"/>
      </w:pPr>
      <w:bookmarkStart w:id="78" w:name="_Toc488842334"/>
      <w:bookmarkStart w:id="79" w:name="_Toc488842444"/>
      <w:bookmarkStart w:id="80" w:name="_Toc38956946"/>
      <w:r w:rsidRPr="0064177D">
        <w:t xml:space="preserve">3.4.1 </w:t>
      </w:r>
      <w:r w:rsidRPr="0064177D">
        <w:tab/>
      </w:r>
      <w:bookmarkEnd w:id="77"/>
      <w:r w:rsidR="007B2B73" w:rsidRPr="0064177D">
        <w:t>Identifying the n</w:t>
      </w:r>
      <w:r w:rsidR="00F8338C" w:rsidRPr="0064177D">
        <w:t>umber of integration sites</w:t>
      </w:r>
      <w:bookmarkEnd w:id="78"/>
      <w:bookmarkEnd w:id="79"/>
      <w:bookmarkEnd w:id="80"/>
    </w:p>
    <w:p w14:paraId="686CB5D3" w14:textId="5E2F7592" w:rsidR="00D97C70" w:rsidRPr="00D75352" w:rsidRDefault="00F8338C" w:rsidP="00D154AB">
      <w:pPr>
        <w:rPr>
          <w:iCs/>
          <w:color w:val="FF0000"/>
        </w:rPr>
      </w:pPr>
      <w:r w:rsidRPr="00102099">
        <w:rPr>
          <w:iCs/>
        </w:rPr>
        <w:t>Southern blot analysis was performed on</w:t>
      </w:r>
      <w:r w:rsidR="001859F8" w:rsidRPr="00102099">
        <w:rPr>
          <w:iCs/>
        </w:rPr>
        <w:t xml:space="preserve"> </w:t>
      </w:r>
      <w:r w:rsidR="001859F8" w:rsidRPr="00EC46E1">
        <w:rPr>
          <w:iCs/>
        </w:rPr>
        <w:t>leaf-derived</w:t>
      </w:r>
      <w:r w:rsidRPr="00EC46E1">
        <w:rPr>
          <w:iCs/>
        </w:rPr>
        <w:t xml:space="preserve"> genomic </w:t>
      </w:r>
      <w:r w:rsidRPr="00102099">
        <w:rPr>
          <w:iCs/>
        </w:rPr>
        <w:t xml:space="preserve">DNA digested </w:t>
      </w:r>
      <w:r w:rsidRPr="000B7079">
        <w:rPr>
          <w:iCs/>
        </w:rPr>
        <w:t xml:space="preserve">with restriction enzymes </w:t>
      </w:r>
      <w:r w:rsidR="001859F8" w:rsidRPr="000B7079">
        <w:rPr>
          <w:iCs/>
        </w:rPr>
        <w:t>and hybridised</w:t>
      </w:r>
      <w:r w:rsidR="001859F8" w:rsidRPr="00102099">
        <w:rPr>
          <w:iCs/>
        </w:rPr>
        <w:t xml:space="preserve"> with a </w:t>
      </w:r>
      <w:r w:rsidRPr="00102099">
        <w:rPr>
          <w:iCs/>
        </w:rPr>
        <w:t>series of probes span</w:t>
      </w:r>
      <w:r w:rsidR="001859F8" w:rsidRPr="00102099">
        <w:rPr>
          <w:iCs/>
        </w:rPr>
        <w:t>ning</w:t>
      </w:r>
      <w:r w:rsidRPr="00102099">
        <w:rPr>
          <w:iCs/>
        </w:rPr>
        <w:t xml:space="preserve"> the T-DNA region of </w:t>
      </w:r>
      <w:r w:rsidR="001859F8" w:rsidRPr="00102099">
        <w:rPr>
          <w:iCs/>
        </w:rPr>
        <w:t xml:space="preserve">both </w:t>
      </w:r>
      <w:r w:rsidRPr="00102099">
        <w:rPr>
          <w:iCs/>
        </w:rPr>
        <w:t xml:space="preserve">pSIM1278 and </w:t>
      </w:r>
      <w:r w:rsidR="004B0590" w:rsidRPr="00102099">
        <w:rPr>
          <w:iCs/>
        </w:rPr>
        <w:t>pSIM1678</w:t>
      </w:r>
      <w:r w:rsidR="001859F8" w:rsidRPr="00102099">
        <w:rPr>
          <w:iCs/>
        </w:rPr>
        <w:t>.</w:t>
      </w:r>
      <w:r w:rsidR="004B0590" w:rsidRPr="00102099">
        <w:rPr>
          <w:iCs/>
        </w:rPr>
        <w:t xml:space="preserve"> </w:t>
      </w:r>
      <w:r w:rsidR="001859F8" w:rsidRPr="00102099">
        <w:rPr>
          <w:iCs/>
        </w:rPr>
        <w:t xml:space="preserve">Some of the probes matched sequences in both T-DNA regions due to the presence of the </w:t>
      </w:r>
      <w:r w:rsidR="001859F8" w:rsidRPr="00102099">
        <w:rPr>
          <w:i/>
          <w:iCs/>
        </w:rPr>
        <w:t>Agp</w:t>
      </w:r>
      <w:r w:rsidR="001859F8" w:rsidRPr="00102099">
        <w:rPr>
          <w:iCs/>
        </w:rPr>
        <w:t xml:space="preserve"> and </w:t>
      </w:r>
      <w:r w:rsidR="001859F8" w:rsidRPr="00102099">
        <w:rPr>
          <w:i/>
          <w:iCs/>
        </w:rPr>
        <w:t>Gbss</w:t>
      </w:r>
      <w:r w:rsidR="001859F8" w:rsidRPr="00102099">
        <w:rPr>
          <w:iCs/>
        </w:rPr>
        <w:t xml:space="preserve"> promoters </w:t>
      </w:r>
      <w:r w:rsidR="004458BA" w:rsidRPr="00102099">
        <w:rPr>
          <w:iCs/>
        </w:rPr>
        <w:t xml:space="preserve">in </w:t>
      </w:r>
      <w:r w:rsidR="001859F8" w:rsidRPr="00102099">
        <w:rPr>
          <w:iCs/>
        </w:rPr>
        <w:t xml:space="preserve">both plasmids. </w:t>
      </w:r>
      <w:r w:rsidR="00F100BE" w:rsidRPr="00102099">
        <w:rPr>
          <w:iCs/>
        </w:rPr>
        <w:t xml:space="preserve">The results showed a single integration of </w:t>
      </w:r>
      <w:r w:rsidR="00400C6F" w:rsidRPr="00102099">
        <w:rPr>
          <w:iCs/>
        </w:rPr>
        <w:t xml:space="preserve">T-DNA from the </w:t>
      </w:r>
      <w:r w:rsidR="004458BA" w:rsidRPr="00102099">
        <w:rPr>
          <w:iCs/>
        </w:rPr>
        <w:t>pSIM1278</w:t>
      </w:r>
      <w:r w:rsidR="00F100BE" w:rsidRPr="00102099">
        <w:rPr>
          <w:iCs/>
        </w:rPr>
        <w:t xml:space="preserve"> plasmid </w:t>
      </w:r>
      <w:r w:rsidR="00CF527A">
        <w:rPr>
          <w:iCs/>
        </w:rPr>
        <w:t>in</w:t>
      </w:r>
      <w:r w:rsidR="00B131C0" w:rsidRPr="00102099">
        <w:rPr>
          <w:iCs/>
        </w:rPr>
        <w:t xml:space="preserve"> </w:t>
      </w:r>
      <w:r w:rsidR="00102099" w:rsidRPr="00102099">
        <w:rPr>
          <w:iCs/>
        </w:rPr>
        <w:t>V11</w:t>
      </w:r>
      <w:r w:rsidR="00F100BE" w:rsidRPr="00102099">
        <w:rPr>
          <w:iCs/>
        </w:rPr>
        <w:t xml:space="preserve"> </w:t>
      </w:r>
      <w:r w:rsidR="004458BA" w:rsidRPr="00102099">
        <w:rPr>
          <w:iCs/>
        </w:rPr>
        <w:t xml:space="preserve">and </w:t>
      </w:r>
      <w:r w:rsidR="00F100BE" w:rsidRPr="00102099">
        <w:rPr>
          <w:iCs/>
        </w:rPr>
        <w:t xml:space="preserve">a single integration of </w:t>
      </w:r>
      <w:r w:rsidR="00400C6F" w:rsidRPr="00102099">
        <w:rPr>
          <w:iCs/>
        </w:rPr>
        <w:t xml:space="preserve">T-DNA from the </w:t>
      </w:r>
      <w:r w:rsidR="00F100BE" w:rsidRPr="00102099">
        <w:rPr>
          <w:iCs/>
        </w:rPr>
        <w:t>pSIM1678 plasmid</w:t>
      </w:r>
      <w:r w:rsidR="004458BA" w:rsidRPr="00102099">
        <w:rPr>
          <w:iCs/>
        </w:rPr>
        <w:t xml:space="preserve"> </w:t>
      </w:r>
      <w:r w:rsidR="00CF527A">
        <w:rPr>
          <w:iCs/>
        </w:rPr>
        <w:t>in</w:t>
      </w:r>
      <w:r w:rsidR="00F100BE" w:rsidRPr="00102099">
        <w:rPr>
          <w:iCs/>
        </w:rPr>
        <w:t xml:space="preserve"> </w:t>
      </w:r>
      <w:r w:rsidR="00102099" w:rsidRPr="00102099">
        <w:rPr>
          <w:iCs/>
        </w:rPr>
        <w:t>Z6</w:t>
      </w:r>
      <w:r w:rsidR="000B7079">
        <w:rPr>
          <w:iCs/>
        </w:rPr>
        <w:t>.</w:t>
      </w:r>
      <w:r w:rsidR="00D75352">
        <w:rPr>
          <w:iCs/>
        </w:rPr>
        <w:t xml:space="preserve"> The single copy integration of both the pSIM1278 and pSIM1678 T-DNA insert in Z6 was further confirmed using</w:t>
      </w:r>
      <w:r w:rsidR="00F15260">
        <w:rPr>
          <w:iCs/>
        </w:rPr>
        <w:t xml:space="preserve"> droplet digital PCR analysis (ddPCR) and</w:t>
      </w:r>
      <w:r w:rsidR="00D75352">
        <w:rPr>
          <w:iCs/>
        </w:rPr>
        <w:t xml:space="preserve"> </w:t>
      </w:r>
      <w:r w:rsidR="008D4DDB">
        <w:rPr>
          <w:iCs/>
        </w:rPr>
        <w:t xml:space="preserve">Illumina </w:t>
      </w:r>
      <w:r w:rsidR="00097B2F" w:rsidRPr="00F15260">
        <w:rPr>
          <w:iCs/>
        </w:rPr>
        <w:t>next generation s</w:t>
      </w:r>
      <w:r w:rsidR="00D75352" w:rsidRPr="00F15260">
        <w:rPr>
          <w:iCs/>
        </w:rPr>
        <w:t>equencing (NGS).</w:t>
      </w:r>
      <w:r w:rsidR="00DA1294" w:rsidRPr="00F15260">
        <w:rPr>
          <w:iCs/>
        </w:rPr>
        <w:t xml:space="preserve"> </w:t>
      </w:r>
    </w:p>
    <w:p w14:paraId="5ACE9BF0" w14:textId="449AD684" w:rsidR="001859F8" w:rsidRPr="0064177D" w:rsidRDefault="001859F8" w:rsidP="00BD7646">
      <w:pPr>
        <w:pStyle w:val="Heading3"/>
      </w:pPr>
      <w:bookmarkStart w:id="81" w:name="_Toc488842335"/>
      <w:bookmarkStart w:id="82" w:name="_Toc488842445"/>
      <w:bookmarkStart w:id="83" w:name="_Toc38956947"/>
      <w:r w:rsidRPr="0064177D">
        <w:t xml:space="preserve">3.4.2 </w:t>
      </w:r>
      <w:r w:rsidR="005A0857" w:rsidRPr="0064177D">
        <w:tab/>
      </w:r>
      <w:r w:rsidR="007B2B73" w:rsidRPr="0064177D">
        <w:t>Detection of</w:t>
      </w:r>
      <w:r w:rsidRPr="0064177D">
        <w:t xml:space="preserve"> backbone </w:t>
      </w:r>
      <w:r w:rsidR="007B2B73" w:rsidRPr="0064177D">
        <w:t>sequence</w:t>
      </w:r>
      <w:bookmarkEnd w:id="81"/>
      <w:bookmarkEnd w:id="82"/>
      <w:bookmarkEnd w:id="83"/>
    </w:p>
    <w:p w14:paraId="0C11E559" w14:textId="0AC3C669" w:rsidR="001859F8" w:rsidRPr="003D423A" w:rsidRDefault="00097B2F" w:rsidP="00D154AB">
      <w:pPr>
        <w:rPr>
          <w:iCs/>
        </w:rPr>
      </w:pPr>
      <w:r w:rsidRPr="00097B2F">
        <w:rPr>
          <w:iCs/>
        </w:rPr>
        <w:t>NGS</w:t>
      </w:r>
      <w:r w:rsidR="001859F8" w:rsidRPr="00097B2F">
        <w:rPr>
          <w:iCs/>
        </w:rPr>
        <w:t xml:space="preserve"> analysis was </w:t>
      </w:r>
      <w:r w:rsidR="006415B0" w:rsidRPr="00097B2F">
        <w:rPr>
          <w:iCs/>
        </w:rPr>
        <w:t>performed on leaf-derived genomic DNA</w:t>
      </w:r>
      <w:r w:rsidR="00C469CC">
        <w:rPr>
          <w:iCs/>
        </w:rPr>
        <w:t xml:space="preserve"> t</w:t>
      </w:r>
      <w:r>
        <w:rPr>
          <w:iCs/>
        </w:rPr>
        <w:t xml:space="preserve">o detect possible </w:t>
      </w:r>
      <w:r w:rsidR="005A173C">
        <w:rPr>
          <w:iCs/>
        </w:rPr>
        <w:t xml:space="preserve">plasmid </w:t>
      </w:r>
      <w:r>
        <w:rPr>
          <w:iCs/>
        </w:rPr>
        <w:t xml:space="preserve">backbone </w:t>
      </w:r>
      <w:r w:rsidR="00C469CC">
        <w:rPr>
          <w:iCs/>
        </w:rPr>
        <w:t>sequences. NGS</w:t>
      </w:r>
      <w:r>
        <w:rPr>
          <w:iCs/>
        </w:rPr>
        <w:t xml:space="preserve"> reads were mapped to vector backbone sequences and analysed to see whether </w:t>
      </w:r>
      <w:r w:rsidR="00571FEF">
        <w:rPr>
          <w:iCs/>
        </w:rPr>
        <w:t>reads</w:t>
      </w:r>
      <w:r>
        <w:rPr>
          <w:iCs/>
        </w:rPr>
        <w:t xml:space="preserve"> align</w:t>
      </w:r>
      <w:r w:rsidR="00571FEF">
        <w:rPr>
          <w:iCs/>
        </w:rPr>
        <w:t>ed</w:t>
      </w:r>
      <w:r>
        <w:rPr>
          <w:iCs/>
        </w:rPr>
        <w:t xml:space="preserve"> to the potato genome or if they might be derived from common laboratory high copy pl</w:t>
      </w:r>
      <w:r w:rsidR="003D423A">
        <w:rPr>
          <w:iCs/>
        </w:rPr>
        <w:t xml:space="preserve">asmid DNA. </w:t>
      </w:r>
      <w:r w:rsidR="0024659E" w:rsidRPr="00097B2F">
        <w:rPr>
          <w:iCs/>
        </w:rPr>
        <w:t xml:space="preserve">The results from </w:t>
      </w:r>
      <w:r w:rsidRPr="00097B2F">
        <w:rPr>
          <w:iCs/>
        </w:rPr>
        <w:t>this</w:t>
      </w:r>
      <w:r w:rsidR="0024659E" w:rsidRPr="00097B2F">
        <w:rPr>
          <w:iCs/>
        </w:rPr>
        <w:t xml:space="preserve"> e</w:t>
      </w:r>
      <w:r w:rsidRPr="00097B2F">
        <w:rPr>
          <w:iCs/>
        </w:rPr>
        <w:t>xperiment</w:t>
      </w:r>
      <w:r w:rsidR="001A13E2" w:rsidRPr="00097B2F">
        <w:rPr>
          <w:iCs/>
        </w:rPr>
        <w:t xml:space="preserve"> showed that </w:t>
      </w:r>
      <w:r w:rsidR="0024659E" w:rsidRPr="00097B2F">
        <w:rPr>
          <w:iCs/>
        </w:rPr>
        <w:t>no backbone sequences</w:t>
      </w:r>
      <w:r w:rsidR="00633D98">
        <w:rPr>
          <w:iCs/>
        </w:rPr>
        <w:t xml:space="preserve">, including </w:t>
      </w:r>
      <w:r w:rsidR="00633D98" w:rsidRPr="00097B2F">
        <w:rPr>
          <w:iCs/>
        </w:rPr>
        <w:t xml:space="preserve">the kanamycin antibiotic resistance gene that is </w:t>
      </w:r>
      <w:r w:rsidR="00633D98" w:rsidRPr="00C469CC">
        <w:rPr>
          <w:iCs/>
        </w:rPr>
        <w:t>present in both plasmids (Figure 2</w:t>
      </w:r>
      <w:r w:rsidR="00633D98">
        <w:rPr>
          <w:iCs/>
        </w:rPr>
        <w:t>),</w:t>
      </w:r>
      <w:r w:rsidR="0024659E" w:rsidRPr="00097B2F">
        <w:rPr>
          <w:iCs/>
        </w:rPr>
        <w:t xml:space="preserve"> </w:t>
      </w:r>
      <w:r w:rsidR="00633D98">
        <w:rPr>
          <w:iCs/>
        </w:rPr>
        <w:t xml:space="preserve">were </w:t>
      </w:r>
      <w:r w:rsidR="0024659E" w:rsidRPr="00097B2F">
        <w:rPr>
          <w:iCs/>
        </w:rPr>
        <w:t xml:space="preserve">incorporated into the genome of </w:t>
      </w:r>
      <w:r w:rsidRPr="00097B2F">
        <w:rPr>
          <w:iCs/>
        </w:rPr>
        <w:t>Z6</w:t>
      </w:r>
      <w:r w:rsidR="0024659E" w:rsidRPr="00097B2F">
        <w:rPr>
          <w:iCs/>
        </w:rPr>
        <w:t xml:space="preserve">. </w:t>
      </w:r>
      <w:r w:rsidR="005A173C">
        <w:rPr>
          <w:iCs/>
        </w:rPr>
        <w:t>Southern</w:t>
      </w:r>
      <w:r w:rsidR="005E3741">
        <w:rPr>
          <w:iCs/>
        </w:rPr>
        <w:t xml:space="preserve"> blot analysis with probes targeting the backbone sequences of pSIM1278 and pSIM1678 </w:t>
      </w:r>
      <w:r w:rsidR="00F75E9B">
        <w:rPr>
          <w:iCs/>
        </w:rPr>
        <w:t xml:space="preserve">plasmids </w:t>
      </w:r>
      <w:r w:rsidR="005E3741">
        <w:rPr>
          <w:iCs/>
        </w:rPr>
        <w:t xml:space="preserve">further confirmed the absence of </w:t>
      </w:r>
      <w:r w:rsidR="005A173C">
        <w:rPr>
          <w:iCs/>
        </w:rPr>
        <w:t xml:space="preserve">plasmid </w:t>
      </w:r>
      <w:r w:rsidR="005E3741">
        <w:rPr>
          <w:iCs/>
        </w:rPr>
        <w:t>backbone sequences in Z6. As</w:t>
      </w:r>
      <w:r w:rsidR="00AF249B" w:rsidRPr="00C469CC">
        <w:rPr>
          <w:iCs/>
        </w:rPr>
        <w:t xml:space="preserve"> the sequences are absent in </w:t>
      </w:r>
      <w:r w:rsidRPr="00C469CC">
        <w:rPr>
          <w:iCs/>
        </w:rPr>
        <w:t>Z6</w:t>
      </w:r>
      <w:r w:rsidR="00AF249B" w:rsidRPr="00C469CC">
        <w:rPr>
          <w:iCs/>
        </w:rPr>
        <w:t xml:space="preserve">, they </w:t>
      </w:r>
      <w:r w:rsidR="006032BD" w:rsidRPr="00C469CC">
        <w:rPr>
          <w:iCs/>
        </w:rPr>
        <w:t>w</w:t>
      </w:r>
      <w:r w:rsidR="00AF249B" w:rsidRPr="00C469CC">
        <w:rPr>
          <w:iCs/>
        </w:rPr>
        <w:t xml:space="preserve">ould </w:t>
      </w:r>
      <w:r w:rsidR="008D06F6" w:rsidRPr="00C469CC">
        <w:rPr>
          <w:iCs/>
        </w:rPr>
        <w:t xml:space="preserve">also </w:t>
      </w:r>
      <w:r w:rsidR="006032BD" w:rsidRPr="00C469CC">
        <w:rPr>
          <w:iCs/>
        </w:rPr>
        <w:t xml:space="preserve">be absent from </w:t>
      </w:r>
      <w:r w:rsidR="00A04EE9">
        <w:rPr>
          <w:iCs/>
        </w:rPr>
        <w:t>V11</w:t>
      </w:r>
      <w:r w:rsidR="00AF249B" w:rsidRPr="00C469CC">
        <w:rPr>
          <w:iCs/>
        </w:rPr>
        <w:t>.</w:t>
      </w:r>
    </w:p>
    <w:p w14:paraId="2B9DCBAF" w14:textId="79FC6DFC" w:rsidR="001A112F" w:rsidRPr="0064177D" w:rsidRDefault="000A70A2" w:rsidP="00BD7646">
      <w:pPr>
        <w:pStyle w:val="Heading3"/>
      </w:pPr>
      <w:bookmarkStart w:id="84" w:name="_Toc488842336"/>
      <w:bookmarkStart w:id="85" w:name="_Toc488842446"/>
      <w:bookmarkStart w:id="86" w:name="_Toc38956948"/>
      <w:r w:rsidRPr="0064177D">
        <w:t>3.4.3</w:t>
      </w:r>
      <w:r w:rsidRPr="0064177D">
        <w:tab/>
        <w:t xml:space="preserve">Inheritance and </w:t>
      </w:r>
      <w:r w:rsidR="007B2B73" w:rsidRPr="0064177D">
        <w:t xml:space="preserve">genetic </w:t>
      </w:r>
      <w:r w:rsidRPr="0064177D">
        <w:t>stability of the inserted DNA</w:t>
      </w:r>
      <w:bookmarkEnd w:id="84"/>
      <w:bookmarkEnd w:id="85"/>
      <w:bookmarkEnd w:id="86"/>
    </w:p>
    <w:p w14:paraId="5A189759" w14:textId="289DC746" w:rsidR="000A70A2" w:rsidRPr="005275DC" w:rsidRDefault="00FE07C2" w:rsidP="00D154AB">
      <w:pPr>
        <w:rPr>
          <w:iCs/>
          <w:color w:val="FF0000"/>
        </w:rPr>
      </w:pPr>
      <w:r w:rsidRPr="00D47965">
        <w:rPr>
          <w:iCs/>
        </w:rPr>
        <w:t xml:space="preserve">As commercial potatoes are vegetatively propagated, standard Mendelian segregation analysis </w:t>
      </w:r>
      <w:r w:rsidR="000C3DA4" w:rsidRPr="00D47965">
        <w:rPr>
          <w:iCs/>
        </w:rPr>
        <w:t xml:space="preserve">could </w:t>
      </w:r>
      <w:r w:rsidRPr="00D47965">
        <w:rPr>
          <w:iCs/>
        </w:rPr>
        <w:t xml:space="preserve">not be used to determine inheritance. In order to confirm that the progeny </w:t>
      </w:r>
      <w:r w:rsidR="000C3DA4" w:rsidRPr="00D47965">
        <w:rPr>
          <w:iCs/>
        </w:rPr>
        <w:t>we</w:t>
      </w:r>
      <w:r w:rsidRPr="00D47965">
        <w:rPr>
          <w:iCs/>
        </w:rPr>
        <w:t xml:space="preserve">re </w:t>
      </w:r>
      <w:r w:rsidR="00C077CE" w:rsidRPr="00D47965">
        <w:rPr>
          <w:iCs/>
        </w:rPr>
        <w:t>genetically the same as</w:t>
      </w:r>
      <w:r w:rsidRPr="00D47965">
        <w:rPr>
          <w:iCs/>
        </w:rPr>
        <w:t xml:space="preserve"> the parent and to ensure the stability of the inserted DNA</w:t>
      </w:r>
      <w:r w:rsidR="00C077CE" w:rsidRPr="00D47965">
        <w:rPr>
          <w:iCs/>
        </w:rPr>
        <w:t xml:space="preserve"> over time</w:t>
      </w:r>
      <w:r w:rsidRPr="00D47965">
        <w:rPr>
          <w:iCs/>
        </w:rPr>
        <w:t xml:space="preserve">, Southern blot analysis was performed on leaf-derived </w:t>
      </w:r>
      <w:r w:rsidR="00D47965">
        <w:rPr>
          <w:iCs/>
        </w:rPr>
        <w:t>genomic DNA obtained from G0 to G3</w:t>
      </w:r>
      <w:r w:rsidRPr="00D47965">
        <w:rPr>
          <w:iCs/>
        </w:rPr>
        <w:t xml:space="preserve"> plants</w:t>
      </w:r>
      <w:r w:rsidR="00ED4608">
        <w:rPr>
          <w:iCs/>
        </w:rPr>
        <w:t xml:space="preserve"> (Figure 5</w:t>
      </w:r>
      <w:r w:rsidR="00D47965" w:rsidRPr="00C3304D">
        <w:rPr>
          <w:iCs/>
        </w:rPr>
        <w:t>)</w:t>
      </w:r>
      <w:r w:rsidRPr="00C3304D">
        <w:rPr>
          <w:iCs/>
        </w:rPr>
        <w:t>.</w:t>
      </w:r>
      <w:r w:rsidR="00C077CE" w:rsidRPr="00C3304D">
        <w:rPr>
          <w:iCs/>
        </w:rPr>
        <w:t xml:space="preserve"> A series of probes were used to examine common regions across the two T-DNA</w:t>
      </w:r>
      <w:r w:rsidR="001F6289">
        <w:rPr>
          <w:iCs/>
        </w:rPr>
        <w:t>s</w:t>
      </w:r>
      <w:r w:rsidR="00C077CE" w:rsidRPr="00C3304D">
        <w:rPr>
          <w:iCs/>
        </w:rPr>
        <w:t xml:space="preserve"> (e.g. </w:t>
      </w:r>
      <w:r w:rsidR="00C077CE" w:rsidRPr="00C3304D">
        <w:rPr>
          <w:i/>
          <w:iCs/>
        </w:rPr>
        <w:t>Agp</w:t>
      </w:r>
      <w:r w:rsidR="00C077CE" w:rsidRPr="00C3304D">
        <w:rPr>
          <w:iCs/>
        </w:rPr>
        <w:t xml:space="preserve"> and </w:t>
      </w:r>
      <w:r w:rsidR="00C077CE" w:rsidRPr="00C3304D">
        <w:rPr>
          <w:i/>
          <w:iCs/>
        </w:rPr>
        <w:t>Gbss</w:t>
      </w:r>
      <w:r w:rsidR="00C077CE" w:rsidRPr="00C3304D">
        <w:rPr>
          <w:iCs/>
        </w:rPr>
        <w:t xml:space="preserve"> promoters) and unique regions</w:t>
      </w:r>
      <w:r w:rsidR="009965A1" w:rsidRPr="00C3304D">
        <w:rPr>
          <w:iCs/>
        </w:rPr>
        <w:t xml:space="preserve"> within </w:t>
      </w:r>
      <w:r w:rsidR="00B635E4">
        <w:rPr>
          <w:iCs/>
        </w:rPr>
        <w:t>each T-DNA insert</w:t>
      </w:r>
      <w:r w:rsidR="00C077CE" w:rsidRPr="00C3304D">
        <w:rPr>
          <w:iCs/>
        </w:rPr>
        <w:t xml:space="preserve"> (e.g. </w:t>
      </w:r>
      <w:r w:rsidR="00C077CE" w:rsidRPr="00C3304D">
        <w:rPr>
          <w:i/>
          <w:iCs/>
        </w:rPr>
        <w:t>Asn1</w:t>
      </w:r>
      <w:r w:rsidR="00C3304D" w:rsidRPr="00C3304D">
        <w:rPr>
          <w:i/>
          <w:iCs/>
        </w:rPr>
        <w:t xml:space="preserve"> and R1 for pSIM1278; </w:t>
      </w:r>
      <w:r w:rsidR="00A51CC7">
        <w:rPr>
          <w:i/>
          <w:iCs/>
        </w:rPr>
        <w:t>Rpi-v</w:t>
      </w:r>
      <w:r w:rsidR="00C3304D" w:rsidRPr="00C3304D">
        <w:rPr>
          <w:i/>
          <w:iCs/>
        </w:rPr>
        <w:t>tn1 and</w:t>
      </w:r>
      <w:r w:rsidR="00C077CE" w:rsidRPr="00C3304D">
        <w:rPr>
          <w:iCs/>
        </w:rPr>
        <w:t xml:space="preserve"> </w:t>
      </w:r>
      <w:r w:rsidR="00C077CE" w:rsidRPr="00C3304D">
        <w:rPr>
          <w:i/>
          <w:iCs/>
        </w:rPr>
        <w:t>Vlnv</w:t>
      </w:r>
      <w:r w:rsidR="00C3304D" w:rsidRPr="00C3304D">
        <w:rPr>
          <w:i/>
          <w:iCs/>
        </w:rPr>
        <w:t xml:space="preserve"> </w:t>
      </w:r>
      <w:r w:rsidR="00C3304D" w:rsidRPr="00C3304D">
        <w:rPr>
          <w:iCs/>
        </w:rPr>
        <w:t>for pSIM1678</w:t>
      </w:r>
      <w:r w:rsidR="00073713">
        <w:rPr>
          <w:iCs/>
        </w:rPr>
        <w:t xml:space="preserve">). This strategy </w:t>
      </w:r>
      <w:r w:rsidR="00C077CE" w:rsidRPr="00C3304D">
        <w:rPr>
          <w:iCs/>
        </w:rPr>
        <w:t xml:space="preserve">ensured that sufficient evidence of gene flow and stability </w:t>
      </w:r>
      <w:r w:rsidR="00C3304D" w:rsidRPr="00C3304D">
        <w:rPr>
          <w:iCs/>
        </w:rPr>
        <w:t xml:space="preserve">for both pSIM1278 and pSIM1678 T-DNA inserts </w:t>
      </w:r>
      <w:r w:rsidR="00C077CE" w:rsidRPr="00C3304D">
        <w:rPr>
          <w:iCs/>
        </w:rPr>
        <w:t xml:space="preserve">was collected. The results </w:t>
      </w:r>
      <w:r w:rsidR="00CD24FB" w:rsidRPr="00C3304D">
        <w:rPr>
          <w:iCs/>
        </w:rPr>
        <w:t>confirmed</w:t>
      </w:r>
      <w:r w:rsidR="00C077CE" w:rsidRPr="00C3304D">
        <w:rPr>
          <w:iCs/>
        </w:rPr>
        <w:t xml:space="preserve"> that the inserted DNA was </w:t>
      </w:r>
      <w:r w:rsidR="00AF13B4" w:rsidRPr="00C3304D">
        <w:rPr>
          <w:iCs/>
        </w:rPr>
        <w:t>stably incorporated over</w:t>
      </w:r>
      <w:r w:rsidR="00C077CE" w:rsidRPr="00C3304D">
        <w:rPr>
          <w:iCs/>
        </w:rPr>
        <w:t xml:space="preserve"> </w:t>
      </w:r>
      <w:r w:rsidR="00C3304D" w:rsidRPr="00C3304D">
        <w:rPr>
          <w:iCs/>
        </w:rPr>
        <w:t>3</w:t>
      </w:r>
      <w:r w:rsidR="00C077CE" w:rsidRPr="00C3304D">
        <w:rPr>
          <w:iCs/>
        </w:rPr>
        <w:t xml:space="preserve"> successive </w:t>
      </w:r>
      <w:r w:rsidR="00AF13B4" w:rsidRPr="00C3304D">
        <w:rPr>
          <w:iCs/>
        </w:rPr>
        <w:t xml:space="preserve">clonal </w:t>
      </w:r>
      <w:r w:rsidR="00C077CE" w:rsidRPr="00C3304D">
        <w:rPr>
          <w:iCs/>
        </w:rPr>
        <w:t>generations and remained stable over this time period</w:t>
      </w:r>
      <w:r w:rsidR="00CD24FB" w:rsidRPr="00C3304D">
        <w:rPr>
          <w:iCs/>
        </w:rPr>
        <w:t xml:space="preserve"> for</w:t>
      </w:r>
      <w:r w:rsidR="00C3304D" w:rsidRPr="00C3304D">
        <w:rPr>
          <w:iCs/>
        </w:rPr>
        <w:t xml:space="preserve"> Z6</w:t>
      </w:r>
      <w:r w:rsidR="00C077CE" w:rsidRPr="00C3304D">
        <w:rPr>
          <w:iCs/>
        </w:rPr>
        <w:t>.</w:t>
      </w:r>
      <w:r w:rsidR="00BB430A" w:rsidRPr="00C3304D">
        <w:rPr>
          <w:iCs/>
        </w:rPr>
        <w:t xml:space="preserve"> </w:t>
      </w:r>
      <w:r w:rsidR="00161C39">
        <w:rPr>
          <w:iCs/>
        </w:rPr>
        <w:t xml:space="preserve">As Z6 is derived from V11, it can also be assumed that the inserted DNA in V11 is also stably integrated. </w:t>
      </w:r>
    </w:p>
    <w:p w14:paraId="72EB7BE7" w14:textId="7CEAD168" w:rsidR="00D154AB" w:rsidRPr="0064177D" w:rsidRDefault="00D154AB" w:rsidP="00BD7646">
      <w:pPr>
        <w:pStyle w:val="Heading3"/>
      </w:pPr>
      <w:bookmarkStart w:id="87" w:name="_Toc488842337"/>
      <w:bookmarkStart w:id="88" w:name="_Toc488842447"/>
      <w:bookmarkStart w:id="89" w:name="_Toc38956949"/>
      <w:r w:rsidRPr="0064177D">
        <w:t>3.4.</w:t>
      </w:r>
      <w:r w:rsidR="009F19F5" w:rsidRPr="0064177D">
        <w:t>4</w:t>
      </w:r>
      <w:r w:rsidRPr="0064177D">
        <w:t xml:space="preserve"> </w:t>
      </w:r>
      <w:r w:rsidRPr="0064177D">
        <w:tab/>
        <w:t xml:space="preserve">Insert integrity and </w:t>
      </w:r>
      <w:r w:rsidR="008E48B5" w:rsidRPr="0064177D">
        <w:t>site of integration</w:t>
      </w:r>
      <w:bookmarkEnd w:id="87"/>
      <w:bookmarkEnd w:id="88"/>
      <w:bookmarkEnd w:id="89"/>
    </w:p>
    <w:p w14:paraId="58831AD3" w14:textId="2BB62979" w:rsidR="00AC7726" w:rsidRPr="008D4DDB" w:rsidRDefault="009965A1" w:rsidP="00D154AB">
      <w:r w:rsidRPr="008D4DDB">
        <w:t>In order to identify rearrangements, deletions and insertions in the in</w:t>
      </w:r>
      <w:r w:rsidR="00D17D8C" w:rsidRPr="008D4DDB">
        <w:t>tegrated</w:t>
      </w:r>
      <w:r w:rsidRPr="008D4DDB">
        <w:t xml:space="preserve"> </w:t>
      </w:r>
      <w:r w:rsidR="00D17D8C" w:rsidRPr="008D4DDB">
        <w:t>DNA</w:t>
      </w:r>
      <w:r w:rsidRPr="008D4DDB">
        <w:t xml:space="preserve">, </w:t>
      </w:r>
      <w:r w:rsidR="00A90B33" w:rsidRPr="008D4DDB">
        <w:t>genomic DNA</w:t>
      </w:r>
      <w:r w:rsidRPr="008D4DDB">
        <w:t xml:space="preserve"> was mapped using </w:t>
      </w:r>
      <w:r w:rsidR="00A90B33" w:rsidRPr="008D4DDB">
        <w:t xml:space="preserve">probes spanning the T-DNA regions of both plasmids by </w:t>
      </w:r>
      <w:r w:rsidRPr="008D4DDB">
        <w:t>Southern blotting</w:t>
      </w:r>
      <w:r w:rsidR="00A90B33" w:rsidRPr="008D4DDB">
        <w:t>. For th</w:t>
      </w:r>
      <w:r w:rsidR="00F702B4" w:rsidRPr="008D4DDB">
        <w:t>is</w:t>
      </w:r>
      <w:r w:rsidR="00A90B33" w:rsidRPr="008D4DDB">
        <w:t xml:space="preserve"> Southern blotting procedure, a</w:t>
      </w:r>
      <w:r w:rsidR="00044EB5" w:rsidRPr="008D4DDB">
        <w:t xml:space="preserve"> range of </w:t>
      </w:r>
      <w:r w:rsidR="00F702B4" w:rsidRPr="008D4DDB">
        <w:t xml:space="preserve">different </w:t>
      </w:r>
      <w:r w:rsidR="00044EB5" w:rsidRPr="008D4DDB">
        <w:t xml:space="preserve">restriction enzymes </w:t>
      </w:r>
      <w:r w:rsidR="00A90B33" w:rsidRPr="008D4DDB">
        <w:t xml:space="preserve">were used </w:t>
      </w:r>
      <w:r w:rsidR="00044EB5" w:rsidRPr="008D4DDB">
        <w:t>to generate</w:t>
      </w:r>
      <w:r w:rsidR="00F702B4" w:rsidRPr="008D4DDB">
        <w:t xml:space="preserve"> </w:t>
      </w:r>
      <w:r w:rsidR="00044EB5" w:rsidRPr="008D4DDB">
        <w:t xml:space="preserve">fragments </w:t>
      </w:r>
      <w:r w:rsidR="00F702B4" w:rsidRPr="008D4DDB">
        <w:t xml:space="preserve">of different sizes </w:t>
      </w:r>
      <w:r w:rsidR="00D17D8C" w:rsidRPr="008D4DDB">
        <w:t xml:space="preserve">that </w:t>
      </w:r>
      <w:r w:rsidR="00F702B4" w:rsidRPr="008D4DDB">
        <w:t xml:space="preserve">would overlap in sequence, </w:t>
      </w:r>
      <w:r w:rsidR="00FD2666" w:rsidRPr="008D4DDB">
        <w:t xml:space="preserve">and </w:t>
      </w:r>
      <w:r w:rsidR="00F702B4" w:rsidRPr="008D4DDB">
        <w:t xml:space="preserve">which </w:t>
      </w:r>
      <w:r w:rsidR="00A90B33" w:rsidRPr="008D4DDB">
        <w:t>when</w:t>
      </w:r>
      <w:r w:rsidR="00D17D8C" w:rsidRPr="008D4DDB">
        <w:t xml:space="preserve"> probed </w:t>
      </w:r>
      <w:r w:rsidR="00F702B4" w:rsidRPr="008D4DDB">
        <w:t>w</w:t>
      </w:r>
      <w:r w:rsidR="00A90B33" w:rsidRPr="008D4DDB">
        <w:t>ould</w:t>
      </w:r>
      <w:r w:rsidR="00D17D8C" w:rsidRPr="008D4DDB">
        <w:t xml:space="preserve"> </w:t>
      </w:r>
      <w:r w:rsidR="00F702B4" w:rsidRPr="008D4DDB">
        <w:t>show</w:t>
      </w:r>
      <w:r w:rsidR="00AC7726" w:rsidRPr="008D4DDB">
        <w:t xml:space="preserve"> the</w:t>
      </w:r>
      <w:r w:rsidR="00D17D8C" w:rsidRPr="008D4DDB">
        <w:t xml:space="preserve"> </w:t>
      </w:r>
      <w:r w:rsidR="00F702B4" w:rsidRPr="008D4DDB">
        <w:t>p</w:t>
      </w:r>
      <w:r w:rsidR="00FD2666" w:rsidRPr="008D4DDB">
        <w:t>osition of each</w:t>
      </w:r>
      <w:r w:rsidR="00F702B4" w:rsidRPr="008D4DDB">
        <w:t xml:space="preserve"> labelled fragment</w:t>
      </w:r>
      <w:r w:rsidR="00D17D8C" w:rsidRPr="008D4DDB">
        <w:t>.</w:t>
      </w:r>
      <w:r w:rsidR="00F702B4" w:rsidRPr="008D4DDB">
        <w:t xml:space="preserve"> </w:t>
      </w:r>
      <w:r w:rsidR="00C97870" w:rsidRPr="008D4DDB">
        <w:t>A representation of the digest</w:t>
      </w:r>
      <w:r w:rsidR="00AC7726" w:rsidRPr="008D4DDB">
        <w:t xml:space="preserve"> and probe binding sites for the T-DNA region of each plasmid </w:t>
      </w:r>
      <w:r w:rsidR="008F2D96" w:rsidRPr="008D4DDB">
        <w:t>is</w:t>
      </w:r>
      <w:r w:rsidR="00AC7726" w:rsidRPr="008D4DDB">
        <w:t xml:space="preserve"> shown in Figure </w:t>
      </w:r>
      <w:r w:rsidR="00ED4608">
        <w:t>6</w:t>
      </w:r>
      <w:r w:rsidR="00AC7726" w:rsidRPr="008D4DDB">
        <w:t xml:space="preserve">. </w:t>
      </w:r>
    </w:p>
    <w:p w14:paraId="0E5EA89B" w14:textId="12166A9C" w:rsidR="000F3423" w:rsidRPr="00CF7577" w:rsidRDefault="00EE7C59" w:rsidP="005F0DBA">
      <w:r w:rsidRPr="00EE7C59">
        <w:lastRenderedPageBreak/>
        <w:t xml:space="preserve">The </w:t>
      </w:r>
      <w:r w:rsidR="00A94EB2" w:rsidRPr="00EE7C59">
        <w:t xml:space="preserve">Southern blotting </w:t>
      </w:r>
      <w:r w:rsidRPr="00EE7C59">
        <w:t xml:space="preserve">results </w:t>
      </w:r>
      <w:r w:rsidR="00F702B4" w:rsidRPr="00EE7C59">
        <w:t>w</w:t>
      </w:r>
      <w:r w:rsidR="00C703FC" w:rsidRPr="00EE7C59">
        <w:t>ere</w:t>
      </w:r>
      <w:r w:rsidR="00F702B4" w:rsidRPr="00EE7C59">
        <w:t xml:space="preserve"> then confirmed by </w:t>
      </w:r>
      <w:r w:rsidR="000E72FF" w:rsidRPr="00395DEE">
        <w:t xml:space="preserve">a combination of </w:t>
      </w:r>
      <w:r w:rsidR="00395DEE" w:rsidRPr="00395DEE">
        <w:t xml:space="preserve">PCR, </w:t>
      </w:r>
      <w:r w:rsidR="00552E44">
        <w:t>Sanger</w:t>
      </w:r>
      <w:r w:rsidR="00395DEE" w:rsidRPr="00395DEE">
        <w:t xml:space="preserve"> sequencing and Illumina NGS</w:t>
      </w:r>
      <w:r w:rsidR="00F702B4" w:rsidRPr="00395DEE">
        <w:t xml:space="preserve">. </w:t>
      </w:r>
      <w:r w:rsidR="00F702B4" w:rsidRPr="00CF7577">
        <w:t xml:space="preserve">The subsequent DNA </w:t>
      </w:r>
      <w:r w:rsidR="00F15B91">
        <w:t xml:space="preserve">sequencing </w:t>
      </w:r>
      <w:r w:rsidR="00F702B4" w:rsidRPr="00CF7577">
        <w:t xml:space="preserve">analysis also allowed for identification of </w:t>
      </w:r>
      <w:r w:rsidR="00A47E0E" w:rsidRPr="00CF7577">
        <w:t xml:space="preserve">sites of integration </w:t>
      </w:r>
      <w:r w:rsidR="00344C71" w:rsidRPr="00CF7577">
        <w:t xml:space="preserve">in the host genome </w:t>
      </w:r>
      <w:r>
        <w:t>through</w:t>
      </w:r>
      <w:r w:rsidR="00E9791B" w:rsidRPr="00CF7577">
        <w:t xml:space="preserve"> alignment to the potato reference genome </w:t>
      </w:r>
      <w:r w:rsidR="00395DEE" w:rsidRPr="00CF7577">
        <w:t>from the Potato Genome Sequencing Consortium, 2011</w:t>
      </w:r>
      <w:r w:rsidR="00395DEE" w:rsidRPr="00CF7577">
        <w:rPr>
          <w:rStyle w:val="FootnoteReference"/>
        </w:rPr>
        <w:footnoteReference w:id="6"/>
      </w:r>
      <w:r w:rsidR="00395DEE" w:rsidRPr="00CF7577">
        <w:t xml:space="preserve"> (Sharma et al., 2013).</w:t>
      </w:r>
    </w:p>
    <w:p w14:paraId="08A9EDBF" w14:textId="77777777" w:rsidR="000F3423" w:rsidRPr="005275DC" w:rsidRDefault="000F3423" w:rsidP="005F0DBA">
      <w:pPr>
        <w:rPr>
          <w:color w:val="FF0000"/>
        </w:rPr>
      </w:pPr>
    </w:p>
    <w:p w14:paraId="4F6568B2" w14:textId="355D029B" w:rsidR="00FD2666" w:rsidRPr="005275DC" w:rsidRDefault="00F23BA0" w:rsidP="00D154AB">
      <w:pPr>
        <w:rPr>
          <w:color w:val="FF0000"/>
        </w:rPr>
      </w:pPr>
      <w:r w:rsidRPr="005275DC">
        <w:rPr>
          <w:noProof/>
          <w:color w:val="FF0000"/>
          <w:lang w:eastAsia="en-GB" w:bidi="ar-SA"/>
        </w:rPr>
        <mc:AlternateContent>
          <mc:Choice Requires="wpg">
            <w:drawing>
              <wp:anchor distT="0" distB="0" distL="114300" distR="114300" simplePos="0" relativeHeight="251658245" behindDoc="0" locked="0" layoutInCell="1" allowOverlap="1" wp14:anchorId="01A4FB65" wp14:editId="49BAA1EC">
                <wp:simplePos x="0" y="0"/>
                <wp:positionH relativeFrom="column">
                  <wp:posOffset>-43903</wp:posOffset>
                </wp:positionH>
                <wp:positionV relativeFrom="paragraph">
                  <wp:posOffset>81577</wp:posOffset>
                </wp:positionV>
                <wp:extent cx="6428299" cy="2992056"/>
                <wp:effectExtent l="0" t="0" r="0" b="18415"/>
                <wp:wrapNone/>
                <wp:docPr id="297" name="Group 297" descr="This figure outlines the Southern blotting method that was used to determine the structure of the inserted DNA, incorporating a range of restriction enzymes and probes specific to each plasmid insert. The two maps shown were used for the X17 event."/>
                <wp:cNvGraphicFramePr/>
                <a:graphic xmlns:a="http://schemas.openxmlformats.org/drawingml/2006/main">
                  <a:graphicData uri="http://schemas.microsoft.com/office/word/2010/wordprocessingGroup">
                    <wpg:wgp>
                      <wpg:cNvGrpSpPr/>
                      <wpg:grpSpPr>
                        <a:xfrm>
                          <a:off x="0" y="0"/>
                          <a:ext cx="6428299" cy="2992056"/>
                          <a:chOff x="0" y="0"/>
                          <a:chExt cx="6428299" cy="2686050"/>
                        </a:xfrm>
                      </wpg:grpSpPr>
                      <wpg:grpSp>
                        <wpg:cNvPr id="337" name="Group 337"/>
                        <wpg:cNvGrpSpPr/>
                        <wpg:grpSpPr>
                          <a:xfrm>
                            <a:off x="4927086" y="49308"/>
                            <a:ext cx="1501213" cy="1730087"/>
                            <a:chOff x="4860411" y="-84042"/>
                            <a:chExt cx="1501213" cy="1730087"/>
                          </a:xfrm>
                        </wpg:grpSpPr>
                        <wps:wsp>
                          <wps:cNvPr id="332" name="Text Box 2"/>
                          <wps:cNvSpPr txBox="1">
                            <a:spLocks noChangeArrowheads="1"/>
                          </wps:cNvSpPr>
                          <wps:spPr bwMode="auto">
                            <a:xfrm>
                              <a:off x="4860411" y="-84042"/>
                              <a:ext cx="1495425" cy="311785"/>
                            </a:xfrm>
                            <a:prstGeom prst="rect">
                              <a:avLst/>
                            </a:prstGeom>
                            <a:noFill/>
                            <a:ln w="9525">
                              <a:noFill/>
                              <a:miter lim="800000"/>
                              <a:headEnd/>
                              <a:tailEnd/>
                            </a:ln>
                          </wps:spPr>
                          <wps:txbx>
                            <w:txbxContent>
                              <w:p w14:paraId="7AC3F531" w14:textId="77777777" w:rsidR="00AF6552" w:rsidRPr="007D6D04" w:rsidRDefault="00AF6552" w:rsidP="0099286E">
                                <w:pPr>
                                  <w:rPr>
                                    <w:b/>
                                    <w:color w:val="0070C0"/>
                                    <w:sz w:val="20"/>
                                  </w:rPr>
                                </w:pPr>
                                <w:r w:rsidRPr="007D6D04">
                                  <w:rPr>
                                    <w:b/>
                                    <w:color w:val="0070C0"/>
                                    <w:sz w:val="20"/>
                                  </w:rPr>
                                  <w:t>pSIM1278 T-DNA</w:t>
                                </w:r>
                              </w:p>
                            </w:txbxContent>
                          </wps:txbx>
                          <wps:bodyPr rot="0" vert="horz" wrap="square" lIns="91440" tIns="45720" rIns="91440" bIns="45720" anchor="t" anchorCtr="0">
                            <a:noAutofit/>
                          </wps:bodyPr>
                        </wps:wsp>
                        <wps:wsp>
                          <wps:cNvPr id="333" name="Text Box 2"/>
                          <wps:cNvSpPr txBox="1">
                            <a:spLocks noChangeArrowheads="1"/>
                          </wps:cNvSpPr>
                          <wps:spPr bwMode="auto">
                            <a:xfrm>
                              <a:off x="4866199" y="1334260"/>
                              <a:ext cx="1495425" cy="311785"/>
                            </a:xfrm>
                            <a:prstGeom prst="rect">
                              <a:avLst/>
                            </a:prstGeom>
                            <a:noFill/>
                            <a:ln w="9525">
                              <a:noFill/>
                              <a:miter lim="800000"/>
                              <a:headEnd/>
                              <a:tailEnd/>
                            </a:ln>
                          </wps:spPr>
                          <wps:txbx>
                            <w:txbxContent>
                              <w:p w14:paraId="27CF6AA4" w14:textId="60A20941" w:rsidR="00AF6552" w:rsidRPr="007D6D04" w:rsidRDefault="00AF6552" w:rsidP="0099286E">
                                <w:pPr>
                                  <w:rPr>
                                    <w:b/>
                                    <w:color w:val="0070C0"/>
                                    <w:sz w:val="20"/>
                                  </w:rPr>
                                </w:pPr>
                                <w:r w:rsidRPr="007D6D04">
                                  <w:rPr>
                                    <w:b/>
                                    <w:color w:val="0070C0"/>
                                    <w:sz w:val="20"/>
                                  </w:rPr>
                                  <w:t>pSIM1678 T-DNA</w:t>
                                </w:r>
                              </w:p>
                            </w:txbxContent>
                          </wps:txbx>
                          <wps:bodyPr rot="0" vert="horz" wrap="square" lIns="91440" tIns="45720" rIns="91440" bIns="45720" anchor="t" anchorCtr="0">
                            <a:noAutofit/>
                          </wps:bodyPr>
                        </wps:wsp>
                      </wpg:grpSp>
                      <wps:wsp>
                        <wps:cNvPr id="342" name="Rectangle 342"/>
                        <wps:cNvSpPr/>
                        <wps:spPr>
                          <a:xfrm>
                            <a:off x="0" y="0"/>
                            <a:ext cx="6124575" cy="2686050"/>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1A4FB65" id="Group 297" o:spid="_x0000_s1072" alt="This figure outlines the Southern blotting method that was used to determine the structure of the inserted DNA, incorporating a range of restriction enzymes and probes specific to each plasmid insert. The two maps shown were used for the X17 event." style="position:absolute;margin-left:-3.45pt;margin-top:6.4pt;width:506.15pt;height:235.6pt;z-index:251658245;mso-height-relative:margin" coordsize="64282,26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">
                <v:group id="Group 337" o:spid="_x0000_s1073" style="position:absolute;left:49270;top:493;width:15012;height:17300" coordorigin="48604,-840" coordsize="15012,1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_x0000_s1074" type="#_x0000_t202" style="position:absolute;left:48604;top:-840;width:14954;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7AC3F531" w14:textId="77777777" w:rsidR="00AF6552" w:rsidRPr="007D6D04" w:rsidRDefault="00AF6552" w:rsidP="0099286E">
                          <w:pPr>
                            <w:rPr>
                              <w:b/>
                              <w:color w:val="0070C0"/>
                              <w:sz w:val="20"/>
                            </w:rPr>
                          </w:pPr>
                          <w:r w:rsidRPr="007D6D04">
                            <w:rPr>
                              <w:b/>
                              <w:color w:val="0070C0"/>
                              <w:sz w:val="20"/>
                            </w:rPr>
                            <w:t>pSIM1278 T-DNA</w:t>
                          </w:r>
                        </w:p>
                      </w:txbxContent>
                    </v:textbox>
                  </v:shape>
                  <v:shape id="_x0000_s1075" type="#_x0000_t202" style="position:absolute;left:48661;top:13342;width:1495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27CF6AA4" w14:textId="60A20941" w:rsidR="00AF6552" w:rsidRPr="007D6D04" w:rsidRDefault="00AF6552" w:rsidP="0099286E">
                          <w:pPr>
                            <w:rPr>
                              <w:b/>
                              <w:color w:val="0070C0"/>
                              <w:sz w:val="20"/>
                            </w:rPr>
                          </w:pPr>
                          <w:r w:rsidRPr="007D6D04">
                            <w:rPr>
                              <w:b/>
                              <w:color w:val="0070C0"/>
                              <w:sz w:val="20"/>
                            </w:rPr>
                            <w:t>pSIM1678 T-DNA</w:t>
                          </w:r>
                        </w:p>
                      </w:txbxContent>
                    </v:textbox>
                  </v:shape>
                </v:group>
                <v:rect id="Rectangle 342" o:spid="_x0000_s1076" style="position:absolute;width:61245;height:26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" filled="f" strokecolor="#243f60 [1604]"/>
              </v:group>
            </w:pict>
          </mc:Fallback>
        </mc:AlternateContent>
      </w:r>
    </w:p>
    <w:p w14:paraId="1E830035" w14:textId="1384325C" w:rsidR="00941415" w:rsidRPr="005275DC" w:rsidRDefault="00395DEE" w:rsidP="00D154AB">
      <w:pPr>
        <w:rPr>
          <w:color w:val="FF0000"/>
        </w:rPr>
      </w:pPr>
      <w:r>
        <w:rPr>
          <w:noProof/>
          <w:lang w:eastAsia="en-GB" w:bidi="ar-SA"/>
        </w:rPr>
        <w:drawing>
          <wp:anchor distT="0" distB="0" distL="114300" distR="114300" simplePos="0" relativeHeight="251658240" behindDoc="0" locked="0" layoutInCell="1" allowOverlap="1" wp14:anchorId="2093A66C" wp14:editId="08AE3546">
            <wp:simplePos x="0" y="0"/>
            <wp:positionH relativeFrom="column">
              <wp:posOffset>6985</wp:posOffset>
            </wp:positionH>
            <wp:positionV relativeFrom="paragraph">
              <wp:posOffset>257810</wp:posOffset>
            </wp:positionV>
            <wp:extent cx="5927725" cy="11163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27725" cy="1116330"/>
                    </a:xfrm>
                    <a:prstGeom prst="rect">
                      <a:avLst/>
                    </a:prstGeom>
                  </pic:spPr>
                </pic:pic>
              </a:graphicData>
            </a:graphic>
            <wp14:sizeRelH relativeFrom="margin">
              <wp14:pctWidth>0</wp14:pctWidth>
            </wp14:sizeRelH>
            <wp14:sizeRelV relativeFrom="margin">
              <wp14:pctHeight>0</wp14:pctHeight>
            </wp14:sizeRelV>
          </wp:anchor>
        </w:drawing>
      </w:r>
    </w:p>
    <w:p w14:paraId="5D95BD2A" w14:textId="154679FC" w:rsidR="00941415" w:rsidRPr="005275DC" w:rsidRDefault="00941415" w:rsidP="00D154AB">
      <w:pPr>
        <w:rPr>
          <w:color w:val="FF0000"/>
        </w:rPr>
      </w:pPr>
    </w:p>
    <w:p w14:paraId="3FB6341A" w14:textId="40413BF1" w:rsidR="0062266B" w:rsidRPr="005275DC" w:rsidRDefault="00395DEE" w:rsidP="00D154AB">
      <w:pPr>
        <w:rPr>
          <w:color w:val="FF0000"/>
        </w:rPr>
      </w:pPr>
      <w:r>
        <w:rPr>
          <w:noProof/>
          <w:lang w:eastAsia="en-GB" w:bidi="ar-SA"/>
        </w:rPr>
        <w:drawing>
          <wp:anchor distT="0" distB="0" distL="114300" distR="114300" simplePos="0" relativeHeight="251658241" behindDoc="0" locked="0" layoutInCell="1" allowOverlap="1" wp14:anchorId="4CFC02BD" wp14:editId="6D9E0F70">
            <wp:simplePos x="0" y="0"/>
            <wp:positionH relativeFrom="margin">
              <wp:align>left</wp:align>
            </wp:positionH>
            <wp:positionV relativeFrom="paragraph">
              <wp:posOffset>269875</wp:posOffset>
            </wp:positionV>
            <wp:extent cx="5943600" cy="1120140"/>
            <wp:effectExtent l="0" t="0" r="0"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943600" cy="1120140"/>
                    </a:xfrm>
                    <a:prstGeom prst="rect">
                      <a:avLst/>
                    </a:prstGeom>
                  </pic:spPr>
                </pic:pic>
              </a:graphicData>
            </a:graphic>
            <wp14:sizeRelH relativeFrom="margin">
              <wp14:pctWidth>0</wp14:pctWidth>
            </wp14:sizeRelH>
            <wp14:sizeRelV relativeFrom="margin">
              <wp14:pctHeight>0</wp14:pctHeight>
            </wp14:sizeRelV>
          </wp:anchor>
        </w:drawing>
      </w:r>
    </w:p>
    <w:p w14:paraId="152720CB" w14:textId="3FA8CD81" w:rsidR="00941415" w:rsidRPr="006A4B18" w:rsidRDefault="00315160" w:rsidP="006A4B18">
      <w:pPr>
        <w:pStyle w:val="FSFigureTitle"/>
      </w:pPr>
      <w:r w:rsidRPr="006A4B18">
        <w:t xml:space="preserve">Figure </w:t>
      </w:r>
      <w:r w:rsidR="00ED4608" w:rsidRPr="006A4B18">
        <w:t>6</w:t>
      </w:r>
      <w:r w:rsidRPr="006A4B18">
        <w:t xml:space="preserve">: </w:t>
      </w:r>
      <w:r w:rsidR="00383B51" w:rsidRPr="006A4B18">
        <w:t>A representation of the r</w:t>
      </w:r>
      <w:r w:rsidRPr="006A4B18">
        <w:t>estriction enzyme</w:t>
      </w:r>
      <w:r w:rsidR="00383B51" w:rsidRPr="006A4B18">
        <w:t xml:space="preserve"> map</w:t>
      </w:r>
      <w:r w:rsidRPr="006A4B18">
        <w:t xml:space="preserve"> and probe </w:t>
      </w:r>
      <w:r w:rsidR="0099286E" w:rsidRPr="006A4B18">
        <w:t xml:space="preserve">binding sites </w:t>
      </w:r>
      <w:r w:rsidRPr="006A4B18">
        <w:t xml:space="preserve">of the inserted T-DNA regions. A Southern blotting method was used to determine the structure of the inserted DNA, incorporating a range of restriction enzymes and probes specific to each plasmid insert. </w:t>
      </w:r>
    </w:p>
    <w:p w14:paraId="7FE21A77" w14:textId="5A8D2EF3" w:rsidR="00FD2666" w:rsidRPr="005275DC" w:rsidRDefault="00FD2666" w:rsidP="00932EB6">
      <w:pPr>
        <w:pStyle w:val="Heading4"/>
        <w:rPr>
          <w:color w:val="FF0000"/>
        </w:rPr>
      </w:pPr>
      <w:r w:rsidRPr="0064177D">
        <w:t xml:space="preserve">3.4.4.1 </w:t>
      </w:r>
      <w:r w:rsidR="00851BBA" w:rsidRPr="0064177D">
        <w:tab/>
      </w:r>
      <w:r w:rsidR="00932EB6" w:rsidRPr="0064177D">
        <w:t>pSIM1278 insert stru</w:t>
      </w:r>
      <w:r w:rsidR="00206985" w:rsidRPr="0064177D">
        <w:t xml:space="preserve">cture </w:t>
      </w:r>
      <w:r w:rsidR="00206985" w:rsidRPr="003B6A65">
        <w:t xml:space="preserve">in </w:t>
      </w:r>
      <w:r w:rsidR="00DA1294" w:rsidRPr="003B6A65">
        <w:t>V11 and Z6</w:t>
      </w:r>
    </w:p>
    <w:p w14:paraId="1AD60FC3" w14:textId="14B43AC3" w:rsidR="008F2D06" w:rsidRPr="0050006C" w:rsidRDefault="00932EB6" w:rsidP="008F2D06">
      <w:pPr>
        <w:rPr>
          <w:iCs/>
        </w:rPr>
      </w:pPr>
      <w:r w:rsidRPr="008F2D06">
        <w:t xml:space="preserve">The </w:t>
      </w:r>
      <w:r w:rsidR="00ED3701">
        <w:t>a</w:t>
      </w:r>
      <w:r w:rsidR="00ED3701" w:rsidRPr="008F2D06">
        <w:t xml:space="preserve">pplicant </w:t>
      </w:r>
      <w:r w:rsidRPr="008F2D06">
        <w:t>provide</w:t>
      </w:r>
      <w:r w:rsidR="006C2A53" w:rsidRPr="008F2D06">
        <w:t>d</w:t>
      </w:r>
      <w:r w:rsidRPr="008F2D06">
        <w:t xml:space="preserve"> </w:t>
      </w:r>
      <w:r w:rsidR="00A94EB2" w:rsidRPr="008F2D06">
        <w:t xml:space="preserve">results from Southern blotting and </w:t>
      </w:r>
      <w:r w:rsidR="00F15B91">
        <w:t xml:space="preserve">DNA </w:t>
      </w:r>
      <w:r w:rsidR="004A06F6">
        <w:t>sequencing</w:t>
      </w:r>
      <w:r w:rsidRPr="008F2D06">
        <w:t xml:space="preserve"> </w:t>
      </w:r>
      <w:r w:rsidR="007A51AA">
        <w:t xml:space="preserve">analysis that </w:t>
      </w:r>
      <w:r w:rsidR="00486872">
        <w:t>characterised</w:t>
      </w:r>
      <w:r w:rsidR="00A94EB2" w:rsidRPr="008F2D06">
        <w:t xml:space="preserve"> the</w:t>
      </w:r>
      <w:r w:rsidRPr="008F2D06">
        <w:t xml:space="preserve"> pSIM1278</w:t>
      </w:r>
      <w:r w:rsidR="00A94EB2" w:rsidRPr="008F2D06">
        <w:t xml:space="preserve"> </w:t>
      </w:r>
      <w:r w:rsidR="00347A3F">
        <w:t xml:space="preserve">T-DNA </w:t>
      </w:r>
      <w:r w:rsidR="00A94EB2" w:rsidRPr="008F2D06">
        <w:t>insert</w:t>
      </w:r>
      <w:r w:rsidR="006032BD" w:rsidRPr="008F2D06">
        <w:t xml:space="preserve"> in </w:t>
      </w:r>
      <w:r w:rsidR="008F2D06">
        <w:t>Z6.</w:t>
      </w:r>
      <w:r w:rsidR="0050006C">
        <w:t xml:space="preserve"> </w:t>
      </w:r>
      <w:r w:rsidR="0050006C">
        <w:rPr>
          <w:iCs/>
        </w:rPr>
        <w:t xml:space="preserve">These analyses confirmed that </w:t>
      </w:r>
      <w:r w:rsidR="0050006C">
        <w:t xml:space="preserve">a </w:t>
      </w:r>
      <w:r w:rsidR="0050006C">
        <w:rPr>
          <w:iCs/>
        </w:rPr>
        <w:t>single copy of the pSIM1278 T-DNA insert was integrated into the host genome and the organisation of the insert is as expected.</w:t>
      </w:r>
      <w:r w:rsidR="00F15B91">
        <w:rPr>
          <w:iCs/>
        </w:rPr>
        <w:t xml:space="preserve"> </w:t>
      </w:r>
      <w:r w:rsidR="0050006C" w:rsidRPr="00513F26">
        <w:rPr>
          <w:iCs/>
        </w:rPr>
        <w:t>No deletions, insertions, mutations or rearrangements of the inserted DNA were detected</w:t>
      </w:r>
      <w:r w:rsidR="0050006C">
        <w:rPr>
          <w:iCs/>
        </w:rPr>
        <w:t xml:space="preserve"> when Illumina NGS reads were aligned to the potato genome and a reference sequence</w:t>
      </w:r>
      <w:r w:rsidR="00730D6A">
        <w:rPr>
          <w:iCs/>
        </w:rPr>
        <w:t xml:space="preserve">. The reference sequence was </w:t>
      </w:r>
      <w:r w:rsidR="0050006C">
        <w:t xml:space="preserve">assembled from </w:t>
      </w:r>
      <w:r w:rsidR="00552E44">
        <w:t>the</w:t>
      </w:r>
      <w:r w:rsidR="002361CB">
        <w:t xml:space="preserve"> known</w:t>
      </w:r>
      <w:r w:rsidR="00552E44">
        <w:t xml:space="preserve"> T-DNA plasmid sequence and </w:t>
      </w:r>
      <w:r w:rsidR="00043F05">
        <w:t>S</w:t>
      </w:r>
      <w:r w:rsidR="0050006C">
        <w:t xml:space="preserve">anger sequenced </w:t>
      </w:r>
      <w:r w:rsidR="00552E44" w:rsidRPr="00F15B91">
        <w:rPr>
          <w:iCs/>
        </w:rPr>
        <w:t>5’ and 3</w:t>
      </w:r>
      <w:r w:rsidR="00552E44">
        <w:rPr>
          <w:iCs/>
        </w:rPr>
        <w:t>’ insert-to-flank DNA junctions.</w:t>
      </w:r>
    </w:p>
    <w:p w14:paraId="1C28DB9C" w14:textId="474DCA30" w:rsidR="008F2D06" w:rsidRDefault="008F2D06" w:rsidP="00D154AB">
      <w:r>
        <w:t xml:space="preserve"> </w:t>
      </w:r>
      <w:r>
        <w:tab/>
      </w:r>
    </w:p>
    <w:p w14:paraId="0CA3EB2C" w14:textId="714BF0EB" w:rsidR="00AA02AC" w:rsidRPr="008D595B" w:rsidRDefault="00AA02AC" w:rsidP="00AA02AC">
      <w:pPr>
        <w:rPr>
          <w:iCs/>
        </w:rPr>
      </w:pPr>
      <w:r w:rsidRPr="00F15B91">
        <w:rPr>
          <w:iCs/>
        </w:rPr>
        <w:t xml:space="preserve">PCR and </w:t>
      </w:r>
      <w:r w:rsidR="00F15B91" w:rsidRPr="00F15B91">
        <w:rPr>
          <w:iCs/>
        </w:rPr>
        <w:t>DNA</w:t>
      </w:r>
      <w:r w:rsidRPr="00F15B91">
        <w:rPr>
          <w:iCs/>
        </w:rPr>
        <w:t xml:space="preserve"> sequencing of </w:t>
      </w:r>
      <w:r w:rsidR="00F15B91" w:rsidRPr="00F15B91">
        <w:rPr>
          <w:iCs/>
        </w:rPr>
        <w:t>untransformed Snowden</w:t>
      </w:r>
      <w:r w:rsidRPr="00F15B91">
        <w:rPr>
          <w:iCs/>
        </w:rPr>
        <w:t xml:space="preserve"> </w:t>
      </w:r>
      <w:r w:rsidR="00ED3701">
        <w:rPr>
          <w:iCs/>
        </w:rPr>
        <w:t xml:space="preserve">potato </w:t>
      </w:r>
      <w:r w:rsidRPr="00F15B91">
        <w:rPr>
          <w:iCs/>
        </w:rPr>
        <w:t>genomic DNA and the 5’ and 3’ insert-to-flank DNA junctions of the</w:t>
      </w:r>
      <w:r w:rsidR="00F15B91">
        <w:rPr>
          <w:iCs/>
        </w:rPr>
        <w:t xml:space="preserve"> pSIM1278 insert in </w:t>
      </w:r>
      <w:r w:rsidR="00F15B91" w:rsidRPr="00F15B91">
        <w:rPr>
          <w:iCs/>
        </w:rPr>
        <w:t xml:space="preserve">Z6 </w:t>
      </w:r>
      <w:r w:rsidR="00310949">
        <w:rPr>
          <w:iCs/>
        </w:rPr>
        <w:t>were</w:t>
      </w:r>
      <w:r w:rsidR="00552E44">
        <w:rPr>
          <w:iCs/>
        </w:rPr>
        <w:t xml:space="preserve"> used to</w:t>
      </w:r>
      <w:r w:rsidRPr="00F15B91">
        <w:rPr>
          <w:iCs/>
        </w:rPr>
        <w:t xml:space="preserve"> </w:t>
      </w:r>
      <w:r w:rsidR="008D595B">
        <w:rPr>
          <w:iCs/>
        </w:rPr>
        <w:t>c</w:t>
      </w:r>
      <w:r w:rsidR="00552E44">
        <w:rPr>
          <w:iCs/>
        </w:rPr>
        <w:t>haracterise</w:t>
      </w:r>
      <w:r w:rsidRPr="00F15B91">
        <w:rPr>
          <w:iCs/>
        </w:rPr>
        <w:t xml:space="preserve"> the site of integration. </w:t>
      </w:r>
      <w:r w:rsidR="00162535">
        <w:rPr>
          <w:iCs/>
        </w:rPr>
        <w:t>Comparison of</w:t>
      </w:r>
      <w:r w:rsidRPr="00F15B91">
        <w:rPr>
          <w:iCs/>
        </w:rPr>
        <w:t xml:space="preserve"> the </w:t>
      </w:r>
      <w:r w:rsidR="00F15B91" w:rsidRPr="00F15B91">
        <w:rPr>
          <w:iCs/>
        </w:rPr>
        <w:t xml:space="preserve">untransformed Snowden potato </w:t>
      </w:r>
      <w:r w:rsidRPr="00F15B91">
        <w:rPr>
          <w:iCs/>
        </w:rPr>
        <w:t xml:space="preserve">and </w:t>
      </w:r>
      <w:r w:rsidR="00F15B91" w:rsidRPr="00F15B91">
        <w:rPr>
          <w:iCs/>
        </w:rPr>
        <w:t>Z6</w:t>
      </w:r>
      <w:r w:rsidRPr="00F15B91">
        <w:rPr>
          <w:iCs/>
        </w:rPr>
        <w:t xml:space="preserve"> sequences </w:t>
      </w:r>
      <w:r w:rsidR="00162535">
        <w:rPr>
          <w:iCs/>
        </w:rPr>
        <w:t>revealed that</w:t>
      </w:r>
      <w:r w:rsidRPr="00F15B91">
        <w:rPr>
          <w:iCs/>
        </w:rPr>
        <w:t xml:space="preserve"> </w:t>
      </w:r>
      <w:r w:rsidR="00F15B91" w:rsidRPr="00F15B91">
        <w:rPr>
          <w:iCs/>
        </w:rPr>
        <w:t>a small 72</w:t>
      </w:r>
      <w:r w:rsidRPr="00F15B91">
        <w:rPr>
          <w:iCs/>
        </w:rPr>
        <w:t xml:space="preserve"> base deletion of </w:t>
      </w:r>
      <w:r w:rsidR="00F15B91" w:rsidRPr="00F15B91">
        <w:rPr>
          <w:iCs/>
        </w:rPr>
        <w:t>potato</w:t>
      </w:r>
      <w:r w:rsidRPr="00F15B91">
        <w:rPr>
          <w:iCs/>
        </w:rPr>
        <w:t xml:space="preserve"> genomic DNA </w:t>
      </w:r>
      <w:r w:rsidR="00162535">
        <w:rPr>
          <w:iCs/>
        </w:rPr>
        <w:t xml:space="preserve">had occurred </w:t>
      </w:r>
      <w:r w:rsidRPr="00F15B91">
        <w:rPr>
          <w:iCs/>
        </w:rPr>
        <w:t xml:space="preserve">during T-DNA integration. </w:t>
      </w:r>
      <w:r w:rsidRPr="008D595B">
        <w:rPr>
          <w:iCs/>
        </w:rPr>
        <w:t>Additionally, the 5’ a</w:t>
      </w:r>
      <w:r w:rsidR="00F15B91" w:rsidRPr="008D595B">
        <w:rPr>
          <w:iCs/>
        </w:rPr>
        <w:t>nd 3’ flanking sequence of the pSIM1278 insert had a 14 base and 23</w:t>
      </w:r>
      <w:r w:rsidRPr="008D595B">
        <w:rPr>
          <w:iCs/>
        </w:rPr>
        <w:t xml:space="preserve"> base </w:t>
      </w:r>
      <w:r w:rsidR="00F15B91" w:rsidRPr="008D595B">
        <w:rPr>
          <w:iCs/>
        </w:rPr>
        <w:t>deletion</w:t>
      </w:r>
      <w:r w:rsidRPr="008D595B">
        <w:rPr>
          <w:iCs/>
        </w:rPr>
        <w:t xml:space="preserve">, respectively. Changes such as these are common during plant transformation (Anderson et al., 2016) and would not affect the expression of </w:t>
      </w:r>
      <w:r w:rsidR="00F15B91" w:rsidRPr="008D595B">
        <w:rPr>
          <w:i/>
          <w:szCs w:val="22"/>
        </w:rPr>
        <w:t>Asn1</w:t>
      </w:r>
      <w:r w:rsidR="00F15B91" w:rsidRPr="008D595B">
        <w:rPr>
          <w:szCs w:val="22"/>
        </w:rPr>
        <w:t xml:space="preserve">, </w:t>
      </w:r>
      <w:r w:rsidR="00F15B91" w:rsidRPr="008D595B">
        <w:rPr>
          <w:i/>
          <w:szCs w:val="22"/>
        </w:rPr>
        <w:t>Ppo5</w:t>
      </w:r>
      <w:r w:rsidR="00F15B91" w:rsidRPr="008D595B">
        <w:rPr>
          <w:szCs w:val="22"/>
        </w:rPr>
        <w:t xml:space="preserve">, </w:t>
      </w:r>
      <w:r w:rsidR="00F15B91" w:rsidRPr="008D595B">
        <w:rPr>
          <w:i/>
          <w:szCs w:val="22"/>
        </w:rPr>
        <w:t>PhL</w:t>
      </w:r>
      <w:r w:rsidR="00F15B91" w:rsidRPr="008D595B">
        <w:rPr>
          <w:szCs w:val="22"/>
        </w:rPr>
        <w:t xml:space="preserve"> and </w:t>
      </w:r>
      <w:r w:rsidR="00F15B91" w:rsidRPr="008D595B">
        <w:rPr>
          <w:i/>
          <w:szCs w:val="22"/>
        </w:rPr>
        <w:t xml:space="preserve">R1 </w:t>
      </w:r>
      <w:r w:rsidR="00EF1DB3">
        <w:rPr>
          <w:szCs w:val="22"/>
        </w:rPr>
        <w:t>dsRNA</w:t>
      </w:r>
      <w:r w:rsidR="00161C39">
        <w:rPr>
          <w:szCs w:val="22"/>
        </w:rPr>
        <w:t>s</w:t>
      </w:r>
      <w:r w:rsidR="00F15B91" w:rsidRPr="008D595B">
        <w:rPr>
          <w:iCs/>
        </w:rPr>
        <w:t>.</w:t>
      </w:r>
    </w:p>
    <w:p w14:paraId="5C73CEEC" w14:textId="18FF4688" w:rsidR="00845387" w:rsidRPr="005275DC" w:rsidRDefault="00845387">
      <w:pPr>
        <w:widowControl/>
        <w:rPr>
          <w:color w:val="FF0000"/>
        </w:rPr>
      </w:pPr>
    </w:p>
    <w:p w14:paraId="70968C7F" w14:textId="3DB1B01F" w:rsidR="008D595B" w:rsidRDefault="00845387" w:rsidP="008D595B">
      <w:pPr>
        <w:rPr>
          <w:color w:val="FF0000"/>
        </w:rPr>
      </w:pPr>
      <w:r w:rsidRPr="008F2D06">
        <w:t xml:space="preserve">The location of integration for the pSIM1278 </w:t>
      </w:r>
      <w:r w:rsidR="002361CB">
        <w:t xml:space="preserve">T-DNA </w:t>
      </w:r>
      <w:r w:rsidRPr="008F2D06">
        <w:t xml:space="preserve">insert in </w:t>
      </w:r>
      <w:r w:rsidR="008F2D06" w:rsidRPr="008F2D06">
        <w:t>Z6</w:t>
      </w:r>
      <w:r w:rsidRPr="008F2D06">
        <w:t xml:space="preserve"> was identified b</w:t>
      </w:r>
      <w:r w:rsidRPr="008D595B">
        <w:t xml:space="preserve">y DNA sequence analysis and was shown </w:t>
      </w:r>
      <w:r w:rsidR="008D595B" w:rsidRPr="008D595B">
        <w:t>to have occurred in chromosome 4</w:t>
      </w:r>
      <w:r w:rsidRPr="008D595B">
        <w:t xml:space="preserve">. At the identified insertion site, there are no known annotated genes thus the insertion should not have disrupted any </w:t>
      </w:r>
      <w:r w:rsidR="00EF1DB3">
        <w:t xml:space="preserve">endogenous host </w:t>
      </w:r>
      <w:r w:rsidRPr="008D595B">
        <w:t xml:space="preserve">genes. </w:t>
      </w:r>
    </w:p>
    <w:p w14:paraId="48C87EC3" w14:textId="6499D144" w:rsidR="00625001" w:rsidRPr="005275DC" w:rsidRDefault="00625001" w:rsidP="00625001">
      <w:pPr>
        <w:pStyle w:val="Heading4"/>
        <w:rPr>
          <w:color w:val="FF0000"/>
        </w:rPr>
      </w:pPr>
      <w:r w:rsidRPr="0064177D">
        <w:lastRenderedPageBreak/>
        <w:t xml:space="preserve">3.4.4.2 </w:t>
      </w:r>
      <w:r w:rsidR="00851BBA" w:rsidRPr="0064177D">
        <w:tab/>
      </w:r>
      <w:r w:rsidRPr="0064177D">
        <w:t>pSIM1678 insert structure i</w:t>
      </w:r>
      <w:r w:rsidRPr="00DA1294">
        <w:t xml:space="preserve">n </w:t>
      </w:r>
      <w:r w:rsidR="00DA1294" w:rsidRPr="00DA1294">
        <w:t>Z6</w:t>
      </w:r>
    </w:p>
    <w:p w14:paraId="68A70EB7" w14:textId="6903DFA1" w:rsidR="00552E44" w:rsidRPr="0050006C" w:rsidRDefault="00552E44" w:rsidP="00552E44">
      <w:pPr>
        <w:rPr>
          <w:iCs/>
        </w:rPr>
      </w:pPr>
      <w:r w:rsidRPr="008F2D06">
        <w:t xml:space="preserve">The </w:t>
      </w:r>
      <w:r w:rsidR="00ED3701">
        <w:t>a</w:t>
      </w:r>
      <w:r w:rsidR="00ED3701" w:rsidRPr="008F2D06">
        <w:t xml:space="preserve">pplicant </w:t>
      </w:r>
      <w:r w:rsidRPr="008F2D06">
        <w:t xml:space="preserve">provided results from Southern blotting and </w:t>
      </w:r>
      <w:r>
        <w:t>DNA sequencing</w:t>
      </w:r>
      <w:r w:rsidRPr="008F2D06">
        <w:t xml:space="preserve"> </w:t>
      </w:r>
      <w:r>
        <w:t xml:space="preserve">analysis that </w:t>
      </w:r>
      <w:r w:rsidR="008C6BF3">
        <w:t>characterised</w:t>
      </w:r>
      <w:r w:rsidRPr="008F2D06">
        <w:t xml:space="preserve"> the</w:t>
      </w:r>
      <w:r>
        <w:t xml:space="preserve"> pSIM1678</w:t>
      </w:r>
      <w:r w:rsidRPr="008F2D06">
        <w:t xml:space="preserve"> </w:t>
      </w:r>
      <w:r w:rsidR="00347A3F">
        <w:t xml:space="preserve">T-DNA </w:t>
      </w:r>
      <w:r w:rsidRPr="008F2D06">
        <w:t xml:space="preserve">insert in </w:t>
      </w:r>
      <w:r>
        <w:t xml:space="preserve">Z6. </w:t>
      </w:r>
      <w:r>
        <w:rPr>
          <w:iCs/>
        </w:rPr>
        <w:t xml:space="preserve">These analyses confirmed that </w:t>
      </w:r>
      <w:r>
        <w:t xml:space="preserve">a </w:t>
      </w:r>
      <w:r>
        <w:rPr>
          <w:iCs/>
        </w:rPr>
        <w:t>single copy of the pSIM</w:t>
      </w:r>
      <w:r>
        <w:t xml:space="preserve">1678 </w:t>
      </w:r>
      <w:r>
        <w:rPr>
          <w:iCs/>
        </w:rPr>
        <w:t xml:space="preserve">T-DNA insert was integrated into the host genome and the organisation of the insert is as expected. </w:t>
      </w:r>
      <w:r w:rsidRPr="00513F26">
        <w:rPr>
          <w:iCs/>
        </w:rPr>
        <w:t>No deletions, insertions, mutations or rearrangements of the inserted DNA were detected</w:t>
      </w:r>
      <w:r>
        <w:rPr>
          <w:iCs/>
        </w:rPr>
        <w:t xml:space="preserve"> when Illumina NGS reads were aligned to the potato genome and a reference sequence. The reference sequence was </w:t>
      </w:r>
      <w:r>
        <w:t xml:space="preserve">assembled from the T-DNA plasmid sequence and sanger sequenced </w:t>
      </w:r>
      <w:r w:rsidRPr="00F15B91">
        <w:rPr>
          <w:iCs/>
        </w:rPr>
        <w:t>5’ and 3</w:t>
      </w:r>
      <w:r>
        <w:rPr>
          <w:iCs/>
        </w:rPr>
        <w:t>’ insert-to-flank DNA junctions.</w:t>
      </w:r>
    </w:p>
    <w:p w14:paraId="6BEC63CF" w14:textId="77777777" w:rsidR="00552E44" w:rsidRDefault="00552E44" w:rsidP="00552E44">
      <w:r>
        <w:t xml:space="preserve"> </w:t>
      </w:r>
      <w:r>
        <w:tab/>
      </w:r>
    </w:p>
    <w:p w14:paraId="66BDFA87" w14:textId="35A0649F" w:rsidR="00552E44" w:rsidRPr="008D595B" w:rsidRDefault="00552E44" w:rsidP="00552E44">
      <w:pPr>
        <w:rPr>
          <w:iCs/>
        </w:rPr>
      </w:pPr>
      <w:r w:rsidRPr="00F15B91">
        <w:rPr>
          <w:iCs/>
        </w:rPr>
        <w:t xml:space="preserve">PCR and DNA sequencing of untransformed Snowden </w:t>
      </w:r>
      <w:r w:rsidR="00ED3701">
        <w:rPr>
          <w:iCs/>
        </w:rPr>
        <w:t xml:space="preserve">potato </w:t>
      </w:r>
      <w:r w:rsidRPr="00F15B91">
        <w:rPr>
          <w:iCs/>
        </w:rPr>
        <w:t>genomic DNA and the 5’ and 3’ insert-to-flank DNA junctions of the</w:t>
      </w:r>
      <w:r>
        <w:rPr>
          <w:iCs/>
        </w:rPr>
        <w:t xml:space="preserve"> pSIM</w:t>
      </w:r>
      <w:r>
        <w:t>1678</w:t>
      </w:r>
      <w:r>
        <w:rPr>
          <w:iCs/>
        </w:rPr>
        <w:t xml:space="preserve"> insert in </w:t>
      </w:r>
      <w:r w:rsidRPr="00F15B91">
        <w:rPr>
          <w:iCs/>
        </w:rPr>
        <w:t xml:space="preserve">Z6 </w:t>
      </w:r>
      <w:r>
        <w:rPr>
          <w:iCs/>
        </w:rPr>
        <w:t>was used to</w:t>
      </w:r>
      <w:r w:rsidRPr="00F15B91">
        <w:rPr>
          <w:iCs/>
        </w:rPr>
        <w:t xml:space="preserve"> </w:t>
      </w:r>
      <w:r>
        <w:rPr>
          <w:iCs/>
        </w:rPr>
        <w:t>characterise</w:t>
      </w:r>
      <w:r w:rsidRPr="00F15B91">
        <w:rPr>
          <w:iCs/>
        </w:rPr>
        <w:t xml:space="preserve"> the site of integration. By comparing the untransformed Snowden potato and Z6 sequences the analysis indicated a</w:t>
      </w:r>
      <w:r>
        <w:rPr>
          <w:iCs/>
        </w:rPr>
        <w:t xml:space="preserve"> duplica</w:t>
      </w:r>
      <w:r w:rsidR="00BD225C">
        <w:rPr>
          <w:iCs/>
        </w:rPr>
        <w:t xml:space="preserve">tion </w:t>
      </w:r>
      <w:r w:rsidRPr="00F15B91">
        <w:rPr>
          <w:iCs/>
        </w:rPr>
        <w:t>of potato genomic DNA</w:t>
      </w:r>
      <w:r w:rsidR="00BD225C">
        <w:rPr>
          <w:iCs/>
        </w:rPr>
        <w:t xml:space="preserve"> occurred</w:t>
      </w:r>
      <w:r w:rsidRPr="00F15B91">
        <w:rPr>
          <w:iCs/>
        </w:rPr>
        <w:t xml:space="preserve"> during T-DNA integration</w:t>
      </w:r>
      <w:r w:rsidR="008405D5">
        <w:rPr>
          <w:iCs/>
        </w:rPr>
        <w:t>. The</w:t>
      </w:r>
      <w:r w:rsidR="009B6109">
        <w:rPr>
          <w:iCs/>
        </w:rPr>
        <w:t xml:space="preserve"> duplication involves a</w:t>
      </w:r>
      <w:r w:rsidR="008405D5">
        <w:rPr>
          <w:iCs/>
        </w:rPr>
        <w:t xml:space="preserve"> 957 bp sequence</w:t>
      </w:r>
      <w:r w:rsidR="00BD225C">
        <w:rPr>
          <w:iCs/>
        </w:rPr>
        <w:t xml:space="preserve"> </w:t>
      </w:r>
      <w:r w:rsidR="008405D5">
        <w:rPr>
          <w:iCs/>
        </w:rPr>
        <w:t xml:space="preserve">located at both the </w:t>
      </w:r>
      <w:r w:rsidR="00BD225C">
        <w:rPr>
          <w:iCs/>
        </w:rPr>
        <w:t>left and right flank</w:t>
      </w:r>
      <w:r w:rsidR="008405D5">
        <w:rPr>
          <w:iCs/>
        </w:rPr>
        <w:t>ing regions</w:t>
      </w:r>
      <w:r w:rsidRPr="00F15B91">
        <w:rPr>
          <w:iCs/>
        </w:rPr>
        <w:t xml:space="preserve">. </w:t>
      </w:r>
      <w:r w:rsidRPr="008D595B">
        <w:rPr>
          <w:iCs/>
        </w:rPr>
        <w:t>Additionally, the 5’ and 3’ flanking sequence of the pSI</w:t>
      </w:r>
      <w:r w:rsidR="00BD225C">
        <w:rPr>
          <w:iCs/>
        </w:rPr>
        <w:t>M1678</w:t>
      </w:r>
      <w:r w:rsidRPr="008D595B">
        <w:rPr>
          <w:iCs/>
        </w:rPr>
        <w:t xml:space="preserve"> insert had a </w:t>
      </w:r>
      <w:r w:rsidR="00BD225C">
        <w:rPr>
          <w:iCs/>
        </w:rPr>
        <w:t>9</w:t>
      </w:r>
      <w:r w:rsidRPr="008D595B">
        <w:rPr>
          <w:iCs/>
        </w:rPr>
        <w:t xml:space="preserve"> base and </w:t>
      </w:r>
      <w:r w:rsidR="00BD225C">
        <w:rPr>
          <w:iCs/>
        </w:rPr>
        <w:t>36</w:t>
      </w:r>
      <w:r w:rsidRPr="008D595B">
        <w:rPr>
          <w:iCs/>
        </w:rPr>
        <w:t xml:space="preserve"> base deletion, respectively. Changes such as these are common during plant transformation (Anderson et al., 2016) and would not affect the expression of </w:t>
      </w:r>
      <w:r w:rsidR="00A928C9">
        <w:rPr>
          <w:iCs/>
        </w:rPr>
        <w:t xml:space="preserve">the </w:t>
      </w:r>
      <w:r w:rsidR="00A928C9" w:rsidRPr="00A928C9">
        <w:rPr>
          <w:iCs/>
        </w:rPr>
        <w:t>VTN1 protein</w:t>
      </w:r>
      <w:r w:rsidR="00A928C9" w:rsidRPr="00C3304D">
        <w:rPr>
          <w:i/>
          <w:iCs/>
        </w:rPr>
        <w:t xml:space="preserve"> and</w:t>
      </w:r>
      <w:r w:rsidR="00A928C9" w:rsidRPr="00C3304D">
        <w:rPr>
          <w:iCs/>
        </w:rPr>
        <w:t xml:space="preserve"> </w:t>
      </w:r>
      <w:r w:rsidR="00A928C9" w:rsidRPr="00C3304D">
        <w:rPr>
          <w:i/>
          <w:iCs/>
        </w:rPr>
        <w:t>Vlnv</w:t>
      </w:r>
      <w:r w:rsidR="00A928C9">
        <w:rPr>
          <w:i/>
          <w:iCs/>
        </w:rPr>
        <w:t xml:space="preserve"> </w:t>
      </w:r>
      <w:r w:rsidR="00A928C9" w:rsidRPr="00A928C9">
        <w:rPr>
          <w:iCs/>
        </w:rPr>
        <w:t>RNAi</w:t>
      </w:r>
      <w:r w:rsidR="00A928C9">
        <w:rPr>
          <w:iCs/>
        </w:rPr>
        <w:t>.</w:t>
      </w:r>
    </w:p>
    <w:p w14:paraId="2140F07A" w14:textId="77777777" w:rsidR="00552E44" w:rsidRPr="005275DC" w:rsidRDefault="00552E44" w:rsidP="00552E44">
      <w:pPr>
        <w:widowControl/>
        <w:rPr>
          <w:color w:val="FF0000"/>
        </w:rPr>
      </w:pPr>
    </w:p>
    <w:p w14:paraId="3C872666" w14:textId="78801593" w:rsidR="009F19F5" w:rsidRPr="00BD225C" w:rsidRDefault="00552E44" w:rsidP="00BD225C">
      <w:pPr>
        <w:rPr>
          <w:color w:val="FF0000"/>
        </w:rPr>
      </w:pPr>
      <w:r w:rsidRPr="008F2D06">
        <w:t>The location</w:t>
      </w:r>
      <w:r w:rsidR="00BD225C">
        <w:t xml:space="preserve"> of integration for the pSIM1678</w:t>
      </w:r>
      <w:r w:rsidRPr="008F2D06">
        <w:t xml:space="preserve"> </w:t>
      </w:r>
      <w:r w:rsidR="00347A3F">
        <w:t xml:space="preserve">T-DNA </w:t>
      </w:r>
      <w:r w:rsidRPr="008F2D06">
        <w:t>insert in Z6 was identified b</w:t>
      </w:r>
      <w:r w:rsidRPr="008D595B">
        <w:t xml:space="preserve">y DNA sequence analysis and was shown to have occurred in chromosome </w:t>
      </w:r>
      <w:r>
        <w:t>9</w:t>
      </w:r>
      <w:r w:rsidRPr="008D595B">
        <w:t xml:space="preserve">. At the identified insertion site, there are no known annotated genes thus the insertion should not have disrupted any </w:t>
      </w:r>
      <w:r w:rsidR="00EF1DB3">
        <w:t xml:space="preserve">endogenous host </w:t>
      </w:r>
      <w:r w:rsidRPr="008D595B">
        <w:t xml:space="preserve">genes. </w:t>
      </w:r>
    </w:p>
    <w:p w14:paraId="49756CAD" w14:textId="7222A981" w:rsidR="009D7238" w:rsidRPr="0064177D" w:rsidRDefault="009D7238" w:rsidP="00BD7646">
      <w:pPr>
        <w:pStyle w:val="Heading3"/>
      </w:pPr>
      <w:bookmarkStart w:id="90" w:name="_Toc488842338"/>
      <w:bookmarkStart w:id="91" w:name="_Toc488842448"/>
      <w:bookmarkStart w:id="92" w:name="_Toc38956950"/>
      <w:r w:rsidRPr="0064177D">
        <w:t>3.4.</w:t>
      </w:r>
      <w:r w:rsidR="009F19F5" w:rsidRPr="0064177D">
        <w:t>5</w:t>
      </w:r>
      <w:r w:rsidRPr="0064177D">
        <w:tab/>
        <w:t>Open read frame (ORF) analysis</w:t>
      </w:r>
      <w:bookmarkEnd w:id="90"/>
      <w:bookmarkEnd w:id="91"/>
      <w:bookmarkEnd w:id="92"/>
    </w:p>
    <w:p w14:paraId="2058E0C8" w14:textId="41D4612D" w:rsidR="00625001" w:rsidRPr="005275DC" w:rsidRDefault="00625001" w:rsidP="00625001">
      <w:pPr>
        <w:rPr>
          <w:color w:val="FF0000"/>
          <w:lang w:bidi="ar-SA"/>
        </w:rPr>
      </w:pPr>
      <w:r w:rsidRPr="00714F52">
        <w:rPr>
          <w:lang w:bidi="ar-SA"/>
        </w:rPr>
        <w:t xml:space="preserve">The </w:t>
      </w:r>
      <w:r w:rsidR="00ED3701">
        <w:rPr>
          <w:lang w:bidi="ar-SA"/>
        </w:rPr>
        <w:t>a</w:t>
      </w:r>
      <w:r w:rsidR="00ED3701" w:rsidRPr="00714F52">
        <w:rPr>
          <w:lang w:bidi="ar-SA"/>
        </w:rPr>
        <w:t xml:space="preserve">pplicant </w:t>
      </w:r>
      <w:r w:rsidRPr="00714F52">
        <w:rPr>
          <w:lang w:bidi="ar-SA"/>
        </w:rPr>
        <w:t xml:space="preserve">used proprietary Python script to identity all start-to-stop ORFs in </w:t>
      </w:r>
      <w:r w:rsidR="002C465B" w:rsidRPr="00714F52">
        <w:rPr>
          <w:lang w:bidi="ar-SA"/>
        </w:rPr>
        <w:t xml:space="preserve">both </w:t>
      </w:r>
      <w:r w:rsidRPr="00714F52">
        <w:rPr>
          <w:lang w:bidi="ar-SA"/>
        </w:rPr>
        <w:t xml:space="preserve">the inserted DNA and </w:t>
      </w:r>
      <w:r w:rsidR="00C65C75" w:rsidRPr="00714F52">
        <w:rPr>
          <w:lang w:bidi="ar-SA"/>
        </w:rPr>
        <w:t>junctions between the insert and genomic DNA</w:t>
      </w:r>
      <w:r w:rsidR="002C465B" w:rsidRPr="00714F52">
        <w:rPr>
          <w:lang w:bidi="ar-SA"/>
        </w:rPr>
        <w:t>.</w:t>
      </w:r>
      <w:r w:rsidR="002C465B" w:rsidRPr="005275DC">
        <w:rPr>
          <w:color w:val="FF0000"/>
          <w:lang w:bidi="ar-SA"/>
        </w:rPr>
        <w:t xml:space="preserve"> </w:t>
      </w:r>
      <w:r w:rsidR="002C465B" w:rsidRPr="00714F52">
        <w:rPr>
          <w:lang w:bidi="ar-SA"/>
        </w:rPr>
        <w:t>A</w:t>
      </w:r>
      <w:r w:rsidRPr="00714F52">
        <w:rPr>
          <w:lang w:bidi="ar-SA"/>
        </w:rPr>
        <w:t>ll six reading frames</w:t>
      </w:r>
      <w:r w:rsidR="002C465B" w:rsidRPr="00714F52">
        <w:rPr>
          <w:lang w:bidi="ar-SA"/>
        </w:rPr>
        <w:t xml:space="preserve"> were analysed</w:t>
      </w:r>
      <w:r w:rsidRPr="00714F52">
        <w:rPr>
          <w:lang w:bidi="ar-SA"/>
        </w:rPr>
        <w:t>.</w:t>
      </w:r>
      <w:r w:rsidR="002C465B" w:rsidRPr="00714F52">
        <w:rPr>
          <w:lang w:bidi="ar-SA"/>
        </w:rPr>
        <w:t xml:space="preserve"> </w:t>
      </w:r>
      <w:r w:rsidR="00D952AA" w:rsidRPr="00714F52">
        <w:rPr>
          <w:lang w:bidi="ar-SA"/>
        </w:rPr>
        <w:t xml:space="preserve">ORFs of </w:t>
      </w:r>
      <w:r w:rsidR="004B6D46">
        <w:rPr>
          <w:lang w:bidi="ar-SA"/>
        </w:rPr>
        <w:t>30 or more amino acids</w:t>
      </w:r>
      <w:r w:rsidR="00D952AA" w:rsidRPr="00714F52">
        <w:rPr>
          <w:lang w:bidi="ar-SA"/>
        </w:rPr>
        <w:t xml:space="preserve"> were captured for further analysis, as proteins shorter than 29 amino acids would </w:t>
      </w:r>
      <w:r w:rsidR="00405BEA" w:rsidRPr="00714F52">
        <w:rPr>
          <w:lang w:bidi="ar-SA"/>
        </w:rPr>
        <w:t xml:space="preserve">not </w:t>
      </w:r>
      <w:r w:rsidR="00D96D48" w:rsidRPr="00714F52">
        <w:rPr>
          <w:lang w:bidi="ar-SA"/>
        </w:rPr>
        <w:t>meet</w:t>
      </w:r>
      <w:r w:rsidR="00D952AA" w:rsidRPr="00714F52">
        <w:rPr>
          <w:lang w:bidi="ar-SA"/>
        </w:rPr>
        <w:t xml:space="preserve"> the minimum requirements</w:t>
      </w:r>
      <w:r w:rsidR="007875DF" w:rsidRPr="00714F52">
        <w:rPr>
          <w:lang w:bidi="ar-SA"/>
        </w:rPr>
        <w:t xml:space="preserve"> of a </w:t>
      </w:r>
      <w:r w:rsidR="00954408" w:rsidRPr="00714F52">
        <w:t>35% match over an 80 amino acid sequence</w:t>
      </w:r>
      <w:r w:rsidR="002D13C9" w:rsidRPr="00714F52">
        <w:t xml:space="preserve"> </w:t>
      </w:r>
      <w:r w:rsidR="00196562" w:rsidRPr="00714F52">
        <w:t>(</w:t>
      </w:r>
      <w:r w:rsidR="004D51C9" w:rsidRPr="00714F52">
        <w:t>Codex</w:t>
      </w:r>
      <w:r w:rsidR="00196562" w:rsidRPr="00714F52">
        <w:t xml:space="preserve"> 2009)</w:t>
      </w:r>
      <w:r w:rsidR="00D952AA" w:rsidRPr="00714F52">
        <w:rPr>
          <w:lang w:bidi="ar-SA"/>
        </w:rPr>
        <w:t xml:space="preserve">. </w:t>
      </w:r>
    </w:p>
    <w:p w14:paraId="3C18AD8D" w14:textId="77777777" w:rsidR="00796340" w:rsidRPr="005275DC" w:rsidRDefault="00796340" w:rsidP="00625001">
      <w:pPr>
        <w:rPr>
          <w:color w:val="FF0000"/>
          <w:lang w:bidi="ar-SA"/>
        </w:rPr>
      </w:pPr>
    </w:p>
    <w:p w14:paraId="3BCC1BC5" w14:textId="3C10D6DD" w:rsidR="003D2E85" w:rsidRPr="00BE3D51" w:rsidRDefault="00BE3D51" w:rsidP="00BE3D51">
      <w:pPr>
        <w:widowControl/>
        <w:autoSpaceDE w:val="0"/>
        <w:autoSpaceDN w:val="0"/>
        <w:adjustRightInd w:val="0"/>
        <w:rPr>
          <w:lang w:bidi="ar-SA"/>
        </w:rPr>
      </w:pPr>
      <w:r w:rsidRPr="00BE3D51">
        <w:rPr>
          <w:lang w:bidi="ar-SA"/>
        </w:rPr>
        <w:t xml:space="preserve">In total, 60 </w:t>
      </w:r>
      <w:r w:rsidR="008C6BF3">
        <w:rPr>
          <w:lang w:bidi="ar-SA"/>
        </w:rPr>
        <w:t xml:space="preserve">putative </w:t>
      </w:r>
      <w:r w:rsidRPr="00BE3D51">
        <w:rPr>
          <w:lang w:bidi="ar-SA"/>
        </w:rPr>
        <w:t>ORF</w:t>
      </w:r>
      <w:r w:rsidR="008C6BF3">
        <w:rPr>
          <w:lang w:bidi="ar-SA"/>
        </w:rPr>
        <w:t>s</w:t>
      </w:r>
      <w:r w:rsidRPr="00BE3D51">
        <w:rPr>
          <w:lang w:bidi="ar-SA"/>
        </w:rPr>
        <w:t xml:space="preserve"> were identified in Z6 that were associated with either the pSIM1278 and</w:t>
      </w:r>
      <w:r w:rsidR="008C6BF3">
        <w:rPr>
          <w:lang w:bidi="ar-SA"/>
        </w:rPr>
        <w:t xml:space="preserve"> </w:t>
      </w:r>
      <w:r w:rsidRPr="00BE3D51">
        <w:rPr>
          <w:lang w:bidi="ar-SA"/>
        </w:rPr>
        <w:t xml:space="preserve">pSIM1678 inserts, the junction between the insert and genomic DNA, or the </w:t>
      </w:r>
      <w:r w:rsidRPr="00BE3D51">
        <w:rPr>
          <w:i/>
          <w:lang w:bidi="ar-SA"/>
        </w:rPr>
        <w:t>Rpi-vnt1</w:t>
      </w:r>
      <w:r w:rsidRPr="00BE3D51">
        <w:rPr>
          <w:lang w:bidi="ar-SA"/>
        </w:rPr>
        <w:t xml:space="preserve"> gene sequence from pSIM1678.</w:t>
      </w:r>
      <w:r>
        <w:rPr>
          <w:lang w:bidi="ar-SA"/>
        </w:rPr>
        <w:t xml:space="preserve"> </w:t>
      </w:r>
      <w:r w:rsidR="003D2E85" w:rsidRPr="005F47DC">
        <w:rPr>
          <w:lang w:bidi="ar-SA"/>
        </w:rPr>
        <w:t xml:space="preserve">Although the number of </w:t>
      </w:r>
      <w:r w:rsidR="008C6BF3">
        <w:rPr>
          <w:lang w:bidi="ar-SA"/>
        </w:rPr>
        <w:t>putative</w:t>
      </w:r>
      <w:r w:rsidR="008C6BF3" w:rsidRPr="005F47DC">
        <w:rPr>
          <w:lang w:bidi="ar-SA"/>
        </w:rPr>
        <w:t xml:space="preserve"> </w:t>
      </w:r>
      <w:r w:rsidR="003D2E85" w:rsidRPr="005F47DC">
        <w:rPr>
          <w:lang w:bidi="ar-SA"/>
        </w:rPr>
        <w:t>ORFs seems high</w:t>
      </w:r>
      <w:r w:rsidR="00CA5838" w:rsidRPr="005F47DC">
        <w:rPr>
          <w:lang w:bidi="ar-SA"/>
        </w:rPr>
        <w:t>, the majority of the ORFs</w:t>
      </w:r>
      <w:r w:rsidR="003D2E85" w:rsidRPr="005F47DC">
        <w:rPr>
          <w:lang w:bidi="ar-SA"/>
        </w:rPr>
        <w:t xml:space="preserve"> </w:t>
      </w:r>
      <w:r w:rsidR="008C6BF3">
        <w:rPr>
          <w:lang w:bidi="ar-SA"/>
        </w:rPr>
        <w:t>will not be transcribed as they lack appropriate</w:t>
      </w:r>
      <w:r w:rsidRPr="005F47DC">
        <w:rPr>
          <w:lang w:bidi="ar-SA"/>
        </w:rPr>
        <w:t xml:space="preserve"> </w:t>
      </w:r>
      <w:r w:rsidR="00A73830">
        <w:rPr>
          <w:lang w:bidi="ar-SA"/>
        </w:rPr>
        <w:t xml:space="preserve">transcription initiation, </w:t>
      </w:r>
      <w:r w:rsidRPr="005F47DC">
        <w:rPr>
          <w:lang w:bidi="ar-SA"/>
        </w:rPr>
        <w:t>cappi</w:t>
      </w:r>
      <w:r w:rsidR="005F47DC">
        <w:rPr>
          <w:lang w:bidi="ar-SA"/>
        </w:rPr>
        <w:t>n</w:t>
      </w:r>
      <w:r w:rsidRPr="005F47DC">
        <w:rPr>
          <w:lang w:bidi="ar-SA"/>
        </w:rPr>
        <w:t>g, splic</w:t>
      </w:r>
      <w:r w:rsidR="005F47DC" w:rsidRPr="005F47DC">
        <w:rPr>
          <w:lang w:bidi="ar-SA"/>
        </w:rPr>
        <w:t xml:space="preserve">ing and polyadenylation </w:t>
      </w:r>
      <w:r w:rsidR="008C6BF3">
        <w:rPr>
          <w:lang w:bidi="ar-SA"/>
        </w:rPr>
        <w:t>signals</w:t>
      </w:r>
      <w:r w:rsidR="003D2E85" w:rsidRPr="00A73830">
        <w:rPr>
          <w:lang w:bidi="ar-SA"/>
        </w:rPr>
        <w:t xml:space="preserve">. The VNT1 protein was correctly identified as an ORF, is associated with </w:t>
      </w:r>
      <w:r w:rsidR="008C6BF3">
        <w:rPr>
          <w:lang w:bidi="ar-SA"/>
        </w:rPr>
        <w:t xml:space="preserve">appropriate regulatory signals such as </w:t>
      </w:r>
      <w:r w:rsidR="003D2E85" w:rsidRPr="00A73830">
        <w:rPr>
          <w:lang w:bidi="ar-SA"/>
        </w:rPr>
        <w:t>a promoter and thus would be transcribed. As this is a novel protein, the potential allergenicity and toxicity</w:t>
      </w:r>
      <w:r w:rsidR="00A73830" w:rsidRPr="00A73830">
        <w:rPr>
          <w:lang w:bidi="ar-SA"/>
        </w:rPr>
        <w:t xml:space="preserve"> of VNT1</w:t>
      </w:r>
      <w:r w:rsidR="003D2E85" w:rsidRPr="00A73830">
        <w:rPr>
          <w:lang w:bidi="ar-SA"/>
        </w:rPr>
        <w:t xml:space="preserve"> </w:t>
      </w:r>
      <w:r w:rsidR="00ED3701">
        <w:rPr>
          <w:lang w:bidi="ar-SA"/>
        </w:rPr>
        <w:t>was</w:t>
      </w:r>
      <w:r w:rsidR="00ED3701" w:rsidRPr="00A73830">
        <w:rPr>
          <w:lang w:bidi="ar-SA"/>
        </w:rPr>
        <w:t xml:space="preserve"> </w:t>
      </w:r>
      <w:r w:rsidR="003D2E85" w:rsidRPr="00A73830">
        <w:rPr>
          <w:lang w:bidi="ar-SA"/>
        </w:rPr>
        <w:t xml:space="preserve">reviewed </w:t>
      </w:r>
      <w:r w:rsidR="00ED3701">
        <w:rPr>
          <w:lang w:bidi="ar-SA"/>
        </w:rPr>
        <w:t xml:space="preserve">(see </w:t>
      </w:r>
      <w:r w:rsidR="003D2E85" w:rsidRPr="00A73830">
        <w:rPr>
          <w:lang w:bidi="ar-SA"/>
        </w:rPr>
        <w:t>Section 4</w:t>
      </w:r>
      <w:r w:rsidR="00ED3701">
        <w:rPr>
          <w:lang w:bidi="ar-SA"/>
        </w:rPr>
        <w:t>)</w:t>
      </w:r>
      <w:r w:rsidR="003D2E85" w:rsidRPr="00A73830">
        <w:rPr>
          <w:lang w:bidi="ar-SA"/>
        </w:rPr>
        <w:t>.</w:t>
      </w:r>
    </w:p>
    <w:p w14:paraId="0FA4B93E" w14:textId="5073F5CA" w:rsidR="00286305" w:rsidRPr="005275DC" w:rsidRDefault="00286305" w:rsidP="00625001">
      <w:pPr>
        <w:rPr>
          <w:color w:val="FF0000"/>
          <w:lang w:bidi="ar-SA"/>
        </w:rPr>
      </w:pPr>
    </w:p>
    <w:p w14:paraId="343BBA62" w14:textId="0FB33979" w:rsidR="00C27FF8" w:rsidRPr="00BE3D51" w:rsidRDefault="00286305" w:rsidP="00D522CE">
      <w:pPr>
        <w:rPr>
          <w:b/>
          <w:bCs/>
          <w:i/>
          <w:iCs/>
          <w:szCs w:val="22"/>
          <w:lang w:bidi="ar-SA"/>
        </w:rPr>
      </w:pPr>
      <w:r w:rsidRPr="00BE3D51">
        <w:rPr>
          <w:lang w:bidi="ar-SA"/>
        </w:rPr>
        <w:t xml:space="preserve">As the ORF analysis includes the pSIM1278 transformation event, the analysis would also be relevant for </w:t>
      </w:r>
      <w:r w:rsidR="00BE3D51" w:rsidRPr="00BE3D51">
        <w:rPr>
          <w:lang w:bidi="ar-SA"/>
        </w:rPr>
        <w:t>V11</w:t>
      </w:r>
      <w:r w:rsidRPr="00BE3D51">
        <w:rPr>
          <w:lang w:bidi="ar-SA"/>
        </w:rPr>
        <w:t>.</w:t>
      </w:r>
    </w:p>
    <w:p w14:paraId="1CB31912" w14:textId="3D4B8D36" w:rsidR="00A63B58" w:rsidRPr="0064177D" w:rsidRDefault="00A63B58" w:rsidP="00680516">
      <w:pPr>
        <w:pStyle w:val="Heading4"/>
      </w:pPr>
      <w:r w:rsidRPr="0064177D">
        <w:t xml:space="preserve">3.4.5.1 </w:t>
      </w:r>
      <w:r w:rsidR="00851BBA" w:rsidRPr="0064177D">
        <w:tab/>
      </w:r>
      <w:r w:rsidRPr="0064177D">
        <w:t>Bioinformatic analysis for potential allergenicity</w:t>
      </w:r>
    </w:p>
    <w:p w14:paraId="0737B445" w14:textId="4B3C494D" w:rsidR="007875DF" w:rsidRPr="00910B9D" w:rsidRDefault="007875DF" w:rsidP="007875DF">
      <w:pPr>
        <w:rPr>
          <w:lang w:bidi="ar-SA"/>
        </w:rPr>
      </w:pPr>
      <w:r w:rsidRPr="008E6832">
        <w:rPr>
          <w:lang w:bidi="ar-SA"/>
        </w:rPr>
        <w:t xml:space="preserve">The </w:t>
      </w:r>
      <w:r w:rsidR="00ED3701">
        <w:rPr>
          <w:lang w:bidi="ar-SA"/>
        </w:rPr>
        <w:t>a</w:t>
      </w:r>
      <w:r w:rsidR="00ED3701" w:rsidRPr="008E6832">
        <w:rPr>
          <w:lang w:bidi="ar-SA"/>
        </w:rPr>
        <w:t xml:space="preserve">pplicant </w:t>
      </w:r>
      <w:r w:rsidRPr="008E6832">
        <w:rPr>
          <w:lang w:bidi="ar-SA"/>
        </w:rPr>
        <w:t>has provided the results of analys</w:t>
      </w:r>
      <w:r w:rsidR="0020036F" w:rsidRPr="008E6832">
        <w:rPr>
          <w:lang w:bidi="ar-SA"/>
        </w:rPr>
        <w:t>e</w:t>
      </w:r>
      <w:r w:rsidRPr="008E6832">
        <w:rPr>
          <w:lang w:bidi="ar-SA"/>
        </w:rPr>
        <w:t xml:space="preserve">s comparing amino acid sequences </w:t>
      </w:r>
      <w:r w:rsidR="006916ED">
        <w:rPr>
          <w:lang w:bidi="ar-SA"/>
        </w:rPr>
        <w:t xml:space="preserve">from </w:t>
      </w:r>
      <w:r w:rsidR="004A28C9">
        <w:rPr>
          <w:lang w:bidi="ar-SA"/>
        </w:rPr>
        <w:t xml:space="preserve">the 60 </w:t>
      </w:r>
      <w:r w:rsidRPr="008E6832">
        <w:rPr>
          <w:lang w:bidi="ar-SA"/>
        </w:rPr>
        <w:t xml:space="preserve">identified ORFs to known allergenic proteins in the Food Allergy Research and Resource Program </w:t>
      </w:r>
      <w:r w:rsidR="002F0BFE" w:rsidRPr="008E6832">
        <w:rPr>
          <w:lang w:bidi="ar-SA"/>
        </w:rPr>
        <w:t xml:space="preserve">(FARRP) </w:t>
      </w:r>
      <w:r w:rsidRPr="008E6832">
        <w:rPr>
          <w:lang w:bidi="ar-SA"/>
        </w:rPr>
        <w:t xml:space="preserve">dataset, which is available </w:t>
      </w:r>
      <w:r w:rsidRPr="008E6832">
        <w:rPr>
          <w:lang w:bidi="ar-SA"/>
        </w:rPr>
        <w:lastRenderedPageBreak/>
        <w:t xml:space="preserve">through </w:t>
      </w:r>
      <w:hyperlink r:id="rId32" w:history="1">
        <w:r w:rsidRPr="002E54D1">
          <w:rPr>
            <w:rStyle w:val="Hyperlink"/>
            <w:color w:val="0033CC"/>
            <w:lang w:bidi="ar-SA"/>
          </w:rPr>
          <w:t>AllergenOnline</w:t>
        </w:r>
      </w:hyperlink>
      <w:r w:rsidRPr="008E6832">
        <w:rPr>
          <w:rStyle w:val="FootnoteReference"/>
          <w:lang w:bidi="ar-SA"/>
        </w:rPr>
        <w:footnoteReference w:id="7"/>
      </w:r>
      <w:r w:rsidRPr="008E6832">
        <w:rPr>
          <w:lang w:bidi="ar-SA"/>
        </w:rPr>
        <w:t xml:space="preserve"> (University of Nebraska).</w:t>
      </w:r>
      <w:r w:rsidR="0003043A" w:rsidRPr="008E6832">
        <w:rPr>
          <w:lang w:bidi="ar-SA"/>
        </w:rPr>
        <w:t xml:space="preserve"> The version of the data</w:t>
      </w:r>
      <w:r w:rsidR="005A4864" w:rsidRPr="008E6832">
        <w:rPr>
          <w:lang w:bidi="ar-SA"/>
        </w:rPr>
        <w:t>base used (</w:t>
      </w:r>
      <w:r w:rsidR="00F04AB9" w:rsidRPr="008E6832">
        <w:rPr>
          <w:lang w:bidi="ar-SA"/>
        </w:rPr>
        <w:t>v</w:t>
      </w:r>
      <w:r w:rsidR="00A10B37" w:rsidRPr="008E6832">
        <w:rPr>
          <w:lang w:bidi="ar-SA"/>
        </w:rPr>
        <w:t>19) contains 2,129</w:t>
      </w:r>
      <w:r w:rsidR="005A4864" w:rsidRPr="008E6832">
        <w:rPr>
          <w:lang w:bidi="ar-SA"/>
        </w:rPr>
        <w:t xml:space="preserve"> entries.</w:t>
      </w:r>
      <w:r w:rsidR="002F0BFE" w:rsidRPr="008E6832">
        <w:rPr>
          <w:lang w:bidi="ar-SA"/>
        </w:rPr>
        <w:t xml:space="preserve"> </w:t>
      </w:r>
      <w:r w:rsidR="00680516" w:rsidRPr="00910B9D">
        <w:rPr>
          <w:lang w:bidi="ar-SA"/>
        </w:rPr>
        <w:t xml:space="preserve">Three </w:t>
      </w:r>
      <w:r w:rsidRPr="00910B9D">
        <w:rPr>
          <w:lang w:bidi="ar-SA"/>
        </w:rPr>
        <w:t xml:space="preserve">types of analyses were </w:t>
      </w:r>
      <w:r w:rsidR="004A28C9">
        <w:rPr>
          <w:lang w:bidi="ar-SA"/>
        </w:rPr>
        <w:t>done</w:t>
      </w:r>
      <w:r w:rsidR="004A28C9" w:rsidRPr="00910B9D">
        <w:rPr>
          <w:lang w:bidi="ar-SA"/>
        </w:rPr>
        <w:t xml:space="preserve"> </w:t>
      </w:r>
      <w:r w:rsidRPr="00910B9D">
        <w:rPr>
          <w:lang w:bidi="ar-SA"/>
        </w:rPr>
        <w:t>for this comparison:</w:t>
      </w:r>
    </w:p>
    <w:p w14:paraId="7F0B5D74" w14:textId="77777777" w:rsidR="007875DF" w:rsidRPr="005275DC" w:rsidRDefault="007875DF" w:rsidP="007875DF">
      <w:pPr>
        <w:rPr>
          <w:color w:val="FF0000"/>
          <w:lang w:bidi="ar-SA"/>
        </w:rPr>
      </w:pPr>
    </w:p>
    <w:p w14:paraId="720D39A7" w14:textId="226C3E1E" w:rsidR="007875DF" w:rsidRPr="00910B9D" w:rsidRDefault="00851BBA" w:rsidP="00680516">
      <w:pPr>
        <w:ind w:left="450" w:hanging="450"/>
        <w:rPr>
          <w:lang w:bidi="ar-SA"/>
        </w:rPr>
      </w:pPr>
      <w:r w:rsidRPr="00910B9D">
        <w:rPr>
          <w:lang w:bidi="ar-SA"/>
        </w:rPr>
        <w:t>(</w:t>
      </w:r>
      <w:r w:rsidR="007875DF" w:rsidRPr="00910B9D">
        <w:rPr>
          <w:lang w:bidi="ar-SA"/>
        </w:rPr>
        <w:t>a)</w:t>
      </w:r>
      <w:r w:rsidR="007875DF" w:rsidRPr="00910B9D">
        <w:rPr>
          <w:lang w:bidi="ar-SA"/>
        </w:rPr>
        <w:tab/>
        <w:t xml:space="preserve">Full length sequence </w:t>
      </w:r>
      <w:r w:rsidR="00680516" w:rsidRPr="00910B9D">
        <w:rPr>
          <w:lang w:bidi="ar-SA"/>
        </w:rPr>
        <w:t>search – a FASTA</w:t>
      </w:r>
      <w:r w:rsidR="00C86572">
        <w:rPr>
          <w:lang w:bidi="ar-SA"/>
        </w:rPr>
        <w:t xml:space="preserve"> (</w:t>
      </w:r>
      <w:r w:rsidR="00C86572">
        <w:rPr>
          <w:szCs w:val="22"/>
        </w:rPr>
        <w:t>Fast Alignment Search T</w:t>
      </w:r>
      <w:r w:rsidR="00C86572" w:rsidRPr="00C86572">
        <w:rPr>
          <w:szCs w:val="22"/>
        </w:rPr>
        <w:t xml:space="preserve">ool </w:t>
      </w:r>
      <w:r w:rsidR="00C86572">
        <w:rPr>
          <w:szCs w:val="22"/>
        </w:rPr>
        <w:t>– A</w:t>
      </w:r>
      <w:r w:rsidR="00C86572" w:rsidRPr="00C86572">
        <w:rPr>
          <w:szCs w:val="22"/>
        </w:rPr>
        <w:t>ll</w:t>
      </w:r>
      <w:r w:rsidR="00C86572">
        <w:rPr>
          <w:szCs w:val="22"/>
        </w:rPr>
        <w:t>)</w:t>
      </w:r>
      <w:r w:rsidR="00680516" w:rsidRPr="00910B9D">
        <w:rPr>
          <w:lang w:bidi="ar-SA"/>
        </w:rPr>
        <w:t xml:space="preserve"> alignment was performed </w:t>
      </w:r>
      <w:r w:rsidR="00EB5D13" w:rsidRPr="00910B9D">
        <w:rPr>
          <w:lang w:bidi="ar-SA"/>
        </w:rPr>
        <w:t>comparing the whole sequence to the database entries</w:t>
      </w:r>
      <w:r w:rsidR="00680516" w:rsidRPr="00910B9D">
        <w:rPr>
          <w:lang w:bidi="ar-SA"/>
        </w:rPr>
        <w:t xml:space="preserve">. Significant homology was determined when there was (i) greater than 50% homology between query protein and database entry and (ii) the E-value was less </w:t>
      </w:r>
      <w:r w:rsidR="00EB5D13" w:rsidRPr="00910B9D">
        <w:rPr>
          <w:lang w:bidi="ar-SA"/>
        </w:rPr>
        <w:t>th</w:t>
      </w:r>
      <w:r w:rsidR="00680516" w:rsidRPr="00910B9D">
        <w:rPr>
          <w:lang w:bidi="ar-SA"/>
        </w:rPr>
        <w:t>an 10</w:t>
      </w:r>
      <w:r w:rsidR="00680516" w:rsidRPr="00910B9D">
        <w:rPr>
          <w:vertAlign w:val="superscript"/>
          <w:lang w:bidi="ar-SA"/>
        </w:rPr>
        <w:t>-4</w:t>
      </w:r>
      <w:r w:rsidR="00E76C14" w:rsidRPr="00910B9D">
        <w:rPr>
          <w:lang w:bidi="ar-SA"/>
        </w:rPr>
        <w:t>.</w:t>
      </w:r>
      <w:r w:rsidR="00680516" w:rsidRPr="00910B9D">
        <w:rPr>
          <w:lang w:bidi="ar-SA"/>
        </w:rPr>
        <w:t xml:space="preserve"> </w:t>
      </w:r>
      <w:r w:rsidR="00E76C14" w:rsidRPr="00910B9D">
        <w:rPr>
          <w:lang w:bidi="ar-SA"/>
        </w:rPr>
        <w:t>T</w:t>
      </w:r>
      <w:r w:rsidR="00EB5D13" w:rsidRPr="00910B9D">
        <w:rPr>
          <w:lang w:bidi="ar-SA"/>
        </w:rPr>
        <w:t xml:space="preserve">he </w:t>
      </w:r>
      <w:r w:rsidR="00680516" w:rsidRPr="00910B9D">
        <w:rPr>
          <w:lang w:bidi="ar-SA"/>
        </w:rPr>
        <w:t>lower</w:t>
      </w:r>
      <w:r w:rsidR="00EB5D13" w:rsidRPr="00910B9D">
        <w:rPr>
          <w:lang w:bidi="ar-SA"/>
        </w:rPr>
        <w:t xml:space="preserve"> the E-value, the less likely the</w:t>
      </w:r>
      <w:r w:rsidR="00680516" w:rsidRPr="00910B9D">
        <w:rPr>
          <w:lang w:bidi="ar-SA"/>
        </w:rPr>
        <w:t xml:space="preserve"> </w:t>
      </w:r>
      <w:r w:rsidR="00EB5D13" w:rsidRPr="00910B9D">
        <w:rPr>
          <w:lang w:bidi="ar-SA"/>
        </w:rPr>
        <w:t>similarity</w:t>
      </w:r>
      <w:r w:rsidR="00680516" w:rsidRPr="00910B9D">
        <w:rPr>
          <w:lang w:bidi="ar-SA"/>
        </w:rPr>
        <w:t xml:space="preserve"> is due to chance. </w:t>
      </w:r>
    </w:p>
    <w:p w14:paraId="264F5D5B" w14:textId="77777777" w:rsidR="00851BBA" w:rsidRPr="005275DC" w:rsidRDefault="00851BBA" w:rsidP="00680516">
      <w:pPr>
        <w:ind w:left="450" w:hanging="450"/>
        <w:rPr>
          <w:color w:val="FF0000"/>
          <w:lang w:bidi="ar-SA"/>
        </w:rPr>
      </w:pPr>
    </w:p>
    <w:p w14:paraId="0069A7F2" w14:textId="62BA011F" w:rsidR="007875DF" w:rsidRPr="00910B9D" w:rsidRDefault="00851BBA" w:rsidP="00680516">
      <w:pPr>
        <w:ind w:left="450" w:hanging="450"/>
        <w:rPr>
          <w:lang w:bidi="ar-SA"/>
        </w:rPr>
      </w:pPr>
      <w:r w:rsidRPr="00910B9D">
        <w:rPr>
          <w:lang w:bidi="ar-SA"/>
        </w:rPr>
        <w:t>(</w:t>
      </w:r>
      <w:r w:rsidR="007875DF" w:rsidRPr="00910B9D">
        <w:rPr>
          <w:lang w:bidi="ar-SA"/>
        </w:rPr>
        <w:t>b)</w:t>
      </w:r>
      <w:r w:rsidR="007875DF" w:rsidRPr="00910B9D">
        <w:rPr>
          <w:lang w:bidi="ar-SA"/>
        </w:rPr>
        <w:tab/>
      </w:r>
      <w:r w:rsidR="00680516" w:rsidRPr="00910B9D">
        <w:rPr>
          <w:lang w:bidi="ar-SA"/>
        </w:rPr>
        <w:t xml:space="preserve">80-mer sliding window search – a FASTA alignment was performed comparing all contiguous 80 amino acids within the ORF to the database entries. </w:t>
      </w:r>
      <w:r w:rsidR="00EB5D13" w:rsidRPr="00910B9D">
        <w:rPr>
          <w:lang w:bidi="ar-SA"/>
        </w:rPr>
        <w:t>Matches were identified if there w</w:t>
      </w:r>
      <w:r w:rsidR="002E54D1">
        <w:rPr>
          <w:lang w:bidi="ar-SA"/>
        </w:rPr>
        <w:t>as greater than 35% homology (E-</w:t>
      </w:r>
      <w:r w:rsidR="00EB5D13" w:rsidRPr="00910B9D">
        <w:rPr>
          <w:lang w:bidi="ar-SA"/>
        </w:rPr>
        <w:t>value &lt; 10</w:t>
      </w:r>
      <w:r w:rsidR="00EB5D13" w:rsidRPr="00910B9D">
        <w:rPr>
          <w:vertAlign w:val="superscript"/>
          <w:lang w:bidi="ar-SA"/>
        </w:rPr>
        <w:t>-4</w:t>
      </w:r>
      <w:r w:rsidR="00EB5D13" w:rsidRPr="00910B9D">
        <w:rPr>
          <w:lang w:bidi="ar-SA"/>
        </w:rPr>
        <w:t>).</w:t>
      </w:r>
    </w:p>
    <w:p w14:paraId="68375341" w14:textId="77777777" w:rsidR="00851BBA" w:rsidRPr="005275DC" w:rsidRDefault="00851BBA" w:rsidP="00680516">
      <w:pPr>
        <w:ind w:left="450" w:hanging="450"/>
        <w:rPr>
          <w:color w:val="FF0000"/>
          <w:lang w:bidi="ar-SA"/>
        </w:rPr>
      </w:pPr>
    </w:p>
    <w:p w14:paraId="705C8E28" w14:textId="3E050421" w:rsidR="007875DF" w:rsidRPr="00910B9D" w:rsidRDefault="00851BBA" w:rsidP="00EB5D13">
      <w:pPr>
        <w:ind w:left="450" w:hanging="450"/>
        <w:rPr>
          <w:lang w:bidi="ar-SA"/>
        </w:rPr>
      </w:pPr>
      <w:r w:rsidRPr="00910B9D">
        <w:rPr>
          <w:lang w:bidi="ar-SA"/>
        </w:rPr>
        <w:t>(</w:t>
      </w:r>
      <w:r w:rsidR="007875DF" w:rsidRPr="00910B9D">
        <w:rPr>
          <w:lang w:bidi="ar-SA"/>
        </w:rPr>
        <w:t>c)</w:t>
      </w:r>
      <w:r w:rsidR="007875DF" w:rsidRPr="00910B9D">
        <w:rPr>
          <w:lang w:bidi="ar-SA"/>
        </w:rPr>
        <w:tab/>
      </w:r>
      <w:r w:rsidR="00680516" w:rsidRPr="00910B9D">
        <w:rPr>
          <w:lang w:bidi="ar-SA"/>
        </w:rPr>
        <w:t>8-mer exact match search</w:t>
      </w:r>
      <w:r w:rsidR="00EB5D13" w:rsidRPr="00910B9D">
        <w:rPr>
          <w:lang w:bidi="ar-SA"/>
        </w:rPr>
        <w:t xml:space="preserve"> – A FASTA alignment was performed comparing contiguous 8 amino acids within the ORF to the database entries. Matches were identified if there was 100% homology.</w:t>
      </w:r>
    </w:p>
    <w:p w14:paraId="40CC414C" w14:textId="77777777" w:rsidR="007875DF" w:rsidRPr="005275DC" w:rsidRDefault="007875DF" w:rsidP="007875DF">
      <w:pPr>
        <w:rPr>
          <w:color w:val="FF0000"/>
          <w:lang w:bidi="ar-SA"/>
        </w:rPr>
      </w:pPr>
    </w:p>
    <w:p w14:paraId="0F9A6423" w14:textId="0A22D477" w:rsidR="00EB5D13" w:rsidRPr="00910B9D" w:rsidRDefault="00910B9D" w:rsidP="007875DF">
      <w:pPr>
        <w:rPr>
          <w:lang w:bidi="ar-SA"/>
        </w:rPr>
      </w:pPr>
      <w:r w:rsidRPr="00910B9D">
        <w:rPr>
          <w:lang w:bidi="ar-SA"/>
        </w:rPr>
        <w:t>A</w:t>
      </w:r>
      <w:r w:rsidR="0042277E" w:rsidRPr="00910B9D">
        <w:rPr>
          <w:lang w:bidi="ar-SA"/>
        </w:rPr>
        <w:t xml:space="preserve"> protein generated by a</w:t>
      </w:r>
      <w:r w:rsidR="00C334F6">
        <w:rPr>
          <w:lang w:bidi="ar-SA"/>
        </w:rPr>
        <w:t xml:space="preserve"> putative</w:t>
      </w:r>
      <w:r w:rsidR="0020036F" w:rsidRPr="00910B9D">
        <w:rPr>
          <w:lang w:bidi="ar-SA"/>
        </w:rPr>
        <w:t xml:space="preserve"> ORF </w:t>
      </w:r>
      <w:r w:rsidR="00514C0F" w:rsidRPr="00910B9D">
        <w:rPr>
          <w:lang w:bidi="ar-SA"/>
        </w:rPr>
        <w:t xml:space="preserve">coinciding with the inverted </w:t>
      </w:r>
      <w:r w:rsidR="00514C0F" w:rsidRPr="00910B9D">
        <w:rPr>
          <w:i/>
          <w:lang w:bidi="ar-SA"/>
        </w:rPr>
        <w:t>Vlnv</w:t>
      </w:r>
      <w:r w:rsidR="00514C0F" w:rsidRPr="00910B9D">
        <w:rPr>
          <w:lang w:bidi="ar-SA"/>
        </w:rPr>
        <w:t xml:space="preserve"> </w:t>
      </w:r>
      <w:r w:rsidR="00C334F6">
        <w:rPr>
          <w:lang w:bidi="ar-SA"/>
        </w:rPr>
        <w:t>DNA sequences</w:t>
      </w:r>
      <w:r w:rsidR="00514C0F" w:rsidRPr="00910B9D">
        <w:rPr>
          <w:lang w:bidi="ar-SA"/>
        </w:rPr>
        <w:t xml:space="preserve"> in pSIM1678 insert matched a minor allergenic vacuolar invertase protein from tomato (</w:t>
      </w:r>
      <w:r w:rsidR="00514C0F" w:rsidRPr="00910B9D">
        <w:rPr>
          <w:i/>
          <w:lang w:bidi="ar-SA"/>
        </w:rPr>
        <w:t>S. lycopersicum</w:t>
      </w:r>
      <w:r w:rsidR="00264D18" w:rsidRPr="00910B9D">
        <w:rPr>
          <w:lang w:bidi="ar-SA"/>
        </w:rPr>
        <w:t xml:space="preserve">; </w:t>
      </w:r>
      <w:hyperlink r:id="rId33" w:history="1">
        <w:r w:rsidR="00264D18" w:rsidRPr="002E54D1">
          <w:rPr>
            <w:rStyle w:val="Hyperlink"/>
            <w:color w:val="0033CC"/>
            <w:lang w:bidi="ar-SA"/>
          </w:rPr>
          <w:t>AAL75449</w:t>
        </w:r>
      </w:hyperlink>
      <w:r w:rsidR="00264D18" w:rsidRPr="00910B9D">
        <w:rPr>
          <w:rStyle w:val="FootnoteReference"/>
          <w:lang w:bidi="ar-SA"/>
        </w:rPr>
        <w:footnoteReference w:id="8"/>
      </w:r>
      <w:r w:rsidR="00264D18" w:rsidRPr="00910B9D">
        <w:rPr>
          <w:lang w:bidi="ar-SA"/>
        </w:rPr>
        <w:t xml:space="preserve">, </w:t>
      </w:r>
      <w:hyperlink r:id="rId34" w:history="1">
        <w:r w:rsidR="00264D18" w:rsidRPr="002E54D1">
          <w:rPr>
            <w:rStyle w:val="Hyperlink"/>
            <w:color w:val="0033CC"/>
            <w:lang w:bidi="ar-SA"/>
          </w:rPr>
          <w:t>AAL75450</w:t>
        </w:r>
      </w:hyperlink>
      <w:r w:rsidR="00264D18" w:rsidRPr="00910B9D">
        <w:rPr>
          <w:rStyle w:val="FootnoteReference"/>
          <w:lang w:bidi="ar-SA"/>
        </w:rPr>
        <w:footnoteReference w:id="9"/>
      </w:r>
      <w:r w:rsidR="00514C0F" w:rsidRPr="00910B9D">
        <w:rPr>
          <w:lang w:bidi="ar-SA"/>
        </w:rPr>
        <w:t>)</w:t>
      </w:r>
      <w:r w:rsidR="00264D18" w:rsidRPr="00910B9D">
        <w:rPr>
          <w:lang w:bidi="ar-SA"/>
        </w:rPr>
        <w:t>. The vacuolar invertase proteins from tomato and potato share 95% sequence homology but have d</w:t>
      </w:r>
      <w:r w:rsidR="00E157F3" w:rsidRPr="00910B9D">
        <w:rPr>
          <w:lang w:bidi="ar-SA"/>
        </w:rPr>
        <w:t>ifferent glycosylation patterns</w:t>
      </w:r>
      <w:r w:rsidR="00264D18" w:rsidRPr="00910B9D">
        <w:rPr>
          <w:lang w:bidi="ar-SA"/>
        </w:rPr>
        <w:t xml:space="preserve"> </w:t>
      </w:r>
      <w:r w:rsidR="00DD33BB" w:rsidRPr="00910B9D">
        <w:rPr>
          <w:lang w:bidi="ar-SA"/>
        </w:rPr>
        <w:t xml:space="preserve">that </w:t>
      </w:r>
      <w:r w:rsidR="008E3783" w:rsidRPr="00910B9D">
        <w:rPr>
          <w:lang w:bidi="ar-SA"/>
        </w:rPr>
        <w:t>can</w:t>
      </w:r>
      <w:r w:rsidR="00DD33BB" w:rsidRPr="00910B9D">
        <w:rPr>
          <w:lang w:bidi="ar-SA"/>
        </w:rPr>
        <w:t xml:space="preserve"> </w:t>
      </w:r>
      <w:r w:rsidR="003365FE" w:rsidRPr="00910B9D">
        <w:rPr>
          <w:lang w:bidi="ar-SA"/>
        </w:rPr>
        <w:t xml:space="preserve">impact </w:t>
      </w:r>
      <w:r w:rsidR="00264D18" w:rsidRPr="00910B9D">
        <w:rPr>
          <w:lang w:bidi="ar-SA"/>
        </w:rPr>
        <w:t xml:space="preserve">allergenicity potential. In </w:t>
      </w:r>
      <w:r w:rsidR="001A13E2" w:rsidRPr="00910B9D">
        <w:rPr>
          <w:lang w:bidi="ar-SA"/>
        </w:rPr>
        <w:t>potato, the native protein has</w:t>
      </w:r>
      <w:r w:rsidR="00264D18" w:rsidRPr="00910B9D">
        <w:rPr>
          <w:lang w:bidi="ar-SA"/>
        </w:rPr>
        <w:t xml:space="preserve"> not </w:t>
      </w:r>
      <w:r w:rsidR="005B2F94" w:rsidRPr="00910B9D">
        <w:rPr>
          <w:lang w:bidi="ar-SA"/>
        </w:rPr>
        <w:t xml:space="preserve">been identified as </w:t>
      </w:r>
      <w:r w:rsidR="00264D18" w:rsidRPr="00910B9D">
        <w:rPr>
          <w:lang w:bidi="ar-SA"/>
        </w:rPr>
        <w:t xml:space="preserve">allergenic. </w:t>
      </w:r>
      <w:r w:rsidR="00A93A20">
        <w:rPr>
          <w:lang w:bidi="ar-SA"/>
        </w:rPr>
        <w:t xml:space="preserve">This match therefore does not raise any allergenicity concerns. </w:t>
      </w:r>
    </w:p>
    <w:p w14:paraId="298AC67C" w14:textId="31793D9E" w:rsidR="00EB5D13" w:rsidRPr="0064177D" w:rsidRDefault="00EB5D13" w:rsidP="00EB5D13">
      <w:pPr>
        <w:pStyle w:val="Heading4"/>
      </w:pPr>
      <w:r w:rsidRPr="0064177D">
        <w:t xml:space="preserve">3.4.5.2 </w:t>
      </w:r>
      <w:r w:rsidR="00851BBA" w:rsidRPr="0064177D">
        <w:tab/>
      </w:r>
      <w:r w:rsidRPr="0064177D">
        <w:t>Bioinformatic analysis for potential toxicity</w:t>
      </w:r>
    </w:p>
    <w:p w14:paraId="5FCE0060" w14:textId="7B98B12A" w:rsidR="008A3527" w:rsidRPr="00BB3230" w:rsidRDefault="00EB5D13" w:rsidP="00405BEA">
      <w:pPr>
        <w:rPr>
          <w:lang w:bidi="ar-SA"/>
        </w:rPr>
      </w:pPr>
      <w:r w:rsidRPr="00BB3230">
        <w:rPr>
          <w:lang w:bidi="ar-SA"/>
        </w:rPr>
        <w:t xml:space="preserve">The Applicant provided results from </w:t>
      </w:r>
      <w:r w:rsidR="00F04AB9" w:rsidRPr="00BB3230">
        <w:rPr>
          <w:lang w:bidi="ar-SA"/>
        </w:rPr>
        <w:t>analys</w:t>
      </w:r>
      <w:r w:rsidR="00796340" w:rsidRPr="00BB3230">
        <w:rPr>
          <w:lang w:bidi="ar-SA"/>
        </w:rPr>
        <w:t>e</w:t>
      </w:r>
      <w:r w:rsidR="00F04AB9" w:rsidRPr="00BB3230">
        <w:rPr>
          <w:lang w:bidi="ar-SA"/>
        </w:rPr>
        <w:t xml:space="preserve">s comparing the amino acid sequences </w:t>
      </w:r>
      <w:r w:rsidR="006916ED">
        <w:rPr>
          <w:lang w:bidi="ar-SA"/>
        </w:rPr>
        <w:t xml:space="preserve">from </w:t>
      </w:r>
      <w:r w:rsidR="00F04AB9" w:rsidRPr="00BB3230">
        <w:rPr>
          <w:lang w:bidi="ar-SA"/>
        </w:rPr>
        <w:t>identified ORFs</w:t>
      </w:r>
      <w:r w:rsidR="00500292" w:rsidRPr="00BB3230">
        <w:rPr>
          <w:lang w:bidi="ar-SA"/>
        </w:rPr>
        <w:t xml:space="preserve"> </w:t>
      </w:r>
      <w:r w:rsidR="00F04AB9" w:rsidRPr="00BB3230">
        <w:rPr>
          <w:lang w:bidi="ar-SA"/>
        </w:rPr>
        <w:t>to</w:t>
      </w:r>
      <w:r w:rsidR="00F01809" w:rsidRPr="00BB3230">
        <w:rPr>
          <w:lang w:bidi="ar-SA"/>
        </w:rPr>
        <w:t xml:space="preserve"> </w:t>
      </w:r>
      <w:r w:rsidR="00F04AB9" w:rsidRPr="00BB3230">
        <w:rPr>
          <w:lang w:bidi="ar-SA"/>
        </w:rPr>
        <w:t>known</w:t>
      </w:r>
      <w:r w:rsidR="00F01809" w:rsidRPr="00BB3230">
        <w:rPr>
          <w:lang w:bidi="ar-SA"/>
        </w:rPr>
        <w:t xml:space="preserve"> </w:t>
      </w:r>
      <w:r w:rsidRPr="00BB3230">
        <w:rPr>
          <w:lang w:bidi="ar-SA"/>
        </w:rPr>
        <w:t xml:space="preserve">protein toxins </w:t>
      </w:r>
      <w:r w:rsidR="00F04AB9" w:rsidRPr="00BB3230">
        <w:rPr>
          <w:lang w:bidi="ar-SA"/>
        </w:rPr>
        <w:t xml:space="preserve">identified </w:t>
      </w:r>
      <w:r w:rsidRPr="00BB3230">
        <w:rPr>
          <w:lang w:bidi="ar-SA"/>
        </w:rPr>
        <w:t xml:space="preserve">in the </w:t>
      </w:r>
      <w:r w:rsidR="00F01809" w:rsidRPr="00BB3230">
        <w:rPr>
          <w:lang w:bidi="ar-SA"/>
        </w:rPr>
        <w:t>NCBI</w:t>
      </w:r>
      <w:r w:rsidR="00405BEA" w:rsidRPr="00BB3230">
        <w:rPr>
          <w:lang w:bidi="ar-SA"/>
        </w:rPr>
        <w:t xml:space="preserve"> Protein database</w:t>
      </w:r>
      <w:r w:rsidR="00C23D7A" w:rsidRPr="00BB3230">
        <w:rPr>
          <w:lang w:bidi="ar-SA"/>
        </w:rPr>
        <w:t>s</w:t>
      </w:r>
      <w:r w:rsidRPr="00BB3230">
        <w:rPr>
          <w:lang w:bidi="ar-SA"/>
        </w:rPr>
        <w:t xml:space="preserve">. </w:t>
      </w:r>
      <w:r w:rsidR="00F65E3A" w:rsidRPr="00BB3230">
        <w:rPr>
          <w:lang w:bidi="ar-SA"/>
        </w:rPr>
        <w:t xml:space="preserve">A BLASTP search </w:t>
      </w:r>
      <w:r w:rsidR="003D2E85" w:rsidRPr="00BB3230">
        <w:rPr>
          <w:lang w:bidi="ar-SA"/>
        </w:rPr>
        <w:t xml:space="preserve">comparing the potential peptides generated by the identified ORFs to proteins designated as toxins, </w:t>
      </w:r>
      <w:r w:rsidR="00F65E3A" w:rsidRPr="00BB3230">
        <w:rPr>
          <w:lang w:bidi="ar-SA"/>
        </w:rPr>
        <w:t xml:space="preserve">did not identify </w:t>
      </w:r>
      <w:r w:rsidR="003365FE" w:rsidRPr="00BB3230">
        <w:rPr>
          <w:lang w:bidi="ar-SA"/>
        </w:rPr>
        <w:t xml:space="preserve">homology to </w:t>
      </w:r>
      <w:r w:rsidR="00F65E3A" w:rsidRPr="00BB3230">
        <w:rPr>
          <w:lang w:bidi="ar-SA"/>
        </w:rPr>
        <w:t xml:space="preserve">any </w:t>
      </w:r>
      <w:r w:rsidR="003365FE" w:rsidRPr="00BB3230">
        <w:rPr>
          <w:lang w:bidi="ar-SA"/>
        </w:rPr>
        <w:t>biologically relevant</w:t>
      </w:r>
      <w:r w:rsidR="00F65E3A" w:rsidRPr="00BB3230">
        <w:rPr>
          <w:lang w:bidi="ar-SA"/>
        </w:rPr>
        <w:t xml:space="preserve"> toxins</w:t>
      </w:r>
      <w:r w:rsidR="00796340" w:rsidRPr="00BB3230">
        <w:rPr>
          <w:lang w:bidi="ar-SA"/>
        </w:rPr>
        <w:t>.</w:t>
      </w:r>
      <w:r w:rsidR="003365FE" w:rsidRPr="00BB3230">
        <w:rPr>
          <w:lang w:bidi="ar-SA"/>
        </w:rPr>
        <w:t xml:space="preserve"> There was homology to enzymes found in toxigenic bacteria but the enzymes themselves are not considered toxins</w:t>
      </w:r>
      <w:r w:rsidR="00286305" w:rsidRPr="00BB3230">
        <w:rPr>
          <w:lang w:bidi="ar-SA"/>
        </w:rPr>
        <w:t xml:space="preserve">. </w:t>
      </w:r>
    </w:p>
    <w:p w14:paraId="496CEB39" w14:textId="348A3AE9" w:rsidR="009D7238" w:rsidRPr="0064177D" w:rsidRDefault="009D7238" w:rsidP="00BD7646">
      <w:pPr>
        <w:pStyle w:val="Heading3"/>
      </w:pPr>
      <w:bookmarkStart w:id="93" w:name="_Toc488842339"/>
      <w:bookmarkStart w:id="94" w:name="_Toc488842449"/>
      <w:bookmarkStart w:id="95" w:name="_Toc38956951"/>
      <w:r w:rsidRPr="0064177D">
        <w:t>3.4.6</w:t>
      </w:r>
      <w:r w:rsidRPr="0064177D">
        <w:tab/>
      </w:r>
      <w:r w:rsidR="00081362">
        <w:t>Silencing</w:t>
      </w:r>
      <w:r w:rsidR="00081362" w:rsidRPr="0064177D">
        <w:t xml:space="preserve"> </w:t>
      </w:r>
      <w:r w:rsidR="009F19F5" w:rsidRPr="0064177D">
        <w:t>of targeted genes</w:t>
      </w:r>
      <w:bookmarkEnd w:id="93"/>
      <w:bookmarkEnd w:id="94"/>
      <w:bookmarkEnd w:id="95"/>
    </w:p>
    <w:p w14:paraId="7CD7C3C7" w14:textId="19E1D747" w:rsidR="00946783" w:rsidRPr="005275DC" w:rsidRDefault="00946783" w:rsidP="00946783">
      <w:pPr>
        <w:rPr>
          <w:iCs/>
          <w:color w:val="FF0000"/>
        </w:rPr>
      </w:pPr>
      <w:r w:rsidRPr="002949F8">
        <w:rPr>
          <w:iCs/>
        </w:rPr>
        <w:t xml:space="preserve">To </w:t>
      </w:r>
      <w:r w:rsidR="00081362">
        <w:rPr>
          <w:iCs/>
        </w:rPr>
        <w:t xml:space="preserve">confirm that the targeted genes had been silenced as intended, </w:t>
      </w:r>
      <w:r w:rsidRPr="002949F8">
        <w:rPr>
          <w:iCs/>
        </w:rPr>
        <w:t xml:space="preserve">the </w:t>
      </w:r>
      <w:r w:rsidR="00B978A5">
        <w:rPr>
          <w:iCs/>
        </w:rPr>
        <w:t>a</w:t>
      </w:r>
      <w:r w:rsidR="00B978A5" w:rsidRPr="002949F8">
        <w:rPr>
          <w:iCs/>
        </w:rPr>
        <w:t xml:space="preserve">pplicant </w:t>
      </w:r>
      <w:r w:rsidR="00E465CB" w:rsidRPr="002949F8">
        <w:rPr>
          <w:iCs/>
        </w:rPr>
        <w:t xml:space="preserve">provided data </w:t>
      </w:r>
      <w:r w:rsidR="007C517B">
        <w:rPr>
          <w:iCs/>
        </w:rPr>
        <w:t>examining</w:t>
      </w:r>
      <w:r w:rsidR="00E465CB" w:rsidRPr="002949F8">
        <w:rPr>
          <w:iCs/>
        </w:rPr>
        <w:t xml:space="preserve"> </w:t>
      </w:r>
      <w:r w:rsidRPr="002949F8">
        <w:rPr>
          <w:iCs/>
        </w:rPr>
        <w:t>RNA</w:t>
      </w:r>
      <w:r w:rsidR="002949F8">
        <w:rPr>
          <w:iCs/>
        </w:rPr>
        <w:t xml:space="preserve"> </w:t>
      </w:r>
      <w:r w:rsidR="00830898">
        <w:rPr>
          <w:iCs/>
        </w:rPr>
        <w:t xml:space="preserve">transcript </w:t>
      </w:r>
      <w:r w:rsidR="002949F8">
        <w:rPr>
          <w:iCs/>
        </w:rPr>
        <w:t xml:space="preserve">levels in V11 and Z6 compared to </w:t>
      </w:r>
      <w:r w:rsidR="007C517B">
        <w:rPr>
          <w:iCs/>
        </w:rPr>
        <w:t xml:space="preserve">the </w:t>
      </w:r>
      <w:r w:rsidR="002949F8">
        <w:rPr>
          <w:iCs/>
        </w:rPr>
        <w:t>parental untransformed line (Snowden).</w:t>
      </w:r>
      <w:r w:rsidRPr="002949F8">
        <w:rPr>
          <w:iCs/>
        </w:rPr>
        <w:t xml:space="preserve"> </w:t>
      </w:r>
      <w:r w:rsidR="00863640">
        <w:t>P</w:t>
      </w:r>
      <w:r w:rsidR="00B00125">
        <w:t>olyphenol oxidase</w:t>
      </w:r>
      <w:r w:rsidR="00863640">
        <w:t xml:space="preserve"> (</w:t>
      </w:r>
      <w:r w:rsidR="00863640">
        <w:rPr>
          <w:iCs/>
        </w:rPr>
        <w:t xml:space="preserve">encoded by the </w:t>
      </w:r>
      <w:r w:rsidR="00863640" w:rsidRPr="00863640">
        <w:rPr>
          <w:i/>
          <w:iCs/>
        </w:rPr>
        <w:t>ppo5</w:t>
      </w:r>
      <w:r w:rsidR="00863640">
        <w:rPr>
          <w:iCs/>
        </w:rPr>
        <w:t xml:space="preserve"> gene)</w:t>
      </w:r>
      <w:r w:rsidR="000C2A19">
        <w:rPr>
          <w:iCs/>
        </w:rPr>
        <w:t xml:space="preserve"> activity </w:t>
      </w:r>
      <w:r w:rsidRPr="002949F8">
        <w:rPr>
          <w:iCs/>
        </w:rPr>
        <w:t xml:space="preserve">in </w:t>
      </w:r>
      <w:r w:rsidR="002949F8">
        <w:rPr>
          <w:iCs/>
        </w:rPr>
        <w:t xml:space="preserve">Z6 compared to Snowden plants was also provided.  </w:t>
      </w:r>
    </w:p>
    <w:p w14:paraId="41525193" w14:textId="774202A1" w:rsidR="009F19F5" w:rsidRPr="0064177D" w:rsidRDefault="009F19F5" w:rsidP="009F19F5">
      <w:pPr>
        <w:pStyle w:val="Heading4"/>
      </w:pPr>
      <w:r w:rsidRPr="0064177D">
        <w:t xml:space="preserve">3.4.6.1 </w:t>
      </w:r>
      <w:r w:rsidR="00851BBA" w:rsidRPr="0064177D">
        <w:tab/>
      </w:r>
      <w:r w:rsidRPr="0064177D">
        <w:t>RNA transcripts</w:t>
      </w:r>
    </w:p>
    <w:p w14:paraId="0424C36A" w14:textId="76342CEC" w:rsidR="00946783" w:rsidRPr="00542236" w:rsidRDefault="00946783" w:rsidP="00946783">
      <w:pPr>
        <w:rPr>
          <w:iCs/>
        </w:rPr>
      </w:pPr>
      <w:r w:rsidRPr="00542236">
        <w:rPr>
          <w:iCs/>
        </w:rPr>
        <w:t>Northern blotting was used to examine the levels of RNA</w:t>
      </w:r>
      <w:r w:rsidR="00830898">
        <w:rPr>
          <w:iCs/>
        </w:rPr>
        <w:t xml:space="preserve"> transcripts</w:t>
      </w:r>
      <w:r w:rsidR="00081362">
        <w:rPr>
          <w:iCs/>
        </w:rPr>
        <w:t xml:space="preserve"> for each of the targeted genes</w:t>
      </w:r>
      <w:r w:rsidR="00830898">
        <w:rPr>
          <w:iCs/>
        </w:rPr>
        <w:t xml:space="preserve"> in V11 and Z6</w:t>
      </w:r>
      <w:r w:rsidR="008E3783" w:rsidRPr="00542236">
        <w:rPr>
          <w:iCs/>
        </w:rPr>
        <w:t>.</w:t>
      </w:r>
      <w:r w:rsidRPr="00542236">
        <w:rPr>
          <w:iCs/>
        </w:rPr>
        <w:t xml:space="preserve"> Expression levels were examined in the edible portion of the plant, the tuber, </w:t>
      </w:r>
      <w:r w:rsidR="007C517B">
        <w:rPr>
          <w:iCs/>
        </w:rPr>
        <w:t>as well as in</w:t>
      </w:r>
      <w:r w:rsidRPr="00542236">
        <w:rPr>
          <w:iCs/>
        </w:rPr>
        <w:t xml:space="preserve"> the flow</w:t>
      </w:r>
      <w:r w:rsidR="00661AA3" w:rsidRPr="00542236">
        <w:rPr>
          <w:iCs/>
        </w:rPr>
        <w:t>er, leaf, stem and root tissue.</w:t>
      </w:r>
    </w:p>
    <w:p w14:paraId="70F8EA5D" w14:textId="77777777" w:rsidR="00946783" w:rsidRPr="005275DC" w:rsidRDefault="00946783" w:rsidP="008D140C">
      <w:pPr>
        <w:rPr>
          <w:iCs/>
          <w:color w:val="FF0000"/>
        </w:rPr>
      </w:pPr>
    </w:p>
    <w:p w14:paraId="60D1E0C0" w14:textId="6E89613E" w:rsidR="00176ADC" w:rsidRPr="00F96620" w:rsidRDefault="007C517B" w:rsidP="008D140C">
      <w:pPr>
        <w:rPr>
          <w:iCs/>
          <w:color w:val="FF0000"/>
        </w:rPr>
      </w:pPr>
      <w:r>
        <w:rPr>
          <w:iCs/>
        </w:rPr>
        <w:t>These a</w:t>
      </w:r>
      <w:r w:rsidR="008D140C" w:rsidRPr="00614FF7">
        <w:rPr>
          <w:iCs/>
        </w:rPr>
        <w:t>nalys</w:t>
      </w:r>
      <w:r>
        <w:rPr>
          <w:iCs/>
        </w:rPr>
        <w:t>e</w:t>
      </w:r>
      <w:r w:rsidR="008D140C" w:rsidRPr="00614FF7">
        <w:rPr>
          <w:iCs/>
        </w:rPr>
        <w:t xml:space="preserve">s showed that in </w:t>
      </w:r>
      <w:r w:rsidR="00B1036C">
        <w:rPr>
          <w:iCs/>
        </w:rPr>
        <w:t>the V11 and Z6 tuber</w:t>
      </w:r>
      <w:r w:rsidR="00071F16" w:rsidRPr="00614FF7">
        <w:rPr>
          <w:iCs/>
        </w:rPr>
        <w:t xml:space="preserve"> </w:t>
      </w:r>
      <w:r w:rsidR="006A5D05">
        <w:rPr>
          <w:iCs/>
        </w:rPr>
        <w:t xml:space="preserve">there were reduced levels of </w:t>
      </w:r>
      <w:r>
        <w:rPr>
          <w:iCs/>
        </w:rPr>
        <w:lastRenderedPageBreak/>
        <w:t xml:space="preserve">RNA </w:t>
      </w:r>
      <w:r w:rsidR="00830898">
        <w:rPr>
          <w:iCs/>
        </w:rPr>
        <w:t xml:space="preserve">transcript </w:t>
      </w:r>
      <w:r>
        <w:rPr>
          <w:iCs/>
        </w:rPr>
        <w:t>for all</w:t>
      </w:r>
      <w:r w:rsidRPr="00614FF7">
        <w:rPr>
          <w:iCs/>
        </w:rPr>
        <w:t xml:space="preserve"> of the targeted genes</w:t>
      </w:r>
      <w:r w:rsidR="00614FF7" w:rsidRPr="00614FF7">
        <w:rPr>
          <w:iCs/>
        </w:rPr>
        <w:t xml:space="preserve">. </w:t>
      </w:r>
      <w:r w:rsidR="00830898">
        <w:rPr>
          <w:iCs/>
        </w:rPr>
        <w:t xml:space="preserve">Similar reductions in transcript levels </w:t>
      </w:r>
      <w:r w:rsidR="006A5D05">
        <w:rPr>
          <w:iCs/>
        </w:rPr>
        <w:t xml:space="preserve">for the target genes </w:t>
      </w:r>
      <w:r w:rsidR="00830898">
        <w:rPr>
          <w:iCs/>
        </w:rPr>
        <w:t xml:space="preserve">were not observed </w:t>
      </w:r>
      <w:r w:rsidR="00176ADC">
        <w:rPr>
          <w:iCs/>
        </w:rPr>
        <w:t xml:space="preserve">in </w:t>
      </w:r>
      <w:r w:rsidR="00176ADC" w:rsidRPr="00542236">
        <w:rPr>
          <w:iCs/>
        </w:rPr>
        <w:t xml:space="preserve">flower, leaf, stem </w:t>
      </w:r>
      <w:r w:rsidR="00830898">
        <w:rPr>
          <w:iCs/>
        </w:rPr>
        <w:t>or</w:t>
      </w:r>
      <w:r w:rsidR="00830898" w:rsidRPr="00542236">
        <w:rPr>
          <w:iCs/>
        </w:rPr>
        <w:t xml:space="preserve"> </w:t>
      </w:r>
      <w:r w:rsidR="00176ADC" w:rsidRPr="00542236">
        <w:rPr>
          <w:iCs/>
        </w:rPr>
        <w:t>root tissue</w:t>
      </w:r>
      <w:r w:rsidR="004E737E">
        <w:rPr>
          <w:iCs/>
        </w:rPr>
        <w:t>.</w:t>
      </w:r>
      <w:r w:rsidR="00F96620" w:rsidRPr="00F96620">
        <w:rPr>
          <w:szCs w:val="22"/>
        </w:rPr>
        <w:t xml:space="preserve"> </w:t>
      </w:r>
      <w:r w:rsidR="00F96620">
        <w:rPr>
          <w:szCs w:val="22"/>
        </w:rPr>
        <w:t xml:space="preserve">These results indicate that </w:t>
      </w:r>
      <w:r w:rsidR="00F96620" w:rsidRPr="00F96620">
        <w:rPr>
          <w:i/>
          <w:szCs w:val="22"/>
        </w:rPr>
        <w:t>Agp</w:t>
      </w:r>
      <w:r w:rsidR="00F96620">
        <w:rPr>
          <w:szCs w:val="22"/>
        </w:rPr>
        <w:t xml:space="preserve"> and </w:t>
      </w:r>
      <w:r w:rsidR="00F96620" w:rsidRPr="00F96620">
        <w:rPr>
          <w:i/>
          <w:szCs w:val="22"/>
        </w:rPr>
        <w:t>Gbss</w:t>
      </w:r>
      <w:r w:rsidR="00F96620">
        <w:rPr>
          <w:szCs w:val="22"/>
        </w:rPr>
        <w:t xml:space="preserve"> promoters</w:t>
      </w:r>
      <w:r w:rsidR="00B84938">
        <w:rPr>
          <w:szCs w:val="22"/>
        </w:rPr>
        <w:t xml:space="preserve"> are</w:t>
      </w:r>
      <w:r w:rsidR="00F96620">
        <w:rPr>
          <w:szCs w:val="22"/>
        </w:rPr>
        <w:t xml:space="preserve"> provid</w:t>
      </w:r>
      <w:r w:rsidR="00B84938">
        <w:rPr>
          <w:szCs w:val="22"/>
        </w:rPr>
        <w:t>ing</w:t>
      </w:r>
      <w:r w:rsidR="00F96620">
        <w:rPr>
          <w:szCs w:val="22"/>
        </w:rPr>
        <w:t xml:space="preserve"> tuber-specific silencing of target genes.</w:t>
      </w:r>
    </w:p>
    <w:p w14:paraId="18319D4E" w14:textId="6E5A6B9D" w:rsidR="00C92D6A" w:rsidRPr="00C92D6A" w:rsidRDefault="00F144F6" w:rsidP="00CB6A1B">
      <w:pPr>
        <w:pStyle w:val="Heading4"/>
      </w:pPr>
      <w:r w:rsidRPr="002949F8">
        <w:t>3</w:t>
      </w:r>
      <w:r w:rsidR="002E7856" w:rsidRPr="002949F8">
        <w:t>.4.6.2</w:t>
      </w:r>
      <w:r w:rsidR="002E7856" w:rsidRPr="002949F8">
        <w:tab/>
      </w:r>
      <w:r w:rsidR="005F3681">
        <w:t>E</w:t>
      </w:r>
      <w:r w:rsidR="00F8279D" w:rsidRPr="002949F8">
        <w:t>ffects on asparagine and reducing sugar levels</w:t>
      </w:r>
    </w:p>
    <w:p w14:paraId="15963FB8" w14:textId="73004965" w:rsidR="00F144F6" w:rsidRPr="0052549C" w:rsidRDefault="00962037" w:rsidP="00F144F6">
      <w:pPr>
        <w:rPr>
          <w:iCs/>
        </w:rPr>
      </w:pPr>
      <w:r w:rsidRPr="0052549C">
        <w:rPr>
          <w:bCs/>
          <w:iCs/>
          <w:szCs w:val="22"/>
          <w:lang w:bidi="ar-SA"/>
        </w:rPr>
        <w:t xml:space="preserve">The </w:t>
      </w:r>
      <w:r w:rsidR="00B978A5">
        <w:rPr>
          <w:bCs/>
          <w:iCs/>
          <w:szCs w:val="22"/>
          <w:lang w:bidi="ar-SA"/>
        </w:rPr>
        <w:t>a</w:t>
      </w:r>
      <w:r w:rsidR="00B978A5" w:rsidRPr="0052549C">
        <w:rPr>
          <w:bCs/>
          <w:iCs/>
          <w:szCs w:val="22"/>
          <w:lang w:bidi="ar-SA"/>
        </w:rPr>
        <w:t xml:space="preserve">pplicant </w:t>
      </w:r>
      <w:r w:rsidR="00B978A5">
        <w:rPr>
          <w:bCs/>
          <w:iCs/>
          <w:szCs w:val="22"/>
          <w:lang w:bidi="ar-SA"/>
        </w:rPr>
        <w:t>showed</w:t>
      </w:r>
      <w:r w:rsidRPr="0052549C">
        <w:rPr>
          <w:bCs/>
          <w:iCs/>
          <w:szCs w:val="22"/>
          <w:lang w:bidi="ar-SA"/>
        </w:rPr>
        <w:t xml:space="preserve"> </w:t>
      </w:r>
      <w:r w:rsidR="006A5D05">
        <w:rPr>
          <w:bCs/>
          <w:iCs/>
          <w:szCs w:val="22"/>
          <w:lang w:bidi="ar-SA"/>
        </w:rPr>
        <w:t>there are</w:t>
      </w:r>
      <w:r w:rsidRPr="0052549C">
        <w:rPr>
          <w:bCs/>
          <w:iCs/>
          <w:szCs w:val="22"/>
          <w:lang w:bidi="ar-SA"/>
        </w:rPr>
        <w:t xml:space="preserve"> </w:t>
      </w:r>
      <w:r w:rsidR="006A5D05">
        <w:rPr>
          <w:bCs/>
          <w:iCs/>
          <w:szCs w:val="22"/>
          <w:lang w:bidi="ar-SA"/>
        </w:rPr>
        <w:t xml:space="preserve">reduced </w:t>
      </w:r>
      <w:r w:rsidR="00ED1A0A">
        <w:rPr>
          <w:bCs/>
          <w:iCs/>
          <w:szCs w:val="22"/>
          <w:lang w:bidi="ar-SA"/>
        </w:rPr>
        <w:t xml:space="preserve">levels of </w:t>
      </w:r>
      <w:r w:rsidR="005F3681">
        <w:rPr>
          <w:bCs/>
          <w:iCs/>
          <w:szCs w:val="22"/>
          <w:lang w:bidi="ar-SA"/>
        </w:rPr>
        <w:t>RNA</w:t>
      </w:r>
      <w:r w:rsidR="00ED1A0A">
        <w:rPr>
          <w:bCs/>
          <w:iCs/>
          <w:szCs w:val="22"/>
          <w:lang w:bidi="ar-SA"/>
        </w:rPr>
        <w:t xml:space="preserve"> </w:t>
      </w:r>
      <w:r w:rsidR="006A5D05">
        <w:rPr>
          <w:bCs/>
          <w:iCs/>
          <w:szCs w:val="22"/>
          <w:lang w:bidi="ar-SA"/>
        </w:rPr>
        <w:t>transcript</w:t>
      </w:r>
      <w:r w:rsidR="005F3681">
        <w:rPr>
          <w:bCs/>
          <w:iCs/>
          <w:szCs w:val="22"/>
          <w:lang w:bidi="ar-SA"/>
        </w:rPr>
        <w:t xml:space="preserve"> </w:t>
      </w:r>
      <w:r w:rsidR="006A5D05">
        <w:rPr>
          <w:bCs/>
          <w:iCs/>
          <w:szCs w:val="22"/>
          <w:lang w:bidi="ar-SA"/>
        </w:rPr>
        <w:t>for</w:t>
      </w:r>
      <w:r w:rsidR="00ED1A0A">
        <w:rPr>
          <w:bCs/>
          <w:iCs/>
          <w:szCs w:val="22"/>
          <w:lang w:bidi="ar-SA"/>
        </w:rPr>
        <w:t xml:space="preserve"> the</w:t>
      </w:r>
      <w:r w:rsidR="009C729C" w:rsidRPr="009C729C">
        <w:rPr>
          <w:i/>
          <w:iCs/>
        </w:rPr>
        <w:t xml:space="preserve"> </w:t>
      </w:r>
      <w:r w:rsidR="009C729C" w:rsidRPr="00713E8D">
        <w:rPr>
          <w:i/>
          <w:iCs/>
        </w:rPr>
        <w:t>Asn1</w:t>
      </w:r>
      <w:r w:rsidR="009C729C" w:rsidRPr="00713E8D">
        <w:rPr>
          <w:iCs/>
        </w:rPr>
        <w:t xml:space="preserve">, </w:t>
      </w:r>
      <w:r w:rsidR="009C729C" w:rsidRPr="00713E8D">
        <w:rPr>
          <w:i/>
          <w:iCs/>
        </w:rPr>
        <w:t>PhL</w:t>
      </w:r>
      <w:r w:rsidR="005F3681">
        <w:rPr>
          <w:iCs/>
        </w:rPr>
        <w:t xml:space="preserve">, </w:t>
      </w:r>
      <w:r w:rsidR="009C729C" w:rsidRPr="00713E8D">
        <w:rPr>
          <w:i/>
          <w:iCs/>
        </w:rPr>
        <w:t>R1</w:t>
      </w:r>
      <w:r w:rsidR="009C729C" w:rsidRPr="00713E8D">
        <w:rPr>
          <w:iCs/>
        </w:rPr>
        <w:t xml:space="preserve"> </w:t>
      </w:r>
      <w:r w:rsidR="009C729C">
        <w:rPr>
          <w:iCs/>
        </w:rPr>
        <w:t xml:space="preserve">and </w:t>
      </w:r>
      <w:r w:rsidR="009C729C" w:rsidRPr="00713E8D">
        <w:rPr>
          <w:i/>
          <w:iCs/>
        </w:rPr>
        <w:t>Vlnv</w:t>
      </w:r>
      <w:r w:rsidRPr="0052549C">
        <w:rPr>
          <w:bCs/>
          <w:iCs/>
          <w:szCs w:val="22"/>
          <w:lang w:bidi="ar-SA"/>
        </w:rPr>
        <w:t xml:space="preserve"> </w:t>
      </w:r>
      <w:r w:rsidR="006A5D05">
        <w:rPr>
          <w:bCs/>
          <w:iCs/>
          <w:szCs w:val="22"/>
          <w:lang w:bidi="ar-SA"/>
        </w:rPr>
        <w:t>target genes</w:t>
      </w:r>
      <w:r w:rsidR="005F3681">
        <w:rPr>
          <w:bCs/>
          <w:iCs/>
          <w:szCs w:val="22"/>
          <w:lang w:bidi="ar-SA"/>
        </w:rPr>
        <w:t>.</w:t>
      </w:r>
      <w:r w:rsidRPr="0052549C">
        <w:rPr>
          <w:bCs/>
          <w:iCs/>
          <w:szCs w:val="22"/>
          <w:lang w:bidi="ar-SA"/>
        </w:rPr>
        <w:t xml:space="preserve"> </w:t>
      </w:r>
      <w:r w:rsidR="00ED1A0A">
        <w:rPr>
          <w:bCs/>
          <w:iCs/>
          <w:szCs w:val="22"/>
          <w:lang w:bidi="ar-SA"/>
        </w:rPr>
        <w:t>F</w:t>
      </w:r>
      <w:r w:rsidRPr="0052549C">
        <w:rPr>
          <w:iCs/>
        </w:rPr>
        <w:t xml:space="preserve">urther analysis was </w:t>
      </w:r>
      <w:r w:rsidR="00ED1A0A">
        <w:rPr>
          <w:iCs/>
        </w:rPr>
        <w:t>done</w:t>
      </w:r>
      <w:r w:rsidR="00ED1A0A" w:rsidRPr="0052549C">
        <w:rPr>
          <w:iCs/>
        </w:rPr>
        <w:t xml:space="preserve"> </w:t>
      </w:r>
      <w:r w:rsidR="00F144F6" w:rsidRPr="0052549C">
        <w:rPr>
          <w:iCs/>
        </w:rPr>
        <w:t xml:space="preserve">to </w:t>
      </w:r>
      <w:r w:rsidR="00ED1A0A">
        <w:rPr>
          <w:iCs/>
        </w:rPr>
        <w:t xml:space="preserve">confirm that the </w:t>
      </w:r>
      <w:r w:rsidR="006A5D05">
        <w:rPr>
          <w:iCs/>
        </w:rPr>
        <w:t>reduced</w:t>
      </w:r>
      <w:r w:rsidR="00ED1A0A">
        <w:rPr>
          <w:iCs/>
        </w:rPr>
        <w:t xml:space="preserve"> </w:t>
      </w:r>
      <w:r w:rsidR="005F3681">
        <w:rPr>
          <w:iCs/>
        </w:rPr>
        <w:t>RNA</w:t>
      </w:r>
      <w:r w:rsidR="006A5D05">
        <w:rPr>
          <w:iCs/>
        </w:rPr>
        <w:t xml:space="preserve"> transcript levels</w:t>
      </w:r>
      <w:r w:rsidR="00ED1A0A" w:rsidRPr="0052549C">
        <w:rPr>
          <w:iCs/>
        </w:rPr>
        <w:t xml:space="preserve"> </w:t>
      </w:r>
      <w:r w:rsidR="00F144F6" w:rsidRPr="0052549C">
        <w:rPr>
          <w:iCs/>
        </w:rPr>
        <w:t xml:space="preserve">corresponded to </w:t>
      </w:r>
      <w:r w:rsidR="006A5D05">
        <w:rPr>
          <w:iCs/>
        </w:rPr>
        <w:t>reduced</w:t>
      </w:r>
      <w:r w:rsidR="00F144F6" w:rsidRPr="0052549C">
        <w:rPr>
          <w:iCs/>
        </w:rPr>
        <w:t xml:space="preserve"> levels of asparagine and reducing sugars</w:t>
      </w:r>
      <w:r w:rsidR="00ED7523" w:rsidRPr="0052549C">
        <w:rPr>
          <w:iCs/>
        </w:rPr>
        <w:t>.</w:t>
      </w:r>
    </w:p>
    <w:p w14:paraId="40173DA0" w14:textId="77777777" w:rsidR="00F144F6" w:rsidRPr="005275DC" w:rsidRDefault="00F144F6" w:rsidP="00F144F6">
      <w:pPr>
        <w:rPr>
          <w:iCs/>
          <w:color w:val="FF0000"/>
        </w:rPr>
      </w:pPr>
    </w:p>
    <w:p w14:paraId="13480128" w14:textId="58900A31" w:rsidR="00F144F6" w:rsidRPr="005275DC" w:rsidRDefault="00ED7523" w:rsidP="00F144F6">
      <w:pPr>
        <w:rPr>
          <w:iCs/>
          <w:color w:val="FF0000"/>
        </w:rPr>
      </w:pPr>
      <w:r w:rsidRPr="0052549C">
        <w:rPr>
          <w:iCs/>
        </w:rPr>
        <w:t>A</w:t>
      </w:r>
      <w:r w:rsidR="00F144F6" w:rsidRPr="0052549C">
        <w:rPr>
          <w:iCs/>
        </w:rPr>
        <w:t xml:space="preserve">sparagine </w:t>
      </w:r>
      <w:r w:rsidRPr="0052549C">
        <w:rPr>
          <w:iCs/>
        </w:rPr>
        <w:t xml:space="preserve">levels </w:t>
      </w:r>
      <w:r w:rsidR="00744955" w:rsidRPr="0052549C">
        <w:rPr>
          <w:iCs/>
        </w:rPr>
        <w:t>were</w:t>
      </w:r>
      <w:r w:rsidR="00F144F6" w:rsidRPr="0052549C">
        <w:rPr>
          <w:iCs/>
        </w:rPr>
        <w:t xml:space="preserve"> determined by </w:t>
      </w:r>
      <w:r w:rsidR="00735AE9">
        <w:rPr>
          <w:szCs w:val="22"/>
        </w:rPr>
        <w:t>High Performance Liquid C</w:t>
      </w:r>
      <w:r w:rsidR="00735AE9" w:rsidRPr="00735AE9">
        <w:rPr>
          <w:szCs w:val="22"/>
        </w:rPr>
        <w:t>hromatography</w:t>
      </w:r>
      <w:r w:rsidR="00735AE9">
        <w:rPr>
          <w:szCs w:val="22"/>
        </w:rPr>
        <w:t xml:space="preserve"> (HPLC)</w:t>
      </w:r>
      <w:r w:rsidR="00744955" w:rsidRPr="0052549C">
        <w:rPr>
          <w:iCs/>
        </w:rPr>
        <w:t xml:space="preserve"> and </w:t>
      </w:r>
      <w:r w:rsidRPr="0052549C">
        <w:rPr>
          <w:iCs/>
        </w:rPr>
        <w:t xml:space="preserve">results showing the </w:t>
      </w:r>
      <w:r w:rsidR="006A5D05">
        <w:rPr>
          <w:iCs/>
        </w:rPr>
        <w:t>difference</w:t>
      </w:r>
      <w:r w:rsidR="006A5D05" w:rsidRPr="0052549C">
        <w:rPr>
          <w:iCs/>
        </w:rPr>
        <w:t xml:space="preserve"> </w:t>
      </w:r>
      <w:r w:rsidRPr="0052549C">
        <w:rPr>
          <w:iCs/>
        </w:rPr>
        <w:t xml:space="preserve">in </w:t>
      </w:r>
      <w:r w:rsidR="006A5D05">
        <w:rPr>
          <w:iCs/>
        </w:rPr>
        <w:t xml:space="preserve">total and free </w:t>
      </w:r>
      <w:r w:rsidRPr="0052549C">
        <w:rPr>
          <w:iCs/>
        </w:rPr>
        <w:t>asparagine leve</w:t>
      </w:r>
      <w:r w:rsidR="00735AE9">
        <w:rPr>
          <w:iCs/>
        </w:rPr>
        <w:t>ls between the parental control</w:t>
      </w:r>
      <w:r w:rsidRPr="0052549C">
        <w:rPr>
          <w:iCs/>
        </w:rPr>
        <w:t xml:space="preserve"> and transformed lines </w:t>
      </w:r>
      <w:r w:rsidR="00226ED0">
        <w:rPr>
          <w:iCs/>
        </w:rPr>
        <w:t>are presented in Table 5</w:t>
      </w:r>
      <w:r w:rsidR="00F144F6" w:rsidRPr="0052549C">
        <w:rPr>
          <w:iCs/>
        </w:rPr>
        <w:t>.</w:t>
      </w:r>
      <w:r w:rsidR="00F144F6" w:rsidRPr="009F1281">
        <w:rPr>
          <w:iCs/>
        </w:rPr>
        <w:t xml:space="preserve"> </w:t>
      </w:r>
      <w:r w:rsidR="00744955" w:rsidRPr="009F1281">
        <w:rPr>
          <w:iCs/>
        </w:rPr>
        <w:t>T</w:t>
      </w:r>
      <w:r w:rsidR="00F144F6" w:rsidRPr="009F1281">
        <w:rPr>
          <w:iCs/>
        </w:rPr>
        <w:t xml:space="preserve">otal levels </w:t>
      </w:r>
      <w:r w:rsidR="00744955" w:rsidRPr="009F1281">
        <w:rPr>
          <w:iCs/>
        </w:rPr>
        <w:t>look at all</w:t>
      </w:r>
      <w:r w:rsidR="00F144F6" w:rsidRPr="009F1281">
        <w:rPr>
          <w:iCs/>
        </w:rPr>
        <w:t xml:space="preserve"> the </w:t>
      </w:r>
      <w:r w:rsidR="00744955" w:rsidRPr="009F1281">
        <w:rPr>
          <w:iCs/>
        </w:rPr>
        <w:t>asparagine</w:t>
      </w:r>
      <w:r w:rsidR="00F144F6" w:rsidRPr="009F1281">
        <w:rPr>
          <w:iCs/>
        </w:rPr>
        <w:t xml:space="preserve"> </w:t>
      </w:r>
      <w:r w:rsidRPr="009F1281">
        <w:rPr>
          <w:iCs/>
        </w:rPr>
        <w:t>and aspartic acid that are</w:t>
      </w:r>
      <w:r w:rsidR="00F144F6" w:rsidRPr="009F1281">
        <w:rPr>
          <w:iCs/>
        </w:rPr>
        <w:t xml:space="preserve"> </w:t>
      </w:r>
      <w:r w:rsidRPr="009F1281">
        <w:rPr>
          <w:iCs/>
        </w:rPr>
        <w:t xml:space="preserve">bound up in </w:t>
      </w:r>
      <w:r w:rsidR="00F144F6" w:rsidRPr="009F1281">
        <w:rPr>
          <w:iCs/>
        </w:rPr>
        <w:t>p</w:t>
      </w:r>
      <w:r w:rsidR="00744955" w:rsidRPr="009F1281">
        <w:rPr>
          <w:iCs/>
        </w:rPr>
        <w:t xml:space="preserve">roteins and </w:t>
      </w:r>
      <w:r w:rsidRPr="009F1281">
        <w:rPr>
          <w:iCs/>
        </w:rPr>
        <w:t>include free or unbound forms</w:t>
      </w:r>
      <w:r w:rsidR="00F144F6" w:rsidRPr="009F1281">
        <w:rPr>
          <w:iCs/>
        </w:rPr>
        <w:t>. The free levels only include unbound</w:t>
      </w:r>
      <w:r w:rsidR="00744955" w:rsidRPr="009F1281">
        <w:rPr>
          <w:iCs/>
        </w:rPr>
        <w:t xml:space="preserve"> </w:t>
      </w:r>
      <w:r w:rsidRPr="009F1281">
        <w:rPr>
          <w:iCs/>
        </w:rPr>
        <w:t>asparagine that arises</w:t>
      </w:r>
      <w:r w:rsidR="00F144F6" w:rsidRPr="009F1281">
        <w:rPr>
          <w:iCs/>
        </w:rPr>
        <w:t xml:space="preserve"> from the biosynthesis of new amino acids and the hydrolysis of proteins.</w:t>
      </w:r>
      <w:r w:rsidRPr="009F1281">
        <w:rPr>
          <w:iCs/>
        </w:rPr>
        <w:t xml:space="preserve"> </w:t>
      </w:r>
      <w:r w:rsidR="00F144F6" w:rsidRPr="009F1281">
        <w:rPr>
          <w:iCs/>
        </w:rPr>
        <w:t xml:space="preserve">The results show there was a </w:t>
      </w:r>
      <w:r w:rsidR="00ED1A0A" w:rsidRPr="009F1281">
        <w:rPr>
          <w:iCs/>
        </w:rPr>
        <w:t xml:space="preserve">1.6-1.7 fold </w:t>
      </w:r>
      <w:r w:rsidR="00F144F6" w:rsidRPr="009F1281">
        <w:rPr>
          <w:iCs/>
        </w:rPr>
        <w:t xml:space="preserve">reduction in total asparagine levels and a </w:t>
      </w:r>
      <w:r w:rsidR="00ED1A0A" w:rsidRPr="009F1281">
        <w:rPr>
          <w:iCs/>
        </w:rPr>
        <w:t xml:space="preserve">3.8-3.9 fold </w:t>
      </w:r>
      <w:r w:rsidR="00F144F6" w:rsidRPr="009F1281">
        <w:rPr>
          <w:iCs/>
        </w:rPr>
        <w:t>red</w:t>
      </w:r>
      <w:r w:rsidR="009F1281" w:rsidRPr="009F1281">
        <w:rPr>
          <w:iCs/>
        </w:rPr>
        <w:t xml:space="preserve">uction </w:t>
      </w:r>
      <w:r w:rsidR="006A5D05">
        <w:rPr>
          <w:iCs/>
        </w:rPr>
        <w:t>in</w:t>
      </w:r>
      <w:r w:rsidR="006A5D05" w:rsidRPr="009F1281">
        <w:rPr>
          <w:iCs/>
        </w:rPr>
        <w:t xml:space="preserve"> </w:t>
      </w:r>
      <w:r w:rsidR="009F1281" w:rsidRPr="009F1281">
        <w:rPr>
          <w:iCs/>
        </w:rPr>
        <w:t>free asparagine</w:t>
      </w:r>
      <w:r w:rsidR="006A5D05">
        <w:rPr>
          <w:iCs/>
        </w:rPr>
        <w:t xml:space="preserve"> levels</w:t>
      </w:r>
      <w:r w:rsidR="009F1281" w:rsidRPr="009F1281">
        <w:rPr>
          <w:iCs/>
        </w:rPr>
        <w:t xml:space="preserve"> </w:t>
      </w:r>
      <w:r w:rsidR="00F144F6" w:rsidRPr="009F1281">
        <w:rPr>
          <w:iCs/>
        </w:rPr>
        <w:t xml:space="preserve">in the </w:t>
      </w:r>
      <w:r w:rsidR="009F1281" w:rsidRPr="009F1281">
        <w:rPr>
          <w:iCs/>
        </w:rPr>
        <w:t>V11 and Z6</w:t>
      </w:r>
      <w:r w:rsidR="00F144F6" w:rsidRPr="009F1281">
        <w:rPr>
          <w:iCs/>
        </w:rPr>
        <w:t xml:space="preserve"> lines</w:t>
      </w:r>
      <w:r w:rsidR="006A5D05">
        <w:rPr>
          <w:iCs/>
        </w:rPr>
        <w:t>, respectively</w:t>
      </w:r>
      <w:r w:rsidR="00F144F6" w:rsidRPr="009F1281">
        <w:rPr>
          <w:iCs/>
        </w:rPr>
        <w:t>. These results were statistically significant.</w:t>
      </w:r>
      <w:r w:rsidR="00F144F6" w:rsidRPr="009F1281">
        <w:rPr>
          <w:iCs/>
          <w:color w:val="FF0000"/>
        </w:rPr>
        <w:t xml:space="preserve"> </w:t>
      </w:r>
      <w:r w:rsidR="00F144F6" w:rsidRPr="009F1281">
        <w:rPr>
          <w:iCs/>
        </w:rPr>
        <w:t xml:space="preserve">This indicates there is a correlation between </w:t>
      </w:r>
      <w:r w:rsidR="002C36E4">
        <w:rPr>
          <w:iCs/>
        </w:rPr>
        <w:t xml:space="preserve">reduced transcript levels for </w:t>
      </w:r>
      <w:r w:rsidR="00F144F6" w:rsidRPr="009F1281">
        <w:rPr>
          <w:iCs/>
        </w:rPr>
        <w:t xml:space="preserve">the </w:t>
      </w:r>
      <w:r w:rsidR="00735AE9" w:rsidRPr="00713E8D">
        <w:rPr>
          <w:i/>
          <w:iCs/>
        </w:rPr>
        <w:t>Asn1</w:t>
      </w:r>
      <w:r w:rsidR="00735AE9">
        <w:rPr>
          <w:i/>
          <w:iCs/>
        </w:rPr>
        <w:t xml:space="preserve"> </w:t>
      </w:r>
      <w:r w:rsidR="00F144F6" w:rsidRPr="009F1281">
        <w:rPr>
          <w:iCs/>
        </w:rPr>
        <w:t>gene</w:t>
      </w:r>
      <w:r w:rsidR="007D382D">
        <w:rPr>
          <w:iCs/>
        </w:rPr>
        <w:t xml:space="preserve"> (</w:t>
      </w:r>
      <w:r w:rsidR="007D382D">
        <w:t>encoding asparagine synthetase)</w:t>
      </w:r>
      <w:r w:rsidR="007D382D" w:rsidRPr="009F1281">
        <w:rPr>
          <w:iCs/>
        </w:rPr>
        <w:t xml:space="preserve"> </w:t>
      </w:r>
      <w:r w:rsidR="00F144F6" w:rsidRPr="009F1281">
        <w:rPr>
          <w:iCs/>
        </w:rPr>
        <w:t>and reduced asparagine levels.</w:t>
      </w:r>
      <w:r w:rsidRPr="009F1281">
        <w:rPr>
          <w:iCs/>
        </w:rPr>
        <w:t xml:space="preserve"> </w:t>
      </w:r>
    </w:p>
    <w:p w14:paraId="2C9D3C01" w14:textId="77777777" w:rsidR="00ED7523" w:rsidRPr="005275DC" w:rsidRDefault="00ED7523" w:rsidP="00F144F6">
      <w:pPr>
        <w:rPr>
          <w:rFonts w:cs="Arial"/>
          <w:b/>
          <w:color w:val="FF0000"/>
          <w:lang w:bidi="ar-SA"/>
        </w:rPr>
      </w:pPr>
    </w:p>
    <w:p w14:paraId="47D677EA" w14:textId="5DF4CCC6" w:rsidR="00851BBA" w:rsidRPr="009F1281" w:rsidRDefault="00226ED0" w:rsidP="00735AE9">
      <w:pPr>
        <w:pStyle w:val="FSTableTitle"/>
        <w:rPr>
          <w:lang w:bidi="ar-SA"/>
        </w:rPr>
      </w:pPr>
      <w:r>
        <w:rPr>
          <w:lang w:bidi="ar-SA"/>
        </w:rPr>
        <w:t>Table 5</w:t>
      </w:r>
      <w:r w:rsidR="00F144F6" w:rsidRPr="009F1281">
        <w:rPr>
          <w:lang w:bidi="ar-SA"/>
        </w:rPr>
        <w:t xml:space="preserve">: </w:t>
      </w:r>
      <w:r w:rsidR="00A160D2">
        <w:rPr>
          <w:lang w:bidi="ar-SA"/>
        </w:rPr>
        <w:t>Reduction</w:t>
      </w:r>
      <w:r w:rsidR="00F144F6" w:rsidRPr="009F1281">
        <w:rPr>
          <w:lang w:bidi="ar-SA"/>
        </w:rPr>
        <w:t xml:space="preserve"> in asparagine levels in the transformed lines c</w:t>
      </w:r>
      <w:r w:rsidR="00735AE9">
        <w:rPr>
          <w:lang w:bidi="ar-SA"/>
        </w:rPr>
        <w:t>ompared to the parental control</w:t>
      </w:r>
    </w:p>
    <w:tbl>
      <w:tblPr>
        <w:tblStyle w:val="TableGrid"/>
        <w:tblW w:w="3987" w:type="pct"/>
        <w:jc w:val="center"/>
        <w:tblLook w:val="04A0" w:firstRow="1" w:lastRow="0" w:firstColumn="1" w:lastColumn="0" w:noHBand="0" w:noVBand="1"/>
        <w:tblDescription w:val="Table list the change in asparagine levels in the transformed lines compared to the parental controls."/>
      </w:tblPr>
      <w:tblGrid>
        <w:gridCol w:w="3868"/>
        <w:gridCol w:w="1764"/>
        <w:gridCol w:w="1592"/>
      </w:tblGrid>
      <w:tr w:rsidR="0052549C" w:rsidRPr="005275DC" w14:paraId="057B3D80" w14:textId="77777777" w:rsidTr="0052549C">
        <w:trPr>
          <w:trHeight w:val="288"/>
          <w:tblHeader/>
          <w:jc w:val="center"/>
        </w:trPr>
        <w:tc>
          <w:tcPr>
            <w:tcW w:w="2677" w:type="pct"/>
            <w:vMerge w:val="restart"/>
            <w:shd w:val="clear" w:color="auto" w:fill="9BBB59" w:themeFill="accent3"/>
            <w:vAlign w:val="center"/>
          </w:tcPr>
          <w:p w14:paraId="4125216F" w14:textId="77777777" w:rsidR="0052549C" w:rsidRPr="009F1281" w:rsidRDefault="0052549C" w:rsidP="00AD7633">
            <w:pPr>
              <w:pStyle w:val="FSTableHeading"/>
            </w:pPr>
            <w:r w:rsidRPr="009F1281">
              <w:t>Variable</w:t>
            </w:r>
          </w:p>
        </w:tc>
        <w:tc>
          <w:tcPr>
            <w:tcW w:w="2323" w:type="pct"/>
            <w:gridSpan w:val="2"/>
            <w:shd w:val="clear" w:color="auto" w:fill="9BBB59" w:themeFill="accent3"/>
            <w:vAlign w:val="center"/>
          </w:tcPr>
          <w:p w14:paraId="10C4C809" w14:textId="2953279F" w:rsidR="0052549C" w:rsidRPr="009F1281" w:rsidRDefault="0052549C" w:rsidP="009F1281">
            <w:pPr>
              <w:pStyle w:val="FSTableHeading"/>
            </w:pPr>
            <w:r w:rsidRPr="009F1281">
              <w:t>Fold Change</w:t>
            </w:r>
          </w:p>
        </w:tc>
      </w:tr>
      <w:tr w:rsidR="0052549C" w:rsidRPr="005275DC" w14:paraId="2F4E8C19" w14:textId="77777777" w:rsidTr="0052549C">
        <w:trPr>
          <w:trHeight w:val="288"/>
          <w:tblHeader/>
          <w:jc w:val="center"/>
        </w:trPr>
        <w:tc>
          <w:tcPr>
            <w:tcW w:w="2677" w:type="pct"/>
            <w:vMerge/>
            <w:shd w:val="clear" w:color="auto" w:fill="9BBB59" w:themeFill="accent3"/>
            <w:vAlign w:val="center"/>
          </w:tcPr>
          <w:p w14:paraId="63F30B93" w14:textId="77777777" w:rsidR="0052549C" w:rsidRPr="009F1281" w:rsidRDefault="0052549C" w:rsidP="00AD7633">
            <w:pPr>
              <w:pStyle w:val="FSTableHeading"/>
            </w:pPr>
          </w:p>
        </w:tc>
        <w:tc>
          <w:tcPr>
            <w:tcW w:w="1221" w:type="pct"/>
            <w:shd w:val="clear" w:color="auto" w:fill="9BBB59" w:themeFill="accent3"/>
            <w:vAlign w:val="center"/>
          </w:tcPr>
          <w:p w14:paraId="08F0442F" w14:textId="2FAB661B" w:rsidR="0052549C" w:rsidRPr="009F1281" w:rsidRDefault="0052549C" w:rsidP="00AD7633">
            <w:pPr>
              <w:pStyle w:val="FSTableHeading"/>
            </w:pPr>
            <w:r w:rsidRPr="009F1281">
              <w:t>V11</w:t>
            </w:r>
          </w:p>
        </w:tc>
        <w:tc>
          <w:tcPr>
            <w:tcW w:w="1102" w:type="pct"/>
            <w:shd w:val="clear" w:color="auto" w:fill="9BBB59" w:themeFill="accent3"/>
            <w:vAlign w:val="center"/>
          </w:tcPr>
          <w:p w14:paraId="047475A0" w14:textId="75D413E8" w:rsidR="0052549C" w:rsidRPr="009F1281" w:rsidRDefault="0052549C" w:rsidP="00AD7633">
            <w:pPr>
              <w:pStyle w:val="FSTableHeading"/>
            </w:pPr>
            <w:r w:rsidRPr="009F1281">
              <w:t>Z6</w:t>
            </w:r>
          </w:p>
        </w:tc>
      </w:tr>
      <w:tr w:rsidR="0052549C" w:rsidRPr="005275DC" w14:paraId="54901EDD" w14:textId="77777777" w:rsidTr="0052549C">
        <w:trPr>
          <w:trHeight w:val="512"/>
          <w:jc w:val="center"/>
        </w:trPr>
        <w:tc>
          <w:tcPr>
            <w:tcW w:w="2677" w:type="pct"/>
            <w:vAlign w:val="center"/>
          </w:tcPr>
          <w:p w14:paraId="736178AB" w14:textId="77777777" w:rsidR="0052549C" w:rsidRPr="009F1281" w:rsidRDefault="0052549C" w:rsidP="00AD7633">
            <w:pPr>
              <w:pStyle w:val="FSTableText"/>
              <w:jc w:val="center"/>
              <w:rPr>
                <w:b/>
              </w:rPr>
            </w:pPr>
            <w:r w:rsidRPr="009F1281">
              <w:rPr>
                <w:b/>
              </w:rPr>
              <w:t>Total Asparagine</w:t>
            </w:r>
          </w:p>
        </w:tc>
        <w:tc>
          <w:tcPr>
            <w:tcW w:w="1221" w:type="pct"/>
            <w:vAlign w:val="center"/>
          </w:tcPr>
          <w:p w14:paraId="0C4C6ABB" w14:textId="05B67957"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1.7</w:t>
            </w:r>
            <w:r w:rsidRPr="009F1281">
              <w:rPr>
                <w:vertAlign w:val="superscript"/>
              </w:rPr>
              <w:t>1</w:t>
            </w:r>
          </w:p>
        </w:tc>
        <w:tc>
          <w:tcPr>
            <w:tcW w:w="1102" w:type="pct"/>
            <w:vAlign w:val="center"/>
          </w:tcPr>
          <w:p w14:paraId="6AA73FD4" w14:textId="49BDC485"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1.6</w:t>
            </w:r>
          </w:p>
        </w:tc>
      </w:tr>
      <w:tr w:rsidR="0052549C" w:rsidRPr="005275DC" w14:paraId="51441F32" w14:textId="77777777" w:rsidTr="000F36C7">
        <w:trPr>
          <w:trHeight w:val="512"/>
          <w:jc w:val="center"/>
        </w:trPr>
        <w:tc>
          <w:tcPr>
            <w:tcW w:w="2677" w:type="pct"/>
            <w:shd w:val="clear" w:color="auto" w:fill="EAF1DD" w:themeFill="accent3" w:themeFillTint="33"/>
            <w:vAlign w:val="center"/>
          </w:tcPr>
          <w:p w14:paraId="37FCE89D" w14:textId="77777777" w:rsidR="0052549C" w:rsidRPr="009F1281" w:rsidRDefault="0052549C" w:rsidP="00AD7633">
            <w:pPr>
              <w:pStyle w:val="FSTableText"/>
              <w:jc w:val="center"/>
              <w:rPr>
                <w:b/>
              </w:rPr>
            </w:pPr>
            <w:r w:rsidRPr="009F1281">
              <w:rPr>
                <w:b/>
              </w:rPr>
              <w:t>Free Asparagine</w:t>
            </w:r>
          </w:p>
        </w:tc>
        <w:tc>
          <w:tcPr>
            <w:tcW w:w="1221" w:type="pct"/>
            <w:shd w:val="clear" w:color="auto" w:fill="EAF1DD" w:themeFill="accent3" w:themeFillTint="33"/>
            <w:vAlign w:val="center"/>
          </w:tcPr>
          <w:p w14:paraId="5DC26EB0" w14:textId="35EC9CC1"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3.9</w:t>
            </w:r>
          </w:p>
        </w:tc>
        <w:tc>
          <w:tcPr>
            <w:tcW w:w="1102" w:type="pct"/>
            <w:shd w:val="clear" w:color="auto" w:fill="EAF1DD" w:themeFill="accent3" w:themeFillTint="33"/>
            <w:vAlign w:val="center"/>
          </w:tcPr>
          <w:p w14:paraId="071D2E5B" w14:textId="31EAB82E"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3.8</w:t>
            </w:r>
          </w:p>
        </w:tc>
      </w:tr>
    </w:tbl>
    <w:p w14:paraId="3D6DAEA3" w14:textId="77777777" w:rsidR="00F144F6" w:rsidRPr="009F1281" w:rsidRDefault="00F144F6" w:rsidP="0054421D">
      <w:pPr>
        <w:ind w:right="-2"/>
        <w:rPr>
          <w:iCs/>
          <w:sz w:val="24"/>
        </w:rPr>
      </w:pPr>
      <w:r w:rsidRPr="009F1281">
        <w:rPr>
          <w:sz w:val="18"/>
        </w:rPr>
        <w:t>1. Bolded and underlined results indicate statistical significance when comparing the control to the transformed event.</w:t>
      </w:r>
    </w:p>
    <w:p w14:paraId="33D16527" w14:textId="77777777" w:rsidR="00F144F6" w:rsidRPr="005275DC" w:rsidRDefault="00F144F6" w:rsidP="00F144F6">
      <w:pPr>
        <w:rPr>
          <w:iCs/>
          <w:color w:val="FF0000"/>
          <w:highlight w:val="yellow"/>
        </w:rPr>
      </w:pPr>
    </w:p>
    <w:p w14:paraId="58571FBE" w14:textId="17229289" w:rsidR="00F144F6" w:rsidRPr="005275DC" w:rsidRDefault="00F144F6" w:rsidP="00D522CE">
      <w:pPr>
        <w:widowControl/>
        <w:rPr>
          <w:iCs/>
          <w:color w:val="FF0000"/>
        </w:rPr>
      </w:pPr>
      <w:r w:rsidRPr="009F3813">
        <w:rPr>
          <w:iCs/>
        </w:rPr>
        <w:t xml:space="preserve">The results presented by the </w:t>
      </w:r>
      <w:r w:rsidR="00B978A5">
        <w:rPr>
          <w:iCs/>
        </w:rPr>
        <w:t>a</w:t>
      </w:r>
      <w:r w:rsidR="00B978A5" w:rsidRPr="009F3813">
        <w:rPr>
          <w:iCs/>
        </w:rPr>
        <w:t xml:space="preserve">pplicant </w:t>
      </w:r>
      <w:r w:rsidRPr="009F3813">
        <w:rPr>
          <w:iCs/>
        </w:rPr>
        <w:t>for r</w:t>
      </w:r>
      <w:r w:rsidR="009F3813" w:rsidRPr="009F3813">
        <w:rPr>
          <w:iCs/>
        </w:rPr>
        <w:t xml:space="preserve">educing sugars were obtained by </w:t>
      </w:r>
      <w:r w:rsidR="006032BD" w:rsidRPr="009F3813">
        <w:rPr>
          <w:iCs/>
        </w:rPr>
        <w:t>c</w:t>
      </w:r>
      <w:r w:rsidRPr="009F3813">
        <w:rPr>
          <w:iCs/>
        </w:rPr>
        <w:t>hromatography. Reducing sugars are simple sugars like glucose and fructose that contain an aldehyde group, which can act as a reducing agent in a redox reaction. Reducing sugar levels are increased by the hydrolysis of starch and sucrose, two major carbohydrate forms found in plan</w:t>
      </w:r>
      <w:r w:rsidRPr="004329BA">
        <w:rPr>
          <w:iCs/>
        </w:rPr>
        <w:t>ts. T</w:t>
      </w:r>
      <w:r w:rsidR="00D30889">
        <w:rPr>
          <w:iCs/>
        </w:rPr>
        <w:t>he phosphorylase-</w:t>
      </w:r>
      <w:r w:rsidRPr="004329BA">
        <w:rPr>
          <w:iCs/>
        </w:rPr>
        <w:t>L</w:t>
      </w:r>
      <w:r w:rsidR="00D30889">
        <w:rPr>
          <w:iCs/>
        </w:rPr>
        <w:t xml:space="preserve"> (encoded by the </w:t>
      </w:r>
      <w:r w:rsidR="00D30889" w:rsidRPr="00D30889">
        <w:rPr>
          <w:i/>
          <w:iCs/>
        </w:rPr>
        <w:t>PhL</w:t>
      </w:r>
      <w:r w:rsidR="00D30889">
        <w:rPr>
          <w:iCs/>
        </w:rPr>
        <w:t xml:space="preserve"> gene)</w:t>
      </w:r>
      <w:r w:rsidRPr="004329BA">
        <w:rPr>
          <w:iCs/>
        </w:rPr>
        <w:t xml:space="preserve"> and </w:t>
      </w:r>
      <w:r w:rsidR="004329BA" w:rsidRPr="004329BA">
        <w:rPr>
          <w:iCs/>
        </w:rPr>
        <w:t xml:space="preserve">water dikinase </w:t>
      </w:r>
      <w:r w:rsidR="00D30889">
        <w:rPr>
          <w:iCs/>
        </w:rPr>
        <w:t xml:space="preserve">(encoded by the </w:t>
      </w:r>
      <w:r w:rsidR="00D30889">
        <w:rPr>
          <w:i/>
          <w:iCs/>
        </w:rPr>
        <w:t xml:space="preserve">R1 </w:t>
      </w:r>
      <w:r w:rsidR="00D30889">
        <w:rPr>
          <w:iCs/>
        </w:rPr>
        <w:t>gene)</w:t>
      </w:r>
      <w:r w:rsidR="00D30889" w:rsidRPr="004329BA">
        <w:rPr>
          <w:iCs/>
        </w:rPr>
        <w:t xml:space="preserve"> </w:t>
      </w:r>
      <w:r w:rsidR="004329BA" w:rsidRPr="004329BA">
        <w:rPr>
          <w:iCs/>
        </w:rPr>
        <w:t xml:space="preserve">enzymes hydrolyse starch into glucose, while vacuolar invertase </w:t>
      </w:r>
      <w:r w:rsidR="00D30889">
        <w:rPr>
          <w:iCs/>
        </w:rPr>
        <w:t xml:space="preserve">(encoded by the </w:t>
      </w:r>
      <w:r w:rsidR="00D30889" w:rsidRPr="00D30889">
        <w:rPr>
          <w:i/>
          <w:iCs/>
        </w:rPr>
        <w:t>Vlnv</w:t>
      </w:r>
      <w:r w:rsidR="00D30889" w:rsidRPr="00D30889">
        <w:rPr>
          <w:iCs/>
        </w:rPr>
        <w:t xml:space="preserve"> </w:t>
      </w:r>
      <w:r w:rsidR="00D30889">
        <w:rPr>
          <w:iCs/>
        </w:rPr>
        <w:t xml:space="preserve">gene) </w:t>
      </w:r>
      <w:r w:rsidR="004329BA" w:rsidRPr="004329BA">
        <w:rPr>
          <w:iCs/>
        </w:rPr>
        <w:t xml:space="preserve">hydrolyses sucrose into glucose and fructose. </w:t>
      </w:r>
      <w:r w:rsidRPr="004329BA">
        <w:rPr>
          <w:iCs/>
        </w:rPr>
        <w:t xml:space="preserve">The levels of sucrose were also included in the results. </w:t>
      </w:r>
    </w:p>
    <w:p w14:paraId="2169AC32" w14:textId="77777777" w:rsidR="00F144F6" w:rsidRPr="005275DC" w:rsidRDefault="00F144F6" w:rsidP="00F144F6">
      <w:pPr>
        <w:rPr>
          <w:iCs/>
          <w:color w:val="FF0000"/>
        </w:rPr>
      </w:pPr>
    </w:p>
    <w:p w14:paraId="52FABF6B" w14:textId="097E2905" w:rsidR="0064097D" w:rsidRPr="0064097D" w:rsidRDefault="00F144F6" w:rsidP="0064097D">
      <w:pPr>
        <w:rPr>
          <w:iCs/>
        </w:rPr>
      </w:pPr>
      <w:r w:rsidRPr="00C31118">
        <w:rPr>
          <w:iCs/>
        </w:rPr>
        <w:t xml:space="preserve">As shown in </w:t>
      </w:r>
      <w:r w:rsidR="005707CF">
        <w:rPr>
          <w:iCs/>
        </w:rPr>
        <w:t>T</w:t>
      </w:r>
      <w:r w:rsidR="00226ED0">
        <w:rPr>
          <w:iCs/>
        </w:rPr>
        <w:t>able 6</w:t>
      </w:r>
      <w:r w:rsidRPr="0064097D">
        <w:rPr>
          <w:iCs/>
        </w:rPr>
        <w:t>, for fresh</w:t>
      </w:r>
      <w:r w:rsidR="0064097D" w:rsidRPr="0064097D">
        <w:rPr>
          <w:iCs/>
        </w:rPr>
        <w:t xml:space="preserve"> V11</w:t>
      </w:r>
      <w:r w:rsidRPr="0064097D">
        <w:rPr>
          <w:iCs/>
        </w:rPr>
        <w:t xml:space="preserve"> tubers, </w:t>
      </w:r>
      <w:r w:rsidR="0064097D" w:rsidRPr="0064097D">
        <w:rPr>
          <w:iCs/>
        </w:rPr>
        <w:t>there was no increase in the</w:t>
      </w:r>
      <w:r w:rsidRPr="0064097D">
        <w:rPr>
          <w:iCs/>
        </w:rPr>
        <w:t xml:space="preserve"> concentration of s</w:t>
      </w:r>
      <w:r w:rsidR="0064097D" w:rsidRPr="0064097D">
        <w:rPr>
          <w:iCs/>
        </w:rPr>
        <w:t>ucrose</w:t>
      </w:r>
      <w:r w:rsidR="005707CF">
        <w:rPr>
          <w:iCs/>
        </w:rPr>
        <w:t xml:space="preserve"> and</w:t>
      </w:r>
      <w:r w:rsidR="005F1ADE">
        <w:rPr>
          <w:iCs/>
        </w:rPr>
        <w:t xml:space="preserve"> a 1.3-fold decrease </w:t>
      </w:r>
      <w:r w:rsidRPr="0064097D">
        <w:rPr>
          <w:iCs/>
        </w:rPr>
        <w:t xml:space="preserve">in reducing sugars. </w:t>
      </w:r>
      <w:r w:rsidR="0064097D" w:rsidRPr="0064097D">
        <w:rPr>
          <w:iCs/>
        </w:rPr>
        <w:t xml:space="preserve">These changes were not </w:t>
      </w:r>
      <w:r w:rsidR="007A0E64">
        <w:rPr>
          <w:iCs/>
        </w:rPr>
        <w:t xml:space="preserve">statistically </w:t>
      </w:r>
      <w:r w:rsidR="0064097D" w:rsidRPr="0064097D">
        <w:rPr>
          <w:iCs/>
        </w:rPr>
        <w:t>significant</w:t>
      </w:r>
      <w:r w:rsidR="00E01119">
        <w:rPr>
          <w:iCs/>
        </w:rPr>
        <w:t xml:space="preserve"> and indicate the</w:t>
      </w:r>
      <w:r w:rsidR="00547D62">
        <w:rPr>
          <w:iCs/>
        </w:rPr>
        <w:t xml:space="preserve"> </w:t>
      </w:r>
      <w:r w:rsidR="001335C7">
        <w:rPr>
          <w:iCs/>
        </w:rPr>
        <w:t xml:space="preserve">reduced </w:t>
      </w:r>
      <w:r w:rsidR="00ED1A0A">
        <w:rPr>
          <w:iCs/>
        </w:rPr>
        <w:t xml:space="preserve">transcript levels for the </w:t>
      </w:r>
      <w:r w:rsidR="00D530D6" w:rsidRPr="00713E8D">
        <w:rPr>
          <w:i/>
          <w:iCs/>
        </w:rPr>
        <w:t>PhL</w:t>
      </w:r>
      <w:r w:rsidR="00D530D6">
        <w:rPr>
          <w:iCs/>
        </w:rPr>
        <w:t xml:space="preserve"> and </w:t>
      </w:r>
      <w:r w:rsidR="00D530D6" w:rsidRPr="00713E8D">
        <w:rPr>
          <w:i/>
          <w:iCs/>
        </w:rPr>
        <w:t>R1</w:t>
      </w:r>
      <w:r w:rsidR="00D530D6" w:rsidRPr="00713E8D">
        <w:rPr>
          <w:iCs/>
        </w:rPr>
        <w:t xml:space="preserve"> </w:t>
      </w:r>
      <w:r w:rsidR="00D530D6">
        <w:rPr>
          <w:iCs/>
        </w:rPr>
        <w:t xml:space="preserve">genes </w:t>
      </w:r>
      <w:r w:rsidR="00547D62">
        <w:rPr>
          <w:iCs/>
        </w:rPr>
        <w:t xml:space="preserve">in V11 and Z6 (Section 3.4.6.1) </w:t>
      </w:r>
      <w:r w:rsidR="00D530D6">
        <w:rPr>
          <w:iCs/>
        </w:rPr>
        <w:t>produces</w:t>
      </w:r>
      <w:r w:rsidR="00547D62">
        <w:rPr>
          <w:iCs/>
        </w:rPr>
        <w:t xml:space="preserve"> </w:t>
      </w:r>
      <w:r w:rsidR="00ED1A0A">
        <w:rPr>
          <w:iCs/>
        </w:rPr>
        <w:t xml:space="preserve">only </w:t>
      </w:r>
      <w:r w:rsidR="00D530D6">
        <w:rPr>
          <w:iCs/>
        </w:rPr>
        <w:t xml:space="preserve">a </w:t>
      </w:r>
      <w:r w:rsidR="00547D62">
        <w:rPr>
          <w:iCs/>
        </w:rPr>
        <w:t>minimal reduction in reducing sugars</w:t>
      </w:r>
      <w:r w:rsidR="0064097D" w:rsidRPr="0064097D">
        <w:rPr>
          <w:iCs/>
        </w:rPr>
        <w:t xml:space="preserve">. For fresh Z6 tubers, there was a small but significant increase </w:t>
      </w:r>
      <w:r w:rsidR="006E2184">
        <w:rPr>
          <w:iCs/>
        </w:rPr>
        <w:t xml:space="preserve">in the concentration of sucrose, which was </w:t>
      </w:r>
      <w:r w:rsidR="0064097D" w:rsidRPr="0064097D">
        <w:rPr>
          <w:iCs/>
        </w:rPr>
        <w:t>associated with a larger decrease</w:t>
      </w:r>
      <w:r w:rsidR="005F1ADE">
        <w:rPr>
          <w:iCs/>
        </w:rPr>
        <w:t xml:space="preserve"> (2.6-fold)</w:t>
      </w:r>
      <w:r w:rsidR="0064097D" w:rsidRPr="0064097D">
        <w:rPr>
          <w:iCs/>
        </w:rPr>
        <w:t xml:space="preserve"> in reducing sugars compared to V11. How</w:t>
      </w:r>
      <w:r w:rsidR="005F1ADE">
        <w:rPr>
          <w:iCs/>
        </w:rPr>
        <w:t>ever, the reducing sugar change</w:t>
      </w:r>
      <w:r w:rsidR="0064097D" w:rsidRPr="0064097D">
        <w:rPr>
          <w:iCs/>
        </w:rPr>
        <w:t xml:space="preserve"> in Z6 was not </w:t>
      </w:r>
      <w:r w:rsidR="007A0E64">
        <w:rPr>
          <w:iCs/>
        </w:rPr>
        <w:t xml:space="preserve">statistically </w:t>
      </w:r>
      <w:r w:rsidR="0064097D" w:rsidRPr="0064097D">
        <w:rPr>
          <w:iCs/>
        </w:rPr>
        <w:t>significant. These data indicate that for the Z6 line, the changes in sucrose and reducing sugar le</w:t>
      </w:r>
      <w:r w:rsidR="006E2184">
        <w:rPr>
          <w:iCs/>
        </w:rPr>
        <w:t xml:space="preserve">vels </w:t>
      </w:r>
      <w:r w:rsidR="005F1ADE">
        <w:rPr>
          <w:iCs/>
        </w:rPr>
        <w:t xml:space="preserve">compared to V11 </w:t>
      </w:r>
      <w:r w:rsidR="006E2184">
        <w:rPr>
          <w:iCs/>
        </w:rPr>
        <w:t xml:space="preserve">can be </w:t>
      </w:r>
      <w:r w:rsidR="00D530D6">
        <w:rPr>
          <w:iCs/>
        </w:rPr>
        <w:t xml:space="preserve">primarily </w:t>
      </w:r>
      <w:r w:rsidR="006E2184">
        <w:rPr>
          <w:iCs/>
        </w:rPr>
        <w:t xml:space="preserve">attributed to </w:t>
      </w:r>
      <w:r w:rsidR="00D530D6">
        <w:rPr>
          <w:iCs/>
        </w:rPr>
        <w:t>silencing</w:t>
      </w:r>
      <w:r w:rsidR="0064097D" w:rsidRPr="0064097D">
        <w:rPr>
          <w:iCs/>
        </w:rPr>
        <w:t xml:space="preserve"> of the </w:t>
      </w:r>
      <w:r w:rsidR="005707CF" w:rsidRPr="00713E8D">
        <w:rPr>
          <w:i/>
          <w:iCs/>
        </w:rPr>
        <w:t>Vlnv</w:t>
      </w:r>
      <w:r w:rsidR="005707CF" w:rsidRPr="0052549C">
        <w:rPr>
          <w:bCs/>
          <w:iCs/>
          <w:szCs w:val="22"/>
          <w:lang w:bidi="ar-SA"/>
        </w:rPr>
        <w:t xml:space="preserve"> </w:t>
      </w:r>
      <w:r w:rsidR="0064097D" w:rsidRPr="0064097D">
        <w:rPr>
          <w:iCs/>
        </w:rPr>
        <w:t>gene.</w:t>
      </w:r>
    </w:p>
    <w:p w14:paraId="788E530B" w14:textId="17E45A6B" w:rsidR="0064097D" w:rsidRDefault="0064097D" w:rsidP="0064097D">
      <w:pPr>
        <w:rPr>
          <w:iCs/>
          <w:color w:val="FF0000"/>
          <w:highlight w:val="yellow"/>
        </w:rPr>
      </w:pPr>
    </w:p>
    <w:p w14:paraId="0FFB2DCC" w14:textId="358F9862" w:rsidR="006E2184" w:rsidRPr="00581C15" w:rsidRDefault="006E2184" w:rsidP="006E2184">
      <w:pPr>
        <w:rPr>
          <w:iCs/>
        </w:rPr>
      </w:pPr>
      <w:r w:rsidRPr="005A7BBF">
        <w:rPr>
          <w:iCs/>
        </w:rPr>
        <w:t>As vacuolar invertase also plays a role in the process of cold-induced sweetening (CIS)</w:t>
      </w:r>
      <w:r w:rsidR="005A7BBF" w:rsidRPr="005A7BBF">
        <w:t xml:space="preserve"> (</w:t>
      </w:r>
      <w:r w:rsidR="005A7BBF" w:rsidRPr="00DE1E78">
        <w:t>Sowokinos 2001)</w:t>
      </w:r>
      <w:r w:rsidRPr="00DE1E78">
        <w:rPr>
          <w:iCs/>
        </w:rPr>
        <w:t xml:space="preserve">, levels of sugars were assessed in fresh potatoes and potatoes stored at </w:t>
      </w:r>
      <w:r w:rsidR="005A7BBF" w:rsidRPr="00DE1E78">
        <w:rPr>
          <w:iCs/>
        </w:rPr>
        <w:t>10</w:t>
      </w:r>
      <w:r w:rsidRPr="00DE1E78">
        <w:rPr>
          <w:rFonts w:ascii="Calibri" w:hAnsi="Calibri"/>
          <w:iCs/>
        </w:rPr>
        <w:t>°</w:t>
      </w:r>
      <w:r w:rsidRPr="00DE1E78">
        <w:rPr>
          <w:iCs/>
        </w:rPr>
        <w:t xml:space="preserve">C </w:t>
      </w:r>
      <w:r w:rsidR="005A7BBF" w:rsidRPr="00DE1E78">
        <w:rPr>
          <w:iCs/>
        </w:rPr>
        <w:t>for 9 months (V11) or 7</w:t>
      </w:r>
      <w:r w:rsidRPr="00DE1E78">
        <w:rPr>
          <w:rFonts w:ascii="Calibri" w:hAnsi="Calibri"/>
          <w:iCs/>
        </w:rPr>
        <w:t>°</w:t>
      </w:r>
      <w:r w:rsidRPr="00DE1E78">
        <w:rPr>
          <w:iCs/>
        </w:rPr>
        <w:t>C</w:t>
      </w:r>
      <w:r w:rsidR="005A7BBF" w:rsidRPr="00DE1E78">
        <w:rPr>
          <w:iCs/>
        </w:rPr>
        <w:t xml:space="preserve"> for</w:t>
      </w:r>
      <w:r w:rsidRPr="00DE1E78">
        <w:rPr>
          <w:iCs/>
        </w:rPr>
        <w:t xml:space="preserve"> 6 months</w:t>
      </w:r>
      <w:r w:rsidR="00631EB5">
        <w:rPr>
          <w:iCs/>
        </w:rPr>
        <w:t xml:space="preserve"> (Z</w:t>
      </w:r>
      <w:r w:rsidR="005A7BBF" w:rsidRPr="00DE1E78">
        <w:rPr>
          <w:iCs/>
        </w:rPr>
        <w:t>6)</w:t>
      </w:r>
      <w:r w:rsidRPr="00DE1E78">
        <w:rPr>
          <w:iCs/>
        </w:rPr>
        <w:t xml:space="preserve"> and compared to the amounts in the parental </w:t>
      </w:r>
      <w:r w:rsidRPr="00581C15">
        <w:rPr>
          <w:iCs/>
        </w:rPr>
        <w:t>contro</w:t>
      </w:r>
      <w:r w:rsidR="00BE30F3">
        <w:rPr>
          <w:iCs/>
        </w:rPr>
        <w:t>l</w:t>
      </w:r>
      <w:r w:rsidR="005707CF">
        <w:rPr>
          <w:iCs/>
        </w:rPr>
        <w:t xml:space="preserve">. The data </w:t>
      </w:r>
      <w:r w:rsidR="00226ED0">
        <w:rPr>
          <w:iCs/>
        </w:rPr>
        <w:t>presented (Table 6</w:t>
      </w:r>
      <w:r w:rsidRPr="00581C15">
        <w:rPr>
          <w:iCs/>
        </w:rPr>
        <w:t xml:space="preserve">) showed that </w:t>
      </w:r>
      <w:r w:rsidR="00DE1E78" w:rsidRPr="00581C15">
        <w:rPr>
          <w:iCs/>
        </w:rPr>
        <w:t>sucrose levels were not significantly different over storage</w:t>
      </w:r>
      <w:r w:rsidR="00631EB5">
        <w:rPr>
          <w:iCs/>
        </w:rPr>
        <w:t xml:space="preserve"> time for both V11 and Z</w:t>
      </w:r>
      <w:r w:rsidR="00581C15" w:rsidRPr="00581C15">
        <w:rPr>
          <w:iCs/>
        </w:rPr>
        <w:t>6. The</w:t>
      </w:r>
      <w:r w:rsidR="00B978A5">
        <w:rPr>
          <w:iCs/>
        </w:rPr>
        <w:t>re</w:t>
      </w:r>
      <w:r w:rsidR="00581C15" w:rsidRPr="00581C15">
        <w:rPr>
          <w:iCs/>
        </w:rPr>
        <w:t xml:space="preserve"> was however,</w:t>
      </w:r>
      <w:r w:rsidRPr="00581C15">
        <w:rPr>
          <w:iCs/>
        </w:rPr>
        <w:t xml:space="preserve"> a statistically significant decrease in accumulation of reducing sugars in th</w:t>
      </w:r>
      <w:r w:rsidR="00581C15" w:rsidRPr="00581C15">
        <w:rPr>
          <w:iCs/>
        </w:rPr>
        <w:t xml:space="preserve">e </w:t>
      </w:r>
      <w:r w:rsidR="00A26AB2">
        <w:rPr>
          <w:iCs/>
        </w:rPr>
        <w:t xml:space="preserve">Z6 </w:t>
      </w:r>
      <w:r w:rsidR="00581C15" w:rsidRPr="00581C15">
        <w:rPr>
          <w:iCs/>
        </w:rPr>
        <w:t xml:space="preserve">line </w:t>
      </w:r>
      <w:r w:rsidRPr="00581C15">
        <w:rPr>
          <w:iCs/>
        </w:rPr>
        <w:t>after 6 months of cold storage</w:t>
      </w:r>
      <w:r w:rsidR="00581C15" w:rsidRPr="00581C15">
        <w:rPr>
          <w:iCs/>
        </w:rPr>
        <w:t xml:space="preserve"> but not for the V11 line</w:t>
      </w:r>
      <w:r w:rsidRPr="00581C15">
        <w:rPr>
          <w:iCs/>
        </w:rPr>
        <w:t xml:space="preserve">. </w:t>
      </w:r>
      <w:r w:rsidR="00581C15" w:rsidRPr="00581C15">
        <w:rPr>
          <w:iCs/>
        </w:rPr>
        <w:t>These</w:t>
      </w:r>
      <w:r w:rsidRPr="00581C15">
        <w:rPr>
          <w:iCs/>
        </w:rPr>
        <w:t xml:space="preserve"> data indicate the breakdown of sucrose at lower temperatures has been impaired in the </w:t>
      </w:r>
      <w:r w:rsidR="00581C15" w:rsidRPr="00581C15">
        <w:rPr>
          <w:iCs/>
        </w:rPr>
        <w:t>Z6 line</w:t>
      </w:r>
      <w:r w:rsidRPr="00581C15">
        <w:rPr>
          <w:iCs/>
        </w:rPr>
        <w:t xml:space="preserve"> </w:t>
      </w:r>
      <w:r w:rsidR="00BE30F3">
        <w:rPr>
          <w:iCs/>
        </w:rPr>
        <w:t>and</w:t>
      </w:r>
      <w:r w:rsidRPr="00581C15">
        <w:rPr>
          <w:iCs/>
        </w:rPr>
        <w:t xml:space="preserve"> can be correlated with </w:t>
      </w:r>
      <w:r w:rsidR="003E2268">
        <w:rPr>
          <w:iCs/>
        </w:rPr>
        <w:t>silencing</w:t>
      </w:r>
      <w:r w:rsidRPr="00581C15">
        <w:rPr>
          <w:iCs/>
        </w:rPr>
        <w:t xml:space="preserve"> of the </w:t>
      </w:r>
      <w:r w:rsidR="00BE30F3" w:rsidRPr="00713E8D">
        <w:rPr>
          <w:i/>
          <w:iCs/>
        </w:rPr>
        <w:t>Vlnv</w:t>
      </w:r>
      <w:r w:rsidR="00BE30F3" w:rsidRPr="0052549C">
        <w:rPr>
          <w:bCs/>
          <w:iCs/>
          <w:szCs w:val="22"/>
          <w:lang w:bidi="ar-SA"/>
        </w:rPr>
        <w:t xml:space="preserve"> </w:t>
      </w:r>
      <w:r w:rsidRPr="00581C15">
        <w:rPr>
          <w:iCs/>
        </w:rPr>
        <w:t>gene</w:t>
      </w:r>
      <w:r w:rsidR="00BE30F3">
        <w:rPr>
          <w:iCs/>
        </w:rPr>
        <w:t>.</w:t>
      </w:r>
    </w:p>
    <w:p w14:paraId="53522750" w14:textId="209A9D41" w:rsidR="00845387" w:rsidRPr="0064097D" w:rsidRDefault="00845387" w:rsidP="0064097D">
      <w:pPr>
        <w:rPr>
          <w:iCs/>
          <w:color w:val="FF0000"/>
        </w:rPr>
      </w:pPr>
    </w:p>
    <w:p w14:paraId="61DA99BB" w14:textId="659DC941" w:rsidR="00851BBA" w:rsidRPr="0064097D" w:rsidRDefault="00226ED0" w:rsidP="00662885">
      <w:pPr>
        <w:pStyle w:val="FSTableTitle"/>
      </w:pPr>
      <w:r>
        <w:t>Table 6</w:t>
      </w:r>
      <w:r w:rsidR="00F8279D" w:rsidRPr="0064097D">
        <w:t>: The change in sucrose and reducing sugar levels between transformed lines and</w:t>
      </w:r>
      <w:r w:rsidR="005707CF">
        <w:t xml:space="preserve"> the</w:t>
      </w:r>
      <w:r w:rsidR="00F8279D" w:rsidRPr="0064097D">
        <w:t xml:space="preserve"> parental co</w:t>
      </w:r>
      <w:r w:rsidR="005707CF">
        <w:t>ntrol</w:t>
      </w:r>
      <w:r w:rsidR="0064097D" w:rsidRPr="0064097D">
        <w:t xml:space="preserve"> in freshly harvested or </w:t>
      </w:r>
      <w:r w:rsidR="00F8279D" w:rsidRPr="0064097D">
        <w:t>cold-stored potatoes</w:t>
      </w:r>
    </w:p>
    <w:tbl>
      <w:tblPr>
        <w:tblStyle w:val="TableGrid"/>
        <w:tblW w:w="0" w:type="auto"/>
        <w:tblInd w:w="1094" w:type="dxa"/>
        <w:tblLook w:val="04A0" w:firstRow="1" w:lastRow="0" w:firstColumn="1" w:lastColumn="0" w:noHBand="0" w:noVBand="1"/>
      </w:tblPr>
      <w:tblGrid>
        <w:gridCol w:w="1549"/>
        <w:gridCol w:w="2063"/>
        <w:gridCol w:w="988"/>
        <w:gridCol w:w="1043"/>
        <w:gridCol w:w="1016"/>
        <w:gridCol w:w="859"/>
      </w:tblGrid>
      <w:tr w:rsidR="00C31118" w:rsidRPr="00FF1CBA" w14:paraId="33A9A3E2" w14:textId="77777777" w:rsidTr="00C70E6A">
        <w:trPr>
          <w:trHeight w:val="213"/>
        </w:trPr>
        <w:tc>
          <w:tcPr>
            <w:tcW w:w="906" w:type="dxa"/>
            <w:vMerge w:val="restart"/>
            <w:shd w:val="clear" w:color="auto" w:fill="9BBB59" w:themeFill="accent3"/>
            <w:vAlign w:val="center"/>
          </w:tcPr>
          <w:p w14:paraId="3EFBA7BB" w14:textId="53AF8DEE" w:rsidR="00C31118" w:rsidRDefault="004B273B" w:rsidP="004B273B">
            <w:pPr>
              <w:rPr>
                <w:b/>
              </w:rPr>
            </w:pPr>
            <w:r>
              <w:rPr>
                <w:b/>
              </w:rPr>
              <w:t>Temperature</w:t>
            </w:r>
          </w:p>
        </w:tc>
        <w:tc>
          <w:tcPr>
            <w:tcW w:w="2063" w:type="dxa"/>
            <w:vMerge w:val="restart"/>
            <w:shd w:val="clear" w:color="auto" w:fill="9BBB59" w:themeFill="accent3"/>
            <w:vAlign w:val="center"/>
          </w:tcPr>
          <w:p w14:paraId="575E85C0" w14:textId="77777777" w:rsidR="00C31118" w:rsidRPr="00FF1CBA" w:rsidRDefault="00C31118" w:rsidP="00FE0FD3">
            <w:pPr>
              <w:jc w:val="center"/>
              <w:rPr>
                <w:b/>
              </w:rPr>
            </w:pPr>
            <w:r w:rsidRPr="00FF1CBA">
              <w:rPr>
                <w:b/>
              </w:rPr>
              <w:t>Variable</w:t>
            </w:r>
          </w:p>
        </w:tc>
        <w:tc>
          <w:tcPr>
            <w:tcW w:w="2031" w:type="dxa"/>
            <w:gridSpan w:val="2"/>
            <w:shd w:val="clear" w:color="auto" w:fill="9BBB59" w:themeFill="accent3"/>
            <w:vAlign w:val="center"/>
          </w:tcPr>
          <w:p w14:paraId="603E0844" w14:textId="28E7ED75" w:rsidR="00C31118" w:rsidRPr="00FF1CBA" w:rsidRDefault="00C31118" w:rsidP="00C70E6A">
            <w:pPr>
              <w:jc w:val="center"/>
              <w:rPr>
                <w:b/>
              </w:rPr>
            </w:pPr>
            <w:r>
              <w:rPr>
                <w:b/>
              </w:rPr>
              <w:t xml:space="preserve">Sucrose </w:t>
            </w:r>
            <w:r w:rsidR="005707CF">
              <w:rPr>
                <w:b/>
              </w:rPr>
              <w:t>Fold change</w:t>
            </w:r>
          </w:p>
        </w:tc>
        <w:tc>
          <w:tcPr>
            <w:tcW w:w="1875" w:type="dxa"/>
            <w:gridSpan w:val="2"/>
            <w:shd w:val="clear" w:color="auto" w:fill="9BBB59" w:themeFill="accent3"/>
            <w:vAlign w:val="center"/>
          </w:tcPr>
          <w:p w14:paraId="46CFF9A9" w14:textId="11FA97F2" w:rsidR="00C31118" w:rsidRPr="00FF1CBA" w:rsidRDefault="00C31118" w:rsidP="005707CF">
            <w:pPr>
              <w:jc w:val="center"/>
              <w:rPr>
                <w:b/>
              </w:rPr>
            </w:pPr>
            <w:r>
              <w:rPr>
                <w:b/>
              </w:rPr>
              <w:t xml:space="preserve">Reducing Sugars </w:t>
            </w:r>
            <w:r w:rsidR="005707CF">
              <w:rPr>
                <w:b/>
              </w:rPr>
              <w:t>Fold change</w:t>
            </w:r>
          </w:p>
        </w:tc>
      </w:tr>
      <w:tr w:rsidR="00C31118" w14:paraId="1D43DCB7" w14:textId="77777777" w:rsidTr="003C7FB3">
        <w:trPr>
          <w:trHeight w:val="212"/>
        </w:trPr>
        <w:tc>
          <w:tcPr>
            <w:tcW w:w="906" w:type="dxa"/>
            <w:vMerge/>
          </w:tcPr>
          <w:p w14:paraId="0E00E6A0" w14:textId="77777777" w:rsidR="00C31118" w:rsidRDefault="00C31118" w:rsidP="00FE0FD3">
            <w:pPr>
              <w:jc w:val="center"/>
            </w:pPr>
          </w:p>
        </w:tc>
        <w:tc>
          <w:tcPr>
            <w:tcW w:w="2063" w:type="dxa"/>
            <w:vMerge/>
            <w:vAlign w:val="center"/>
          </w:tcPr>
          <w:p w14:paraId="539C5394" w14:textId="77777777" w:rsidR="00C31118" w:rsidRDefault="00C31118" w:rsidP="00FE0FD3">
            <w:pPr>
              <w:jc w:val="center"/>
            </w:pPr>
          </w:p>
        </w:tc>
        <w:tc>
          <w:tcPr>
            <w:tcW w:w="988" w:type="dxa"/>
            <w:shd w:val="clear" w:color="auto" w:fill="9BBB59" w:themeFill="accent3"/>
          </w:tcPr>
          <w:p w14:paraId="2F3F2B3C" w14:textId="77777777" w:rsidR="00C31118" w:rsidRDefault="00C31118" w:rsidP="00FE0FD3">
            <w:pPr>
              <w:jc w:val="center"/>
              <w:rPr>
                <w:b/>
              </w:rPr>
            </w:pPr>
            <w:r>
              <w:rPr>
                <w:b/>
              </w:rPr>
              <w:t>V11</w:t>
            </w:r>
          </w:p>
        </w:tc>
        <w:tc>
          <w:tcPr>
            <w:tcW w:w="1043" w:type="dxa"/>
            <w:shd w:val="clear" w:color="auto" w:fill="9BBB59" w:themeFill="accent3"/>
          </w:tcPr>
          <w:p w14:paraId="256A67CD" w14:textId="77777777" w:rsidR="00C31118" w:rsidRDefault="00C31118" w:rsidP="00FE0FD3">
            <w:pPr>
              <w:jc w:val="center"/>
              <w:rPr>
                <w:b/>
              </w:rPr>
            </w:pPr>
            <w:r>
              <w:rPr>
                <w:b/>
              </w:rPr>
              <w:t>Z6</w:t>
            </w:r>
          </w:p>
        </w:tc>
        <w:tc>
          <w:tcPr>
            <w:tcW w:w="1016" w:type="dxa"/>
            <w:shd w:val="clear" w:color="auto" w:fill="9BBB59" w:themeFill="accent3"/>
            <w:vAlign w:val="center"/>
          </w:tcPr>
          <w:p w14:paraId="7E1CF67D" w14:textId="77777777" w:rsidR="00C31118" w:rsidRPr="00FF1CBA" w:rsidRDefault="00C31118" w:rsidP="00FE0FD3">
            <w:pPr>
              <w:jc w:val="center"/>
              <w:rPr>
                <w:b/>
              </w:rPr>
            </w:pPr>
            <w:r w:rsidRPr="00FF1CBA">
              <w:rPr>
                <w:b/>
              </w:rPr>
              <w:t>V11</w:t>
            </w:r>
          </w:p>
        </w:tc>
        <w:tc>
          <w:tcPr>
            <w:tcW w:w="859" w:type="dxa"/>
            <w:shd w:val="clear" w:color="auto" w:fill="9BBB59" w:themeFill="accent3"/>
            <w:vAlign w:val="center"/>
          </w:tcPr>
          <w:p w14:paraId="38292381" w14:textId="77777777" w:rsidR="00C31118" w:rsidRPr="00FF1CBA" w:rsidRDefault="00C31118" w:rsidP="00FE0FD3">
            <w:pPr>
              <w:jc w:val="center"/>
              <w:rPr>
                <w:b/>
              </w:rPr>
            </w:pPr>
            <w:r w:rsidRPr="00FF1CBA">
              <w:rPr>
                <w:b/>
              </w:rPr>
              <w:t>Z6</w:t>
            </w:r>
          </w:p>
        </w:tc>
      </w:tr>
      <w:tr w:rsidR="00C31118" w:rsidRPr="000973C6" w14:paraId="5B9662E3" w14:textId="77777777" w:rsidTr="003C7FB3">
        <w:trPr>
          <w:trHeight w:val="470"/>
        </w:trPr>
        <w:tc>
          <w:tcPr>
            <w:tcW w:w="906" w:type="dxa"/>
          </w:tcPr>
          <w:p w14:paraId="4F770B95" w14:textId="77777777" w:rsidR="00C31118" w:rsidRDefault="00C31118" w:rsidP="00FE0FD3">
            <w:pPr>
              <w:jc w:val="center"/>
              <w:rPr>
                <w:b/>
                <w:sz w:val="20"/>
              </w:rPr>
            </w:pPr>
          </w:p>
          <w:p w14:paraId="25042853" w14:textId="77777777" w:rsidR="00C31118" w:rsidRDefault="00C31118" w:rsidP="00FE0FD3">
            <w:pPr>
              <w:jc w:val="center"/>
              <w:rPr>
                <w:b/>
                <w:sz w:val="20"/>
              </w:rPr>
            </w:pPr>
          </w:p>
        </w:tc>
        <w:tc>
          <w:tcPr>
            <w:tcW w:w="2063" w:type="dxa"/>
            <w:vAlign w:val="center"/>
          </w:tcPr>
          <w:p w14:paraId="2B8BBFC9" w14:textId="77777777" w:rsidR="00C31118" w:rsidRPr="00164956" w:rsidRDefault="00C31118" w:rsidP="00FE0FD3">
            <w:pPr>
              <w:jc w:val="center"/>
              <w:rPr>
                <w:b/>
                <w:sz w:val="20"/>
                <w:szCs w:val="22"/>
              </w:rPr>
            </w:pPr>
            <w:r>
              <w:rPr>
                <w:b/>
                <w:sz w:val="20"/>
              </w:rPr>
              <w:t>Fresh</w:t>
            </w:r>
          </w:p>
        </w:tc>
        <w:tc>
          <w:tcPr>
            <w:tcW w:w="988" w:type="dxa"/>
            <w:vAlign w:val="center"/>
          </w:tcPr>
          <w:p w14:paraId="2B494E60" w14:textId="3100D163" w:rsidR="00C31118" w:rsidRDefault="00C31118" w:rsidP="00C31118">
            <w:pPr>
              <w:jc w:val="center"/>
              <w:rPr>
                <w:sz w:val="20"/>
                <w:szCs w:val="20"/>
              </w:rPr>
            </w:pPr>
            <w:r w:rsidRPr="00C31118">
              <w:rPr>
                <w:b/>
                <w:szCs w:val="18"/>
              </w:rPr>
              <w:sym w:font="Wingdings 3" w:char="F09F"/>
            </w:r>
            <w:r>
              <w:rPr>
                <w:sz w:val="20"/>
                <w:szCs w:val="20"/>
              </w:rPr>
              <w:t>1</w:t>
            </w:r>
            <w:r w:rsidR="0064097D">
              <w:rPr>
                <w:sz w:val="20"/>
                <w:szCs w:val="20"/>
              </w:rPr>
              <w:t>.0</w:t>
            </w:r>
          </w:p>
        </w:tc>
        <w:tc>
          <w:tcPr>
            <w:tcW w:w="1043" w:type="dxa"/>
            <w:vAlign w:val="center"/>
          </w:tcPr>
          <w:p w14:paraId="36506FE0" w14:textId="56E00AB3" w:rsidR="00C31118" w:rsidRPr="00C31118" w:rsidRDefault="00C31118" w:rsidP="00C31118">
            <w:pPr>
              <w:jc w:val="center"/>
              <w:rPr>
                <w:b/>
                <w:sz w:val="20"/>
                <w:szCs w:val="20"/>
                <w:u w:val="single"/>
              </w:rPr>
            </w:pPr>
            <w:r w:rsidRPr="00C31118">
              <w:rPr>
                <w:b/>
                <w:szCs w:val="18"/>
              </w:rPr>
              <w:sym w:font="Wingdings 3" w:char="F09F"/>
            </w:r>
            <w:r w:rsidRPr="00C31118">
              <w:rPr>
                <w:b/>
                <w:sz w:val="20"/>
                <w:szCs w:val="20"/>
                <w:u w:val="single"/>
              </w:rPr>
              <w:t>1</w:t>
            </w:r>
            <w:r w:rsidR="0064097D">
              <w:rPr>
                <w:b/>
                <w:sz w:val="20"/>
                <w:szCs w:val="20"/>
                <w:u w:val="single"/>
              </w:rPr>
              <w:t>.1</w:t>
            </w:r>
          </w:p>
        </w:tc>
        <w:tc>
          <w:tcPr>
            <w:tcW w:w="1016" w:type="dxa"/>
            <w:vAlign w:val="center"/>
          </w:tcPr>
          <w:p w14:paraId="46E0A44A" w14:textId="3C47B477" w:rsidR="00C31118" w:rsidRPr="00F07213" w:rsidRDefault="00C31118" w:rsidP="00C31118">
            <w:pPr>
              <w:jc w:val="center"/>
              <w:rPr>
                <w:sz w:val="20"/>
                <w:szCs w:val="20"/>
              </w:rPr>
            </w:pPr>
            <w:r w:rsidRPr="00C31118">
              <w:rPr>
                <w:b/>
              </w:rPr>
              <w:sym w:font="Wingdings 3" w:char="F0A0"/>
            </w:r>
            <w:r>
              <w:rPr>
                <w:sz w:val="20"/>
                <w:szCs w:val="20"/>
              </w:rPr>
              <w:t>1</w:t>
            </w:r>
            <w:r w:rsidR="0064097D">
              <w:rPr>
                <w:sz w:val="20"/>
                <w:szCs w:val="20"/>
              </w:rPr>
              <w:t>.3</w:t>
            </w:r>
          </w:p>
        </w:tc>
        <w:tc>
          <w:tcPr>
            <w:tcW w:w="859" w:type="dxa"/>
            <w:vAlign w:val="center"/>
          </w:tcPr>
          <w:p w14:paraId="330B8266" w14:textId="40D30E7A" w:rsidR="00C31118" w:rsidRPr="00F07213" w:rsidRDefault="00C31118" w:rsidP="00C31118">
            <w:pPr>
              <w:jc w:val="center"/>
              <w:rPr>
                <w:sz w:val="20"/>
                <w:szCs w:val="20"/>
              </w:rPr>
            </w:pPr>
            <w:r w:rsidRPr="00C31118">
              <w:rPr>
                <w:b/>
              </w:rPr>
              <w:sym w:font="Wingdings 3" w:char="F0A0"/>
            </w:r>
            <w:r>
              <w:rPr>
                <w:sz w:val="20"/>
                <w:szCs w:val="20"/>
              </w:rPr>
              <w:t>2</w:t>
            </w:r>
            <w:r w:rsidR="0064097D">
              <w:rPr>
                <w:sz w:val="20"/>
                <w:szCs w:val="20"/>
              </w:rPr>
              <w:t>.6</w:t>
            </w:r>
          </w:p>
        </w:tc>
      </w:tr>
      <w:tr w:rsidR="00C31118" w:rsidRPr="000973C6" w14:paraId="7B36D24E" w14:textId="77777777" w:rsidTr="004B273B">
        <w:trPr>
          <w:trHeight w:val="460"/>
        </w:trPr>
        <w:tc>
          <w:tcPr>
            <w:tcW w:w="906" w:type="dxa"/>
            <w:vMerge w:val="restart"/>
            <w:shd w:val="clear" w:color="auto" w:fill="auto"/>
            <w:textDirection w:val="btLr"/>
            <w:vAlign w:val="center"/>
          </w:tcPr>
          <w:p w14:paraId="7F54A4ED" w14:textId="76EDDA8D" w:rsidR="00C31118" w:rsidRDefault="005A7BBF" w:rsidP="004B273B">
            <w:pPr>
              <w:ind w:left="113" w:right="113"/>
              <w:jc w:val="center"/>
              <w:rPr>
                <w:b/>
                <w:sz w:val="20"/>
              </w:rPr>
            </w:pPr>
            <w:r>
              <w:rPr>
                <w:b/>
                <w:sz w:val="20"/>
              </w:rPr>
              <w:t xml:space="preserve">7 </w:t>
            </w:r>
            <w:r w:rsidR="004B273B">
              <w:rPr>
                <w:b/>
                <w:sz w:val="20"/>
              </w:rPr>
              <w:t>or</w:t>
            </w:r>
            <w:r>
              <w:rPr>
                <w:b/>
                <w:sz w:val="20"/>
              </w:rPr>
              <w:t xml:space="preserve"> </w:t>
            </w:r>
            <w:r w:rsidR="00C31118">
              <w:rPr>
                <w:b/>
                <w:sz w:val="20"/>
              </w:rPr>
              <w:t>10</w:t>
            </w:r>
            <w:r w:rsidR="00C31118">
              <w:rPr>
                <w:rFonts w:cs="Arial"/>
                <w:b/>
                <w:sz w:val="20"/>
              </w:rPr>
              <w:t>˚</w:t>
            </w:r>
            <w:r w:rsidR="00C31118">
              <w:rPr>
                <w:b/>
                <w:sz w:val="20"/>
              </w:rPr>
              <w:t>C</w:t>
            </w:r>
          </w:p>
        </w:tc>
        <w:tc>
          <w:tcPr>
            <w:tcW w:w="2063" w:type="dxa"/>
            <w:shd w:val="clear" w:color="auto" w:fill="EAF1DD" w:themeFill="accent3" w:themeFillTint="33"/>
            <w:vAlign w:val="center"/>
          </w:tcPr>
          <w:p w14:paraId="6D48044B" w14:textId="77777777" w:rsidR="00C31118" w:rsidRPr="00164956" w:rsidRDefault="00C31118" w:rsidP="00FE0FD3">
            <w:pPr>
              <w:jc w:val="center"/>
              <w:rPr>
                <w:b/>
                <w:sz w:val="20"/>
                <w:szCs w:val="22"/>
              </w:rPr>
            </w:pPr>
            <w:r>
              <w:rPr>
                <w:b/>
                <w:sz w:val="20"/>
              </w:rPr>
              <w:t>3 months</w:t>
            </w:r>
          </w:p>
        </w:tc>
        <w:tc>
          <w:tcPr>
            <w:tcW w:w="988" w:type="dxa"/>
            <w:shd w:val="clear" w:color="auto" w:fill="EAF1DD" w:themeFill="accent3" w:themeFillTint="33"/>
            <w:vAlign w:val="center"/>
          </w:tcPr>
          <w:p w14:paraId="7ED9962C" w14:textId="73C65687" w:rsidR="00C31118" w:rsidRPr="00903EF3" w:rsidRDefault="00C31118" w:rsidP="00C31118">
            <w:pPr>
              <w:jc w:val="center"/>
              <w:rPr>
                <w:sz w:val="20"/>
                <w:szCs w:val="20"/>
              </w:rPr>
            </w:pPr>
            <w:r w:rsidRPr="00C31118">
              <w:rPr>
                <w:b/>
                <w:szCs w:val="18"/>
              </w:rPr>
              <w:sym w:font="Wingdings 3" w:char="F09F"/>
            </w:r>
            <w:r>
              <w:rPr>
                <w:sz w:val="20"/>
                <w:szCs w:val="20"/>
              </w:rPr>
              <w:t>0</w:t>
            </w:r>
            <w:r w:rsidR="0064097D">
              <w:rPr>
                <w:sz w:val="20"/>
                <w:szCs w:val="20"/>
              </w:rPr>
              <w:t>.8</w:t>
            </w:r>
          </w:p>
        </w:tc>
        <w:tc>
          <w:tcPr>
            <w:tcW w:w="1043" w:type="dxa"/>
            <w:shd w:val="clear" w:color="auto" w:fill="EAF1DD" w:themeFill="accent3" w:themeFillTint="33"/>
            <w:vAlign w:val="center"/>
          </w:tcPr>
          <w:p w14:paraId="7C630998" w14:textId="77777777" w:rsidR="00C31118" w:rsidRPr="00903EF3" w:rsidRDefault="00C31118" w:rsidP="00C31118">
            <w:pPr>
              <w:jc w:val="center"/>
              <w:rPr>
                <w:sz w:val="20"/>
                <w:szCs w:val="20"/>
              </w:rPr>
            </w:pPr>
            <w:r w:rsidRPr="00FB17EC">
              <w:rPr>
                <w:sz w:val="18"/>
                <w:szCs w:val="18"/>
              </w:rPr>
              <w:t>–</w:t>
            </w:r>
          </w:p>
        </w:tc>
        <w:tc>
          <w:tcPr>
            <w:tcW w:w="1016" w:type="dxa"/>
            <w:shd w:val="clear" w:color="auto" w:fill="EAF1DD" w:themeFill="accent3" w:themeFillTint="33"/>
            <w:vAlign w:val="center"/>
          </w:tcPr>
          <w:p w14:paraId="7E7416E8" w14:textId="43FA017D" w:rsidR="00C31118" w:rsidRPr="00903EF3" w:rsidRDefault="00C31118" w:rsidP="00C31118">
            <w:pPr>
              <w:jc w:val="center"/>
              <w:rPr>
                <w:sz w:val="20"/>
                <w:szCs w:val="20"/>
              </w:rPr>
            </w:pPr>
            <w:r w:rsidRPr="00C31118">
              <w:rPr>
                <w:b/>
              </w:rPr>
              <w:sym w:font="Wingdings 3" w:char="F0A0"/>
            </w:r>
            <w:r>
              <w:rPr>
                <w:sz w:val="20"/>
                <w:szCs w:val="20"/>
              </w:rPr>
              <w:t>2</w:t>
            </w:r>
            <w:r w:rsidR="0064097D">
              <w:rPr>
                <w:sz w:val="20"/>
                <w:szCs w:val="20"/>
              </w:rPr>
              <w:t>.8</w:t>
            </w:r>
          </w:p>
        </w:tc>
        <w:tc>
          <w:tcPr>
            <w:tcW w:w="859" w:type="dxa"/>
            <w:shd w:val="clear" w:color="auto" w:fill="EAF1DD" w:themeFill="accent3" w:themeFillTint="33"/>
            <w:vAlign w:val="center"/>
          </w:tcPr>
          <w:p w14:paraId="469FCAE0" w14:textId="77777777" w:rsidR="00C31118" w:rsidRPr="00903EF3" w:rsidRDefault="00C31118" w:rsidP="00C31118">
            <w:pPr>
              <w:jc w:val="center"/>
              <w:rPr>
                <w:sz w:val="20"/>
                <w:szCs w:val="20"/>
              </w:rPr>
            </w:pPr>
            <w:r w:rsidRPr="00FB17EC">
              <w:rPr>
                <w:sz w:val="18"/>
                <w:szCs w:val="18"/>
              </w:rPr>
              <w:t>–</w:t>
            </w:r>
          </w:p>
        </w:tc>
      </w:tr>
      <w:tr w:rsidR="00C31118" w:rsidRPr="000973C6" w14:paraId="460BFB21" w14:textId="77777777" w:rsidTr="003C7FB3">
        <w:trPr>
          <w:trHeight w:val="460"/>
        </w:trPr>
        <w:tc>
          <w:tcPr>
            <w:tcW w:w="906" w:type="dxa"/>
            <w:vMerge/>
            <w:shd w:val="clear" w:color="auto" w:fill="auto"/>
          </w:tcPr>
          <w:p w14:paraId="012EFFDD" w14:textId="77777777" w:rsidR="00C31118" w:rsidRDefault="00C31118" w:rsidP="00FE0FD3">
            <w:pPr>
              <w:jc w:val="center"/>
              <w:rPr>
                <w:b/>
                <w:sz w:val="20"/>
              </w:rPr>
            </w:pPr>
          </w:p>
        </w:tc>
        <w:tc>
          <w:tcPr>
            <w:tcW w:w="2063" w:type="dxa"/>
            <w:shd w:val="clear" w:color="auto" w:fill="auto"/>
            <w:vAlign w:val="center"/>
          </w:tcPr>
          <w:p w14:paraId="031A68C7" w14:textId="77777777" w:rsidR="00C31118" w:rsidRPr="00164956" w:rsidRDefault="00C31118" w:rsidP="00FE0FD3">
            <w:pPr>
              <w:jc w:val="center"/>
              <w:rPr>
                <w:b/>
                <w:sz w:val="20"/>
                <w:szCs w:val="22"/>
              </w:rPr>
            </w:pPr>
            <w:r>
              <w:rPr>
                <w:b/>
                <w:sz w:val="20"/>
              </w:rPr>
              <w:t>6 months</w:t>
            </w:r>
          </w:p>
        </w:tc>
        <w:tc>
          <w:tcPr>
            <w:tcW w:w="988" w:type="dxa"/>
            <w:vAlign w:val="center"/>
          </w:tcPr>
          <w:p w14:paraId="27324335" w14:textId="76F790AA" w:rsidR="00C31118" w:rsidRPr="00903EF3" w:rsidRDefault="00C31118" w:rsidP="00C31118">
            <w:pPr>
              <w:jc w:val="center"/>
              <w:rPr>
                <w:sz w:val="20"/>
                <w:szCs w:val="20"/>
              </w:rPr>
            </w:pPr>
            <w:r w:rsidRPr="00C31118">
              <w:rPr>
                <w:b/>
                <w:szCs w:val="18"/>
              </w:rPr>
              <w:sym w:font="Wingdings 3" w:char="F09F"/>
            </w:r>
            <w:r>
              <w:rPr>
                <w:sz w:val="20"/>
                <w:szCs w:val="20"/>
              </w:rPr>
              <w:t>1</w:t>
            </w:r>
            <w:r w:rsidR="0064097D">
              <w:rPr>
                <w:sz w:val="20"/>
                <w:szCs w:val="20"/>
              </w:rPr>
              <w:t>.3</w:t>
            </w:r>
          </w:p>
        </w:tc>
        <w:tc>
          <w:tcPr>
            <w:tcW w:w="1043" w:type="dxa"/>
            <w:vAlign w:val="center"/>
          </w:tcPr>
          <w:p w14:paraId="4E490DF9" w14:textId="5AE4EAEB" w:rsidR="00C31118" w:rsidRPr="00903EF3" w:rsidRDefault="00DE1E78" w:rsidP="00C31118">
            <w:pPr>
              <w:jc w:val="center"/>
              <w:rPr>
                <w:sz w:val="20"/>
                <w:szCs w:val="20"/>
              </w:rPr>
            </w:pPr>
            <w:r w:rsidRPr="00C31118">
              <w:rPr>
                <w:b/>
                <w:szCs w:val="18"/>
              </w:rPr>
              <w:sym w:font="Wingdings 3" w:char="F09F"/>
            </w:r>
            <w:r>
              <w:rPr>
                <w:sz w:val="20"/>
                <w:szCs w:val="20"/>
              </w:rPr>
              <w:t>1.0</w:t>
            </w:r>
          </w:p>
        </w:tc>
        <w:tc>
          <w:tcPr>
            <w:tcW w:w="1016" w:type="dxa"/>
            <w:vAlign w:val="center"/>
          </w:tcPr>
          <w:p w14:paraId="63A9E01C" w14:textId="02B40AEE" w:rsidR="00C31118" w:rsidRPr="00903EF3" w:rsidRDefault="00C31118" w:rsidP="00C31118">
            <w:pPr>
              <w:jc w:val="center"/>
              <w:rPr>
                <w:sz w:val="20"/>
                <w:szCs w:val="20"/>
              </w:rPr>
            </w:pPr>
            <w:r w:rsidRPr="00C31118">
              <w:rPr>
                <w:b/>
              </w:rPr>
              <w:sym w:font="Wingdings 3" w:char="F0A0"/>
            </w:r>
            <w:r>
              <w:rPr>
                <w:sz w:val="20"/>
                <w:szCs w:val="20"/>
              </w:rPr>
              <w:t>0</w:t>
            </w:r>
            <w:r w:rsidR="0064097D">
              <w:rPr>
                <w:sz w:val="20"/>
                <w:szCs w:val="20"/>
              </w:rPr>
              <w:t>.4</w:t>
            </w:r>
          </w:p>
        </w:tc>
        <w:tc>
          <w:tcPr>
            <w:tcW w:w="859" w:type="dxa"/>
            <w:vAlign w:val="center"/>
          </w:tcPr>
          <w:p w14:paraId="070781D2" w14:textId="7F773C8F" w:rsidR="00C31118" w:rsidRPr="00BB5231" w:rsidRDefault="00BB5231" w:rsidP="00C31118">
            <w:pPr>
              <w:jc w:val="center"/>
              <w:rPr>
                <w:b/>
                <w:sz w:val="20"/>
                <w:szCs w:val="20"/>
                <w:u w:val="single"/>
              </w:rPr>
            </w:pPr>
            <w:r w:rsidRPr="00BB5231">
              <w:rPr>
                <w:b/>
                <w:u w:val="single"/>
              </w:rPr>
              <w:sym w:font="Wingdings 3" w:char="F0A0"/>
            </w:r>
            <w:r w:rsidRPr="00BB5231">
              <w:rPr>
                <w:b/>
                <w:sz w:val="20"/>
                <w:szCs w:val="20"/>
                <w:u w:val="single"/>
              </w:rPr>
              <w:t>4.3</w:t>
            </w:r>
          </w:p>
        </w:tc>
      </w:tr>
      <w:tr w:rsidR="00C31118" w:rsidRPr="000973C6" w14:paraId="387C717B" w14:textId="77777777" w:rsidTr="003C7FB3">
        <w:trPr>
          <w:trHeight w:val="460"/>
        </w:trPr>
        <w:tc>
          <w:tcPr>
            <w:tcW w:w="906" w:type="dxa"/>
            <w:vMerge/>
            <w:shd w:val="clear" w:color="auto" w:fill="auto"/>
          </w:tcPr>
          <w:p w14:paraId="54ADF069" w14:textId="77777777" w:rsidR="00C31118" w:rsidRDefault="00C31118" w:rsidP="00FE0FD3">
            <w:pPr>
              <w:jc w:val="center"/>
              <w:rPr>
                <w:b/>
                <w:sz w:val="20"/>
              </w:rPr>
            </w:pPr>
          </w:p>
        </w:tc>
        <w:tc>
          <w:tcPr>
            <w:tcW w:w="2063" w:type="dxa"/>
            <w:shd w:val="clear" w:color="auto" w:fill="EAF1DD" w:themeFill="accent3" w:themeFillTint="33"/>
            <w:vAlign w:val="center"/>
          </w:tcPr>
          <w:p w14:paraId="2FECDAAA" w14:textId="77777777" w:rsidR="00C31118" w:rsidRPr="00164956" w:rsidRDefault="00C31118" w:rsidP="00FE0FD3">
            <w:pPr>
              <w:jc w:val="center"/>
              <w:rPr>
                <w:b/>
                <w:sz w:val="20"/>
                <w:szCs w:val="22"/>
              </w:rPr>
            </w:pPr>
            <w:r>
              <w:rPr>
                <w:b/>
                <w:sz w:val="20"/>
              </w:rPr>
              <w:t>9 months</w:t>
            </w:r>
          </w:p>
        </w:tc>
        <w:tc>
          <w:tcPr>
            <w:tcW w:w="988" w:type="dxa"/>
            <w:shd w:val="clear" w:color="auto" w:fill="EAF1DD" w:themeFill="accent3" w:themeFillTint="33"/>
            <w:vAlign w:val="center"/>
          </w:tcPr>
          <w:p w14:paraId="2C8D8287" w14:textId="7ABC2E2E" w:rsidR="00C31118" w:rsidRPr="00903EF3" w:rsidRDefault="00C31118" w:rsidP="00C31118">
            <w:pPr>
              <w:jc w:val="center"/>
              <w:rPr>
                <w:sz w:val="20"/>
                <w:szCs w:val="20"/>
              </w:rPr>
            </w:pPr>
            <w:r w:rsidRPr="00C31118">
              <w:rPr>
                <w:b/>
                <w:szCs w:val="18"/>
              </w:rPr>
              <w:sym w:font="Wingdings 3" w:char="F09F"/>
            </w:r>
            <w:r>
              <w:rPr>
                <w:sz w:val="20"/>
                <w:szCs w:val="20"/>
              </w:rPr>
              <w:t>1</w:t>
            </w:r>
            <w:r w:rsidR="0064097D">
              <w:rPr>
                <w:sz w:val="20"/>
                <w:szCs w:val="20"/>
              </w:rPr>
              <w:t>.2</w:t>
            </w:r>
          </w:p>
        </w:tc>
        <w:tc>
          <w:tcPr>
            <w:tcW w:w="1043" w:type="dxa"/>
            <w:shd w:val="clear" w:color="auto" w:fill="EAF1DD" w:themeFill="accent3" w:themeFillTint="33"/>
            <w:vAlign w:val="center"/>
          </w:tcPr>
          <w:p w14:paraId="4BD5358E" w14:textId="77777777" w:rsidR="00C31118" w:rsidRPr="00903EF3" w:rsidRDefault="00C31118" w:rsidP="00C31118">
            <w:pPr>
              <w:jc w:val="center"/>
              <w:rPr>
                <w:sz w:val="20"/>
                <w:szCs w:val="20"/>
              </w:rPr>
            </w:pPr>
            <w:r w:rsidRPr="00FB17EC">
              <w:rPr>
                <w:sz w:val="18"/>
                <w:szCs w:val="18"/>
              </w:rPr>
              <w:t>–</w:t>
            </w:r>
          </w:p>
        </w:tc>
        <w:tc>
          <w:tcPr>
            <w:tcW w:w="1016" w:type="dxa"/>
            <w:shd w:val="clear" w:color="auto" w:fill="EAF1DD" w:themeFill="accent3" w:themeFillTint="33"/>
            <w:vAlign w:val="center"/>
          </w:tcPr>
          <w:p w14:paraId="4D74717C" w14:textId="0FBD2A81" w:rsidR="00C31118" w:rsidRPr="00903EF3" w:rsidRDefault="00C31118" w:rsidP="00C31118">
            <w:pPr>
              <w:jc w:val="center"/>
              <w:rPr>
                <w:sz w:val="20"/>
                <w:szCs w:val="20"/>
              </w:rPr>
            </w:pPr>
            <w:r w:rsidRPr="00C31118">
              <w:rPr>
                <w:b/>
              </w:rPr>
              <w:sym w:font="Wingdings 3" w:char="F0A0"/>
            </w:r>
            <w:r>
              <w:rPr>
                <w:sz w:val="20"/>
                <w:szCs w:val="20"/>
              </w:rPr>
              <w:t>1</w:t>
            </w:r>
            <w:r w:rsidR="0064097D">
              <w:rPr>
                <w:sz w:val="20"/>
                <w:szCs w:val="20"/>
              </w:rPr>
              <w:t>.1</w:t>
            </w:r>
          </w:p>
        </w:tc>
        <w:tc>
          <w:tcPr>
            <w:tcW w:w="859" w:type="dxa"/>
            <w:shd w:val="clear" w:color="auto" w:fill="EAF1DD" w:themeFill="accent3" w:themeFillTint="33"/>
            <w:vAlign w:val="center"/>
          </w:tcPr>
          <w:p w14:paraId="07328747" w14:textId="77777777" w:rsidR="00C31118" w:rsidRPr="00903EF3" w:rsidRDefault="00C31118" w:rsidP="00C31118">
            <w:pPr>
              <w:jc w:val="center"/>
              <w:rPr>
                <w:sz w:val="20"/>
                <w:szCs w:val="20"/>
              </w:rPr>
            </w:pPr>
            <w:r w:rsidRPr="00FB17EC">
              <w:rPr>
                <w:sz w:val="18"/>
                <w:szCs w:val="18"/>
              </w:rPr>
              <w:t>–</w:t>
            </w:r>
          </w:p>
        </w:tc>
      </w:tr>
    </w:tbl>
    <w:p w14:paraId="18608CF7" w14:textId="2293A251" w:rsidR="00F8279D" w:rsidRPr="0064097D" w:rsidRDefault="00C31118" w:rsidP="0064097D">
      <w:pPr>
        <w:ind w:right="-2"/>
        <w:jc w:val="both"/>
        <w:rPr>
          <w:sz w:val="18"/>
        </w:rPr>
      </w:pPr>
      <w:r w:rsidRPr="00C31118">
        <w:rPr>
          <w:sz w:val="18"/>
        </w:rPr>
        <w:t>1. Bolded and underlined results indicate statistical significance when comparing the control to the transformed event.</w:t>
      </w:r>
    </w:p>
    <w:p w14:paraId="6E49CD22" w14:textId="306FFF9E" w:rsidR="00F8279D" w:rsidRPr="002949F8" w:rsidRDefault="00F8279D" w:rsidP="00F8279D">
      <w:pPr>
        <w:pStyle w:val="Heading4"/>
      </w:pPr>
      <w:r w:rsidRPr="002949F8">
        <w:t>3.4.6.3</w:t>
      </w:r>
      <w:r w:rsidRPr="002949F8">
        <w:tab/>
        <w:t>Gene silencing effects on acrylamide production</w:t>
      </w:r>
    </w:p>
    <w:p w14:paraId="77020268" w14:textId="54484EAF" w:rsidR="00F144F6" w:rsidRDefault="000E2BFD" w:rsidP="00F144F6">
      <w:pPr>
        <w:rPr>
          <w:iCs/>
        </w:rPr>
      </w:pPr>
      <w:r w:rsidRPr="007C533B">
        <w:rPr>
          <w:iCs/>
        </w:rPr>
        <w:t>I</w:t>
      </w:r>
      <w:r w:rsidR="00F144F6" w:rsidRPr="007C533B">
        <w:rPr>
          <w:iCs/>
        </w:rPr>
        <w:t xml:space="preserve">n order to determine the effectiveness of </w:t>
      </w:r>
      <w:r w:rsidR="00DD590B">
        <w:rPr>
          <w:iCs/>
        </w:rPr>
        <w:t>silencing</w:t>
      </w:r>
      <w:r w:rsidR="00F144F6" w:rsidRPr="007C533B">
        <w:rPr>
          <w:iCs/>
        </w:rPr>
        <w:t xml:space="preserve"> of genes associated with asparagine and reducing sugar levels on the acrylamide potential of the transformed potato lines, </w:t>
      </w:r>
      <w:r w:rsidR="005A7A08">
        <w:rPr>
          <w:iCs/>
        </w:rPr>
        <w:t xml:space="preserve">cooked </w:t>
      </w:r>
      <w:r w:rsidR="00F144F6" w:rsidRPr="007C533B">
        <w:rPr>
          <w:iCs/>
        </w:rPr>
        <w:t xml:space="preserve">chips were prepared from </w:t>
      </w:r>
      <w:r w:rsidR="00DD590B">
        <w:rPr>
          <w:iCs/>
        </w:rPr>
        <w:t xml:space="preserve">both </w:t>
      </w:r>
      <w:r w:rsidR="00F144F6" w:rsidRPr="007C533B">
        <w:rPr>
          <w:iCs/>
        </w:rPr>
        <w:t>fresh</w:t>
      </w:r>
      <w:r w:rsidR="007C533B" w:rsidRPr="007C533B">
        <w:rPr>
          <w:iCs/>
        </w:rPr>
        <w:t xml:space="preserve"> </w:t>
      </w:r>
      <w:r w:rsidR="00F144F6" w:rsidRPr="007C533B">
        <w:rPr>
          <w:iCs/>
        </w:rPr>
        <w:t xml:space="preserve">and cold-stored potatoes. </w:t>
      </w:r>
      <w:r w:rsidR="00783BE1">
        <w:rPr>
          <w:iCs/>
        </w:rPr>
        <w:t xml:space="preserve">The </w:t>
      </w:r>
      <w:r w:rsidR="00783BE1" w:rsidRPr="00783BE1">
        <w:rPr>
          <w:iCs/>
        </w:rPr>
        <w:t>measurement of a</w:t>
      </w:r>
      <w:r w:rsidR="00F144F6" w:rsidRPr="00783BE1">
        <w:rPr>
          <w:iCs/>
        </w:rPr>
        <w:t xml:space="preserve">crylamide levels were </w:t>
      </w:r>
      <w:r w:rsidR="00783BE1" w:rsidRPr="00783BE1">
        <w:rPr>
          <w:iCs/>
        </w:rPr>
        <w:t>based on a</w:t>
      </w:r>
      <w:r w:rsidR="00F144F6" w:rsidRPr="00783BE1">
        <w:rPr>
          <w:iCs/>
        </w:rPr>
        <w:t xml:space="preserve"> procedure specified by the FDA </w:t>
      </w:r>
      <w:r w:rsidR="00F144F6" w:rsidRPr="00783BE1">
        <w:rPr>
          <w:iCs/>
        </w:rPr>
        <w:fldChar w:fldCharType="begin"/>
      </w:r>
      <w:r w:rsidR="00F144F6" w:rsidRPr="00783BE1">
        <w:rPr>
          <w:iCs/>
        </w:rPr>
        <w:instrText>ADDIN CITAVI.PLACEHOLDER a5d425eb-efcd-4910-a34f-6ad675d63aab PFBsYWNlaG9sZGVyPg0KICA8QWRkSW5WZXJzaW9uPjUuMi4wLjg8L0FkZEluVmVyc2lvbj4NCiAgPElkPmE1ZDQyNWViLWVmY2QtNDkxMC1hMzRmLTZhZDY3NWQ2M2FhYjwvSWQ+DQogIDxFbnRyaWVzPg0KICAgIDxFbnRyeT4NCiAgICAgIDxJZD40Mjg1ZTMyYS1mMmE0LTRiOGMtYmZkMi1iZjY5NWQ2M2NhZWY8L0lkPg0KICAgICAgPFJlZmVyZW5jZUlkPjA3MDFmNDY3LTMxNmItNDA0OS04NGVmLTIyMGQyZGY3MjI3OT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00F144F6" w:rsidRPr="00783BE1">
        <w:rPr>
          <w:iCs/>
        </w:rPr>
        <w:fldChar w:fldCharType="separate"/>
      </w:r>
      <w:bookmarkStart w:id="96" w:name="_CTVP001a5d425ebefcd4910a34f6ad675d63aab"/>
      <w:r w:rsidR="00F144F6" w:rsidRPr="00783BE1">
        <w:rPr>
          <w:iCs/>
        </w:rPr>
        <w:t>(2003)</w:t>
      </w:r>
      <w:bookmarkEnd w:id="96"/>
      <w:r w:rsidR="00F144F6" w:rsidRPr="00783BE1">
        <w:rPr>
          <w:iCs/>
        </w:rPr>
        <w:fldChar w:fldCharType="end"/>
      </w:r>
      <w:r w:rsidR="00F144F6" w:rsidRPr="00783BE1">
        <w:rPr>
          <w:iCs/>
        </w:rPr>
        <w:t xml:space="preserve">. </w:t>
      </w:r>
    </w:p>
    <w:p w14:paraId="6B9B900E" w14:textId="4D9C6DA6" w:rsidR="0009219F" w:rsidRDefault="0009219F" w:rsidP="00F144F6">
      <w:pPr>
        <w:rPr>
          <w:iCs/>
        </w:rPr>
      </w:pPr>
    </w:p>
    <w:p w14:paraId="6A2035E4" w14:textId="4A96E882" w:rsidR="00F144F6" w:rsidRPr="00713E8D" w:rsidRDefault="00D66458" w:rsidP="00F144F6">
      <w:pPr>
        <w:rPr>
          <w:iCs/>
        </w:rPr>
      </w:pPr>
      <w:r>
        <w:rPr>
          <w:iCs/>
        </w:rPr>
        <w:t>The data presented in</w:t>
      </w:r>
      <w:r w:rsidR="00226ED0">
        <w:rPr>
          <w:iCs/>
        </w:rPr>
        <w:t xml:space="preserve"> Table 7</w:t>
      </w:r>
      <w:r w:rsidR="0009219F" w:rsidRPr="00713E8D">
        <w:rPr>
          <w:iCs/>
        </w:rPr>
        <w:t xml:space="preserve"> also shows that acrylamide production in </w:t>
      </w:r>
      <w:r w:rsidR="0004174A">
        <w:rPr>
          <w:iCs/>
        </w:rPr>
        <w:t xml:space="preserve">cooked </w:t>
      </w:r>
      <w:r w:rsidR="0009219F" w:rsidRPr="00713E8D">
        <w:rPr>
          <w:iCs/>
        </w:rPr>
        <w:t xml:space="preserve">chips made from V11 fresh tubers was </w:t>
      </w:r>
      <w:r w:rsidR="00DD590B">
        <w:rPr>
          <w:iCs/>
        </w:rPr>
        <w:t xml:space="preserve">statistically </w:t>
      </w:r>
      <w:r w:rsidR="0009219F" w:rsidRPr="00713E8D">
        <w:rPr>
          <w:iCs/>
        </w:rPr>
        <w:t xml:space="preserve">significantly </w:t>
      </w:r>
      <w:r w:rsidR="00DD590B">
        <w:rPr>
          <w:iCs/>
        </w:rPr>
        <w:t>decreased</w:t>
      </w:r>
      <w:r w:rsidR="00DD590B" w:rsidRPr="00713E8D">
        <w:rPr>
          <w:iCs/>
        </w:rPr>
        <w:t xml:space="preserve"> </w:t>
      </w:r>
      <w:r w:rsidR="00713E8D" w:rsidRPr="00713E8D">
        <w:rPr>
          <w:iCs/>
        </w:rPr>
        <w:t xml:space="preserve">by 64% </w:t>
      </w:r>
      <w:r w:rsidR="0009219F" w:rsidRPr="00713E8D">
        <w:rPr>
          <w:iCs/>
        </w:rPr>
        <w:t xml:space="preserve">compared to </w:t>
      </w:r>
      <w:r w:rsidR="00DD590B">
        <w:rPr>
          <w:iCs/>
        </w:rPr>
        <w:t>the</w:t>
      </w:r>
      <w:r w:rsidR="00DD590B" w:rsidRPr="00713E8D">
        <w:rPr>
          <w:iCs/>
        </w:rPr>
        <w:t xml:space="preserve"> </w:t>
      </w:r>
      <w:r w:rsidR="0009219F" w:rsidRPr="00713E8D">
        <w:rPr>
          <w:iCs/>
        </w:rPr>
        <w:t>parental control.</w:t>
      </w:r>
      <w:r w:rsidR="00713E8D" w:rsidRPr="00713E8D">
        <w:rPr>
          <w:iCs/>
        </w:rPr>
        <w:t xml:space="preserve"> While this reduction is correlated to the </w:t>
      </w:r>
      <w:r w:rsidR="00DD590B">
        <w:rPr>
          <w:iCs/>
        </w:rPr>
        <w:t>silencing</w:t>
      </w:r>
      <w:r w:rsidR="00DD590B" w:rsidRPr="00713E8D">
        <w:rPr>
          <w:iCs/>
        </w:rPr>
        <w:t xml:space="preserve"> </w:t>
      </w:r>
      <w:r w:rsidR="00713E8D" w:rsidRPr="00713E8D">
        <w:rPr>
          <w:iCs/>
        </w:rPr>
        <w:t>of</w:t>
      </w:r>
      <w:r w:rsidR="00131BC5">
        <w:rPr>
          <w:iCs/>
        </w:rPr>
        <w:t xml:space="preserve"> the</w:t>
      </w:r>
      <w:r w:rsidR="00713E8D" w:rsidRPr="00713E8D">
        <w:rPr>
          <w:iCs/>
        </w:rPr>
        <w:t xml:space="preserve"> </w:t>
      </w:r>
      <w:r w:rsidR="00713E8D" w:rsidRPr="00713E8D">
        <w:rPr>
          <w:i/>
          <w:iCs/>
        </w:rPr>
        <w:t>Asn1</w:t>
      </w:r>
      <w:r w:rsidR="00713E8D" w:rsidRPr="00713E8D">
        <w:rPr>
          <w:iCs/>
        </w:rPr>
        <w:t xml:space="preserve">, </w:t>
      </w:r>
      <w:r w:rsidR="00713E8D" w:rsidRPr="00713E8D">
        <w:rPr>
          <w:i/>
          <w:iCs/>
        </w:rPr>
        <w:t>PhL</w:t>
      </w:r>
      <w:r w:rsidR="00713E8D" w:rsidRPr="00713E8D">
        <w:rPr>
          <w:iCs/>
        </w:rPr>
        <w:t xml:space="preserve"> and </w:t>
      </w:r>
      <w:r w:rsidR="00713E8D" w:rsidRPr="00713E8D">
        <w:rPr>
          <w:i/>
          <w:iCs/>
        </w:rPr>
        <w:t>R1</w:t>
      </w:r>
      <w:r w:rsidR="00713E8D" w:rsidRPr="00713E8D">
        <w:rPr>
          <w:iCs/>
        </w:rPr>
        <w:t xml:space="preserve"> </w:t>
      </w:r>
      <w:r w:rsidR="00131BC5">
        <w:rPr>
          <w:iCs/>
        </w:rPr>
        <w:t xml:space="preserve">genes </w:t>
      </w:r>
      <w:r w:rsidR="00713E8D" w:rsidRPr="00713E8D">
        <w:rPr>
          <w:iCs/>
        </w:rPr>
        <w:t>in V11, the additional suppression of</w:t>
      </w:r>
      <w:r w:rsidR="00DD590B">
        <w:rPr>
          <w:iCs/>
        </w:rPr>
        <w:t xml:space="preserve"> the</w:t>
      </w:r>
      <w:r w:rsidR="00713E8D" w:rsidRPr="00713E8D">
        <w:rPr>
          <w:iCs/>
        </w:rPr>
        <w:t xml:space="preserve"> </w:t>
      </w:r>
      <w:r w:rsidR="00713E8D" w:rsidRPr="00713E8D">
        <w:rPr>
          <w:i/>
          <w:iCs/>
        </w:rPr>
        <w:t>Vlnv</w:t>
      </w:r>
      <w:r w:rsidR="00713E8D" w:rsidRPr="00713E8D">
        <w:rPr>
          <w:iCs/>
        </w:rPr>
        <w:t xml:space="preserve"> </w:t>
      </w:r>
      <w:r w:rsidR="00DD590B">
        <w:rPr>
          <w:iCs/>
        </w:rPr>
        <w:t xml:space="preserve">gene </w:t>
      </w:r>
      <w:r w:rsidR="00713E8D" w:rsidRPr="00713E8D">
        <w:rPr>
          <w:iCs/>
        </w:rPr>
        <w:t>in Z6 result</w:t>
      </w:r>
      <w:r w:rsidR="00DD590B">
        <w:rPr>
          <w:iCs/>
        </w:rPr>
        <w:t>ed</w:t>
      </w:r>
      <w:r w:rsidR="00713E8D" w:rsidRPr="00713E8D">
        <w:rPr>
          <w:iCs/>
        </w:rPr>
        <w:t xml:space="preserve"> in a</w:t>
      </w:r>
      <w:r w:rsidR="00131BC5">
        <w:rPr>
          <w:iCs/>
        </w:rPr>
        <w:t>n even</w:t>
      </w:r>
      <w:r w:rsidR="00713E8D" w:rsidRPr="00713E8D">
        <w:rPr>
          <w:iCs/>
        </w:rPr>
        <w:t xml:space="preserve"> larger reduction </w:t>
      </w:r>
      <w:r w:rsidR="00DD590B">
        <w:rPr>
          <w:iCs/>
        </w:rPr>
        <w:t xml:space="preserve">(78%) </w:t>
      </w:r>
      <w:r w:rsidR="00713E8D" w:rsidRPr="00713E8D">
        <w:rPr>
          <w:iCs/>
        </w:rPr>
        <w:t xml:space="preserve">of acrylamide production. </w:t>
      </w:r>
    </w:p>
    <w:p w14:paraId="7FCB26BF" w14:textId="77777777" w:rsidR="00713E8D" w:rsidRDefault="00713E8D" w:rsidP="00F144F6">
      <w:pPr>
        <w:rPr>
          <w:iCs/>
          <w:color w:val="FF0000"/>
        </w:rPr>
      </w:pPr>
    </w:p>
    <w:p w14:paraId="3AEDF054" w14:textId="565B1199" w:rsidR="001845D4" w:rsidRDefault="00DA5BE4" w:rsidP="00713E8D">
      <w:pPr>
        <w:rPr>
          <w:iCs/>
        </w:rPr>
      </w:pPr>
      <w:r>
        <w:rPr>
          <w:iCs/>
        </w:rPr>
        <w:t>L</w:t>
      </w:r>
      <w:r w:rsidR="005A7A08" w:rsidRPr="00DE1E78">
        <w:rPr>
          <w:iCs/>
        </w:rPr>
        <w:t xml:space="preserve">evels of </w:t>
      </w:r>
      <w:r w:rsidR="005A7A08">
        <w:rPr>
          <w:iCs/>
        </w:rPr>
        <w:t>acrylamide</w:t>
      </w:r>
      <w:r w:rsidR="005A7A08" w:rsidRPr="00DE1E78">
        <w:rPr>
          <w:iCs/>
        </w:rPr>
        <w:t xml:space="preserve"> were</w:t>
      </w:r>
      <w:r w:rsidR="005A7A08">
        <w:rPr>
          <w:iCs/>
        </w:rPr>
        <w:t xml:space="preserve"> also</w:t>
      </w:r>
      <w:r w:rsidR="005A7A08" w:rsidRPr="00DE1E78">
        <w:rPr>
          <w:iCs/>
        </w:rPr>
        <w:t xml:space="preserve"> assessed in </w:t>
      </w:r>
      <w:r w:rsidR="0004174A">
        <w:rPr>
          <w:iCs/>
        </w:rPr>
        <w:t xml:space="preserve">cooked </w:t>
      </w:r>
      <w:r w:rsidR="005A7A08">
        <w:rPr>
          <w:iCs/>
        </w:rPr>
        <w:t>chips</w:t>
      </w:r>
      <w:r w:rsidR="005A7A08" w:rsidRPr="00DE1E78">
        <w:rPr>
          <w:iCs/>
        </w:rPr>
        <w:t xml:space="preserve"> </w:t>
      </w:r>
      <w:r w:rsidR="00E71CC2">
        <w:rPr>
          <w:iCs/>
        </w:rPr>
        <w:t xml:space="preserve">prepared from potatoes </w:t>
      </w:r>
      <w:r>
        <w:rPr>
          <w:iCs/>
        </w:rPr>
        <w:t>after storage</w:t>
      </w:r>
      <w:r w:rsidR="005A7A08" w:rsidRPr="00DE1E78">
        <w:rPr>
          <w:iCs/>
        </w:rPr>
        <w:t xml:space="preserve"> at 10</w:t>
      </w:r>
      <w:r w:rsidR="005A7A08" w:rsidRPr="00DE1E78">
        <w:rPr>
          <w:rFonts w:ascii="Calibri" w:hAnsi="Calibri"/>
          <w:iCs/>
        </w:rPr>
        <w:t>°</w:t>
      </w:r>
      <w:r w:rsidR="005A7A08" w:rsidRPr="00DE1E78">
        <w:rPr>
          <w:iCs/>
        </w:rPr>
        <w:t>C for 9 months (V11) or 7</w:t>
      </w:r>
      <w:r w:rsidR="005A7A08" w:rsidRPr="00DE1E78">
        <w:rPr>
          <w:rFonts w:ascii="Calibri" w:hAnsi="Calibri"/>
          <w:iCs/>
        </w:rPr>
        <w:t>°</w:t>
      </w:r>
      <w:r w:rsidR="00631EB5">
        <w:rPr>
          <w:iCs/>
        </w:rPr>
        <w:t>C for 6 months (Z</w:t>
      </w:r>
      <w:r w:rsidR="005A7A08" w:rsidRPr="00DE1E78">
        <w:rPr>
          <w:iCs/>
        </w:rPr>
        <w:t>6)</w:t>
      </w:r>
      <w:r>
        <w:rPr>
          <w:iCs/>
        </w:rPr>
        <w:t xml:space="preserve">. </w:t>
      </w:r>
      <w:r w:rsidR="00226ED0">
        <w:rPr>
          <w:iCs/>
        </w:rPr>
        <w:t>Data for the V11 line (Table 7</w:t>
      </w:r>
      <w:r w:rsidR="00713E8D" w:rsidRPr="00CB6A1B">
        <w:rPr>
          <w:iCs/>
        </w:rPr>
        <w:t>) showed a</w:t>
      </w:r>
      <w:r w:rsidR="001F03E8">
        <w:rPr>
          <w:iCs/>
        </w:rPr>
        <w:t xml:space="preserve"> </w:t>
      </w:r>
      <w:r w:rsidR="00DD590B">
        <w:rPr>
          <w:iCs/>
        </w:rPr>
        <w:t xml:space="preserve">statistically </w:t>
      </w:r>
      <w:r w:rsidR="001F03E8">
        <w:rPr>
          <w:iCs/>
        </w:rPr>
        <w:t>significant</w:t>
      </w:r>
      <w:r w:rsidR="00713E8D" w:rsidRPr="00CB6A1B">
        <w:rPr>
          <w:iCs/>
        </w:rPr>
        <w:t xml:space="preserve"> 49% reduction in acrylamide production following 3 month cold storage</w:t>
      </w:r>
      <w:r>
        <w:rPr>
          <w:iCs/>
        </w:rPr>
        <w:t xml:space="preserve"> </w:t>
      </w:r>
      <w:r w:rsidR="00713E8D" w:rsidRPr="00CB6A1B">
        <w:rPr>
          <w:iCs/>
        </w:rPr>
        <w:t>and no</w:t>
      </w:r>
      <w:r w:rsidR="001F03E8">
        <w:rPr>
          <w:iCs/>
        </w:rPr>
        <w:t xml:space="preserve"> </w:t>
      </w:r>
      <w:r w:rsidR="007A0E64">
        <w:rPr>
          <w:iCs/>
        </w:rPr>
        <w:t xml:space="preserve">statistically </w:t>
      </w:r>
      <w:r w:rsidR="00713E8D" w:rsidRPr="00CB6A1B">
        <w:rPr>
          <w:iCs/>
        </w:rPr>
        <w:t xml:space="preserve">significant reductions with further cold storage. </w:t>
      </w:r>
      <w:r w:rsidR="0033654A">
        <w:rPr>
          <w:iCs/>
        </w:rPr>
        <w:t xml:space="preserve">For the Z6 line, there was a </w:t>
      </w:r>
      <w:r w:rsidR="007A0E64">
        <w:rPr>
          <w:iCs/>
        </w:rPr>
        <w:t xml:space="preserve">statistically significant </w:t>
      </w:r>
      <w:r w:rsidR="0033654A">
        <w:rPr>
          <w:iCs/>
        </w:rPr>
        <w:t>74</w:t>
      </w:r>
      <w:r w:rsidR="0033654A" w:rsidRPr="00CB6A1B">
        <w:rPr>
          <w:iCs/>
        </w:rPr>
        <w:t>% reduction in a</w:t>
      </w:r>
      <w:r w:rsidR="0033654A">
        <w:rPr>
          <w:iCs/>
        </w:rPr>
        <w:t>crylamide production following 6</w:t>
      </w:r>
      <w:r w:rsidR="0033654A" w:rsidRPr="00CB6A1B">
        <w:rPr>
          <w:iCs/>
        </w:rPr>
        <w:t xml:space="preserve"> month cold storage</w:t>
      </w:r>
      <w:r w:rsidR="00547D62">
        <w:rPr>
          <w:iCs/>
        </w:rPr>
        <w:t xml:space="preserve"> (</w:t>
      </w:r>
      <w:r w:rsidR="00226ED0">
        <w:rPr>
          <w:iCs/>
        </w:rPr>
        <w:t>Table 7</w:t>
      </w:r>
      <w:r w:rsidR="0033654A">
        <w:rPr>
          <w:iCs/>
        </w:rPr>
        <w:t>).</w:t>
      </w:r>
      <w:r w:rsidR="001845D4">
        <w:rPr>
          <w:iCs/>
        </w:rPr>
        <w:t xml:space="preserve"> </w:t>
      </w:r>
      <w:r w:rsidR="00DD590B">
        <w:rPr>
          <w:iCs/>
        </w:rPr>
        <w:t>These</w:t>
      </w:r>
      <w:r>
        <w:rPr>
          <w:iCs/>
        </w:rPr>
        <w:t xml:space="preserve"> results indicate</w:t>
      </w:r>
      <w:r w:rsidR="005A7A08">
        <w:rPr>
          <w:iCs/>
        </w:rPr>
        <w:t xml:space="preserve"> that the additional </w:t>
      </w:r>
      <w:r w:rsidR="00DD590B">
        <w:rPr>
          <w:iCs/>
        </w:rPr>
        <w:t xml:space="preserve">silencing </w:t>
      </w:r>
      <w:r w:rsidR="005A7A08">
        <w:rPr>
          <w:iCs/>
        </w:rPr>
        <w:t>of</w:t>
      </w:r>
      <w:r w:rsidR="00DD590B">
        <w:rPr>
          <w:iCs/>
        </w:rPr>
        <w:t xml:space="preserve"> the</w:t>
      </w:r>
      <w:r w:rsidR="005A7A08">
        <w:rPr>
          <w:iCs/>
        </w:rPr>
        <w:t xml:space="preserve"> </w:t>
      </w:r>
      <w:r w:rsidR="005A7A08" w:rsidRPr="00713E8D">
        <w:rPr>
          <w:i/>
          <w:iCs/>
        </w:rPr>
        <w:t>Vlnv</w:t>
      </w:r>
      <w:r w:rsidR="005A7A08" w:rsidRPr="00713E8D">
        <w:rPr>
          <w:iCs/>
        </w:rPr>
        <w:t xml:space="preserve"> </w:t>
      </w:r>
      <w:r w:rsidR="00DD590B">
        <w:rPr>
          <w:iCs/>
        </w:rPr>
        <w:t xml:space="preserve">gene </w:t>
      </w:r>
      <w:r w:rsidR="005A7A08" w:rsidRPr="00713E8D">
        <w:rPr>
          <w:iCs/>
        </w:rPr>
        <w:t>in Z6</w:t>
      </w:r>
      <w:r w:rsidR="005A7A08">
        <w:rPr>
          <w:iCs/>
        </w:rPr>
        <w:t xml:space="preserve"> </w:t>
      </w:r>
      <w:r w:rsidR="005A7A08" w:rsidRPr="00713E8D">
        <w:rPr>
          <w:iCs/>
        </w:rPr>
        <w:t>results in larger reduction</w:t>
      </w:r>
      <w:r w:rsidR="00DD590B">
        <w:rPr>
          <w:iCs/>
        </w:rPr>
        <w:t>s</w:t>
      </w:r>
      <w:r w:rsidR="005A7A08" w:rsidRPr="00713E8D">
        <w:rPr>
          <w:iCs/>
        </w:rPr>
        <w:t xml:space="preserve"> </w:t>
      </w:r>
      <w:r w:rsidR="00DD590B">
        <w:rPr>
          <w:iCs/>
        </w:rPr>
        <w:t>in</w:t>
      </w:r>
      <w:r w:rsidR="00DD590B" w:rsidRPr="00713E8D">
        <w:rPr>
          <w:iCs/>
        </w:rPr>
        <w:t xml:space="preserve"> </w:t>
      </w:r>
      <w:r w:rsidR="005A7A08" w:rsidRPr="00713E8D">
        <w:rPr>
          <w:iCs/>
        </w:rPr>
        <w:t>acrylamide production</w:t>
      </w:r>
      <w:r>
        <w:rPr>
          <w:iCs/>
        </w:rPr>
        <w:t xml:space="preserve"> following cold storage</w:t>
      </w:r>
      <w:r w:rsidR="005A7A08">
        <w:rPr>
          <w:iCs/>
        </w:rPr>
        <w:t>.</w:t>
      </w:r>
    </w:p>
    <w:p w14:paraId="42FEAEA8" w14:textId="349A3213" w:rsidR="00D66458" w:rsidRDefault="00D66458" w:rsidP="00713E8D">
      <w:pPr>
        <w:rPr>
          <w:iCs/>
        </w:rPr>
      </w:pPr>
    </w:p>
    <w:p w14:paraId="16EB479A" w14:textId="3DD7D3A7" w:rsidR="00851BBA" w:rsidRPr="0009219F" w:rsidRDefault="00226ED0" w:rsidP="00662885">
      <w:pPr>
        <w:pStyle w:val="FSTableTitle"/>
      </w:pPr>
      <w:r>
        <w:t>Table 7</w:t>
      </w:r>
      <w:r w:rsidR="00F144F6" w:rsidRPr="0009219F">
        <w:t xml:space="preserve">: Percent </w:t>
      </w:r>
      <w:r w:rsidR="00A160D2">
        <w:t>reduction</w:t>
      </w:r>
      <w:r w:rsidR="00A160D2" w:rsidRPr="0009219F">
        <w:t xml:space="preserve"> </w:t>
      </w:r>
      <w:r w:rsidR="00A160D2">
        <w:t>in</w:t>
      </w:r>
      <w:r w:rsidR="00A160D2" w:rsidRPr="0009219F">
        <w:t xml:space="preserve"> </w:t>
      </w:r>
      <w:r w:rsidR="00F144F6" w:rsidRPr="0009219F">
        <w:t>acrylamide levels between transformed lines and</w:t>
      </w:r>
      <w:r w:rsidR="00D66458">
        <w:t xml:space="preserve"> the parental control</w:t>
      </w:r>
      <w:r w:rsidR="00F144F6" w:rsidRPr="0009219F">
        <w:t xml:space="preserve"> in</w:t>
      </w:r>
      <w:r w:rsidR="00D66458">
        <w:t xml:space="preserve"> cooked</w:t>
      </w:r>
      <w:r w:rsidR="00F144F6" w:rsidRPr="0009219F">
        <w:t xml:space="preserve"> </w:t>
      </w:r>
      <w:r w:rsidR="00896B61" w:rsidRPr="0009219F">
        <w:t>chips</w:t>
      </w:r>
      <w:r w:rsidR="00F144F6" w:rsidRPr="0009219F">
        <w:t xml:space="preserve"> prepared from freshly harvested or cold-stored potatoes</w:t>
      </w:r>
    </w:p>
    <w:tbl>
      <w:tblPr>
        <w:tblStyle w:val="TableGrid"/>
        <w:tblW w:w="0" w:type="auto"/>
        <w:tblInd w:w="2032" w:type="dxa"/>
        <w:tblLook w:val="04A0" w:firstRow="1" w:lastRow="0" w:firstColumn="1" w:lastColumn="0" w:noHBand="0" w:noVBand="1"/>
      </w:tblPr>
      <w:tblGrid>
        <w:gridCol w:w="1549"/>
        <w:gridCol w:w="2063"/>
        <w:gridCol w:w="988"/>
        <w:gridCol w:w="1043"/>
      </w:tblGrid>
      <w:tr w:rsidR="004B273B" w:rsidRPr="00FF1CBA" w14:paraId="4877D78C" w14:textId="77777777" w:rsidTr="004B273B">
        <w:trPr>
          <w:trHeight w:val="213"/>
        </w:trPr>
        <w:tc>
          <w:tcPr>
            <w:tcW w:w="1549" w:type="dxa"/>
            <w:vMerge w:val="restart"/>
            <w:shd w:val="clear" w:color="auto" w:fill="9BBB59" w:themeFill="accent3"/>
            <w:vAlign w:val="center"/>
          </w:tcPr>
          <w:p w14:paraId="1835B4E4" w14:textId="297D9A3B" w:rsidR="004B273B" w:rsidRDefault="004B273B" w:rsidP="004B273B">
            <w:pPr>
              <w:jc w:val="center"/>
              <w:rPr>
                <w:b/>
              </w:rPr>
            </w:pPr>
            <w:r>
              <w:rPr>
                <w:b/>
              </w:rPr>
              <w:t>Temperature</w:t>
            </w:r>
          </w:p>
        </w:tc>
        <w:tc>
          <w:tcPr>
            <w:tcW w:w="2063" w:type="dxa"/>
            <w:vMerge w:val="restart"/>
            <w:shd w:val="clear" w:color="auto" w:fill="9BBB59" w:themeFill="accent3"/>
            <w:vAlign w:val="center"/>
          </w:tcPr>
          <w:p w14:paraId="5F69485F" w14:textId="77777777" w:rsidR="004B273B" w:rsidRPr="00FF1CBA" w:rsidRDefault="004B273B" w:rsidP="004B273B">
            <w:pPr>
              <w:jc w:val="center"/>
              <w:rPr>
                <w:b/>
              </w:rPr>
            </w:pPr>
            <w:r w:rsidRPr="00FF1CBA">
              <w:rPr>
                <w:b/>
              </w:rPr>
              <w:t>Variable</w:t>
            </w:r>
          </w:p>
        </w:tc>
        <w:tc>
          <w:tcPr>
            <w:tcW w:w="2031" w:type="dxa"/>
            <w:gridSpan w:val="2"/>
            <w:shd w:val="clear" w:color="auto" w:fill="9BBB59" w:themeFill="accent3"/>
          </w:tcPr>
          <w:p w14:paraId="57E6B342" w14:textId="61D3AFA1" w:rsidR="004B273B" w:rsidRPr="00FF1CBA" w:rsidRDefault="004B273B" w:rsidP="004B273B">
            <w:pPr>
              <w:jc w:val="center"/>
              <w:rPr>
                <w:b/>
              </w:rPr>
            </w:pPr>
            <w:r>
              <w:rPr>
                <w:b/>
              </w:rPr>
              <w:t>Percent (%) Reduction</w:t>
            </w:r>
          </w:p>
        </w:tc>
      </w:tr>
      <w:tr w:rsidR="004B273B" w14:paraId="0E47B746" w14:textId="77777777" w:rsidTr="004B273B">
        <w:trPr>
          <w:trHeight w:val="212"/>
        </w:trPr>
        <w:tc>
          <w:tcPr>
            <w:tcW w:w="1549" w:type="dxa"/>
            <w:vMerge/>
          </w:tcPr>
          <w:p w14:paraId="3894F744" w14:textId="77777777" w:rsidR="004B273B" w:rsidRDefault="004B273B" w:rsidP="004B273B">
            <w:pPr>
              <w:jc w:val="center"/>
            </w:pPr>
          </w:p>
        </w:tc>
        <w:tc>
          <w:tcPr>
            <w:tcW w:w="2063" w:type="dxa"/>
            <w:vMerge/>
            <w:vAlign w:val="center"/>
          </w:tcPr>
          <w:p w14:paraId="45DECAA3" w14:textId="77777777" w:rsidR="004B273B" w:rsidRDefault="004B273B" w:rsidP="004B273B">
            <w:pPr>
              <w:jc w:val="center"/>
            </w:pPr>
          </w:p>
        </w:tc>
        <w:tc>
          <w:tcPr>
            <w:tcW w:w="988" w:type="dxa"/>
            <w:shd w:val="clear" w:color="auto" w:fill="9BBB59" w:themeFill="accent3"/>
          </w:tcPr>
          <w:p w14:paraId="0DFE6694" w14:textId="77777777" w:rsidR="004B273B" w:rsidRDefault="004B273B" w:rsidP="004B273B">
            <w:pPr>
              <w:jc w:val="center"/>
              <w:rPr>
                <w:b/>
              </w:rPr>
            </w:pPr>
            <w:r>
              <w:rPr>
                <w:b/>
              </w:rPr>
              <w:t>V11</w:t>
            </w:r>
          </w:p>
        </w:tc>
        <w:tc>
          <w:tcPr>
            <w:tcW w:w="1043" w:type="dxa"/>
            <w:shd w:val="clear" w:color="auto" w:fill="9BBB59" w:themeFill="accent3"/>
          </w:tcPr>
          <w:p w14:paraId="73B1FD1A" w14:textId="77777777" w:rsidR="004B273B" w:rsidRDefault="004B273B" w:rsidP="004B273B">
            <w:pPr>
              <w:jc w:val="center"/>
              <w:rPr>
                <w:b/>
              </w:rPr>
            </w:pPr>
            <w:r>
              <w:rPr>
                <w:b/>
              </w:rPr>
              <w:t>Z6</w:t>
            </w:r>
          </w:p>
        </w:tc>
      </w:tr>
      <w:tr w:rsidR="004B273B" w14:paraId="24D509E9" w14:textId="77777777" w:rsidTr="004B273B">
        <w:trPr>
          <w:trHeight w:val="470"/>
        </w:trPr>
        <w:tc>
          <w:tcPr>
            <w:tcW w:w="1549" w:type="dxa"/>
          </w:tcPr>
          <w:p w14:paraId="52929556" w14:textId="77777777" w:rsidR="004B273B" w:rsidRDefault="004B273B" w:rsidP="004B273B">
            <w:pPr>
              <w:jc w:val="center"/>
              <w:rPr>
                <w:b/>
                <w:sz w:val="20"/>
              </w:rPr>
            </w:pPr>
          </w:p>
          <w:p w14:paraId="15D22D32" w14:textId="77777777" w:rsidR="004B273B" w:rsidRDefault="004B273B" w:rsidP="004B273B">
            <w:pPr>
              <w:jc w:val="center"/>
              <w:rPr>
                <w:b/>
                <w:sz w:val="20"/>
              </w:rPr>
            </w:pPr>
          </w:p>
        </w:tc>
        <w:tc>
          <w:tcPr>
            <w:tcW w:w="2063" w:type="dxa"/>
            <w:vAlign w:val="center"/>
          </w:tcPr>
          <w:p w14:paraId="3B1C9F9F" w14:textId="77777777" w:rsidR="004B273B" w:rsidRPr="00164956" w:rsidRDefault="004B273B" w:rsidP="004B273B">
            <w:pPr>
              <w:jc w:val="center"/>
              <w:rPr>
                <w:b/>
                <w:sz w:val="20"/>
                <w:szCs w:val="22"/>
              </w:rPr>
            </w:pPr>
            <w:r>
              <w:rPr>
                <w:b/>
                <w:sz w:val="20"/>
              </w:rPr>
              <w:t>Fresh</w:t>
            </w:r>
          </w:p>
        </w:tc>
        <w:tc>
          <w:tcPr>
            <w:tcW w:w="988" w:type="dxa"/>
          </w:tcPr>
          <w:p w14:paraId="12F84D07" w14:textId="46C7C5F7" w:rsidR="004B273B" w:rsidRPr="00896B61" w:rsidRDefault="004B273B" w:rsidP="004B273B">
            <w:pPr>
              <w:jc w:val="center"/>
              <w:rPr>
                <w:b/>
                <w:sz w:val="20"/>
                <w:szCs w:val="20"/>
                <w:u w:val="single"/>
              </w:rPr>
            </w:pPr>
            <w:r w:rsidRPr="00896B61">
              <w:rPr>
                <w:b/>
                <w:sz w:val="20"/>
                <w:szCs w:val="20"/>
                <w:u w:val="single"/>
              </w:rPr>
              <w:t>64</w:t>
            </w:r>
          </w:p>
        </w:tc>
        <w:tc>
          <w:tcPr>
            <w:tcW w:w="1043" w:type="dxa"/>
          </w:tcPr>
          <w:p w14:paraId="5AAFC994" w14:textId="1853B5BE" w:rsidR="004B273B" w:rsidRPr="00896B61" w:rsidRDefault="004B273B" w:rsidP="004B273B">
            <w:pPr>
              <w:jc w:val="center"/>
              <w:rPr>
                <w:b/>
                <w:sz w:val="20"/>
                <w:szCs w:val="20"/>
                <w:u w:val="single"/>
              </w:rPr>
            </w:pPr>
            <w:r w:rsidRPr="00896B61">
              <w:rPr>
                <w:b/>
                <w:sz w:val="20"/>
                <w:szCs w:val="20"/>
                <w:u w:val="single"/>
              </w:rPr>
              <w:t>78</w:t>
            </w:r>
          </w:p>
        </w:tc>
      </w:tr>
      <w:tr w:rsidR="004B273B" w:rsidRPr="00903EF3" w14:paraId="30FC6CE6" w14:textId="77777777" w:rsidTr="004B273B">
        <w:trPr>
          <w:trHeight w:val="424"/>
        </w:trPr>
        <w:tc>
          <w:tcPr>
            <w:tcW w:w="1549" w:type="dxa"/>
            <w:vMerge w:val="restart"/>
            <w:shd w:val="clear" w:color="auto" w:fill="auto"/>
            <w:textDirection w:val="btLr"/>
            <w:vAlign w:val="center"/>
          </w:tcPr>
          <w:p w14:paraId="147D2930" w14:textId="7D927D2B" w:rsidR="004B273B" w:rsidRDefault="004B273B" w:rsidP="004B273B">
            <w:pPr>
              <w:ind w:left="113" w:right="113"/>
              <w:jc w:val="center"/>
              <w:rPr>
                <w:b/>
                <w:sz w:val="20"/>
              </w:rPr>
            </w:pPr>
            <w:r>
              <w:rPr>
                <w:b/>
                <w:sz w:val="20"/>
              </w:rPr>
              <w:t>7 or 10</w:t>
            </w:r>
            <w:r>
              <w:rPr>
                <w:rFonts w:cs="Arial"/>
                <w:b/>
                <w:sz w:val="20"/>
              </w:rPr>
              <w:t>˚</w:t>
            </w:r>
            <w:r>
              <w:rPr>
                <w:b/>
                <w:sz w:val="20"/>
              </w:rPr>
              <w:t>C</w:t>
            </w:r>
          </w:p>
        </w:tc>
        <w:tc>
          <w:tcPr>
            <w:tcW w:w="2063" w:type="dxa"/>
            <w:shd w:val="clear" w:color="auto" w:fill="EAF1DD" w:themeFill="accent3" w:themeFillTint="33"/>
            <w:vAlign w:val="center"/>
          </w:tcPr>
          <w:p w14:paraId="20A1C33F" w14:textId="77777777" w:rsidR="004B273B" w:rsidRPr="00164956" w:rsidRDefault="004B273B" w:rsidP="004B273B">
            <w:pPr>
              <w:jc w:val="center"/>
              <w:rPr>
                <w:b/>
                <w:sz w:val="20"/>
                <w:szCs w:val="22"/>
              </w:rPr>
            </w:pPr>
            <w:r>
              <w:rPr>
                <w:b/>
                <w:sz w:val="20"/>
              </w:rPr>
              <w:t>3 months</w:t>
            </w:r>
          </w:p>
        </w:tc>
        <w:tc>
          <w:tcPr>
            <w:tcW w:w="988" w:type="dxa"/>
            <w:shd w:val="clear" w:color="auto" w:fill="EAF1DD" w:themeFill="accent3" w:themeFillTint="33"/>
          </w:tcPr>
          <w:p w14:paraId="48090755" w14:textId="3FEC9F87" w:rsidR="004B273B" w:rsidRPr="00896B61" w:rsidRDefault="004B273B" w:rsidP="004B273B">
            <w:pPr>
              <w:jc w:val="center"/>
              <w:rPr>
                <w:b/>
                <w:sz w:val="20"/>
                <w:szCs w:val="20"/>
                <w:u w:val="single"/>
              </w:rPr>
            </w:pPr>
            <w:r w:rsidRPr="00896B61">
              <w:rPr>
                <w:b/>
                <w:sz w:val="20"/>
                <w:szCs w:val="20"/>
                <w:u w:val="single"/>
              </w:rPr>
              <w:t>49</w:t>
            </w:r>
          </w:p>
        </w:tc>
        <w:tc>
          <w:tcPr>
            <w:tcW w:w="1043" w:type="dxa"/>
            <w:shd w:val="clear" w:color="auto" w:fill="EAF1DD" w:themeFill="accent3" w:themeFillTint="33"/>
          </w:tcPr>
          <w:p w14:paraId="1D6B1B20" w14:textId="4DB9E98B" w:rsidR="004B273B" w:rsidRPr="00903EF3" w:rsidRDefault="004B273B" w:rsidP="004B273B">
            <w:pPr>
              <w:jc w:val="center"/>
              <w:rPr>
                <w:sz w:val="20"/>
                <w:szCs w:val="20"/>
              </w:rPr>
            </w:pPr>
            <w:r>
              <w:rPr>
                <w:sz w:val="20"/>
                <w:szCs w:val="20"/>
              </w:rPr>
              <w:t>-</w:t>
            </w:r>
          </w:p>
        </w:tc>
      </w:tr>
      <w:tr w:rsidR="000F36C7" w:rsidRPr="00903EF3" w14:paraId="4C53B99D" w14:textId="77777777" w:rsidTr="004B273B">
        <w:trPr>
          <w:trHeight w:val="424"/>
        </w:trPr>
        <w:tc>
          <w:tcPr>
            <w:tcW w:w="1549" w:type="dxa"/>
            <w:vMerge/>
            <w:shd w:val="clear" w:color="auto" w:fill="auto"/>
          </w:tcPr>
          <w:p w14:paraId="73E73AEE" w14:textId="77777777" w:rsidR="000F36C7" w:rsidRDefault="000F36C7" w:rsidP="00FE0FD3">
            <w:pPr>
              <w:jc w:val="center"/>
              <w:rPr>
                <w:b/>
                <w:sz w:val="20"/>
              </w:rPr>
            </w:pPr>
          </w:p>
        </w:tc>
        <w:tc>
          <w:tcPr>
            <w:tcW w:w="2063" w:type="dxa"/>
            <w:shd w:val="clear" w:color="auto" w:fill="auto"/>
            <w:vAlign w:val="center"/>
          </w:tcPr>
          <w:p w14:paraId="08CCC1B0" w14:textId="77777777" w:rsidR="000F36C7" w:rsidRPr="00164956" w:rsidRDefault="000F36C7" w:rsidP="00FE0FD3">
            <w:pPr>
              <w:jc w:val="center"/>
              <w:rPr>
                <w:b/>
                <w:sz w:val="20"/>
                <w:szCs w:val="22"/>
              </w:rPr>
            </w:pPr>
            <w:r>
              <w:rPr>
                <w:b/>
                <w:sz w:val="20"/>
              </w:rPr>
              <w:t>6 months</w:t>
            </w:r>
          </w:p>
        </w:tc>
        <w:tc>
          <w:tcPr>
            <w:tcW w:w="988" w:type="dxa"/>
          </w:tcPr>
          <w:p w14:paraId="5727A6C4" w14:textId="012D205A" w:rsidR="000F36C7" w:rsidRPr="00903EF3" w:rsidRDefault="00896B61" w:rsidP="00FE0FD3">
            <w:pPr>
              <w:jc w:val="center"/>
              <w:rPr>
                <w:sz w:val="20"/>
                <w:szCs w:val="20"/>
              </w:rPr>
            </w:pPr>
            <w:r>
              <w:rPr>
                <w:sz w:val="20"/>
                <w:szCs w:val="20"/>
              </w:rPr>
              <w:t>48</w:t>
            </w:r>
          </w:p>
        </w:tc>
        <w:tc>
          <w:tcPr>
            <w:tcW w:w="1043" w:type="dxa"/>
          </w:tcPr>
          <w:p w14:paraId="27358C4A" w14:textId="25651466" w:rsidR="000F36C7" w:rsidRPr="0033654A" w:rsidRDefault="0033654A" w:rsidP="00FE0FD3">
            <w:pPr>
              <w:jc w:val="center"/>
              <w:rPr>
                <w:b/>
                <w:sz w:val="20"/>
                <w:szCs w:val="20"/>
                <w:u w:val="single"/>
              </w:rPr>
            </w:pPr>
            <w:r w:rsidRPr="0033654A">
              <w:rPr>
                <w:b/>
                <w:sz w:val="20"/>
                <w:szCs w:val="20"/>
                <w:u w:val="single"/>
              </w:rPr>
              <w:t>74</w:t>
            </w:r>
          </w:p>
        </w:tc>
      </w:tr>
      <w:tr w:rsidR="000F36C7" w:rsidRPr="00903EF3" w14:paraId="30A4C2E9" w14:textId="77777777" w:rsidTr="004B273B">
        <w:trPr>
          <w:trHeight w:val="424"/>
        </w:trPr>
        <w:tc>
          <w:tcPr>
            <w:tcW w:w="1549" w:type="dxa"/>
            <w:vMerge/>
            <w:shd w:val="clear" w:color="auto" w:fill="auto"/>
          </w:tcPr>
          <w:p w14:paraId="31DFD031" w14:textId="77777777" w:rsidR="000F36C7" w:rsidRDefault="000F36C7" w:rsidP="00FE0FD3">
            <w:pPr>
              <w:jc w:val="center"/>
              <w:rPr>
                <w:b/>
                <w:sz w:val="20"/>
              </w:rPr>
            </w:pPr>
          </w:p>
        </w:tc>
        <w:tc>
          <w:tcPr>
            <w:tcW w:w="2063" w:type="dxa"/>
            <w:shd w:val="clear" w:color="auto" w:fill="EAF1DD" w:themeFill="accent3" w:themeFillTint="33"/>
            <w:vAlign w:val="center"/>
          </w:tcPr>
          <w:p w14:paraId="7242B653" w14:textId="77777777" w:rsidR="000F36C7" w:rsidRPr="00164956" w:rsidRDefault="000F36C7" w:rsidP="00FE0FD3">
            <w:pPr>
              <w:jc w:val="center"/>
              <w:rPr>
                <w:b/>
                <w:sz w:val="20"/>
                <w:szCs w:val="22"/>
              </w:rPr>
            </w:pPr>
            <w:r>
              <w:rPr>
                <w:b/>
                <w:sz w:val="20"/>
              </w:rPr>
              <w:t>9 months</w:t>
            </w:r>
          </w:p>
        </w:tc>
        <w:tc>
          <w:tcPr>
            <w:tcW w:w="988" w:type="dxa"/>
            <w:shd w:val="clear" w:color="auto" w:fill="EAF1DD" w:themeFill="accent3" w:themeFillTint="33"/>
          </w:tcPr>
          <w:p w14:paraId="77083539" w14:textId="0D02DEB6" w:rsidR="000F36C7" w:rsidRPr="00903EF3" w:rsidRDefault="00896B61" w:rsidP="00FE0FD3">
            <w:pPr>
              <w:jc w:val="center"/>
              <w:rPr>
                <w:sz w:val="20"/>
                <w:szCs w:val="20"/>
              </w:rPr>
            </w:pPr>
            <w:r>
              <w:rPr>
                <w:sz w:val="20"/>
                <w:szCs w:val="20"/>
              </w:rPr>
              <w:t>16</w:t>
            </w:r>
          </w:p>
        </w:tc>
        <w:tc>
          <w:tcPr>
            <w:tcW w:w="1043" w:type="dxa"/>
            <w:shd w:val="clear" w:color="auto" w:fill="EAF1DD" w:themeFill="accent3" w:themeFillTint="33"/>
          </w:tcPr>
          <w:p w14:paraId="10EEB50F" w14:textId="4D8FD76D" w:rsidR="000F36C7" w:rsidRPr="00903EF3" w:rsidRDefault="00896B61" w:rsidP="00FE0FD3">
            <w:pPr>
              <w:jc w:val="center"/>
              <w:rPr>
                <w:sz w:val="20"/>
                <w:szCs w:val="20"/>
              </w:rPr>
            </w:pPr>
            <w:r>
              <w:rPr>
                <w:sz w:val="20"/>
                <w:szCs w:val="20"/>
              </w:rPr>
              <w:t>-</w:t>
            </w:r>
          </w:p>
        </w:tc>
      </w:tr>
    </w:tbl>
    <w:p w14:paraId="6E8E54B5" w14:textId="53E44BDA" w:rsidR="00F144F6" w:rsidRPr="0009219F" w:rsidRDefault="00F144F6" w:rsidP="0009219F">
      <w:pPr>
        <w:tabs>
          <w:tab w:val="left" w:pos="9070"/>
        </w:tabs>
        <w:ind w:right="139"/>
        <w:rPr>
          <w:iCs/>
          <w:sz w:val="24"/>
        </w:rPr>
      </w:pPr>
      <w:r w:rsidRPr="00896B61">
        <w:rPr>
          <w:sz w:val="18"/>
        </w:rPr>
        <w:t>1. Bolded and underlined results indicate statistical significance when comparing the control to the transformed event.</w:t>
      </w:r>
    </w:p>
    <w:p w14:paraId="655497AB" w14:textId="6C052CC5" w:rsidR="00F144F6" w:rsidRPr="002949F8" w:rsidRDefault="00F144F6" w:rsidP="00F144F6">
      <w:pPr>
        <w:pStyle w:val="Heading4"/>
      </w:pPr>
      <w:r w:rsidRPr="002949F8">
        <w:t>3.4.6.</w:t>
      </w:r>
      <w:r w:rsidR="0016131D" w:rsidRPr="002949F8">
        <w:t>4</w:t>
      </w:r>
      <w:r w:rsidRPr="002949F8">
        <w:t xml:space="preserve"> </w:t>
      </w:r>
      <w:r w:rsidR="002B682C">
        <w:t>Silencing</w:t>
      </w:r>
      <w:r w:rsidR="002B682C" w:rsidRPr="002949F8">
        <w:t xml:space="preserve"> </w:t>
      </w:r>
      <w:r w:rsidRPr="002949F8">
        <w:t xml:space="preserve">of </w:t>
      </w:r>
      <w:r w:rsidR="002B682C" w:rsidRPr="009A7662">
        <w:rPr>
          <w:iCs w:val="0"/>
        </w:rPr>
        <w:t xml:space="preserve">the </w:t>
      </w:r>
      <w:r w:rsidR="002B682C" w:rsidRPr="009D73A5">
        <w:rPr>
          <w:iCs w:val="0"/>
        </w:rPr>
        <w:t>Ppo5</w:t>
      </w:r>
      <w:r w:rsidR="002B682C" w:rsidRPr="009A7662">
        <w:rPr>
          <w:iCs w:val="0"/>
        </w:rPr>
        <w:t xml:space="preserve"> </w:t>
      </w:r>
      <w:r w:rsidR="002B682C">
        <w:rPr>
          <w:i w:val="0"/>
          <w:iCs w:val="0"/>
        </w:rPr>
        <w:t>gene</w:t>
      </w:r>
    </w:p>
    <w:p w14:paraId="067CEE66" w14:textId="2588666B" w:rsidR="00C27FF8" w:rsidRPr="005275DC" w:rsidRDefault="00F144F6" w:rsidP="00D522CE">
      <w:pPr>
        <w:rPr>
          <w:b/>
          <w:bCs/>
          <w:color w:val="FF0000"/>
          <w:sz w:val="28"/>
          <w:szCs w:val="28"/>
          <w:lang w:eastAsia="en-AU" w:bidi="ar-SA"/>
        </w:rPr>
      </w:pPr>
      <w:r w:rsidRPr="009A7662">
        <w:rPr>
          <w:iCs/>
        </w:rPr>
        <w:t xml:space="preserve">In order to correlate </w:t>
      </w:r>
      <w:r w:rsidRPr="009A7662">
        <w:rPr>
          <w:i/>
          <w:iCs/>
        </w:rPr>
        <w:t>Ppo5</w:t>
      </w:r>
      <w:r w:rsidRPr="009A7662">
        <w:rPr>
          <w:iCs/>
        </w:rPr>
        <w:t xml:space="preserve"> transcript </w:t>
      </w:r>
      <w:r w:rsidR="002B682C">
        <w:rPr>
          <w:iCs/>
        </w:rPr>
        <w:t xml:space="preserve">levels </w:t>
      </w:r>
      <w:r w:rsidRPr="009A7662">
        <w:rPr>
          <w:iCs/>
        </w:rPr>
        <w:t xml:space="preserve">in the tuber with PPO activity, a qualitative colorimetric assay was performed that examined enzyme action on the substrate catechol. Results were compared between </w:t>
      </w:r>
      <w:r w:rsidR="00AF6DD5">
        <w:rPr>
          <w:iCs/>
        </w:rPr>
        <w:t>the untransformed parental line</w:t>
      </w:r>
      <w:r w:rsidRPr="009A7662">
        <w:rPr>
          <w:iCs/>
        </w:rPr>
        <w:t xml:space="preserve"> and </w:t>
      </w:r>
      <w:r w:rsidR="009A7662" w:rsidRPr="009A7662">
        <w:rPr>
          <w:iCs/>
        </w:rPr>
        <w:t>the Z6 line</w:t>
      </w:r>
      <w:r w:rsidRPr="009A7662">
        <w:rPr>
          <w:iCs/>
        </w:rPr>
        <w:t>. PPO activity was significantly reduced compared to that in the untransformed parental controls</w:t>
      </w:r>
      <w:r w:rsidR="002A133A">
        <w:rPr>
          <w:iCs/>
        </w:rPr>
        <w:t xml:space="preserve"> in both fresh tubers and tubers stored for 6 months </w:t>
      </w:r>
      <w:r w:rsidR="002A133A" w:rsidRPr="002A133A">
        <w:rPr>
          <w:rFonts w:cs="Arial"/>
          <w:iCs/>
        </w:rPr>
        <w:t>at 7</w:t>
      </w:r>
      <w:r w:rsidR="002A133A" w:rsidRPr="002A133A">
        <w:rPr>
          <w:rFonts w:cs="Arial"/>
          <w:szCs w:val="22"/>
          <w:lang w:eastAsia="en-GB" w:bidi="ar-SA"/>
        </w:rPr>
        <w:t>°</w:t>
      </w:r>
      <w:r w:rsidR="002A133A">
        <w:rPr>
          <w:iCs/>
        </w:rPr>
        <w:t>C</w:t>
      </w:r>
      <w:r w:rsidRPr="009A7662">
        <w:rPr>
          <w:iCs/>
        </w:rPr>
        <w:t xml:space="preserve">. This result was </w:t>
      </w:r>
      <w:r w:rsidR="009A7662">
        <w:rPr>
          <w:iCs/>
        </w:rPr>
        <w:t>expected</w:t>
      </w:r>
      <w:r w:rsidRPr="009A7662">
        <w:rPr>
          <w:iCs/>
        </w:rPr>
        <w:t xml:space="preserve"> given the northern blot analysis (see Section 3.4.6.1) showed </w:t>
      </w:r>
      <w:r w:rsidR="00E3274E">
        <w:rPr>
          <w:iCs/>
        </w:rPr>
        <w:t xml:space="preserve">reduced </w:t>
      </w:r>
      <w:r w:rsidRPr="009A7662">
        <w:rPr>
          <w:i/>
          <w:iCs/>
        </w:rPr>
        <w:t>Ppo5</w:t>
      </w:r>
      <w:r w:rsidRPr="009A7662">
        <w:rPr>
          <w:iCs/>
        </w:rPr>
        <w:t xml:space="preserve"> transcript</w:t>
      </w:r>
      <w:r w:rsidR="002B682C">
        <w:rPr>
          <w:iCs/>
        </w:rPr>
        <w:t xml:space="preserve"> leve</w:t>
      </w:r>
      <w:r w:rsidR="003B1C54">
        <w:rPr>
          <w:iCs/>
        </w:rPr>
        <w:t>l</w:t>
      </w:r>
      <w:r w:rsidR="002B682C">
        <w:rPr>
          <w:iCs/>
        </w:rPr>
        <w:t>s</w:t>
      </w:r>
      <w:r w:rsidRPr="009A7662">
        <w:rPr>
          <w:iCs/>
        </w:rPr>
        <w:t xml:space="preserve">. </w:t>
      </w:r>
      <w:r w:rsidR="00A6117C" w:rsidRPr="009A7662">
        <w:rPr>
          <w:iCs/>
        </w:rPr>
        <w:t xml:space="preserve">As the </w:t>
      </w:r>
      <w:r w:rsidR="002B682C">
        <w:rPr>
          <w:iCs/>
        </w:rPr>
        <w:t>DNA sequences</w:t>
      </w:r>
      <w:r w:rsidR="00A6117C" w:rsidRPr="009A7662">
        <w:rPr>
          <w:iCs/>
        </w:rPr>
        <w:t xml:space="preserve"> targeting</w:t>
      </w:r>
      <w:r w:rsidR="002B682C">
        <w:rPr>
          <w:iCs/>
        </w:rPr>
        <w:t xml:space="preserve"> the</w:t>
      </w:r>
      <w:r w:rsidR="00A6117C" w:rsidRPr="009A7662">
        <w:rPr>
          <w:iCs/>
        </w:rPr>
        <w:t xml:space="preserve"> </w:t>
      </w:r>
      <w:r w:rsidR="00A6117C" w:rsidRPr="009A7662">
        <w:rPr>
          <w:i/>
          <w:iCs/>
        </w:rPr>
        <w:t>Ppo5</w:t>
      </w:r>
      <w:r w:rsidR="00A6117C" w:rsidRPr="009A7662">
        <w:rPr>
          <w:iCs/>
        </w:rPr>
        <w:t xml:space="preserve"> </w:t>
      </w:r>
      <w:r w:rsidR="002B682C">
        <w:rPr>
          <w:iCs/>
        </w:rPr>
        <w:t xml:space="preserve">gene </w:t>
      </w:r>
      <w:r w:rsidR="00A6117C" w:rsidRPr="009A7662">
        <w:rPr>
          <w:iCs/>
        </w:rPr>
        <w:t>were introduced in</w:t>
      </w:r>
      <w:r w:rsidR="003B1C54">
        <w:rPr>
          <w:iCs/>
        </w:rPr>
        <w:t>to V11 in</w:t>
      </w:r>
      <w:r w:rsidR="00A6117C" w:rsidRPr="009A7662">
        <w:rPr>
          <w:iCs/>
        </w:rPr>
        <w:t xml:space="preserve"> the first transformation </w:t>
      </w:r>
      <w:r w:rsidR="000E2BFD" w:rsidRPr="009A7662">
        <w:rPr>
          <w:iCs/>
        </w:rPr>
        <w:t>step</w:t>
      </w:r>
      <w:r w:rsidR="003B1C54">
        <w:rPr>
          <w:iCs/>
        </w:rPr>
        <w:t xml:space="preserve">, these results are also applicable to that line. </w:t>
      </w:r>
      <w:bookmarkStart w:id="97" w:name="_Toc454886847"/>
      <w:r w:rsidR="003B1C54">
        <w:rPr>
          <w:iCs/>
        </w:rPr>
        <w:t xml:space="preserve">Reduced </w:t>
      </w:r>
      <w:r w:rsidR="00B474A9">
        <w:rPr>
          <w:iCs/>
        </w:rPr>
        <w:t>PPO ac</w:t>
      </w:r>
      <w:r w:rsidR="0009082B">
        <w:rPr>
          <w:iCs/>
        </w:rPr>
        <w:t>tivity results in reduced black</w:t>
      </w:r>
      <w:r w:rsidR="00B474A9">
        <w:rPr>
          <w:iCs/>
        </w:rPr>
        <w:t>spot bruising in transformed tubers compared to the parental line.</w:t>
      </w:r>
    </w:p>
    <w:p w14:paraId="3A3E66EF" w14:textId="495056C1" w:rsidR="00693194" w:rsidRPr="002949F8" w:rsidRDefault="00693194" w:rsidP="00BD7646">
      <w:pPr>
        <w:pStyle w:val="Heading3"/>
      </w:pPr>
      <w:bookmarkStart w:id="98" w:name="_Toc488842340"/>
      <w:bookmarkStart w:id="99" w:name="_Toc488842450"/>
      <w:bookmarkStart w:id="100" w:name="_Toc38956952"/>
      <w:r w:rsidRPr="002949F8">
        <w:t xml:space="preserve">3.4.7 </w:t>
      </w:r>
      <w:r w:rsidR="00851BBA" w:rsidRPr="002949F8">
        <w:tab/>
      </w:r>
      <w:r w:rsidRPr="002949F8">
        <w:t>Conclusion</w:t>
      </w:r>
      <w:bookmarkEnd w:id="98"/>
      <w:bookmarkEnd w:id="99"/>
      <w:bookmarkEnd w:id="100"/>
    </w:p>
    <w:p w14:paraId="29C68C9D" w14:textId="5553E02A" w:rsidR="003365FE" w:rsidRPr="00AF6DD5" w:rsidRDefault="00E3274E" w:rsidP="003365FE">
      <w:pPr>
        <w:pStyle w:val="FSBullet1"/>
        <w:numPr>
          <w:ilvl w:val="0"/>
          <w:numId w:val="0"/>
        </w:numPr>
      </w:pPr>
      <w:r>
        <w:t>D</w:t>
      </w:r>
      <w:r w:rsidR="003365FE" w:rsidRPr="00AF6DD5">
        <w:t>ata provided by the Applicant show</w:t>
      </w:r>
      <w:r w:rsidR="00EE3F90" w:rsidRPr="00AF6DD5">
        <w:t>ed</w:t>
      </w:r>
      <w:r w:rsidR="00693194" w:rsidRPr="00AF6DD5">
        <w:t xml:space="preserve"> that a single integration event occurred with each transformation step </w:t>
      </w:r>
      <w:r>
        <w:t xml:space="preserve">producing the V11 and Z6 lines. </w:t>
      </w:r>
      <w:r w:rsidR="005070FD">
        <w:t>Some rearrangements to the host DNA flanking the inserted DNA were identified, but no rearrangements of the inserted DNA are apparent.</w:t>
      </w:r>
      <w:r w:rsidR="00693194" w:rsidRPr="00AF6DD5">
        <w:t xml:space="preserve"> Molecular studies have also confirmed that only the required sequences (T-DNA) have been integrated into the modified potatoes, with no antibiotic resistance genes or other plasmid backbone sequences being present.</w:t>
      </w:r>
      <w:r w:rsidR="00713268" w:rsidRPr="00AF6DD5">
        <w:t xml:space="preserve"> The introduced genetic elements are </w:t>
      </w:r>
      <w:r w:rsidR="000E2BFD" w:rsidRPr="00AF6DD5">
        <w:t xml:space="preserve">stably </w:t>
      </w:r>
      <w:r w:rsidR="00713268" w:rsidRPr="00AF6DD5">
        <w:t>maintained through</w:t>
      </w:r>
      <w:r w:rsidR="002E3ABE" w:rsidRPr="00AF6DD5">
        <w:t xml:space="preserve"> clonally propagated generations.</w:t>
      </w:r>
    </w:p>
    <w:p w14:paraId="1CA6CAE9" w14:textId="77777777" w:rsidR="00E86DAB" w:rsidRPr="00AF6DD5" w:rsidRDefault="00E86DAB" w:rsidP="00E86DAB">
      <w:pPr>
        <w:rPr>
          <w:lang w:bidi="ar-SA"/>
        </w:rPr>
      </w:pPr>
    </w:p>
    <w:p w14:paraId="687895BE" w14:textId="4172184F" w:rsidR="00693194" w:rsidRDefault="005070FD" w:rsidP="003365FE">
      <w:pPr>
        <w:pStyle w:val="FSBullet1"/>
        <w:numPr>
          <w:ilvl w:val="0"/>
          <w:numId w:val="0"/>
        </w:numPr>
      </w:pPr>
      <w:r>
        <w:t xml:space="preserve">Molecular analyses also confirmed the silencing of the </w:t>
      </w:r>
      <w:r w:rsidR="00693194" w:rsidRPr="00AF6DD5">
        <w:rPr>
          <w:i/>
        </w:rPr>
        <w:t>Asn1</w:t>
      </w:r>
      <w:r w:rsidR="00693194" w:rsidRPr="00AF6DD5">
        <w:t xml:space="preserve">, </w:t>
      </w:r>
      <w:r w:rsidR="00713268" w:rsidRPr="00AF6DD5">
        <w:rPr>
          <w:i/>
        </w:rPr>
        <w:t>Ppo5</w:t>
      </w:r>
      <w:r w:rsidR="003A217E" w:rsidRPr="00AF6DD5">
        <w:t xml:space="preserve">, </w:t>
      </w:r>
      <w:r w:rsidR="003A217E" w:rsidRPr="00AF6DD5">
        <w:rPr>
          <w:i/>
        </w:rPr>
        <w:t>PhL</w:t>
      </w:r>
      <w:r w:rsidR="003A217E" w:rsidRPr="00AF6DD5">
        <w:t xml:space="preserve"> and </w:t>
      </w:r>
      <w:r w:rsidR="003A217E" w:rsidRPr="00AF6DD5">
        <w:rPr>
          <w:i/>
        </w:rPr>
        <w:t>R1</w:t>
      </w:r>
      <w:r w:rsidR="003A217E" w:rsidRPr="00AF6DD5">
        <w:t xml:space="preserve"> </w:t>
      </w:r>
      <w:r>
        <w:t>genes</w:t>
      </w:r>
      <w:r w:rsidR="003A217E" w:rsidRPr="00AF6DD5">
        <w:t xml:space="preserve"> in V11 and Z6, and</w:t>
      </w:r>
      <w:r w:rsidR="003A217E" w:rsidRPr="00AF6DD5">
        <w:rPr>
          <w:i/>
        </w:rPr>
        <w:t xml:space="preserve"> Vlnv</w:t>
      </w:r>
      <w:r w:rsidR="003A217E" w:rsidRPr="00AF6DD5">
        <w:t xml:space="preserve"> in Z6</w:t>
      </w:r>
      <w:r>
        <w:t xml:space="preserve"> with corresponding changes to phenotype resulting in </w:t>
      </w:r>
      <w:r w:rsidR="0009082B" w:rsidRPr="00AF6DD5">
        <w:t>reduced black</w:t>
      </w:r>
      <w:r w:rsidR="00EC3165" w:rsidRPr="00AF6DD5">
        <w:t>spot</w:t>
      </w:r>
      <w:r w:rsidR="000E2BFD" w:rsidRPr="00AF6DD5">
        <w:t xml:space="preserve"> bruising</w:t>
      </w:r>
      <w:r w:rsidR="00EC3165" w:rsidRPr="00AF6DD5">
        <w:t xml:space="preserve"> and reduced acrylamide potential</w:t>
      </w:r>
      <w:r w:rsidR="00FB68EC">
        <w:t xml:space="preserve"> in both lines</w:t>
      </w:r>
      <w:r w:rsidR="00EC3165" w:rsidRPr="00AF6DD5">
        <w:t>.</w:t>
      </w:r>
    </w:p>
    <w:p w14:paraId="60ECBE75" w14:textId="52C92B9D" w:rsidR="00F84395" w:rsidRPr="00C6003A" w:rsidRDefault="00C6003A" w:rsidP="00C6003A">
      <w:pPr>
        <w:widowControl/>
        <w:rPr>
          <w:lang w:bidi="ar-SA"/>
        </w:rPr>
      </w:pPr>
      <w:r>
        <w:rPr>
          <w:lang w:bidi="ar-SA"/>
        </w:rPr>
        <w:br w:type="page"/>
      </w:r>
    </w:p>
    <w:p w14:paraId="6B5D52DA" w14:textId="1CB044F4" w:rsidR="00D154AB" w:rsidRPr="0064177D" w:rsidRDefault="00D154AB" w:rsidP="00D522CE">
      <w:pPr>
        <w:pStyle w:val="Heading1"/>
      </w:pPr>
      <w:bookmarkStart w:id="101" w:name="_Toc38956953"/>
      <w:r w:rsidRPr="0064177D">
        <w:lastRenderedPageBreak/>
        <w:t>4</w:t>
      </w:r>
      <w:r w:rsidRPr="0064177D">
        <w:tab/>
        <w:t>Characterisation and safety assessment of novel substances</w:t>
      </w:r>
      <w:bookmarkEnd w:id="97"/>
      <w:bookmarkEnd w:id="101"/>
    </w:p>
    <w:p w14:paraId="01EC9B09" w14:textId="62F7D499" w:rsidR="00CC0BFB" w:rsidRPr="005275DC" w:rsidRDefault="0004171A" w:rsidP="00DA3384">
      <w:pPr>
        <w:rPr>
          <w:rFonts w:cs="Arial"/>
          <w:color w:val="FF0000"/>
          <w:szCs w:val="22"/>
        </w:rPr>
      </w:pPr>
      <w:r w:rsidRPr="00426894">
        <w:rPr>
          <w:rFonts w:cs="Arial"/>
          <w:szCs w:val="22"/>
        </w:rPr>
        <w:t>Two novel substances are expressed i</w:t>
      </w:r>
      <w:r w:rsidR="00426894" w:rsidRPr="00426894">
        <w:rPr>
          <w:rFonts w:cs="Arial"/>
          <w:szCs w:val="22"/>
        </w:rPr>
        <w:t>n the</w:t>
      </w:r>
      <w:r w:rsidR="0048006D" w:rsidRPr="00426894">
        <w:rPr>
          <w:rFonts w:cs="Arial"/>
          <w:szCs w:val="22"/>
        </w:rPr>
        <w:t xml:space="preserve"> </w:t>
      </w:r>
      <w:r w:rsidR="00426894" w:rsidRPr="00426894">
        <w:rPr>
          <w:rFonts w:cs="Arial"/>
          <w:szCs w:val="22"/>
        </w:rPr>
        <w:t>Z6 line</w:t>
      </w:r>
      <w:r w:rsidR="0048006D" w:rsidRPr="00426894">
        <w:rPr>
          <w:rFonts w:cs="Arial"/>
          <w:szCs w:val="22"/>
        </w:rPr>
        <w:t>,</w:t>
      </w:r>
      <w:r w:rsidRPr="00426894">
        <w:rPr>
          <w:rFonts w:cs="Arial"/>
          <w:szCs w:val="22"/>
        </w:rPr>
        <w:t xml:space="preserve"> the VNT1</w:t>
      </w:r>
      <w:r w:rsidR="00630DF4">
        <w:rPr>
          <w:rFonts w:cs="Arial"/>
          <w:szCs w:val="22"/>
        </w:rPr>
        <w:t xml:space="preserve"> protein</w:t>
      </w:r>
      <w:r w:rsidRPr="00426894">
        <w:rPr>
          <w:rFonts w:cs="Arial"/>
          <w:szCs w:val="22"/>
        </w:rPr>
        <w:t xml:space="preserve"> </w:t>
      </w:r>
      <w:r w:rsidR="00417E9F">
        <w:rPr>
          <w:rFonts w:cs="Arial"/>
          <w:szCs w:val="22"/>
        </w:rPr>
        <w:t xml:space="preserve">which </w:t>
      </w:r>
      <w:r w:rsidR="00D627B1">
        <w:rPr>
          <w:rFonts w:cs="Arial"/>
          <w:szCs w:val="22"/>
        </w:rPr>
        <w:t xml:space="preserve">provides resistance to the foliar late blight pathogen </w:t>
      </w:r>
      <w:r w:rsidRPr="00426894">
        <w:rPr>
          <w:rFonts w:cs="Arial"/>
          <w:szCs w:val="22"/>
        </w:rPr>
        <w:t xml:space="preserve">and dsRNA molecules </w:t>
      </w:r>
      <w:r w:rsidR="00417E9F">
        <w:rPr>
          <w:rFonts w:cs="Arial"/>
          <w:szCs w:val="22"/>
        </w:rPr>
        <w:t xml:space="preserve">which </w:t>
      </w:r>
      <w:r w:rsidR="00630DF4">
        <w:rPr>
          <w:rFonts w:cs="Arial"/>
          <w:szCs w:val="22"/>
        </w:rPr>
        <w:t>mediat</w:t>
      </w:r>
      <w:r w:rsidR="00417E9F">
        <w:rPr>
          <w:rFonts w:cs="Arial"/>
          <w:szCs w:val="22"/>
        </w:rPr>
        <w:t>e</w:t>
      </w:r>
      <w:r w:rsidR="00630DF4">
        <w:rPr>
          <w:rFonts w:cs="Arial"/>
          <w:szCs w:val="22"/>
        </w:rPr>
        <w:t xml:space="preserve"> silencing (by RNAi) of the</w:t>
      </w:r>
      <w:r w:rsidR="00D627B1">
        <w:rPr>
          <w:rFonts w:cs="Arial"/>
          <w:szCs w:val="22"/>
        </w:rPr>
        <w:t xml:space="preserve"> endogenous</w:t>
      </w:r>
      <w:r w:rsidR="00630DF4">
        <w:rPr>
          <w:rFonts w:cs="Arial"/>
          <w:szCs w:val="22"/>
        </w:rPr>
        <w:t xml:space="preserve"> </w:t>
      </w:r>
      <w:r w:rsidR="0048006D" w:rsidRPr="00426894">
        <w:rPr>
          <w:rFonts w:cs="Arial"/>
          <w:i/>
          <w:szCs w:val="22"/>
        </w:rPr>
        <w:t>Asn</w:t>
      </w:r>
      <w:r w:rsidR="009969FF">
        <w:rPr>
          <w:rFonts w:cs="Arial"/>
          <w:i/>
          <w:szCs w:val="22"/>
        </w:rPr>
        <w:t>1</w:t>
      </w:r>
      <w:r w:rsidR="0048006D" w:rsidRPr="00426894">
        <w:rPr>
          <w:rFonts w:cs="Arial"/>
          <w:szCs w:val="22"/>
        </w:rPr>
        <w:t>,</w:t>
      </w:r>
      <w:r w:rsidR="00426894">
        <w:rPr>
          <w:rFonts w:cs="Arial"/>
          <w:szCs w:val="22"/>
        </w:rPr>
        <w:t xml:space="preserve"> </w:t>
      </w:r>
      <w:r w:rsidR="00426894" w:rsidRPr="00426894">
        <w:rPr>
          <w:rFonts w:cs="Arial"/>
          <w:i/>
          <w:szCs w:val="22"/>
        </w:rPr>
        <w:t>Ppo5</w:t>
      </w:r>
      <w:r w:rsidR="00426894">
        <w:rPr>
          <w:rFonts w:cs="Arial"/>
          <w:i/>
          <w:szCs w:val="22"/>
        </w:rPr>
        <w:t>,</w:t>
      </w:r>
      <w:r w:rsidR="0048006D" w:rsidRPr="00426894">
        <w:rPr>
          <w:rFonts w:cs="Arial"/>
          <w:szCs w:val="22"/>
        </w:rPr>
        <w:t xml:space="preserve"> </w:t>
      </w:r>
      <w:r w:rsidR="0048006D" w:rsidRPr="00426894">
        <w:rPr>
          <w:rFonts w:cs="Arial"/>
          <w:i/>
          <w:szCs w:val="22"/>
        </w:rPr>
        <w:t>PhL</w:t>
      </w:r>
      <w:r w:rsidR="0048006D" w:rsidRPr="00426894">
        <w:rPr>
          <w:rFonts w:cs="Arial"/>
          <w:szCs w:val="22"/>
        </w:rPr>
        <w:t xml:space="preserve">, </w:t>
      </w:r>
      <w:r w:rsidR="0048006D" w:rsidRPr="00426894">
        <w:rPr>
          <w:rFonts w:cs="Arial"/>
          <w:i/>
          <w:szCs w:val="22"/>
        </w:rPr>
        <w:t>R1</w:t>
      </w:r>
      <w:r w:rsidR="00426894">
        <w:rPr>
          <w:rFonts w:cs="Arial"/>
          <w:szCs w:val="22"/>
        </w:rPr>
        <w:t xml:space="preserve"> and</w:t>
      </w:r>
      <w:r w:rsidR="0048006D" w:rsidRPr="00426894">
        <w:rPr>
          <w:rFonts w:cs="Arial"/>
          <w:szCs w:val="22"/>
        </w:rPr>
        <w:t xml:space="preserve"> </w:t>
      </w:r>
      <w:r w:rsidR="0048006D" w:rsidRPr="00426894">
        <w:rPr>
          <w:rFonts w:cs="Arial"/>
          <w:i/>
          <w:szCs w:val="22"/>
        </w:rPr>
        <w:t>VInv</w:t>
      </w:r>
      <w:r w:rsidR="0048006D" w:rsidRPr="00426894">
        <w:rPr>
          <w:rFonts w:cs="Arial"/>
          <w:szCs w:val="22"/>
        </w:rPr>
        <w:t xml:space="preserve"> </w:t>
      </w:r>
      <w:r w:rsidR="00630DF4">
        <w:rPr>
          <w:rFonts w:cs="Arial"/>
          <w:szCs w:val="22"/>
        </w:rPr>
        <w:t>genes</w:t>
      </w:r>
      <w:r w:rsidR="0048006D" w:rsidRPr="00426894">
        <w:rPr>
          <w:rFonts w:cs="Arial"/>
          <w:szCs w:val="22"/>
        </w:rPr>
        <w:t>.</w:t>
      </w:r>
      <w:r w:rsidRPr="00426894">
        <w:rPr>
          <w:rFonts w:cs="Arial"/>
          <w:szCs w:val="22"/>
        </w:rPr>
        <w:t xml:space="preserve"> </w:t>
      </w:r>
      <w:r w:rsidR="00F5576C" w:rsidRPr="00426894">
        <w:rPr>
          <w:rFonts w:cs="Arial"/>
          <w:szCs w:val="22"/>
        </w:rPr>
        <w:t>In the</w:t>
      </w:r>
      <w:r w:rsidR="00426894" w:rsidRPr="00426894">
        <w:rPr>
          <w:rFonts w:cs="Arial"/>
          <w:szCs w:val="22"/>
        </w:rPr>
        <w:t xml:space="preserve"> V11</w:t>
      </w:r>
      <w:r w:rsidR="00F5576C" w:rsidRPr="00426894">
        <w:rPr>
          <w:rFonts w:cs="Arial"/>
          <w:szCs w:val="22"/>
        </w:rPr>
        <w:t xml:space="preserve"> </w:t>
      </w:r>
      <w:r w:rsidR="00426894" w:rsidRPr="00426894">
        <w:rPr>
          <w:rFonts w:cs="Arial"/>
          <w:szCs w:val="22"/>
        </w:rPr>
        <w:t>line</w:t>
      </w:r>
      <w:r w:rsidR="00F5576C" w:rsidRPr="00426894">
        <w:rPr>
          <w:rFonts w:cs="Arial"/>
          <w:szCs w:val="22"/>
        </w:rPr>
        <w:t xml:space="preserve">, </w:t>
      </w:r>
      <w:r w:rsidR="009357B4" w:rsidRPr="00426894">
        <w:rPr>
          <w:rFonts w:cs="Arial"/>
          <w:szCs w:val="22"/>
        </w:rPr>
        <w:t>only</w:t>
      </w:r>
      <w:r w:rsidR="00F5576C" w:rsidRPr="00426894">
        <w:rPr>
          <w:rFonts w:cs="Arial"/>
          <w:szCs w:val="22"/>
        </w:rPr>
        <w:t xml:space="preserve"> dsRNA molecules targeting the </w:t>
      </w:r>
      <w:r w:rsidR="00426894" w:rsidRPr="00426894">
        <w:rPr>
          <w:rFonts w:cs="Arial"/>
          <w:i/>
          <w:szCs w:val="22"/>
        </w:rPr>
        <w:t>Asn</w:t>
      </w:r>
      <w:r w:rsidR="009969FF">
        <w:rPr>
          <w:rFonts w:cs="Arial"/>
          <w:i/>
          <w:szCs w:val="22"/>
        </w:rPr>
        <w:t>1</w:t>
      </w:r>
      <w:r w:rsidR="00426894" w:rsidRPr="00426894">
        <w:rPr>
          <w:rFonts w:cs="Arial"/>
          <w:szCs w:val="22"/>
        </w:rPr>
        <w:t xml:space="preserve">, </w:t>
      </w:r>
      <w:r w:rsidR="00426894" w:rsidRPr="00426894">
        <w:rPr>
          <w:rFonts w:cs="Arial"/>
          <w:i/>
          <w:szCs w:val="22"/>
        </w:rPr>
        <w:t>Ppo5,</w:t>
      </w:r>
      <w:r w:rsidR="00426894" w:rsidRPr="00426894">
        <w:rPr>
          <w:rFonts w:cs="Arial"/>
          <w:szCs w:val="22"/>
        </w:rPr>
        <w:t xml:space="preserve"> </w:t>
      </w:r>
      <w:r w:rsidR="00426894" w:rsidRPr="00426894">
        <w:rPr>
          <w:rFonts w:cs="Arial"/>
          <w:i/>
          <w:szCs w:val="22"/>
        </w:rPr>
        <w:t>PhL</w:t>
      </w:r>
      <w:r w:rsidR="00426894" w:rsidRPr="00426894">
        <w:rPr>
          <w:rFonts w:cs="Arial"/>
          <w:szCs w:val="22"/>
        </w:rPr>
        <w:t xml:space="preserve">, and </w:t>
      </w:r>
      <w:r w:rsidR="00426894" w:rsidRPr="00426894">
        <w:rPr>
          <w:rFonts w:cs="Arial"/>
          <w:i/>
          <w:szCs w:val="22"/>
        </w:rPr>
        <w:t>R1</w:t>
      </w:r>
      <w:r w:rsidR="00426894" w:rsidRPr="00426894">
        <w:rPr>
          <w:rFonts w:cs="Arial"/>
          <w:szCs w:val="22"/>
        </w:rPr>
        <w:t xml:space="preserve"> </w:t>
      </w:r>
      <w:r w:rsidR="00F5576C" w:rsidRPr="00426894">
        <w:rPr>
          <w:rFonts w:cs="Arial"/>
          <w:szCs w:val="22"/>
        </w:rPr>
        <w:t>genes</w:t>
      </w:r>
      <w:r w:rsidR="009357B4" w:rsidRPr="00426894">
        <w:rPr>
          <w:rFonts w:cs="Arial"/>
          <w:szCs w:val="22"/>
        </w:rPr>
        <w:t xml:space="preserve"> are present</w:t>
      </w:r>
      <w:r w:rsidR="00F5576C" w:rsidRPr="00426894">
        <w:rPr>
          <w:rFonts w:cs="Arial"/>
          <w:szCs w:val="22"/>
        </w:rPr>
        <w:t xml:space="preserve">. </w:t>
      </w:r>
      <w:r w:rsidR="00862FC6" w:rsidRPr="00426894">
        <w:rPr>
          <w:rFonts w:cs="Arial"/>
          <w:szCs w:val="22"/>
        </w:rPr>
        <w:t xml:space="preserve">The Applicant provided data from a range of analyses undertaken to characterise </w:t>
      </w:r>
      <w:r w:rsidR="00630DF4">
        <w:rPr>
          <w:rFonts w:cs="Arial"/>
          <w:szCs w:val="22"/>
        </w:rPr>
        <w:t>VNT1</w:t>
      </w:r>
      <w:r w:rsidR="00862FC6" w:rsidRPr="00426894">
        <w:rPr>
          <w:rFonts w:cs="Arial"/>
          <w:szCs w:val="22"/>
        </w:rPr>
        <w:t xml:space="preserve"> in </w:t>
      </w:r>
      <w:r w:rsidR="00426894" w:rsidRPr="00426894">
        <w:rPr>
          <w:rFonts w:cs="Arial"/>
          <w:szCs w:val="22"/>
        </w:rPr>
        <w:t>Z6</w:t>
      </w:r>
      <w:r w:rsidR="00862FC6" w:rsidRPr="00426894">
        <w:rPr>
          <w:rFonts w:cs="Arial"/>
          <w:szCs w:val="22"/>
        </w:rPr>
        <w:t xml:space="preserve"> </w:t>
      </w:r>
      <w:r w:rsidR="00862FC6" w:rsidRPr="009969FF">
        <w:rPr>
          <w:rFonts w:cs="Arial"/>
          <w:szCs w:val="22"/>
        </w:rPr>
        <w:t xml:space="preserve">and </w:t>
      </w:r>
      <w:r w:rsidR="00630DF4">
        <w:rPr>
          <w:rFonts w:cs="Arial"/>
          <w:szCs w:val="22"/>
        </w:rPr>
        <w:t xml:space="preserve">also </w:t>
      </w:r>
      <w:r w:rsidR="00862FC6" w:rsidRPr="009969FF">
        <w:rPr>
          <w:rFonts w:cs="Arial"/>
          <w:szCs w:val="22"/>
        </w:rPr>
        <w:t>provided discussion of dsRNA</w:t>
      </w:r>
      <w:r w:rsidR="00AF358E">
        <w:rPr>
          <w:rFonts w:cs="Arial"/>
          <w:szCs w:val="22"/>
        </w:rPr>
        <w:t xml:space="preserve"> safety</w:t>
      </w:r>
      <w:r w:rsidR="00862FC6" w:rsidRPr="009969FF">
        <w:rPr>
          <w:rFonts w:cs="Arial"/>
          <w:szCs w:val="22"/>
        </w:rPr>
        <w:t xml:space="preserve"> in </w:t>
      </w:r>
      <w:r w:rsidR="00426894" w:rsidRPr="009969FF">
        <w:rPr>
          <w:rFonts w:cs="Arial"/>
          <w:szCs w:val="22"/>
        </w:rPr>
        <w:t>V11 and Z6</w:t>
      </w:r>
      <w:r w:rsidR="00862FC6" w:rsidRPr="009969FF">
        <w:rPr>
          <w:rFonts w:cs="Arial"/>
          <w:szCs w:val="22"/>
        </w:rPr>
        <w:t xml:space="preserve">. </w:t>
      </w:r>
      <w:r w:rsidR="00DA3384" w:rsidRPr="00426894">
        <w:rPr>
          <w:rFonts w:cs="Arial"/>
          <w:szCs w:val="22"/>
        </w:rPr>
        <w:t xml:space="preserve">In </w:t>
      </w:r>
      <w:r w:rsidR="00417E9F">
        <w:rPr>
          <w:rFonts w:cs="Arial"/>
          <w:szCs w:val="22"/>
        </w:rPr>
        <w:t>considering</w:t>
      </w:r>
      <w:r w:rsidR="00DA3384" w:rsidRPr="00426894">
        <w:rPr>
          <w:rFonts w:cs="Arial"/>
          <w:szCs w:val="22"/>
        </w:rPr>
        <w:t xml:space="preserve"> the safety of newly expressed </w:t>
      </w:r>
      <w:r w:rsidR="0048006D" w:rsidRPr="00426894">
        <w:rPr>
          <w:rFonts w:cs="Arial"/>
          <w:szCs w:val="22"/>
        </w:rPr>
        <w:t>substances</w:t>
      </w:r>
      <w:r w:rsidR="00DA3384" w:rsidRPr="00426894">
        <w:rPr>
          <w:rFonts w:cs="Arial"/>
          <w:szCs w:val="22"/>
        </w:rPr>
        <w:t xml:space="preserve"> it is important to note that a large and diverse range of proteins</w:t>
      </w:r>
      <w:r w:rsidR="0048006D" w:rsidRPr="00426894">
        <w:rPr>
          <w:rFonts w:cs="Arial"/>
          <w:szCs w:val="22"/>
        </w:rPr>
        <w:t xml:space="preserve"> and dsRNAs</w:t>
      </w:r>
      <w:r w:rsidR="00DA3384" w:rsidRPr="00426894">
        <w:rPr>
          <w:rFonts w:cs="Arial"/>
          <w:szCs w:val="22"/>
        </w:rPr>
        <w:t xml:space="preserve"> are ingested as part of the normal human diet without any adverse effects. </w:t>
      </w:r>
    </w:p>
    <w:p w14:paraId="1E2F33D9" w14:textId="6D799F6F" w:rsidR="00E805AC" w:rsidRPr="00426894" w:rsidRDefault="00E805AC" w:rsidP="00523875">
      <w:pPr>
        <w:pStyle w:val="Heading2"/>
      </w:pPr>
      <w:bookmarkStart w:id="102" w:name="_Toc438636882"/>
      <w:bookmarkStart w:id="103" w:name="_Toc38956954"/>
      <w:r w:rsidRPr="00426894">
        <w:t>4.1</w:t>
      </w:r>
      <w:r w:rsidRPr="00426894">
        <w:tab/>
        <w:t>Newly expressed protein</w:t>
      </w:r>
      <w:bookmarkEnd w:id="102"/>
      <w:bookmarkEnd w:id="103"/>
    </w:p>
    <w:p w14:paraId="192E3C95" w14:textId="5B343BBC" w:rsidR="0048006D" w:rsidRPr="006406AC" w:rsidRDefault="0048006D" w:rsidP="0048006D">
      <w:pPr>
        <w:rPr>
          <w:rFonts w:cs="Arial"/>
          <w:szCs w:val="22"/>
        </w:rPr>
      </w:pPr>
      <w:r w:rsidRPr="006406AC">
        <w:rPr>
          <w:rFonts w:cs="Arial"/>
          <w:szCs w:val="22"/>
        </w:rPr>
        <w:t>Only a small number of dietary proteins have the potential to impair health, because they have anti-nutrient properties or they can cause allergies in some consumers</w:t>
      </w:r>
      <w:r w:rsidR="006406AC">
        <w:rPr>
          <w:rFonts w:cs="Arial"/>
          <w:szCs w:val="22"/>
        </w:rPr>
        <w:t xml:space="preserve"> (Delaney et al., 2008)</w:t>
      </w:r>
      <w:r w:rsidRPr="006406AC">
        <w:rPr>
          <w:rFonts w:cs="Arial"/>
          <w:szCs w:val="22"/>
        </w:rPr>
        <w:fldChar w:fldCharType="begin"/>
      </w:r>
      <w:r w:rsidRPr="006406AC">
        <w:rPr>
          <w:rFonts w:cs="Arial"/>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6406AC">
        <w:rPr>
          <w:rFonts w:cs="Arial"/>
          <w:szCs w:val="22"/>
        </w:rPr>
        <w:fldChar w:fldCharType="end"/>
      </w:r>
      <w:r w:rsidRPr="006406AC">
        <w:rPr>
          <w:rFonts w:cs="Arial"/>
          <w:szCs w:val="22"/>
        </w:rPr>
        <w:t>. As proteins perform a wide variety of functions, different possible effects have to be considered during the safety assessment including potential toxic, anti-nutrient or allergenic effects.</w:t>
      </w:r>
    </w:p>
    <w:p w14:paraId="1DD6EEE2" w14:textId="77777777" w:rsidR="0048006D" w:rsidRPr="005275DC" w:rsidRDefault="0048006D" w:rsidP="0048006D">
      <w:pPr>
        <w:rPr>
          <w:rFonts w:cs="Arial"/>
          <w:color w:val="FF0000"/>
          <w:szCs w:val="22"/>
        </w:rPr>
      </w:pPr>
    </w:p>
    <w:p w14:paraId="599703E8" w14:textId="77777777" w:rsidR="0048006D" w:rsidRPr="006406AC" w:rsidRDefault="0048006D" w:rsidP="0048006D">
      <w:pPr>
        <w:rPr>
          <w:rFonts w:cs="Arial"/>
          <w:szCs w:val="22"/>
        </w:rPr>
      </w:pPr>
      <w:r w:rsidRPr="006406AC">
        <w:rPr>
          <w:rFonts w:cs="Arial"/>
          <w:szCs w:val="22"/>
        </w:rPr>
        <w:t xml:space="preserve">To effectively identify any potential hazards, knowledge of the characteristics, concentration and localisation of all newly expressed proteins in the organism as well as a detailed understanding of their biochemical function and phenotypic effects is required. It is also important to determine if the newly expressed protein is expressed in the plant as expected, including whether any post-translational modifications have occurred. </w:t>
      </w:r>
    </w:p>
    <w:p w14:paraId="117DB0C7" w14:textId="77777777" w:rsidR="0048006D" w:rsidRPr="005275DC" w:rsidRDefault="0048006D" w:rsidP="0048006D">
      <w:pPr>
        <w:rPr>
          <w:rFonts w:cs="Arial"/>
          <w:color w:val="FF0000"/>
          <w:szCs w:val="22"/>
        </w:rPr>
      </w:pPr>
    </w:p>
    <w:p w14:paraId="490D9900" w14:textId="56C076F5" w:rsidR="0048006D" w:rsidRPr="00A06382" w:rsidRDefault="00A06382" w:rsidP="0048006D">
      <w:r w:rsidRPr="00EB6E78">
        <w:rPr>
          <w:rFonts w:cs="Arial"/>
          <w:noProof/>
          <w:sz w:val="20"/>
          <w:szCs w:val="18"/>
          <w:lang w:eastAsia="en-GB" w:bidi="ar-SA"/>
        </w:rPr>
        <mc:AlternateContent>
          <mc:Choice Requires="wps">
            <w:drawing>
              <wp:anchor distT="45720" distB="45720" distL="114300" distR="114300" simplePos="0" relativeHeight="251658248" behindDoc="0" locked="0" layoutInCell="1" allowOverlap="1" wp14:anchorId="03A897D5" wp14:editId="77F778BD">
                <wp:simplePos x="0" y="0"/>
                <wp:positionH relativeFrom="margin">
                  <wp:posOffset>-9525</wp:posOffset>
                </wp:positionH>
                <wp:positionV relativeFrom="paragraph">
                  <wp:posOffset>452120</wp:posOffset>
                </wp:positionV>
                <wp:extent cx="5730875" cy="1064260"/>
                <wp:effectExtent l="0" t="0" r="22225" b="2159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1064260"/>
                        </a:xfrm>
                        <a:prstGeom prst="rect">
                          <a:avLst/>
                        </a:prstGeom>
                        <a:solidFill>
                          <a:srgbClr val="FFFFFF"/>
                        </a:solidFill>
                        <a:ln w="9525">
                          <a:solidFill>
                            <a:srgbClr val="000000"/>
                          </a:solidFill>
                          <a:miter lim="800000"/>
                          <a:headEnd/>
                          <a:tailEnd/>
                        </a:ln>
                      </wps:spPr>
                      <wps:txbx>
                        <w:txbxContent>
                          <w:p w14:paraId="7BEE1AA7" w14:textId="77777777" w:rsidR="00AF6552" w:rsidRPr="00A06382" w:rsidRDefault="00AF6552" w:rsidP="00426894">
                            <w:pPr>
                              <w:spacing w:before="60" w:after="120"/>
                              <w:rPr>
                                <w:rFonts w:cs="Arial"/>
                                <w:b/>
                                <w:sz w:val="20"/>
                              </w:rPr>
                            </w:pPr>
                            <w:r w:rsidRPr="00A06382">
                              <w:rPr>
                                <w:rFonts w:cs="Arial"/>
                                <w:b/>
                                <w:sz w:val="20"/>
                              </w:rPr>
                              <w:t>Unpublished studies</w:t>
                            </w:r>
                          </w:p>
                          <w:p w14:paraId="5D8549F6" w14:textId="3837A210"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VNT1 Protein and Rpi-vnt1 Gene Expression in Z6 (2019). Simplot Plant Sciences.</w:t>
                            </w:r>
                          </w:p>
                          <w:p w14:paraId="78816E9A" w14:textId="33CB809A"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haracterization of R</w:t>
                            </w:r>
                            <w:r w:rsidR="00CA7773">
                              <w:rPr>
                                <w:rFonts w:ascii="Calibri" w:hAnsi="Calibri" w:cs="Calibri"/>
                                <w:szCs w:val="22"/>
                                <w:lang w:val="en-AU" w:eastAsia="en-GB" w:bidi="ar-SA"/>
                              </w:rPr>
                              <w:t>pi-vnt1 expression in Y9 (2017)</w:t>
                            </w:r>
                            <w:r w:rsidRPr="00A06382">
                              <w:rPr>
                                <w:rFonts w:ascii="Calibri" w:hAnsi="Calibri" w:cs="Calibri"/>
                                <w:szCs w:val="22"/>
                                <w:lang w:val="en-AU" w:eastAsia="en-GB" w:bidi="ar-SA"/>
                              </w:rPr>
                              <w:t>. Simplot Plant Sciences.</w:t>
                            </w:r>
                          </w:p>
                          <w:p w14:paraId="185E34B3" w14:textId="510573A8"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2016 Field Efficacy of Potato Event Z6 against </w:t>
                            </w:r>
                            <w:r w:rsidRPr="00700F4C">
                              <w:rPr>
                                <w:rFonts w:ascii="Calibri" w:hAnsi="Calibri" w:cs="Calibri"/>
                                <w:i/>
                                <w:szCs w:val="22"/>
                                <w:lang w:val="en-AU"/>
                              </w:rPr>
                              <w:t>Phytophthora infestans</w:t>
                            </w:r>
                            <w:r w:rsidR="00CA7773">
                              <w:rPr>
                                <w:rFonts w:ascii="Calibri" w:hAnsi="Calibri" w:cs="Calibri"/>
                                <w:szCs w:val="22"/>
                                <w:lang w:val="en-AU"/>
                              </w:rPr>
                              <w:t xml:space="preserve"> (Late Blight) (2019). </w:t>
                            </w:r>
                            <w:r>
                              <w:rPr>
                                <w:rFonts w:ascii="Calibri" w:hAnsi="Calibri" w:cs="Calibri"/>
                                <w:szCs w:val="22"/>
                                <w:lang w:val="en-AU"/>
                              </w:rPr>
                              <w:t>Simplot Plant Sci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897D5" id="_x0000_s1077" type="#_x0000_t202" style="position:absolute;margin-left:-.75pt;margin-top:35.6pt;width:451.25pt;height:83.8pt;z-index:251658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">
                <v:textbox>
                  <w:txbxContent>
                    <w:p w14:paraId="7BEE1AA7" w14:textId="77777777" w:rsidR="00AF6552" w:rsidRPr="00A06382" w:rsidRDefault="00AF6552" w:rsidP="00426894">
                      <w:pPr>
                        <w:spacing w:before="60" w:after="120"/>
                        <w:rPr>
                          <w:rFonts w:cs="Arial"/>
                          <w:b/>
                          <w:sz w:val="20"/>
                        </w:rPr>
                      </w:pPr>
                      <w:r w:rsidRPr="00A06382">
                        <w:rPr>
                          <w:rFonts w:cs="Arial"/>
                          <w:b/>
                          <w:sz w:val="20"/>
                        </w:rPr>
                        <w:t>Unpublished studies</w:t>
                      </w:r>
                    </w:p>
                    <w:p w14:paraId="5D8549F6" w14:textId="3837A210"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VNT1 Protein and Rpi-vnt1 Gene Expression in Z6 (2019). Simplot Plant Sciences.</w:t>
                      </w:r>
                    </w:p>
                    <w:p w14:paraId="78816E9A" w14:textId="33CB809A"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haracterization of R</w:t>
                      </w:r>
                      <w:r w:rsidR="00CA7773">
                        <w:rPr>
                          <w:rFonts w:ascii="Calibri" w:hAnsi="Calibri" w:cs="Calibri"/>
                          <w:szCs w:val="22"/>
                          <w:lang w:val="en-AU" w:eastAsia="en-GB" w:bidi="ar-SA"/>
                        </w:rPr>
                        <w:t>pi-vnt1 expression in Y9 (2017)</w:t>
                      </w:r>
                      <w:r w:rsidRPr="00A06382">
                        <w:rPr>
                          <w:rFonts w:ascii="Calibri" w:hAnsi="Calibri" w:cs="Calibri"/>
                          <w:szCs w:val="22"/>
                          <w:lang w:val="en-AU" w:eastAsia="en-GB" w:bidi="ar-SA"/>
                        </w:rPr>
                        <w:t>. Simplot Plant Sciences.</w:t>
                      </w:r>
                    </w:p>
                    <w:p w14:paraId="185E34B3" w14:textId="510573A8"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2016 Field Efficacy of Potato Event Z6 against </w:t>
                      </w:r>
                      <w:r w:rsidRPr="00700F4C">
                        <w:rPr>
                          <w:rFonts w:ascii="Calibri" w:hAnsi="Calibri" w:cs="Calibri"/>
                          <w:i/>
                          <w:szCs w:val="22"/>
                          <w:lang w:val="en-AU"/>
                        </w:rPr>
                        <w:t>Phytophthora infestans</w:t>
                      </w:r>
                      <w:r w:rsidR="00CA7773">
                        <w:rPr>
                          <w:rFonts w:ascii="Calibri" w:hAnsi="Calibri" w:cs="Calibri"/>
                          <w:szCs w:val="22"/>
                          <w:lang w:val="en-AU"/>
                        </w:rPr>
                        <w:t xml:space="preserve"> (Late Blight) (2019). </w:t>
                      </w:r>
                      <w:r>
                        <w:rPr>
                          <w:rFonts w:ascii="Calibri" w:hAnsi="Calibri" w:cs="Calibri"/>
                          <w:szCs w:val="22"/>
                          <w:lang w:val="en-AU"/>
                        </w:rPr>
                        <w:t>Simplot Plant Sciences.</w:t>
                      </w:r>
                    </w:p>
                  </w:txbxContent>
                </v:textbox>
                <w10:wrap type="square" anchorx="margin"/>
              </v:shape>
            </w:pict>
          </mc:Fallback>
        </mc:AlternateContent>
      </w:r>
      <w:r w:rsidR="0048006D" w:rsidRPr="006406AC">
        <w:t xml:space="preserve">The Applicant has submitted the following unpublished studies </w:t>
      </w:r>
      <w:r w:rsidR="004656D6">
        <w:t>characterising</w:t>
      </w:r>
      <w:r w:rsidR="0048006D" w:rsidRPr="006406AC">
        <w:t xml:space="preserve"> the </w:t>
      </w:r>
      <w:r w:rsidR="004656D6">
        <w:t xml:space="preserve">VNT1 </w:t>
      </w:r>
      <w:r w:rsidR="0048006D" w:rsidRPr="006406AC">
        <w:t xml:space="preserve">protein </w:t>
      </w:r>
      <w:r w:rsidR="004656D6">
        <w:t>expressed in</w:t>
      </w:r>
      <w:r w:rsidR="0048006D" w:rsidRPr="006406AC">
        <w:t xml:space="preserve"> </w:t>
      </w:r>
      <w:r w:rsidR="006406AC" w:rsidRPr="006406AC">
        <w:t>Z6</w:t>
      </w:r>
      <w:r w:rsidR="0048006D" w:rsidRPr="006406AC">
        <w:t>.</w:t>
      </w:r>
    </w:p>
    <w:p w14:paraId="00B553F5" w14:textId="0810CC0B" w:rsidR="00D154AB" w:rsidRPr="006406AC" w:rsidRDefault="00C04201" w:rsidP="00BD7646">
      <w:pPr>
        <w:pStyle w:val="Heading3"/>
      </w:pPr>
      <w:bookmarkStart w:id="104" w:name="_Toc488842343"/>
      <w:bookmarkStart w:id="105" w:name="_Toc488842453"/>
      <w:bookmarkStart w:id="106" w:name="_Toc38956955"/>
      <w:r w:rsidRPr="006406AC">
        <w:t>4.1.1</w:t>
      </w:r>
      <w:r w:rsidRPr="006406AC">
        <w:tab/>
      </w:r>
      <w:r w:rsidR="00C82F49" w:rsidRPr="006406AC">
        <w:t xml:space="preserve">Description of the </w:t>
      </w:r>
      <w:r w:rsidRPr="006406AC">
        <w:t>VNT1 protein</w:t>
      </w:r>
      <w:bookmarkEnd w:id="104"/>
      <w:bookmarkEnd w:id="105"/>
      <w:bookmarkEnd w:id="106"/>
    </w:p>
    <w:p w14:paraId="12AA153F" w14:textId="5DE86657" w:rsidR="0007195A" w:rsidRPr="005275DC" w:rsidRDefault="00C16920" w:rsidP="00D154AB">
      <w:pPr>
        <w:rPr>
          <w:rFonts w:cs="Arial"/>
          <w:color w:val="FF0000"/>
          <w:szCs w:val="22"/>
          <w:lang w:eastAsia="en-GB" w:bidi="ar-SA"/>
        </w:rPr>
      </w:pPr>
      <w:r>
        <w:rPr>
          <w:rFonts w:cs="Arial"/>
          <w:szCs w:val="22"/>
          <w:lang w:eastAsia="en-GB" w:bidi="ar-SA"/>
        </w:rPr>
        <w:t xml:space="preserve">The VNT1 protein is encoded by the </w:t>
      </w:r>
      <w:r w:rsidR="007B008B" w:rsidRPr="00BC628A">
        <w:rPr>
          <w:rFonts w:cs="Arial"/>
          <w:szCs w:val="22"/>
          <w:lang w:eastAsia="en-GB" w:bidi="ar-SA"/>
        </w:rPr>
        <w:t>native</w:t>
      </w:r>
      <w:r w:rsidR="005773FB" w:rsidRPr="00BC628A">
        <w:rPr>
          <w:rFonts w:cs="Arial"/>
          <w:szCs w:val="22"/>
          <w:lang w:eastAsia="en-GB" w:bidi="ar-SA"/>
        </w:rPr>
        <w:t xml:space="preserve"> </w:t>
      </w:r>
      <w:r w:rsidR="005773FB" w:rsidRPr="00BC628A">
        <w:rPr>
          <w:rFonts w:cs="Arial"/>
          <w:i/>
          <w:szCs w:val="22"/>
          <w:lang w:eastAsia="en-GB" w:bidi="ar-SA"/>
        </w:rPr>
        <w:t>Rpi-vnt1</w:t>
      </w:r>
      <w:r w:rsidR="005773FB" w:rsidRPr="00BC628A">
        <w:rPr>
          <w:rFonts w:cs="Arial"/>
          <w:szCs w:val="22"/>
          <w:lang w:eastAsia="en-GB" w:bidi="ar-SA"/>
        </w:rPr>
        <w:t xml:space="preserve"> gene</w:t>
      </w:r>
      <w:r w:rsidR="007B008B" w:rsidRPr="00BC628A">
        <w:rPr>
          <w:rFonts w:cs="Arial"/>
          <w:szCs w:val="22"/>
          <w:lang w:eastAsia="en-GB" w:bidi="ar-SA"/>
        </w:rPr>
        <w:t xml:space="preserve">, promoter and terminator </w:t>
      </w:r>
      <w:r w:rsidR="005773FB" w:rsidRPr="00BC628A">
        <w:rPr>
          <w:rFonts w:cs="Arial"/>
          <w:szCs w:val="22"/>
          <w:lang w:eastAsia="en-GB" w:bidi="ar-SA"/>
        </w:rPr>
        <w:t xml:space="preserve">from </w:t>
      </w:r>
      <w:r w:rsidR="005773FB" w:rsidRPr="00BC628A">
        <w:rPr>
          <w:rFonts w:cs="Arial"/>
          <w:i/>
          <w:szCs w:val="22"/>
          <w:lang w:eastAsia="en-GB" w:bidi="ar-SA"/>
        </w:rPr>
        <w:t>S. venturii</w:t>
      </w:r>
      <w:r w:rsidR="005773FB" w:rsidRPr="00BC628A">
        <w:rPr>
          <w:rFonts w:cs="Arial"/>
          <w:szCs w:val="22"/>
          <w:lang w:eastAsia="en-GB" w:bidi="ar-SA"/>
        </w:rPr>
        <w:t xml:space="preserve">, </w:t>
      </w:r>
      <w:r w:rsidR="003E2AF2" w:rsidRPr="00BC628A">
        <w:rPr>
          <w:rFonts w:cs="Arial"/>
          <w:szCs w:val="22"/>
          <w:lang w:eastAsia="en-GB" w:bidi="ar-SA"/>
        </w:rPr>
        <w:t xml:space="preserve">a wild relative to </w:t>
      </w:r>
      <w:r w:rsidR="003E2AF2" w:rsidRPr="00BC628A">
        <w:rPr>
          <w:rFonts w:cs="Arial"/>
          <w:i/>
          <w:szCs w:val="22"/>
          <w:lang w:eastAsia="en-GB" w:bidi="ar-SA"/>
        </w:rPr>
        <w:t>S. tuberosum</w:t>
      </w:r>
      <w:r w:rsidR="005773FB" w:rsidRPr="00BC628A">
        <w:rPr>
          <w:rFonts w:cs="Arial"/>
          <w:szCs w:val="22"/>
          <w:lang w:eastAsia="en-GB" w:bidi="ar-SA"/>
        </w:rPr>
        <w:t xml:space="preserve">. </w:t>
      </w:r>
      <w:r w:rsidR="00F25659" w:rsidRPr="00BC628A">
        <w:rPr>
          <w:rFonts w:cs="Arial"/>
          <w:szCs w:val="22"/>
          <w:lang w:eastAsia="en-GB" w:bidi="ar-SA"/>
        </w:rPr>
        <w:t>Th</w:t>
      </w:r>
      <w:r>
        <w:rPr>
          <w:rFonts w:cs="Arial"/>
          <w:szCs w:val="22"/>
          <w:lang w:eastAsia="en-GB" w:bidi="ar-SA"/>
        </w:rPr>
        <w:t>e</w:t>
      </w:r>
      <w:r w:rsidR="00F25659" w:rsidRPr="00BC628A">
        <w:rPr>
          <w:rFonts w:cs="Arial"/>
          <w:szCs w:val="22"/>
          <w:lang w:eastAsia="en-GB" w:bidi="ar-SA"/>
        </w:rPr>
        <w:t xml:space="preserve"> </w:t>
      </w:r>
      <w:r>
        <w:rPr>
          <w:rFonts w:cs="Arial"/>
          <w:szCs w:val="22"/>
          <w:lang w:eastAsia="en-GB" w:bidi="ar-SA"/>
        </w:rPr>
        <w:t>protein consists of</w:t>
      </w:r>
      <w:r w:rsidR="00F25659" w:rsidRPr="00BC628A">
        <w:rPr>
          <w:rFonts w:cs="Arial"/>
          <w:szCs w:val="22"/>
          <w:lang w:eastAsia="en-GB" w:bidi="ar-SA"/>
        </w:rPr>
        <w:t xml:space="preserve"> 891 amino acid</w:t>
      </w:r>
      <w:r>
        <w:rPr>
          <w:rFonts w:cs="Arial"/>
          <w:szCs w:val="22"/>
          <w:lang w:eastAsia="en-GB" w:bidi="ar-SA"/>
        </w:rPr>
        <w:t>s</w:t>
      </w:r>
      <w:r w:rsidR="00F25659" w:rsidRPr="00BC628A">
        <w:rPr>
          <w:rFonts w:cs="Arial"/>
          <w:szCs w:val="22"/>
          <w:lang w:eastAsia="en-GB" w:bidi="ar-SA"/>
        </w:rPr>
        <w:t xml:space="preserve"> and is one of three variants expressed in </w:t>
      </w:r>
      <w:r w:rsidR="00F25659" w:rsidRPr="00BC628A">
        <w:rPr>
          <w:rFonts w:cs="Arial"/>
          <w:i/>
          <w:szCs w:val="22"/>
          <w:lang w:eastAsia="en-GB" w:bidi="ar-SA"/>
        </w:rPr>
        <w:t>S. venturii</w:t>
      </w:r>
      <w:r w:rsidR="007A2C98" w:rsidRPr="00BC628A">
        <w:rPr>
          <w:rFonts w:cs="Arial"/>
          <w:szCs w:val="22"/>
          <w:lang w:eastAsia="en-GB" w:bidi="ar-SA"/>
        </w:rPr>
        <w:t xml:space="preserve"> </w:t>
      </w:r>
      <w:r w:rsidR="00BC628A">
        <w:rPr>
          <w:rFonts w:cs="Arial"/>
          <w:szCs w:val="22"/>
          <w:lang w:eastAsia="en-GB" w:bidi="ar-SA"/>
        </w:rPr>
        <w:t>(Foster et al., 2009)</w:t>
      </w:r>
      <w:r w:rsidR="00F25659" w:rsidRPr="00BC628A">
        <w:rPr>
          <w:rFonts w:cs="Arial"/>
          <w:szCs w:val="22"/>
          <w:lang w:eastAsia="en-GB" w:bidi="ar-SA"/>
        </w:rPr>
        <w:t xml:space="preserve">. </w:t>
      </w:r>
      <w:r w:rsidR="00F25659" w:rsidRPr="00BF24F2">
        <w:rPr>
          <w:rFonts w:cs="Arial"/>
          <w:szCs w:val="22"/>
          <w:lang w:eastAsia="en-GB" w:bidi="ar-SA"/>
        </w:rPr>
        <w:t>The predicted size of the mature protein is</w:t>
      </w:r>
      <w:r w:rsidR="0007195A" w:rsidRPr="00BF24F2">
        <w:rPr>
          <w:rFonts w:cs="Arial"/>
          <w:szCs w:val="22"/>
          <w:lang w:eastAsia="en-GB" w:bidi="ar-SA"/>
        </w:rPr>
        <w:t xml:space="preserve"> </w:t>
      </w:r>
      <w:r w:rsidR="00BF24F2" w:rsidRPr="00BF24F2">
        <w:rPr>
          <w:rFonts w:cs="Arial"/>
          <w:szCs w:val="22"/>
          <w:lang w:eastAsia="en-GB" w:bidi="ar-SA"/>
        </w:rPr>
        <w:t>~102</w:t>
      </w:r>
      <w:r w:rsidR="0007195A" w:rsidRPr="00BF24F2">
        <w:rPr>
          <w:rFonts w:cs="Arial"/>
          <w:szCs w:val="22"/>
          <w:lang w:eastAsia="en-GB" w:bidi="ar-SA"/>
        </w:rPr>
        <w:t xml:space="preserve"> kDa. </w:t>
      </w:r>
    </w:p>
    <w:p w14:paraId="1F0AD826" w14:textId="77777777" w:rsidR="0007195A" w:rsidRPr="005275DC" w:rsidRDefault="0007195A" w:rsidP="00D154AB">
      <w:pPr>
        <w:rPr>
          <w:rFonts w:cs="Arial"/>
          <w:color w:val="FF0000"/>
          <w:szCs w:val="22"/>
          <w:lang w:eastAsia="en-GB" w:bidi="ar-SA"/>
        </w:rPr>
      </w:pPr>
    </w:p>
    <w:p w14:paraId="660DA9D1" w14:textId="73F0B5FC" w:rsidR="006835DD" w:rsidRPr="005275DC" w:rsidRDefault="007B008B" w:rsidP="00D154AB">
      <w:pPr>
        <w:rPr>
          <w:rFonts w:cs="Arial"/>
          <w:color w:val="FF0000"/>
          <w:szCs w:val="22"/>
          <w:lang w:eastAsia="en-GB" w:bidi="ar-SA"/>
        </w:rPr>
      </w:pPr>
      <w:r w:rsidRPr="00BF24F2">
        <w:rPr>
          <w:rFonts w:cs="Arial"/>
          <w:szCs w:val="22"/>
          <w:lang w:eastAsia="en-GB" w:bidi="ar-SA"/>
        </w:rPr>
        <w:t>VNT1 belongs to a group of</w:t>
      </w:r>
      <w:r w:rsidR="00EF5B8E" w:rsidRPr="00BF24F2">
        <w:rPr>
          <w:rFonts w:cs="Arial"/>
          <w:szCs w:val="22"/>
          <w:lang w:eastAsia="en-GB" w:bidi="ar-SA"/>
        </w:rPr>
        <w:t xml:space="preserve"> common </w:t>
      </w:r>
      <w:r w:rsidRPr="00BF24F2">
        <w:rPr>
          <w:rFonts w:cs="Arial"/>
          <w:szCs w:val="22"/>
          <w:lang w:eastAsia="en-GB" w:bidi="ar-SA"/>
        </w:rPr>
        <w:t>plant resistance proteins</w:t>
      </w:r>
      <w:r w:rsidR="006E698B" w:rsidRPr="00BF24F2">
        <w:rPr>
          <w:rFonts w:cs="Arial"/>
          <w:szCs w:val="22"/>
          <w:lang w:eastAsia="en-GB" w:bidi="ar-SA"/>
        </w:rPr>
        <w:t xml:space="preserve"> (R-proteins)</w:t>
      </w:r>
      <w:r w:rsidRPr="00BF24F2">
        <w:rPr>
          <w:rFonts w:cs="Arial"/>
          <w:szCs w:val="22"/>
          <w:lang w:eastAsia="en-GB" w:bidi="ar-SA"/>
        </w:rPr>
        <w:t xml:space="preserve"> that contain nucleotide binding (NB) and leucine-rich repeat (LRR) domains. </w:t>
      </w:r>
      <w:r w:rsidR="00EF5B8E" w:rsidRPr="00BF24F2">
        <w:rPr>
          <w:rFonts w:cs="Arial"/>
          <w:szCs w:val="22"/>
          <w:lang w:eastAsia="en-GB" w:bidi="ar-SA"/>
        </w:rPr>
        <w:t>T</w:t>
      </w:r>
      <w:r w:rsidRPr="00BF24F2">
        <w:rPr>
          <w:rFonts w:cs="Arial"/>
          <w:szCs w:val="22"/>
          <w:lang w:eastAsia="en-GB" w:bidi="ar-SA"/>
        </w:rPr>
        <w:t xml:space="preserve">hese NB-LRR proteins </w:t>
      </w:r>
      <w:r w:rsidR="00EF5B8E" w:rsidRPr="00BF24F2">
        <w:rPr>
          <w:rFonts w:cs="Arial"/>
          <w:szCs w:val="22"/>
          <w:lang w:eastAsia="en-GB" w:bidi="ar-SA"/>
        </w:rPr>
        <w:t xml:space="preserve">are used by the plant to detect </w:t>
      </w:r>
      <w:r w:rsidR="00AB6ECA" w:rsidRPr="00BF24F2">
        <w:rPr>
          <w:rFonts w:cs="Arial"/>
          <w:szCs w:val="22"/>
          <w:lang w:eastAsia="en-GB" w:bidi="ar-SA"/>
        </w:rPr>
        <w:t xml:space="preserve">the presence of </w:t>
      </w:r>
      <w:r w:rsidR="00EF5B8E" w:rsidRPr="00BF24F2">
        <w:rPr>
          <w:rFonts w:cs="Arial"/>
          <w:szCs w:val="22"/>
          <w:lang w:eastAsia="en-GB" w:bidi="ar-SA"/>
        </w:rPr>
        <w:t>pa</w:t>
      </w:r>
      <w:r w:rsidRPr="00BF24F2">
        <w:rPr>
          <w:rFonts w:cs="Arial"/>
          <w:szCs w:val="22"/>
          <w:lang w:eastAsia="en-GB" w:bidi="ar-SA"/>
        </w:rPr>
        <w:t>thogeni</w:t>
      </w:r>
      <w:r w:rsidR="00C52F6B" w:rsidRPr="00BF24F2">
        <w:rPr>
          <w:rFonts w:cs="Arial"/>
          <w:szCs w:val="22"/>
          <w:lang w:eastAsia="en-GB" w:bidi="ar-SA"/>
        </w:rPr>
        <w:t xml:space="preserve">c molecules known as effectors that </w:t>
      </w:r>
      <w:r w:rsidR="00EF5B8E" w:rsidRPr="00BF24F2">
        <w:rPr>
          <w:rFonts w:cs="Arial"/>
          <w:szCs w:val="22"/>
          <w:lang w:eastAsia="en-GB" w:bidi="ar-SA"/>
        </w:rPr>
        <w:t>are indicative of an infection</w:t>
      </w:r>
      <w:r w:rsidR="00BF24F2">
        <w:rPr>
          <w:rFonts w:cs="Arial"/>
          <w:szCs w:val="22"/>
          <w:lang w:eastAsia="en-GB" w:bidi="ar-SA"/>
        </w:rPr>
        <w:t xml:space="preserve"> (Jones and Dangl 2006; McHale et al., 2006</w:t>
      </w:r>
      <w:r w:rsidR="00BF24F2" w:rsidRPr="00BF24F2">
        <w:rPr>
          <w:rFonts w:cs="Arial"/>
          <w:szCs w:val="22"/>
          <w:lang w:eastAsia="en-GB" w:bidi="ar-SA"/>
        </w:rPr>
        <w:t>)</w:t>
      </w:r>
      <w:r w:rsidR="00EF5B8E" w:rsidRPr="00BF24F2">
        <w:rPr>
          <w:rFonts w:cs="Arial"/>
          <w:szCs w:val="22"/>
          <w:lang w:eastAsia="en-GB" w:bidi="ar-SA"/>
        </w:rPr>
        <w:t xml:space="preserve">. </w:t>
      </w:r>
      <w:r w:rsidR="00AB6ECA" w:rsidRPr="00BF24F2">
        <w:rPr>
          <w:rFonts w:cs="Arial"/>
          <w:szCs w:val="22"/>
          <w:lang w:eastAsia="en-GB" w:bidi="ar-SA"/>
        </w:rPr>
        <w:t xml:space="preserve">Once </w:t>
      </w:r>
      <w:r w:rsidR="001C722D" w:rsidRPr="00BF24F2">
        <w:rPr>
          <w:rFonts w:cs="Arial"/>
          <w:szCs w:val="22"/>
          <w:lang w:eastAsia="en-GB" w:bidi="ar-SA"/>
        </w:rPr>
        <w:t xml:space="preserve">the presence of </w:t>
      </w:r>
      <w:r w:rsidR="00AB6ECA" w:rsidRPr="00BF24F2">
        <w:rPr>
          <w:rFonts w:cs="Arial"/>
          <w:szCs w:val="22"/>
          <w:lang w:eastAsia="en-GB" w:bidi="ar-SA"/>
        </w:rPr>
        <w:t>an effector</w:t>
      </w:r>
      <w:r w:rsidR="00D13186">
        <w:rPr>
          <w:rFonts w:cs="Arial"/>
          <w:szCs w:val="22"/>
          <w:lang w:eastAsia="en-GB" w:bidi="ar-SA"/>
        </w:rPr>
        <w:t xml:space="preserve"> is detected</w:t>
      </w:r>
      <w:r w:rsidR="00AB6ECA" w:rsidRPr="00BF24F2">
        <w:rPr>
          <w:rFonts w:cs="Arial"/>
          <w:szCs w:val="22"/>
          <w:lang w:eastAsia="en-GB" w:bidi="ar-SA"/>
        </w:rPr>
        <w:t xml:space="preserve"> </w:t>
      </w:r>
      <w:r w:rsidR="00EF5B8E" w:rsidRPr="00BF24F2">
        <w:rPr>
          <w:rFonts w:cs="Arial"/>
          <w:szCs w:val="22"/>
          <w:lang w:eastAsia="en-GB" w:bidi="ar-SA"/>
        </w:rPr>
        <w:t>the</w:t>
      </w:r>
      <w:r w:rsidR="00C52F6B" w:rsidRPr="00BF24F2">
        <w:rPr>
          <w:rFonts w:cs="Arial"/>
          <w:szCs w:val="22"/>
          <w:lang w:eastAsia="en-GB" w:bidi="ar-SA"/>
        </w:rPr>
        <w:t xml:space="preserve"> plant</w:t>
      </w:r>
      <w:r w:rsidR="00D13186">
        <w:rPr>
          <w:rFonts w:cs="Arial"/>
          <w:szCs w:val="22"/>
          <w:lang w:eastAsia="en-GB" w:bidi="ar-SA"/>
        </w:rPr>
        <w:t>’</w:t>
      </w:r>
      <w:r w:rsidR="00EF5B8E" w:rsidRPr="00BF24F2">
        <w:rPr>
          <w:rFonts w:cs="Arial"/>
          <w:szCs w:val="22"/>
          <w:lang w:eastAsia="en-GB" w:bidi="ar-SA"/>
        </w:rPr>
        <w:t>s</w:t>
      </w:r>
      <w:r w:rsidR="00AB6ECA" w:rsidRPr="00BF24F2">
        <w:rPr>
          <w:rFonts w:cs="Arial"/>
          <w:szCs w:val="22"/>
          <w:lang w:eastAsia="en-GB" w:bidi="ar-SA"/>
        </w:rPr>
        <w:t xml:space="preserve"> defence response</w:t>
      </w:r>
      <w:r w:rsidR="001C722D" w:rsidRPr="00BF24F2">
        <w:rPr>
          <w:rFonts w:cs="Arial"/>
          <w:szCs w:val="22"/>
          <w:lang w:eastAsia="en-GB" w:bidi="ar-SA"/>
        </w:rPr>
        <w:t>s</w:t>
      </w:r>
      <w:r w:rsidR="00EF5B8E" w:rsidRPr="00BF24F2">
        <w:rPr>
          <w:rFonts w:cs="Arial"/>
          <w:szCs w:val="22"/>
          <w:lang w:eastAsia="en-GB" w:bidi="ar-SA"/>
        </w:rPr>
        <w:t xml:space="preserve"> </w:t>
      </w:r>
      <w:r w:rsidR="00D13186">
        <w:rPr>
          <w:rFonts w:cs="Arial"/>
          <w:szCs w:val="22"/>
          <w:lang w:eastAsia="en-GB" w:bidi="ar-SA"/>
        </w:rPr>
        <w:t>are activated resulting in the</w:t>
      </w:r>
      <w:r w:rsidR="00D13186" w:rsidRPr="00BF24F2">
        <w:rPr>
          <w:rFonts w:cs="Arial"/>
          <w:szCs w:val="22"/>
          <w:lang w:eastAsia="en-GB" w:bidi="ar-SA"/>
        </w:rPr>
        <w:t xml:space="preserve"> </w:t>
      </w:r>
      <w:r w:rsidR="001C722D" w:rsidRPr="00BF24F2">
        <w:rPr>
          <w:rFonts w:cs="Arial"/>
          <w:szCs w:val="22"/>
          <w:lang w:eastAsia="en-GB" w:bidi="ar-SA"/>
        </w:rPr>
        <w:t>eventual</w:t>
      </w:r>
      <w:r w:rsidR="006835DD" w:rsidRPr="00BF24F2">
        <w:rPr>
          <w:rFonts w:cs="Arial"/>
          <w:szCs w:val="22"/>
          <w:lang w:eastAsia="en-GB" w:bidi="ar-SA"/>
        </w:rPr>
        <w:t xml:space="preserve"> </w:t>
      </w:r>
      <w:r w:rsidR="00EF5B8E" w:rsidRPr="00BF24F2">
        <w:rPr>
          <w:rFonts w:cs="Arial"/>
          <w:szCs w:val="22"/>
          <w:lang w:eastAsia="en-GB" w:bidi="ar-SA"/>
        </w:rPr>
        <w:t>development of immunity to the pathogen</w:t>
      </w:r>
      <w:r w:rsidR="00C52F6B" w:rsidRPr="00BF24F2">
        <w:rPr>
          <w:rFonts w:cs="Arial"/>
          <w:szCs w:val="22"/>
          <w:lang w:eastAsia="en-GB" w:bidi="ar-SA"/>
        </w:rPr>
        <w:t xml:space="preserve">. </w:t>
      </w:r>
      <w:r w:rsidR="00F03DA1" w:rsidRPr="00BF24F2">
        <w:rPr>
          <w:rFonts w:cs="Arial"/>
          <w:szCs w:val="22"/>
          <w:lang w:eastAsia="en-GB" w:bidi="ar-SA"/>
        </w:rPr>
        <w:t xml:space="preserve">The pathogen that VNT1 recognises and mediates a response to is the oomycete </w:t>
      </w:r>
      <w:r w:rsidR="00F03DA1" w:rsidRPr="00BF24F2">
        <w:rPr>
          <w:rFonts w:cs="Arial"/>
          <w:i/>
          <w:szCs w:val="22"/>
          <w:lang w:eastAsia="en-GB" w:bidi="ar-SA"/>
        </w:rPr>
        <w:t>P</w:t>
      </w:r>
      <w:r w:rsidR="00F054E2">
        <w:rPr>
          <w:rFonts w:cs="Arial"/>
          <w:i/>
          <w:szCs w:val="22"/>
          <w:lang w:eastAsia="en-GB" w:bidi="ar-SA"/>
        </w:rPr>
        <w:t>.</w:t>
      </w:r>
      <w:r w:rsidR="00F03DA1" w:rsidRPr="00BF24F2">
        <w:rPr>
          <w:rFonts w:cs="Arial"/>
          <w:i/>
          <w:szCs w:val="22"/>
          <w:lang w:eastAsia="en-GB" w:bidi="ar-SA"/>
        </w:rPr>
        <w:t xml:space="preserve"> infestans</w:t>
      </w:r>
      <w:r w:rsidR="00BF24F2">
        <w:rPr>
          <w:rFonts w:cs="Arial"/>
          <w:i/>
          <w:szCs w:val="22"/>
          <w:lang w:eastAsia="en-GB" w:bidi="ar-SA"/>
        </w:rPr>
        <w:t xml:space="preserve"> </w:t>
      </w:r>
      <w:r w:rsidR="00BF24F2">
        <w:rPr>
          <w:rFonts w:cs="Arial"/>
          <w:szCs w:val="22"/>
          <w:lang w:eastAsia="en-GB" w:bidi="ar-SA"/>
        </w:rPr>
        <w:t xml:space="preserve">(Jones et al., 2014; Foster et al., </w:t>
      </w:r>
      <w:r w:rsidR="00BF24F2" w:rsidRPr="00BF24F2">
        <w:rPr>
          <w:rFonts w:cs="Arial"/>
          <w:szCs w:val="22"/>
          <w:lang w:eastAsia="en-GB" w:bidi="ar-SA"/>
        </w:rPr>
        <w:t>2009)</w:t>
      </w:r>
      <w:r w:rsidR="00F25659" w:rsidRPr="00BF24F2">
        <w:rPr>
          <w:rFonts w:cs="Arial"/>
          <w:szCs w:val="22"/>
          <w:lang w:eastAsia="en-GB" w:bidi="ar-SA"/>
        </w:rPr>
        <w:t>.</w:t>
      </w:r>
      <w:r w:rsidR="00F03DA1" w:rsidRPr="00BF24F2">
        <w:rPr>
          <w:rFonts w:cs="Arial"/>
          <w:szCs w:val="22"/>
          <w:lang w:eastAsia="en-GB" w:bidi="ar-SA"/>
        </w:rPr>
        <w:t xml:space="preserve"> </w:t>
      </w:r>
      <w:r w:rsidR="006835DD" w:rsidRPr="00BF24F2">
        <w:rPr>
          <w:rFonts w:cs="Arial"/>
          <w:szCs w:val="22"/>
          <w:lang w:eastAsia="en-GB" w:bidi="ar-SA"/>
        </w:rPr>
        <w:t xml:space="preserve">This pathogen </w:t>
      </w:r>
      <w:r w:rsidR="00F03DA1" w:rsidRPr="00BF24F2">
        <w:rPr>
          <w:rFonts w:cs="Arial"/>
          <w:szCs w:val="22"/>
          <w:lang w:eastAsia="en-GB" w:bidi="ar-SA"/>
        </w:rPr>
        <w:t>causes</w:t>
      </w:r>
      <w:r w:rsidR="00C42ADA" w:rsidRPr="00BF24F2">
        <w:rPr>
          <w:rFonts w:cs="Arial"/>
          <w:szCs w:val="22"/>
          <w:lang w:eastAsia="en-GB" w:bidi="ar-SA"/>
        </w:rPr>
        <w:t xml:space="preserve"> </w:t>
      </w:r>
      <w:r w:rsidR="00357052" w:rsidRPr="00BF24F2">
        <w:rPr>
          <w:rFonts w:cs="Arial"/>
          <w:szCs w:val="22"/>
          <w:lang w:eastAsia="en-GB" w:bidi="ar-SA"/>
        </w:rPr>
        <w:t xml:space="preserve">foliar </w:t>
      </w:r>
      <w:r w:rsidR="00C42ADA" w:rsidRPr="00BF24F2">
        <w:rPr>
          <w:rFonts w:cs="Arial"/>
          <w:szCs w:val="22"/>
          <w:lang w:eastAsia="en-GB" w:bidi="ar-SA"/>
        </w:rPr>
        <w:t xml:space="preserve">late blight, a devastating </w:t>
      </w:r>
      <w:r w:rsidR="00D13186">
        <w:rPr>
          <w:rFonts w:cs="Arial"/>
          <w:szCs w:val="22"/>
          <w:lang w:eastAsia="en-GB" w:bidi="ar-SA"/>
        </w:rPr>
        <w:t xml:space="preserve">fungal </w:t>
      </w:r>
      <w:r w:rsidR="00C42ADA" w:rsidRPr="00BF24F2">
        <w:rPr>
          <w:rFonts w:cs="Arial"/>
          <w:szCs w:val="22"/>
          <w:lang w:eastAsia="en-GB" w:bidi="ar-SA"/>
        </w:rPr>
        <w:t xml:space="preserve">disease </w:t>
      </w:r>
      <w:r w:rsidR="00F03DA1" w:rsidRPr="00BF24F2">
        <w:rPr>
          <w:rFonts w:cs="Arial"/>
          <w:szCs w:val="22"/>
          <w:lang w:eastAsia="en-GB" w:bidi="ar-SA"/>
        </w:rPr>
        <w:t>responsible for</w:t>
      </w:r>
      <w:r w:rsidR="0073135D" w:rsidRPr="00BF24F2">
        <w:rPr>
          <w:rFonts w:cs="Arial"/>
          <w:szCs w:val="22"/>
          <w:lang w:eastAsia="en-GB" w:bidi="ar-SA"/>
        </w:rPr>
        <w:t xml:space="preserve"> </w:t>
      </w:r>
      <w:r w:rsidR="00C42ADA" w:rsidRPr="00BF24F2">
        <w:rPr>
          <w:rFonts w:cs="Arial"/>
          <w:szCs w:val="22"/>
          <w:lang w:eastAsia="en-GB" w:bidi="ar-SA"/>
        </w:rPr>
        <w:t xml:space="preserve">the </w:t>
      </w:r>
      <w:r w:rsidR="0073135D" w:rsidRPr="00BF24F2">
        <w:rPr>
          <w:rFonts w:cs="Arial"/>
          <w:szCs w:val="22"/>
          <w:lang w:eastAsia="en-GB" w:bidi="ar-SA"/>
        </w:rPr>
        <w:t xml:space="preserve">Great Irish Potato Famine </w:t>
      </w:r>
      <w:r w:rsidR="00BB277D" w:rsidRPr="00BF24F2">
        <w:rPr>
          <w:rFonts w:cs="Arial"/>
          <w:szCs w:val="22"/>
          <w:lang w:eastAsia="en-GB" w:bidi="ar-SA"/>
        </w:rPr>
        <w:t xml:space="preserve">and </w:t>
      </w:r>
      <w:r w:rsidR="009357B4" w:rsidRPr="00BF24F2">
        <w:rPr>
          <w:rFonts w:cs="Arial"/>
          <w:szCs w:val="22"/>
          <w:lang w:eastAsia="en-GB" w:bidi="ar-SA"/>
        </w:rPr>
        <w:t xml:space="preserve">which </w:t>
      </w:r>
      <w:r w:rsidR="0073135D" w:rsidRPr="00BF24F2">
        <w:rPr>
          <w:rFonts w:cs="Arial"/>
          <w:szCs w:val="22"/>
          <w:lang w:eastAsia="en-GB" w:bidi="ar-SA"/>
        </w:rPr>
        <w:t xml:space="preserve">still poses a major threat to global potato cultivation. </w:t>
      </w:r>
    </w:p>
    <w:p w14:paraId="4220DEAD" w14:textId="77777777" w:rsidR="00F25659" w:rsidRPr="005275DC" w:rsidRDefault="00F25659" w:rsidP="00D154AB">
      <w:pPr>
        <w:rPr>
          <w:rFonts w:cs="Arial"/>
          <w:color w:val="FF0000"/>
          <w:szCs w:val="22"/>
          <w:lang w:eastAsia="en-GB" w:bidi="ar-SA"/>
        </w:rPr>
      </w:pPr>
    </w:p>
    <w:p w14:paraId="1FC7FEEA" w14:textId="3641031B" w:rsidR="006835DD" w:rsidRPr="00BF24F2" w:rsidRDefault="00F0788D" w:rsidP="00D154AB">
      <w:pPr>
        <w:rPr>
          <w:rFonts w:cs="Arial"/>
          <w:szCs w:val="22"/>
          <w:lang w:eastAsia="en-GB" w:bidi="ar-SA"/>
        </w:rPr>
      </w:pPr>
      <w:r w:rsidRPr="00BF24F2">
        <w:rPr>
          <w:rFonts w:cs="Arial"/>
          <w:szCs w:val="22"/>
          <w:lang w:eastAsia="en-GB" w:bidi="ar-SA"/>
        </w:rPr>
        <w:lastRenderedPageBreak/>
        <w:t xml:space="preserve">Although VNT1 is unique to the </w:t>
      </w:r>
      <w:r w:rsidRPr="00BF24F2">
        <w:rPr>
          <w:rFonts w:cs="Arial"/>
          <w:i/>
          <w:szCs w:val="22"/>
          <w:lang w:eastAsia="en-GB" w:bidi="ar-SA"/>
        </w:rPr>
        <w:t>S. venturii</w:t>
      </w:r>
      <w:r w:rsidRPr="00BF24F2">
        <w:rPr>
          <w:rFonts w:cs="Arial"/>
          <w:szCs w:val="22"/>
          <w:lang w:eastAsia="en-GB" w:bidi="ar-SA"/>
        </w:rPr>
        <w:t xml:space="preserve"> species, it shares high homology to several R-proteins</w:t>
      </w:r>
      <w:r w:rsidR="00FE5CD3" w:rsidRPr="00BF24F2">
        <w:rPr>
          <w:rFonts w:cs="Arial"/>
          <w:szCs w:val="22"/>
          <w:lang w:eastAsia="en-GB" w:bidi="ar-SA"/>
        </w:rPr>
        <w:t xml:space="preserve">, actual and predicted, </w:t>
      </w:r>
      <w:r w:rsidRPr="00BF24F2">
        <w:rPr>
          <w:rFonts w:cs="Arial"/>
          <w:szCs w:val="22"/>
          <w:lang w:eastAsia="en-GB" w:bidi="ar-SA"/>
        </w:rPr>
        <w:t xml:space="preserve">from edible </w:t>
      </w:r>
      <w:r w:rsidR="00CD2A2B" w:rsidRPr="00BF24F2">
        <w:rPr>
          <w:rFonts w:cs="Arial"/>
          <w:szCs w:val="22"/>
          <w:lang w:eastAsia="en-GB" w:bidi="ar-SA"/>
        </w:rPr>
        <w:t>f</w:t>
      </w:r>
      <w:r w:rsidR="00940DC6" w:rsidRPr="00BF24F2">
        <w:rPr>
          <w:rFonts w:cs="Arial"/>
          <w:szCs w:val="22"/>
          <w:lang w:eastAsia="en-GB" w:bidi="ar-SA"/>
        </w:rPr>
        <w:t>ood crops</w:t>
      </w:r>
      <w:r w:rsidR="009C0D7C" w:rsidRPr="00BF24F2">
        <w:rPr>
          <w:rFonts w:cs="Arial"/>
          <w:szCs w:val="22"/>
          <w:lang w:eastAsia="en-GB" w:bidi="ar-SA"/>
        </w:rPr>
        <w:t xml:space="preserve"> across the Solanaceae</w:t>
      </w:r>
      <w:r w:rsidR="00940DC6" w:rsidRPr="00BF24F2">
        <w:rPr>
          <w:rFonts w:cs="Arial"/>
          <w:szCs w:val="22"/>
          <w:lang w:eastAsia="en-GB" w:bidi="ar-SA"/>
        </w:rPr>
        <w:t xml:space="preserve"> </w:t>
      </w:r>
      <w:r w:rsidR="009C0D7C" w:rsidRPr="00BF24F2">
        <w:rPr>
          <w:rFonts w:cs="Arial"/>
          <w:szCs w:val="22"/>
          <w:lang w:eastAsia="en-GB" w:bidi="ar-SA"/>
        </w:rPr>
        <w:t>family</w:t>
      </w:r>
      <w:r w:rsidR="00940DC6" w:rsidRPr="00BF24F2">
        <w:rPr>
          <w:rFonts w:cs="Arial"/>
          <w:szCs w:val="22"/>
          <w:lang w:eastAsia="en-GB" w:bidi="ar-SA"/>
        </w:rPr>
        <w:t>, including potatoes</w:t>
      </w:r>
      <w:r w:rsidR="0025384D" w:rsidRPr="00BF24F2">
        <w:rPr>
          <w:rFonts w:cs="Arial"/>
          <w:szCs w:val="22"/>
          <w:lang w:eastAsia="en-GB" w:bidi="ar-SA"/>
        </w:rPr>
        <w:t>,</w:t>
      </w:r>
      <w:r w:rsidR="00940DC6" w:rsidRPr="00BF24F2">
        <w:rPr>
          <w:rFonts w:cs="Arial"/>
          <w:szCs w:val="22"/>
          <w:lang w:eastAsia="en-GB" w:bidi="ar-SA"/>
        </w:rPr>
        <w:t xml:space="preserve"> tomatoes </w:t>
      </w:r>
      <w:r w:rsidR="0025384D" w:rsidRPr="00BF24F2">
        <w:rPr>
          <w:rFonts w:cs="Arial"/>
          <w:szCs w:val="22"/>
          <w:lang w:eastAsia="en-GB" w:bidi="ar-SA"/>
        </w:rPr>
        <w:t>and</w:t>
      </w:r>
      <w:r w:rsidR="00940DC6" w:rsidRPr="00BF24F2">
        <w:rPr>
          <w:rFonts w:cs="Arial"/>
          <w:szCs w:val="22"/>
          <w:lang w:eastAsia="en-GB" w:bidi="ar-SA"/>
        </w:rPr>
        <w:t xml:space="preserve"> </w:t>
      </w:r>
      <w:r w:rsidR="009C0D7C" w:rsidRPr="00BF24F2">
        <w:rPr>
          <w:rFonts w:cs="Arial"/>
          <w:szCs w:val="22"/>
          <w:lang w:eastAsia="en-GB" w:bidi="ar-SA"/>
        </w:rPr>
        <w:t>c</w:t>
      </w:r>
      <w:r w:rsidR="00940DC6" w:rsidRPr="00BF24F2">
        <w:rPr>
          <w:rFonts w:cs="Arial"/>
          <w:szCs w:val="22"/>
          <w:lang w:eastAsia="en-GB" w:bidi="ar-SA"/>
        </w:rPr>
        <w:t>apsicum</w:t>
      </w:r>
      <w:r w:rsidR="0025384D" w:rsidRPr="00BF24F2">
        <w:rPr>
          <w:rFonts w:cs="Arial"/>
          <w:szCs w:val="22"/>
          <w:lang w:eastAsia="en-GB" w:bidi="ar-SA"/>
        </w:rPr>
        <w:t>s</w:t>
      </w:r>
      <w:r w:rsidR="009C0D7C" w:rsidRPr="00BF24F2">
        <w:rPr>
          <w:rFonts w:cs="Arial"/>
          <w:i/>
          <w:szCs w:val="22"/>
          <w:lang w:eastAsia="en-GB" w:bidi="ar-SA"/>
        </w:rPr>
        <w:t xml:space="preserve"> </w:t>
      </w:r>
      <w:r w:rsidR="00940DC6" w:rsidRPr="00BF24F2">
        <w:rPr>
          <w:rFonts w:cs="Arial"/>
          <w:szCs w:val="22"/>
          <w:lang w:eastAsia="en-GB" w:bidi="ar-SA"/>
        </w:rPr>
        <w:t>(sweet and chilli peppers).</w:t>
      </w:r>
      <w:r w:rsidR="009C0D7C" w:rsidRPr="00BF24F2">
        <w:rPr>
          <w:rFonts w:cs="Arial"/>
          <w:szCs w:val="22"/>
          <w:lang w:eastAsia="en-GB" w:bidi="ar-SA"/>
        </w:rPr>
        <w:t xml:space="preserve"> </w:t>
      </w:r>
      <w:r w:rsidR="007B5C63">
        <w:rPr>
          <w:rFonts w:cs="Arial"/>
          <w:szCs w:val="22"/>
          <w:lang w:eastAsia="en-GB" w:bidi="ar-SA"/>
        </w:rPr>
        <w:t>It is therefore similar to proteins that have a history of safe human exposure.</w:t>
      </w:r>
    </w:p>
    <w:p w14:paraId="2CE2DB48" w14:textId="76B0EC54" w:rsidR="00072575" w:rsidRPr="00BF24F2" w:rsidRDefault="00072575" w:rsidP="00BD7646">
      <w:pPr>
        <w:pStyle w:val="Heading3"/>
      </w:pPr>
      <w:bookmarkStart w:id="107" w:name="_Toc488842344"/>
      <w:bookmarkStart w:id="108" w:name="_Toc488842454"/>
      <w:bookmarkStart w:id="109" w:name="_Toc38956956"/>
      <w:r w:rsidRPr="00BF24F2">
        <w:t>4.1.2</w:t>
      </w:r>
      <w:r w:rsidRPr="00BF24F2">
        <w:tab/>
        <w:t xml:space="preserve">Expression of </w:t>
      </w:r>
      <w:r w:rsidR="00C82F49" w:rsidRPr="00BF24F2">
        <w:t xml:space="preserve">the </w:t>
      </w:r>
      <w:r w:rsidR="00C82F49" w:rsidRPr="00BF24F2">
        <w:rPr>
          <w:i/>
        </w:rPr>
        <w:t>Rpi-vnt1</w:t>
      </w:r>
      <w:r w:rsidR="00C82F49" w:rsidRPr="00BF24F2">
        <w:t xml:space="preserve"> gene and </w:t>
      </w:r>
      <w:r w:rsidRPr="00BF24F2">
        <w:t xml:space="preserve">VNT1 </w:t>
      </w:r>
      <w:r w:rsidR="00C82F49" w:rsidRPr="00BF24F2">
        <w:t>prote</w:t>
      </w:r>
      <w:r w:rsidRPr="00BF24F2">
        <w:t xml:space="preserve">in </w:t>
      </w:r>
      <w:r w:rsidR="00C82F49" w:rsidRPr="00BF24F2">
        <w:t xml:space="preserve">in </w:t>
      </w:r>
      <w:r w:rsidRPr="00BF24F2">
        <w:t>potato tissues</w:t>
      </w:r>
      <w:bookmarkEnd w:id="107"/>
      <w:bookmarkEnd w:id="108"/>
      <w:bookmarkEnd w:id="109"/>
    </w:p>
    <w:p w14:paraId="295B70DE" w14:textId="67FF064F" w:rsidR="001C722D" w:rsidRDefault="001C722D" w:rsidP="001C722D">
      <w:pPr>
        <w:rPr>
          <w:lang w:eastAsia="en-AU" w:bidi="ar-SA"/>
        </w:rPr>
      </w:pPr>
      <w:r w:rsidRPr="00690622">
        <w:rPr>
          <w:lang w:eastAsia="en-AU" w:bidi="ar-SA"/>
        </w:rPr>
        <w:t xml:space="preserve">In order to identify the tissues in which VNT1 was actively transcribed, real-time PCR was used to investigate the presence of </w:t>
      </w:r>
      <w:r w:rsidRPr="00690622">
        <w:rPr>
          <w:i/>
          <w:lang w:eastAsia="en-AU" w:bidi="ar-SA"/>
        </w:rPr>
        <w:t>Rpi-vnt1</w:t>
      </w:r>
      <w:r w:rsidRPr="00690622">
        <w:rPr>
          <w:lang w:eastAsia="en-AU" w:bidi="ar-SA"/>
        </w:rPr>
        <w:t xml:space="preserve"> mRNA in leaves</w:t>
      </w:r>
      <w:r w:rsidR="00690622" w:rsidRPr="00690622">
        <w:rPr>
          <w:lang w:eastAsia="en-AU" w:bidi="ar-SA"/>
        </w:rPr>
        <w:t>, stems, roots, flowers</w:t>
      </w:r>
      <w:r w:rsidRPr="00690622">
        <w:rPr>
          <w:lang w:eastAsia="en-AU" w:bidi="ar-SA"/>
        </w:rPr>
        <w:t xml:space="preserve"> and tubers from </w:t>
      </w:r>
      <w:r w:rsidR="00690622" w:rsidRPr="00690622">
        <w:rPr>
          <w:lang w:eastAsia="en-AU" w:bidi="ar-SA"/>
        </w:rPr>
        <w:t>Z6</w:t>
      </w:r>
      <w:r w:rsidRPr="00690622">
        <w:rPr>
          <w:lang w:eastAsia="en-AU" w:bidi="ar-SA"/>
        </w:rPr>
        <w:t xml:space="preserve"> and </w:t>
      </w:r>
      <w:r w:rsidR="00690622" w:rsidRPr="00690622">
        <w:rPr>
          <w:lang w:eastAsia="en-AU" w:bidi="ar-SA"/>
        </w:rPr>
        <w:t>its parental control</w:t>
      </w:r>
      <w:r w:rsidRPr="00690622">
        <w:rPr>
          <w:lang w:eastAsia="en-AU" w:bidi="ar-SA"/>
        </w:rPr>
        <w:t xml:space="preserve"> (</w:t>
      </w:r>
      <w:r w:rsidR="00690622" w:rsidRPr="00690622">
        <w:rPr>
          <w:lang w:eastAsia="en-AU" w:bidi="ar-SA"/>
        </w:rPr>
        <w:t>Snowden</w:t>
      </w:r>
      <w:r w:rsidRPr="00690622">
        <w:rPr>
          <w:lang w:eastAsia="en-AU" w:bidi="ar-SA"/>
        </w:rPr>
        <w:t xml:space="preserve">). The </w:t>
      </w:r>
      <w:r w:rsidR="00364127">
        <w:rPr>
          <w:lang w:eastAsia="en-AU" w:bidi="ar-SA"/>
        </w:rPr>
        <w:t xml:space="preserve">mRNA </w:t>
      </w:r>
      <w:r w:rsidRPr="00690622">
        <w:rPr>
          <w:lang w:eastAsia="en-AU" w:bidi="ar-SA"/>
        </w:rPr>
        <w:t xml:space="preserve">expression levels </w:t>
      </w:r>
      <w:r w:rsidR="00364127">
        <w:rPr>
          <w:lang w:eastAsia="en-AU" w:bidi="ar-SA"/>
        </w:rPr>
        <w:t>for</w:t>
      </w:r>
      <w:r w:rsidRPr="00690622">
        <w:rPr>
          <w:lang w:eastAsia="en-AU" w:bidi="ar-SA"/>
        </w:rPr>
        <w:t xml:space="preserve"> </w:t>
      </w:r>
      <w:r w:rsidRPr="00690622">
        <w:rPr>
          <w:i/>
          <w:lang w:eastAsia="en-AU" w:bidi="ar-SA"/>
        </w:rPr>
        <w:t>Rpi-vnt1</w:t>
      </w:r>
      <w:r w:rsidRPr="00690622">
        <w:rPr>
          <w:lang w:eastAsia="en-AU" w:bidi="ar-SA"/>
        </w:rPr>
        <w:t xml:space="preserve"> were compared to that of leaf tissue from </w:t>
      </w:r>
      <w:r w:rsidRPr="00690622">
        <w:rPr>
          <w:i/>
          <w:lang w:eastAsia="en-AU" w:bidi="ar-SA"/>
        </w:rPr>
        <w:t>S. venturii</w:t>
      </w:r>
      <w:r w:rsidRPr="00690622">
        <w:rPr>
          <w:lang w:eastAsia="en-AU" w:bidi="ar-SA"/>
        </w:rPr>
        <w:t xml:space="preserve">. </w:t>
      </w:r>
      <w:r w:rsidRPr="00690622">
        <w:rPr>
          <w:i/>
          <w:lang w:eastAsia="en-AU" w:bidi="ar-SA"/>
        </w:rPr>
        <w:t>Rpi-vnt1</w:t>
      </w:r>
      <w:r w:rsidRPr="00690622">
        <w:rPr>
          <w:lang w:eastAsia="en-AU" w:bidi="ar-SA"/>
        </w:rPr>
        <w:t xml:space="preserve"> </w:t>
      </w:r>
      <w:r w:rsidR="00364127">
        <w:rPr>
          <w:lang w:eastAsia="en-AU" w:bidi="ar-SA"/>
        </w:rPr>
        <w:t>mRNA was</w:t>
      </w:r>
      <w:r w:rsidR="00364127" w:rsidRPr="00690622">
        <w:rPr>
          <w:lang w:eastAsia="en-AU" w:bidi="ar-SA"/>
        </w:rPr>
        <w:t xml:space="preserve"> </w:t>
      </w:r>
      <w:r w:rsidR="00690622" w:rsidRPr="00690622">
        <w:rPr>
          <w:lang w:eastAsia="en-AU" w:bidi="ar-SA"/>
        </w:rPr>
        <w:t>not detected in any</w:t>
      </w:r>
      <w:r w:rsidR="00C31B88">
        <w:rPr>
          <w:lang w:eastAsia="en-AU" w:bidi="ar-SA"/>
        </w:rPr>
        <w:t xml:space="preserve"> </w:t>
      </w:r>
      <w:r w:rsidR="0005749F">
        <w:rPr>
          <w:lang w:eastAsia="en-AU" w:bidi="ar-SA"/>
        </w:rPr>
        <w:t>tissue of the parental control</w:t>
      </w:r>
      <w:r w:rsidRPr="00690622">
        <w:rPr>
          <w:lang w:eastAsia="en-AU" w:bidi="ar-SA"/>
        </w:rPr>
        <w:t xml:space="preserve">, which is expected as </w:t>
      </w:r>
      <w:r w:rsidR="00D32763">
        <w:rPr>
          <w:lang w:eastAsia="en-AU" w:bidi="ar-SA"/>
        </w:rPr>
        <w:t>the Snowden</w:t>
      </w:r>
      <w:r w:rsidR="00690622" w:rsidRPr="00690622">
        <w:rPr>
          <w:lang w:eastAsia="en-AU" w:bidi="ar-SA"/>
        </w:rPr>
        <w:t xml:space="preserve"> variety</w:t>
      </w:r>
      <w:r w:rsidRPr="00690622">
        <w:rPr>
          <w:lang w:eastAsia="en-AU" w:bidi="ar-SA"/>
        </w:rPr>
        <w:t xml:space="preserve"> do</w:t>
      </w:r>
      <w:r w:rsidR="00690622" w:rsidRPr="00690622">
        <w:rPr>
          <w:lang w:eastAsia="en-AU" w:bidi="ar-SA"/>
        </w:rPr>
        <w:t>es</w:t>
      </w:r>
      <w:r w:rsidRPr="00690622">
        <w:rPr>
          <w:lang w:eastAsia="en-AU" w:bidi="ar-SA"/>
        </w:rPr>
        <w:t xml:space="preserve"> not have the gene. </w:t>
      </w:r>
      <w:r w:rsidR="00364127">
        <w:rPr>
          <w:lang w:eastAsia="en-AU" w:bidi="ar-SA"/>
        </w:rPr>
        <w:t xml:space="preserve">High mRNA </w:t>
      </w:r>
      <w:r w:rsidRPr="00961937">
        <w:rPr>
          <w:lang w:eastAsia="en-AU" w:bidi="ar-SA"/>
        </w:rPr>
        <w:t>expression</w:t>
      </w:r>
      <w:r w:rsidR="00364127">
        <w:rPr>
          <w:lang w:eastAsia="en-AU" w:bidi="ar-SA"/>
        </w:rPr>
        <w:t xml:space="preserve"> levels were observed</w:t>
      </w:r>
      <w:r w:rsidRPr="00690622">
        <w:rPr>
          <w:lang w:eastAsia="en-AU" w:bidi="ar-SA"/>
        </w:rPr>
        <w:t xml:space="preserve"> in the leaf </w:t>
      </w:r>
      <w:r w:rsidR="00364127">
        <w:rPr>
          <w:lang w:eastAsia="en-AU" w:bidi="ar-SA"/>
        </w:rPr>
        <w:t>with</w:t>
      </w:r>
      <w:r w:rsidR="00364127" w:rsidRPr="00690622">
        <w:rPr>
          <w:lang w:eastAsia="en-AU" w:bidi="ar-SA"/>
        </w:rPr>
        <w:t xml:space="preserve"> </w:t>
      </w:r>
      <w:r w:rsidRPr="00690622">
        <w:rPr>
          <w:lang w:eastAsia="en-AU" w:bidi="ar-SA"/>
        </w:rPr>
        <w:t xml:space="preserve">only minimal levels in the </w:t>
      </w:r>
      <w:r w:rsidR="00690622" w:rsidRPr="00690622">
        <w:rPr>
          <w:lang w:eastAsia="en-AU" w:bidi="ar-SA"/>
        </w:rPr>
        <w:t xml:space="preserve">flower and </w:t>
      </w:r>
      <w:r w:rsidRPr="00690622">
        <w:rPr>
          <w:lang w:eastAsia="en-AU" w:bidi="ar-SA"/>
        </w:rPr>
        <w:t xml:space="preserve">tuber. </w:t>
      </w:r>
    </w:p>
    <w:p w14:paraId="460FA5A0" w14:textId="77777777" w:rsidR="007F3476" w:rsidRDefault="007F3476" w:rsidP="001C722D">
      <w:pPr>
        <w:rPr>
          <w:color w:val="FF0000"/>
          <w:lang w:eastAsia="en-AU" w:bidi="ar-SA"/>
        </w:rPr>
      </w:pPr>
    </w:p>
    <w:p w14:paraId="17001F8D" w14:textId="486C172B" w:rsidR="001C722D" w:rsidRPr="005275DC" w:rsidRDefault="00017832" w:rsidP="001C722D">
      <w:pPr>
        <w:rPr>
          <w:color w:val="FF0000"/>
          <w:lang w:eastAsia="en-AU" w:bidi="ar-SA"/>
        </w:rPr>
      </w:pPr>
      <w:r>
        <w:rPr>
          <w:rFonts w:cs="Arial"/>
          <w:color w:val="000000"/>
          <w:szCs w:val="22"/>
        </w:rPr>
        <w:t xml:space="preserve">The VNT1 protein has been considered </w:t>
      </w:r>
      <w:r w:rsidR="004E271E">
        <w:rPr>
          <w:rFonts w:cs="Arial"/>
          <w:color w:val="000000"/>
          <w:szCs w:val="22"/>
        </w:rPr>
        <w:t xml:space="preserve">by FSANZ </w:t>
      </w:r>
      <w:r>
        <w:rPr>
          <w:rFonts w:cs="Arial"/>
          <w:color w:val="000000"/>
          <w:szCs w:val="22"/>
        </w:rPr>
        <w:t>in a previous safety assessment (A1139; FSANZ, 2017).</w:t>
      </w:r>
      <w:r w:rsidR="007F3476">
        <w:rPr>
          <w:rFonts w:cs="Arial"/>
          <w:color w:val="000000"/>
          <w:szCs w:val="22"/>
        </w:rPr>
        <w:t xml:space="preserve"> Similar to </w:t>
      </w:r>
      <w:r w:rsidR="002B1D2D">
        <w:rPr>
          <w:rFonts w:cs="Arial"/>
          <w:color w:val="000000"/>
          <w:szCs w:val="22"/>
        </w:rPr>
        <w:t xml:space="preserve">that </w:t>
      </w:r>
      <w:r w:rsidR="007F3476">
        <w:rPr>
          <w:rFonts w:cs="Arial"/>
          <w:color w:val="000000"/>
          <w:szCs w:val="22"/>
        </w:rPr>
        <w:t>assessment, the VNT1 protein was below the limit of quantitation (LOQ)</w:t>
      </w:r>
      <w:r w:rsidR="004E271E">
        <w:rPr>
          <w:rFonts w:cs="Arial"/>
          <w:color w:val="000000"/>
          <w:szCs w:val="22"/>
        </w:rPr>
        <w:t xml:space="preserve"> in Z6. These result are</w:t>
      </w:r>
      <w:r w:rsidR="002B1D2D">
        <w:rPr>
          <w:rFonts w:cs="Arial"/>
          <w:color w:val="000000"/>
          <w:szCs w:val="22"/>
        </w:rPr>
        <w:t xml:space="preserve"> in</w:t>
      </w:r>
      <w:r w:rsidR="007F3476">
        <w:rPr>
          <w:rFonts w:cs="Arial"/>
          <w:color w:val="000000"/>
          <w:szCs w:val="22"/>
        </w:rPr>
        <w:t xml:space="preserve"> line with the published literature</w:t>
      </w:r>
      <w:r w:rsidR="004E271E">
        <w:rPr>
          <w:rFonts w:cs="Arial"/>
          <w:color w:val="000000"/>
          <w:szCs w:val="22"/>
        </w:rPr>
        <w:t xml:space="preserve"> as</w:t>
      </w:r>
      <w:r w:rsidR="007F3476">
        <w:rPr>
          <w:rFonts w:cs="Arial"/>
          <w:color w:val="000000"/>
          <w:szCs w:val="22"/>
        </w:rPr>
        <w:t xml:space="preserve"> </w:t>
      </w:r>
      <w:r w:rsidR="007F3476" w:rsidRPr="0079271E">
        <w:rPr>
          <w:lang w:eastAsia="en-AU" w:bidi="ar-SA"/>
        </w:rPr>
        <w:t>R-proteins are known to be expressed at low levels and are considered to be intractable proteins</w:t>
      </w:r>
      <w:r w:rsidR="007F3476" w:rsidRPr="0079271E">
        <w:rPr>
          <w:rStyle w:val="FootnoteReference"/>
          <w:lang w:eastAsia="en-AU" w:bidi="ar-SA"/>
        </w:rPr>
        <w:footnoteReference w:id="10"/>
      </w:r>
      <w:r w:rsidR="007F3476" w:rsidRPr="0079271E">
        <w:rPr>
          <w:lang w:eastAsia="en-AU" w:bidi="ar-SA"/>
        </w:rPr>
        <w:t xml:space="preserve"> </w:t>
      </w:r>
      <w:r w:rsidR="007F3476">
        <w:rPr>
          <w:lang w:eastAsia="en-AU" w:bidi="ar-SA"/>
        </w:rPr>
        <w:t xml:space="preserve">(Bushey et al., 2014; </w:t>
      </w:r>
      <w:r w:rsidR="007F3476">
        <w:rPr>
          <w:rFonts w:cs="Arial"/>
          <w:szCs w:val="22"/>
          <w:lang w:eastAsia="en-GB" w:bidi="ar-SA"/>
        </w:rPr>
        <w:t>McHale et al., 2006</w:t>
      </w:r>
      <w:r w:rsidR="007F3476" w:rsidRPr="00F40E88">
        <w:rPr>
          <w:rFonts w:cs="Arial"/>
          <w:szCs w:val="22"/>
          <w:lang w:eastAsia="en-GB" w:bidi="ar-SA"/>
        </w:rPr>
        <w:t>)</w:t>
      </w:r>
      <w:r w:rsidR="007F3476" w:rsidRPr="00F40E88">
        <w:rPr>
          <w:lang w:eastAsia="en-AU" w:bidi="ar-SA"/>
        </w:rPr>
        <w:t>.</w:t>
      </w:r>
      <w:r w:rsidR="007F3476">
        <w:rPr>
          <w:lang w:eastAsia="en-AU" w:bidi="ar-SA"/>
        </w:rPr>
        <w:t xml:space="preserve"> The Applicant </w:t>
      </w:r>
      <w:r w:rsidR="002B1D2D">
        <w:rPr>
          <w:lang w:eastAsia="en-AU" w:bidi="ar-SA"/>
        </w:rPr>
        <w:t>provided</w:t>
      </w:r>
      <w:r w:rsidR="007F3476">
        <w:rPr>
          <w:lang w:eastAsia="en-AU" w:bidi="ar-SA"/>
        </w:rPr>
        <w:t xml:space="preserve"> indirect evidence for expression of VNT1 protein in Z6 (Section 4.1.3) and updated b</w:t>
      </w:r>
      <w:r w:rsidR="0081351C">
        <w:rPr>
          <w:lang w:eastAsia="en-AU" w:bidi="ar-SA"/>
        </w:rPr>
        <w:t>ioinformatic analyse</w:t>
      </w:r>
      <w:r w:rsidR="007F3476">
        <w:rPr>
          <w:lang w:eastAsia="en-AU" w:bidi="ar-SA"/>
        </w:rPr>
        <w:t>s (Section 4.1.4).</w:t>
      </w:r>
    </w:p>
    <w:p w14:paraId="146611A7" w14:textId="1EC0A95D" w:rsidR="00E465CB" w:rsidRPr="00547973" w:rsidRDefault="00E84F65" w:rsidP="00547973">
      <w:pPr>
        <w:pStyle w:val="Heading3"/>
      </w:pPr>
      <w:bookmarkStart w:id="110" w:name="_Toc488842345"/>
      <w:bookmarkStart w:id="111" w:name="_Toc488842455"/>
      <w:bookmarkStart w:id="112" w:name="_Toc38956957"/>
      <w:r w:rsidRPr="00F40E88">
        <w:t>4.1</w:t>
      </w:r>
      <w:r w:rsidR="00072575" w:rsidRPr="00F40E88">
        <w:t>.3</w:t>
      </w:r>
      <w:r w:rsidRPr="00F40E88">
        <w:tab/>
        <w:t>C</w:t>
      </w:r>
      <w:r w:rsidR="00547973">
        <w:t>haracterisation of VNT1 protein</w:t>
      </w:r>
      <w:r w:rsidRPr="00F40E88">
        <w:t xml:space="preserve"> in </w:t>
      </w:r>
      <w:r w:rsidR="00547973">
        <w:t>the Z6 line</w:t>
      </w:r>
      <w:bookmarkEnd w:id="110"/>
      <w:bookmarkEnd w:id="111"/>
      <w:bookmarkEnd w:id="112"/>
      <w:r w:rsidR="00547973">
        <w:tab/>
      </w:r>
    </w:p>
    <w:p w14:paraId="762A5BC6" w14:textId="1B018F2A" w:rsidR="00700F4C" w:rsidRPr="00D34078" w:rsidRDefault="00080C4E" w:rsidP="00D34078">
      <w:pPr>
        <w:widowControl/>
        <w:autoSpaceDE w:val="0"/>
        <w:autoSpaceDN w:val="0"/>
        <w:adjustRightInd w:val="0"/>
        <w:rPr>
          <w:rFonts w:ascii="Calibri" w:hAnsi="Calibri" w:cs="Calibri"/>
          <w:szCs w:val="22"/>
          <w:lang w:eastAsia="en-GB" w:bidi="ar-SA"/>
        </w:rPr>
      </w:pPr>
      <w:r>
        <w:rPr>
          <w:lang w:eastAsia="en-AU" w:bidi="ar-SA"/>
        </w:rPr>
        <w:t>A</w:t>
      </w:r>
      <w:r w:rsidR="00700F4C" w:rsidRPr="00700F4C">
        <w:rPr>
          <w:lang w:eastAsia="en-AU" w:bidi="ar-SA"/>
        </w:rPr>
        <w:t xml:space="preserve"> late blight field efficacy study was </w:t>
      </w:r>
      <w:r>
        <w:rPr>
          <w:lang w:eastAsia="en-AU" w:bidi="ar-SA"/>
        </w:rPr>
        <w:t>done</w:t>
      </w:r>
      <w:r w:rsidRPr="00700F4C">
        <w:rPr>
          <w:lang w:eastAsia="en-AU" w:bidi="ar-SA"/>
        </w:rPr>
        <w:t xml:space="preserve"> </w:t>
      </w:r>
      <w:r w:rsidR="00700F4C" w:rsidRPr="00700F4C">
        <w:rPr>
          <w:lang w:eastAsia="en-AU" w:bidi="ar-SA"/>
        </w:rPr>
        <w:t>on Z6 and its parental control</w:t>
      </w:r>
      <w:r>
        <w:rPr>
          <w:lang w:eastAsia="en-AU" w:bidi="ar-SA"/>
        </w:rPr>
        <w:t xml:space="preserve"> to provide indirect evidence for expression of the VNT1 protein in Z6</w:t>
      </w:r>
      <w:r w:rsidR="00700F4C" w:rsidRPr="00700F4C">
        <w:rPr>
          <w:lang w:eastAsia="en-AU" w:bidi="ar-SA"/>
        </w:rPr>
        <w:t xml:space="preserve">. </w:t>
      </w:r>
      <w:r w:rsidR="00554C04" w:rsidRPr="00D34078">
        <w:rPr>
          <w:lang w:eastAsia="en-AU" w:bidi="ar-SA"/>
        </w:rPr>
        <w:t xml:space="preserve">This study was </w:t>
      </w:r>
      <w:r w:rsidR="00644671">
        <w:rPr>
          <w:lang w:eastAsia="en-AU" w:bidi="ar-SA"/>
        </w:rPr>
        <w:t>undertaken</w:t>
      </w:r>
      <w:r w:rsidR="00644671" w:rsidRPr="00D34078">
        <w:rPr>
          <w:lang w:eastAsia="en-AU" w:bidi="ar-SA"/>
        </w:rPr>
        <w:t xml:space="preserve"> </w:t>
      </w:r>
      <w:r w:rsidR="00700F4C" w:rsidRPr="00D34078">
        <w:rPr>
          <w:lang w:eastAsia="en-AU" w:bidi="ar-SA"/>
        </w:rPr>
        <w:t xml:space="preserve">at </w:t>
      </w:r>
      <w:r w:rsidR="00554C04" w:rsidRPr="00D34078">
        <w:rPr>
          <w:lang w:eastAsia="en-AU" w:bidi="ar-SA"/>
        </w:rPr>
        <w:t>2 sites (</w:t>
      </w:r>
      <w:r w:rsidR="0086217A">
        <w:rPr>
          <w:lang w:eastAsia="en-AU" w:bidi="ar-SA"/>
        </w:rPr>
        <w:t>Michigan and Pennsylvania</w:t>
      </w:r>
      <w:r w:rsidR="00700F4C" w:rsidRPr="00D34078">
        <w:rPr>
          <w:lang w:eastAsia="en-AU" w:bidi="ar-SA"/>
        </w:rPr>
        <w:t xml:space="preserve">) during the </w:t>
      </w:r>
      <w:r w:rsidR="00554C04" w:rsidRPr="00D34078">
        <w:rPr>
          <w:lang w:eastAsia="en-AU" w:bidi="ar-SA"/>
        </w:rPr>
        <w:t>2016</w:t>
      </w:r>
      <w:r w:rsidR="00700F4C" w:rsidRPr="00D34078">
        <w:rPr>
          <w:lang w:eastAsia="en-AU" w:bidi="ar-SA"/>
        </w:rPr>
        <w:t xml:space="preserve"> growing seasons.</w:t>
      </w:r>
      <w:r w:rsidR="00554C04" w:rsidRPr="00D34078">
        <w:rPr>
          <w:lang w:eastAsia="en-AU" w:bidi="ar-SA"/>
        </w:rPr>
        <w:t xml:space="preserve"> </w:t>
      </w:r>
      <w:r w:rsidR="00700F4C" w:rsidRPr="00D34078">
        <w:rPr>
          <w:lang w:eastAsia="en-AU" w:bidi="ar-SA"/>
        </w:rPr>
        <w:t>Using a randomised complete bl</w:t>
      </w:r>
      <w:r w:rsidR="00D34078" w:rsidRPr="00D34078">
        <w:rPr>
          <w:lang w:eastAsia="en-AU" w:bidi="ar-SA"/>
        </w:rPr>
        <w:t>ock design, replicate plots (n=5</w:t>
      </w:r>
      <w:r w:rsidR="00700F4C" w:rsidRPr="00D34078">
        <w:rPr>
          <w:lang w:eastAsia="en-AU" w:bidi="ar-SA"/>
        </w:rPr>
        <w:t xml:space="preserve">) were established </w:t>
      </w:r>
      <w:r w:rsidR="00700F4C" w:rsidRPr="00C817C1">
        <w:rPr>
          <w:lang w:eastAsia="en-AU" w:bidi="ar-SA"/>
        </w:rPr>
        <w:t xml:space="preserve">containing rows of </w:t>
      </w:r>
      <w:r w:rsidR="00C817C1" w:rsidRPr="00C817C1">
        <w:rPr>
          <w:lang w:eastAsia="en-AU" w:bidi="ar-SA"/>
        </w:rPr>
        <w:t>5-10</w:t>
      </w:r>
      <w:r w:rsidR="00700F4C" w:rsidRPr="00C817C1">
        <w:rPr>
          <w:lang w:eastAsia="en-AU" w:bidi="ar-SA"/>
        </w:rPr>
        <w:t xml:space="preserve"> plants of </w:t>
      </w:r>
      <w:r w:rsidR="00C817C1" w:rsidRPr="00C817C1">
        <w:rPr>
          <w:lang w:eastAsia="en-AU" w:bidi="ar-SA"/>
        </w:rPr>
        <w:t xml:space="preserve">the control </w:t>
      </w:r>
      <w:r w:rsidR="00700F4C" w:rsidRPr="00C817C1">
        <w:rPr>
          <w:lang w:eastAsia="en-AU" w:bidi="ar-SA"/>
        </w:rPr>
        <w:t>(</w:t>
      </w:r>
      <w:r w:rsidR="00C817C1" w:rsidRPr="00C817C1">
        <w:rPr>
          <w:lang w:eastAsia="en-AU" w:bidi="ar-SA"/>
        </w:rPr>
        <w:t>Snowden</w:t>
      </w:r>
      <w:r w:rsidR="00700F4C" w:rsidRPr="00C817C1">
        <w:rPr>
          <w:lang w:eastAsia="en-AU" w:bidi="ar-SA"/>
        </w:rPr>
        <w:t xml:space="preserve">) and </w:t>
      </w:r>
      <w:r w:rsidR="00C817C1" w:rsidRPr="00C817C1">
        <w:rPr>
          <w:lang w:eastAsia="en-AU" w:bidi="ar-SA"/>
        </w:rPr>
        <w:t>the test line</w:t>
      </w:r>
      <w:r w:rsidR="00700F4C" w:rsidRPr="00C817C1">
        <w:rPr>
          <w:lang w:eastAsia="en-AU" w:bidi="ar-SA"/>
        </w:rPr>
        <w:t xml:space="preserve"> (</w:t>
      </w:r>
      <w:r w:rsidR="00C817C1" w:rsidRPr="00C817C1">
        <w:rPr>
          <w:lang w:eastAsia="en-AU" w:bidi="ar-SA"/>
        </w:rPr>
        <w:t>Z6</w:t>
      </w:r>
      <w:r w:rsidR="00700F4C" w:rsidRPr="00C817C1">
        <w:rPr>
          <w:lang w:eastAsia="en-AU" w:bidi="ar-SA"/>
        </w:rPr>
        <w:t>), with late blight-susceptible spreader plants</w:t>
      </w:r>
      <w:r w:rsidR="00700F4C" w:rsidRPr="00C817C1">
        <w:rPr>
          <w:rStyle w:val="FootnoteReference"/>
          <w:lang w:eastAsia="en-AU" w:bidi="ar-SA"/>
        </w:rPr>
        <w:footnoteReference w:id="11"/>
      </w:r>
      <w:r w:rsidR="00700F4C" w:rsidRPr="00C817C1">
        <w:rPr>
          <w:lang w:eastAsia="en-AU" w:bidi="ar-SA"/>
        </w:rPr>
        <w:t xml:space="preserve"> (Atlantic</w:t>
      </w:r>
      <w:r w:rsidR="00644671">
        <w:rPr>
          <w:lang w:eastAsia="en-AU" w:bidi="ar-SA"/>
        </w:rPr>
        <w:t xml:space="preserve"> variety</w:t>
      </w:r>
      <w:r w:rsidR="00700F4C" w:rsidRPr="00C817C1">
        <w:rPr>
          <w:lang w:eastAsia="en-AU" w:bidi="ar-SA"/>
        </w:rPr>
        <w:t>) planted on either side of the control and test samples. Region specific agronomic pract</w:t>
      </w:r>
      <w:r w:rsidR="00C817C1" w:rsidRPr="00C817C1">
        <w:rPr>
          <w:lang w:eastAsia="en-AU" w:bidi="ar-SA"/>
        </w:rPr>
        <w:t>ices were used for pest control, maintenance and irrigation</w:t>
      </w:r>
      <w:r w:rsidR="00C817C1">
        <w:rPr>
          <w:lang w:eastAsia="en-AU" w:bidi="ar-SA"/>
        </w:rPr>
        <w:t xml:space="preserve"> and the entire trial at each site was treated with same agronomic inputs, pesticide and </w:t>
      </w:r>
      <w:r w:rsidR="0085653D">
        <w:rPr>
          <w:lang w:eastAsia="en-AU" w:bidi="ar-SA"/>
        </w:rPr>
        <w:t>fertiliser application</w:t>
      </w:r>
      <w:r w:rsidR="0085653D" w:rsidRPr="0085653D">
        <w:rPr>
          <w:lang w:eastAsia="en-AU" w:bidi="ar-SA"/>
        </w:rPr>
        <w:t xml:space="preserve">. </w:t>
      </w:r>
      <w:r w:rsidR="00700F4C" w:rsidRPr="0085653D">
        <w:rPr>
          <w:lang w:eastAsia="en-AU" w:bidi="ar-SA"/>
        </w:rPr>
        <w:t xml:space="preserve">If fungicide was required, a treatment that would not affect </w:t>
      </w:r>
      <w:r w:rsidR="00700F4C" w:rsidRPr="0085653D">
        <w:rPr>
          <w:i/>
          <w:lang w:eastAsia="en-AU" w:bidi="ar-SA"/>
        </w:rPr>
        <w:t>P. infestans</w:t>
      </w:r>
      <w:r w:rsidR="00700F4C" w:rsidRPr="0085653D">
        <w:rPr>
          <w:lang w:eastAsia="en-AU" w:bidi="ar-SA"/>
        </w:rPr>
        <w:t xml:space="preserve"> was used. </w:t>
      </w:r>
      <w:r w:rsidR="00700F4C" w:rsidRPr="0075536E">
        <w:rPr>
          <w:lang w:eastAsia="en-AU" w:bidi="ar-SA"/>
        </w:rPr>
        <w:t xml:space="preserve">The plots were irrigated regularly to ensure an environment that would facilitate infection and the spreader plants only were inoculated with </w:t>
      </w:r>
      <w:r w:rsidR="00700F4C" w:rsidRPr="0075536E">
        <w:rPr>
          <w:rFonts w:cs="Arial"/>
          <w:i/>
          <w:szCs w:val="22"/>
          <w:lang w:eastAsia="en-GB" w:bidi="ar-SA"/>
        </w:rPr>
        <w:t>P. infestans</w:t>
      </w:r>
      <w:r w:rsidR="00700F4C" w:rsidRPr="0075536E">
        <w:rPr>
          <w:rFonts w:cs="Arial"/>
          <w:szCs w:val="22"/>
          <w:lang w:eastAsia="en-GB" w:bidi="ar-SA"/>
        </w:rPr>
        <w:t xml:space="preserve">. </w:t>
      </w:r>
      <w:r w:rsidR="0075536E" w:rsidRPr="0075536E">
        <w:rPr>
          <w:rFonts w:cs="Arial"/>
          <w:szCs w:val="22"/>
          <w:lang w:eastAsia="en-GB" w:bidi="ar-SA"/>
        </w:rPr>
        <w:t>One</w:t>
      </w:r>
      <w:r w:rsidR="0075536E" w:rsidRPr="0075536E">
        <w:rPr>
          <w:lang w:eastAsia="en-AU" w:bidi="ar-SA"/>
        </w:rPr>
        <w:t xml:space="preserve"> common pathogenic strain of </w:t>
      </w:r>
      <w:r w:rsidR="0075536E" w:rsidRPr="0075536E">
        <w:rPr>
          <w:rFonts w:cs="Arial"/>
          <w:i/>
          <w:szCs w:val="22"/>
          <w:lang w:eastAsia="en-GB" w:bidi="ar-SA"/>
        </w:rPr>
        <w:t>P. infestans</w:t>
      </w:r>
      <w:r w:rsidR="0075536E" w:rsidRPr="0075536E">
        <w:rPr>
          <w:lang w:eastAsia="en-AU" w:bidi="ar-SA"/>
        </w:rPr>
        <w:t xml:space="preserve"> was</w:t>
      </w:r>
      <w:r w:rsidR="00700F4C" w:rsidRPr="0075536E">
        <w:rPr>
          <w:lang w:eastAsia="en-AU" w:bidi="ar-SA"/>
        </w:rPr>
        <w:t xml:space="preserve"> </w:t>
      </w:r>
      <w:r>
        <w:rPr>
          <w:lang w:eastAsia="en-AU" w:bidi="ar-SA"/>
        </w:rPr>
        <w:t>used in the study</w:t>
      </w:r>
      <w:r w:rsidRPr="0075536E">
        <w:rPr>
          <w:lang w:eastAsia="en-AU" w:bidi="ar-SA"/>
        </w:rPr>
        <w:t xml:space="preserve"> </w:t>
      </w:r>
      <w:r w:rsidR="00700F4C" w:rsidRPr="0075536E">
        <w:rPr>
          <w:lang w:eastAsia="en-AU" w:bidi="ar-SA"/>
        </w:rPr>
        <w:t xml:space="preserve">(US-23). </w:t>
      </w:r>
      <w:r w:rsidR="004D45CE" w:rsidRPr="004D45CE">
        <w:rPr>
          <w:lang w:eastAsia="en-AU" w:bidi="ar-SA"/>
        </w:rPr>
        <w:t>This strain is one of four</w:t>
      </w:r>
      <w:r w:rsidR="00700F4C" w:rsidRPr="004D45CE">
        <w:rPr>
          <w:lang w:eastAsia="en-AU" w:bidi="ar-SA"/>
        </w:rPr>
        <w:t xml:space="preserve"> dominant strains isolated from </w:t>
      </w:r>
      <w:r w:rsidR="00524CA3">
        <w:rPr>
          <w:lang w:eastAsia="en-AU" w:bidi="ar-SA"/>
        </w:rPr>
        <w:t xml:space="preserve">fungal blight </w:t>
      </w:r>
      <w:r w:rsidR="00700F4C" w:rsidRPr="004D45CE">
        <w:rPr>
          <w:lang w:eastAsia="en-AU" w:bidi="ar-SA"/>
        </w:rPr>
        <w:t>epidemics that occurred in North America between the years 2009-2011</w:t>
      </w:r>
      <w:r w:rsidR="004D45CE">
        <w:rPr>
          <w:lang w:eastAsia="en-AU" w:bidi="ar-SA"/>
        </w:rPr>
        <w:t xml:space="preserve"> (Danies et al., 2013)</w:t>
      </w:r>
      <w:r w:rsidR="00700F4C" w:rsidRPr="004D45CE">
        <w:rPr>
          <w:lang w:eastAsia="en-AU" w:bidi="ar-SA"/>
        </w:rPr>
        <w:t xml:space="preserve"> and are still persistent to the present day. </w:t>
      </w:r>
    </w:p>
    <w:p w14:paraId="520FC044" w14:textId="77777777" w:rsidR="00700F4C" w:rsidRPr="00700F4C" w:rsidRDefault="00700F4C" w:rsidP="00700F4C">
      <w:pPr>
        <w:rPr>
          <w:color w:val="FF0000"/>
          <w:lang w:eastAsia="en-AU" w:bidi="ar-SA"/>
        </w:rPr>
      </w:pPr>
    </w:p>
    <w:p w14:paraId="37F48DDC" w14:textId="44E17950" w:rsidR="004D45CE" w:rsidRDefault="004D45CE" w:rsidP="002B1D2D">
      <w:pPr>
        <w:rPr>
          <w:lang w:eastAsia="en-AU" w:bidi="ar-SA"/>
        </w:rPr>
      </w:pPr>
      <w:r w:rsidRPr="004D45CE">
        <w:rPr>
          <w:lang w:eastAsia="en-AU" w:bidi="ar-SA"/>
        </w:rPr>
        <w:t>The Z6 line was</w:t>
      </w:r>
      <w:r w:rsidR="00700F4C" w:rsidRPr="004D45CE">
        <w:rPr>
          <w:lang w:eastAsia="en-AU" w:bidi="ar-SA"/>
        </w:rPr>
        <w:t xml:space="preserve"> fully resistant to </w:t>
      </w:r>
      <w:r w:rsidR="00700F4C" w:rsidRPr="004D45CE">
        <w:rPr>
          <w:rFonts w:cs="Arial"/>
          <w:i/>
          <w:szCs w:val="22"/>
          <w:lang w:eastAsia="en-GB" w:bidi="ar-SA"/>
        </w:rPr>
        <w:t>P. infestans</w:t>
      </w:r>
      <w:r w:rsidRPr="004D45CE">
        <w:rPr>
          <w:lang w:eastAsia="en-AU" w:bidi="ar-SA"/>
        </w:rPr>
        <w:t xml:space="preserve"> strain US-23, whereas the parental control</w:t>
      </w:r>
      <w:r w:rsidR="00700F4C" w:rsidRPr="004D45CE">
        <w:rPr>
          <w:lang w:eastAsia="en-AU" w:bidi="ar-SA"/>
        </w:rPr>
        <w:t xml:space="preserve"> showed full susceptibility, over the time period analysed. The data </w:t>
      </w:r>
      <w:r w:rsidR="00080C4E">
        <w:rPr>
          <w:lang w:eastAsia="en-AU" w:bidi="ar-SA"/>
        </w:rPr>
        <w:t>provide indirect evidence</w:t>
      </w:r>
      <w:r w:rsidR="00644671" w:rsidRPr="004D45CE">
        <w:rPr>
          <w:lang w:eastAsia="en-AU" w:bidi="ar-SA"/>
        </w:rPr>
        <w:t xml:space="preserve"> </w:t>
      </w:r>
      <w:r w:rsidR="00700F4C" w:rsidRPr="004D45CE">
        <w:rPr>
          <w:lang w:eastAsia="en-AU" w:bidi="ar-SA"/>
        </w:rPr>
        <w:t xml:space="preserve">the VNT1 protein is expressed in the </w:t>
      </w:r>
      <w:r w:rsidRPr="004D45CE">
        <w:rPr>
          <w:lang w:eastAsia="en-AU" w:bidi="ar-SA"/>
        </w:rPr>
        <w:t>Z6 line</w:t>
      </w:r>
      <w:r w:rsidR="00700F4C" w:rsidRPr="004D45CE">
        <w:rPr>
          <w:lang w:eastAsia="en-AU" w:bidi="ar-SA"/>
        </w:rPr>
        <w:t xml:space="preserve"> and </w:t>
      </w:r>
      <w:r w:rsidR="00524CA3">
        <w:rPr>
          <w:lang w:eastAsia="en-AU" w:bidi="ar-SA"/>
        </w:rPr>
        <w:t>functions</w:t>
      </w:r>
      <w:r w:rsidR="001923AE">
        <w:rPr>
          <w:lang w:eastAsia="en-AU" w:bidi="ar-SA"/>
        </w:rPr>
        <w:t xml:space="preserve"> as expected</w:t>
      </w:r>
      <w:r w:rsidR="00700F4C" w:rsidRPr="004D45CE">
        <w:rPr>
          <w:lang w:eastAsia="en-AU" w:bidi="ar-SA"/>
        </w:rPr>
        <w:t>.</w:t>
      </w:r>
      <w:r w:rsidR="004E271E" w:rsidRPr="004E271E">
        <w:rPr>
          <w:lang w:eastAsia="en-AU" w:bidi="ar-SA"/>
        </w:rPr>
        <w:t xml:space="preserve"> </w:t>
      </w:r>
    </w:p>
    <w:p w14:paraId="261F768F" w14:textId="738A6AB2" w:rsidR="00A60184" w:rsidRDefault="00E84F65" w:rsidP="00A60184">
      <w:pPr>
        <w:pStyle w:val="Heading3"/>
      </w:pPr>
      <w:bookmarkStart w:id="113" w:name="_Toc488842346"/>
      <w:bookmarkStart w:id="114" w:name="_Toc488842456"/>
      <w:bookmarkStart w:id="115" w:name="_Toc38956958"/>
      <w:r w:rsidRPr="005E0F40">
        <w:lastRenderedPageBreak/>
        <w:t>4.1.</w:t>
      </w:r>
      <w:r w:rsidR="00AC7B35" w:rsidRPr="005E0F40">
        <w:t>4</w:t>
      </w:r>
      <w:r w:rsidRPr="005E0F40">
        <w:tab/>
        <w:t>Bioinformatics analys</w:t>
      </w:r>
      <w:r w:rsidR="00786F16" w:rsidRPr="005E0F40">
        <w:t>e</w:t>
      </w:r>
      <w:r w:rsidRPr="005E0F40">
        <w:t xml:space="preserve">s of </w:t>
      </w:r>
      <w:r w:rsidR="00B51B54" w:rsidRPr="005E0F40">
        <w:t>VNT1</w:t>
      </w:r>
      <w:bookmarkEnd w:id="113"/>
      <w:bookmarkEnd w:id="114"/>
      <w:bookmarkEnd w:id="115"/>
    </w:p>
    <w:p w14:paraId="202C323E" w14:textId="34DA6387" w:rsidR="00A60184" w:rsidRDefault="009D535D" w:rsidP="00A60184">
      <w:pPr>
        <w:rPr>
          <w:rFonts w:eastAsia="Batang" w:cs="Arial"/>
          <w:szCs w:val="22"/>
        </w:rPr>
      </w:pPr>
      <w:r>
        <w:rPr>
          <w:rFonts w:eastAsia="Batang" w:cs="Arial"/>
          <w:szCs w:val="22"/>
        </w:rPr>
        <w:t>FSANZ has previous</w:t>
      </w:r>
      <w:r w:rsidR="00417E9F">
        <w:rPr>
          <w:rFonts w:eastAsia="Batang" w:cs="Arial"/>
          <w:szCs w:val="22"/>
        </w:rPr>
        <w:t>ly</w:t>
      </w:r>
      <w:r>
        <w:rPr>
          <w:rFonts w:eastAsia="Batang" w:cs="Arial"/>
          <w:szCs w:val="22"/>
        </w:rPr>
        <w:t xml:space="preserve"> assessed bioinformatic analyses of VNT1 in</w:t>
      </w:r>
      <w:r w:rsidRPr="009D535D">
        <w:rPr>
          <w:lang w:eastAsia="en-AU" w:bidi="ar-SA"/>
        </w:rPr>
        <w:t xml:space="preserve"> </w:t>
      </w:r>
      <w:r>
        <w:rPr>
          <w:lang w:eastAsia="en-AU" w:bidi="ar-SA"/>
        </w:rPr>
        <w:t xml:space="preserve">A1139’s safety assessment (FSANZ, 2017) and concluded that VNT1 </w:t>
      </w:r>
      <w:r>
        <w:t>is unlikely to be allergenic or toxic and would be as susceptible to digestion as the vast majority of dietary proteins</w:t>
      </w:r>
      <w:r>
        <w:rPr>
          <w:lang w:eastAsia="en-AU" w:bidi="ar-SA"/>
        </w:rPr>
        <w:t>.</w:t>
      </w:r>
      <w:r>
        <w:rPr>
          <w:rFonts w:eastAsia="Batang" w:cs="Arial"/>
          <w:szCs w:val="22"/>
        </w:rPr>
        <w:t xml:space="preserve"> </w:t>
      </w:r>
      <w:r w:rsidR="00417E9F">
        <w:rPr>
          <w:rFonts w:eastAsia="Batang" w:cs="Arial"/>
          <w:szCs w:val="22"/>
        </w:rPr>
        <w:t>The b</w:t>
      </w:r>
      <w:r w:rsidR="00A60184">
        <w:rPr>
          <w:rFonts w:eastAsia="Batang" w:cs="Arial"/>
          <w:szCs w:val="22"/>
        </w:rPr>
        <w:t xml:space="preserve">ioinformatics </w:t>
      </w:r>
      <w:r w:rsidR="00452F7A">
        <w:rPr>
          <w:rFonts w:eastAsia="Batang" w:cs="Arial"/>
          <w:szCs w:val="22"/>
        </w:rPr>
        <w:t>analyses</w:t>
      </w:r>
      <w:r>
        <w:rPr>
          <w:rFonts w:eastAsia="Batang" w:cs="Arial"/>
          <w:szCs w:val="22"/>
        </w:rPr>
        <w:t xml:space="preserve"> have been updated </w:t>
      </w:r>
      <w:r w:rsidR="00417E9F">
        <w:rPr>
          <w:rFonts w:eastAsia="Batang" w:cs="Arial"/>
          <w:szCs w:val="22"/>
        </w:rPr>
        <w:t xml:space="preserve">for </w:t>
      </w:r>
      <w:r>
        <w:rPr>
          <w:rFonts w:eastAsia="Batang" w:cs="Arial"/>
          <w:szCs w:val="22"/>
        </w:rPr>
        <w:t>this application.</w:t>
      </w:r>
      <w:r>
        <w:rPr>
          <w:lang w:eastAsia="en-AU" w:bidi="ar-SA"/>
        </w:rPr>
        <w:t xml:space="preserve"> </w:t>
      </w:r>
    </w:p>
    <w:p w14:paraId="5888BC52" w14:textId="0103A1D3" w:rsidR="00E84F65" w:rsidRPr="005E0F40" w:rsidRDefault="002F0BFE" w:rsidP="002F0BFE">
      <w:pPr>
        <w:pStyle w:val="Heading4"/>
        <w:rPr>
          <w:lang w:eastAsia="en-AU"/>
        </w:rPr>
      </w:pPr>
      <w:r w:rsidRPr="005E0F40">
        <w:rPr>
          <w:lang w:eastAsia="en-AU"/>
        </w:rPr>
        <w:t>4.1.</w:t>
      </w:r>
      <w:r w:rsidR="00AC7B35" w:rsidRPr="005E0F40">
        <w:rPr>
          <w:lang w:eastAsia="en-AU"/>
        </w:rPr>
        <w:t>4</w:t>
      </w:r>
      <w:r w:rsidRPr="005E0F40">
        <w:rPr>
          <w:lang w:eastAsia="en-AU"/>
        </w:rPr>
        <w:t>.1 Assessment of VNT1 allergenicity</w:t>
      </w:r>
    </w:p>
    <w:p w14:paraId="13FED34F" w14:textId="2F5139B8" w:rsidR="00845387" w:rsidRPr="00C70DE9" w:rsidRDefault="002F0BFE" w:rsidP="00845387">
      <w:pPr>
        <w:rPr>
          <w:lang w:bidi="ar-SA"/>
        </w:rPr>
      </w:pPr>
      <w:r w:rsidRPr="00C70DE9">
        <w:rPr>
          <w:lang w:bidi="ar-SA"/>
        </w:rPr>
        <w:t xml:space="preserve">The </w:t>
      </w:r>
      <w:r w:rsidR="00524CA3">
        <w:rPr>
          <w:lang w:bidi="ar-SA"/>
        </w:rPr>
        <w:t>a</w:t>
      </w:r>
      <w:r w:rsidR="00524CA3" w:rsidRPr="00C70DE9">
        <w:rPr>
          <w:lang w:bidi="ar-SA"/>
        </w:rPr>
        <w:t xml:space="preserve">pplicant </w:t>
      </w:r>
      <w:r w:rsidRPr="00C70DE9">
        <w:rPr>
          <w:lang w:bidi="ar-SA"/>
        </w:rPr>
        <w:t xml:space="preserve">provided the results of </w:t>
      </w:r>
      <w:r w:rsidR="00417E9F">
        <w:rPr>
          <w:lang w:bidi="ar-SA"/>
        </w:rPr>
        <w:t>bioinformatic</w:t>
      </w:r>
      <w:r w:rsidRPr="00C70DE9">
        <w:rPr>
          <w:lang w:bidi="ar-SA"/>
        </w:rPr>
        <w:t xml:space="preserve"> analyses comparing the VNT1 </w:t>
      </w:r>
      <w:r w:rsidR="00222E37" w:rsidRPr="00C70DE9">
        <w:rPr>
          <w:lang w:bidi="ar-SA"/>
        </w:rPr>
        <w:t>amino acid sequence</w:t>
      </w:r>
      <w:r w:rsidRPr="00C70DE9">
        <w:rPr>
          <w:lang w:bidi="ar-SA"/>
        </w:rPr>
        <w:t xml:space="preserve"> to known allergenic proteins in the FARRP dataset, </w:t>
      </w:r>
      <w:r w:rsidR="00087609" w:rsidRPr="00C70DE9">
        <w:rPr>
          <w:lang w:bidi="ar-SA"/>
        </w:rPr>
        <w:t xml:space="preserve">using the same dataset and search criteria </w:t>
      </w:r>
      <w:r w:rsidR="00222E37" w:rsidRPr="00C70DE9">
        <w:rPr>
          <w:lang w:bidi="ar-SA"/>
        </w:rPr>
        <w:t>as outlined in Section 3.4.5.1.</w:t>
      </w:r>
      <w:r w:rsidR="00F77A5D" w:rsidRPr="00C70DE9">
        <w:rPr>
          <w:lang w:bidi="ar-SA"/>
        </w:rPr>
        <w:t xml:space="preserve"> </w:t>
      </w:r>
      <w:r w:rsidR="0010050F" w:rsidRPr="00C70DE9">
        <w:rPr>
          <w:lang w:bidi="ar-SA"/>
        </w:rPr>
        <w:t>The FASTA search did not identify any known allergens with homology to VNT1.</w:t>
      </w:r>
    </w:p>
    <w:p w14:paraId="211A3DBA" w14:textId="1F6F1E67" w:rsidR="00222E37" w:rsidRPr="005275DC" w:rsidRDefault="00786F16" w:rsidP="00222E37">
      <w:pPr>
        <w:pStyle w:val="Heading4"/>
        <w:rPr>
          <w:color w:val="FF0000"/>
          <w:lang w:eastAsia="en-AU"/>
        </w:rPr>
      </w:pPr>
      <w:r w:rsidRPr="0045280F">
        <w:rPr>
          <w:lang w:eastAsia="en-AU"/>
        </w:rPr>
        <w:t>4.1.</w:t>
      </w:r>
      <w:r w:rsidR="00AC7B35" w:rsidRPr="0045280F">
        <w:rPr>
          <w:lang w:eastAsia="en-AU"/>
        </w:rPr>
        <w:t>4</w:t>
      </w:r>
      <w:r w:rsidR="00222E37" w:rsidRPr="0045280F">
        <w:rPr>
          <w:lang w:eastAsia="en-AU"/>
        </w:rPr>
        <w:t>.2 Assessment of VNT1 toxicity</w:t>
      </w:r>
    </w:p>
    <w:p w14:paraId="77006D5A" w14:textId="7161D426" w:rsidR="00845387" w:rsidRDefault="00222E37" w:rsidP="00222E37">
      <w:pPr>
        <w:rPr>
          <w:color w:val="FF0000"/>
          <w:lang w:bidi="ar-SA"/>
        </w:rPr>
      </w:pPr>
      <w:r w:rsidRPr="00BD5A34">
        <w:rPr>
          <w:lang w:bidi="ar-SA"/>
        </w:rPr>
        <w:t xml:space="preserve">The </w:t>
      </w:r>
      <w:r w:rsidR="00524CA3">
        <w:rPr>
          <w:lang w:bidi="ar-SA"/>
        </w:rPr>
        <w:t>a</w:t>
      </w:r>
      <w:r w:rsidR="00524CA3" w:rsidRPr="00BD5A34">
        <w:rPr>
          <w:lang w:bidi="ar-SA"/>
        </w:rPr>
        <w:t xml:space="preserve">pplicant </w:t>
      </w:r>
      <w:r w:rsidRPr="00BD5A34">
        <w:rPr>
          <w:lang w:bidi="ar-SA"/>
        </w:rPr>
        <w:t xml:space="preserve">has provided the results of </w:t>
      </w:r>
      <w:r w:rsidR="00417E9F">
        <w:rPr>
          <w:lang w:bidi="ar-SA"/>
        </w:rPr>
        <w:t xml:space="preserve">bioinformatic </w:t>
      </w:r>
      <w:r w:rsidRPr="00BD5A34">
        <w:rPr>
          <w:lang w:bidi="ar-SA"/>
        </w:rPr>
        <w:t xml:space="preserve">analyses comparing the amino acid sequence of VNT1 to proteins identified as “toxins” from the NCBI </w:t>
      </w:r>
      <w:r w:rsidR="00C23D7A" w:rsidRPr="00BD5A34">
        <w:rPr>
          <w:lang w:bidi="ar-SA"/>
        </w:rPr>
        <w:t xml:space="preserve">protein </w:t>
      </w:r>
      <w:r w:rsidRPr="00BD5A34">
        <w:rPr>
          <w:lang w:bidi="ar-SA"/>
        </w:rPr>
        <w:t>database</w:t>
      </w:r>
      <w:r w:rsidR="00C23D7A" w:rsidRPr="00BD5A34">
        <w:rPr>
          <w:lang w:bidi="ar-SA"/>
        </w:rPr>
        <w:t>s</w:t>
      </w:r>
      <w:r w:rsidRPr="00BD5A34">
        <w:rPr>
          <w:lang w:bidi="ar-SA"/>
        </w:rPr>
        <w:t xml:space="preserve">. A BLASTP search identified </w:t>
      </w:r>
      <w:r w:rsidR="00BD5A34" w:rsidRPr="00BD5A34">
        <w:rPr>
          <w:lang w:bidi="ar-SA"/>
        </w:rPr>
        <w:t>4</w:t>
      </w:r>
      <w:r w:rsidRPr="00BD5A34">
        <w:rPr>
          <w:lang w:bidi="ar-SA"/>
        </w:rPr>
        <w:t xml:space="preserve"> potential toxins</w:t>
      </w:r>
      <w:r w:rsidR="009A5552" w:rsidRPr="005275DC">
        <w:rPr>
          <w:color w:val="FF0000"/>
          <w:lang w:bidi="ar-SA"/>
        </w:rPr>
        <w:t xml:space="preserve"> </w:t>
      </w:r>
      <w:r w:rsidR="00D745FE" w:rsidRPr="00694A66">
        <w:rPr>
          <w:lang w:bidi="ar-SA"/>
        </w:rPr>
        <w:t>with a sequence overlap of greater than 50%</w:t>
      </w:r>
      <w:r w:rsidR="00694A66" w:rsidRPr="00694A66">
        <w:rPr>
          <w:lang w:bidi="ar-SA"/>
        </w:rPr>
        <w:t>.</w:t>
      </w:r>
      <w:r w:rsidR="00B1622C" w:rsidRPr="00694A66">
        <w:rPr>
          <w:lang w:bidi="ar-SA"/>
        </w:rPr>
        <w:t xml:space="preserve"> </w:t>
      </w:r>
    </w:p>
    <w:p w14:paraId="0DB2FCEE" w14:textId="77777777" w:rsidR="00694A66" w:rsidRPr="005275DC" w:rsidRDefault="00694A66" w:rsidP="00222E37">
      <w:pPr>
        <w:rPr>
          <w:color w:val="FF0000"/>
          <w:lang w:bidi="ar-SA"/>
        </w:rPr>
      </w:pPr>
    </w:p>
    <w:p w14:paraId="06BEC351" w14:textId="66701B11" w:rsidR="00222E37" w:rsidRPr="0019196E" w:rsidRDefault="00B1622C" w:rsidP="00222E37">
      <w:pPr>
        <w:rPr>
          <w:lang w:bidi="ar-SA"/>
        </w:rPr>
      </w:pPr>
      <w:r w:rsidRPr="0019196E">
        <w:rPr>
          <w:lang w:bidi="ar-SA"/>
        </w:rPr>
        <w:t>A</w:t>
      </w:r>
      <w:r w:rsidR="00A13668" w:rsidRPr="0019196E">
        <w:rPr>
          <w:lang w:bidi="ar-SA"/>
        </w:rPr>
        <w:t>ll</w:t>
      </w:r>
      <w:r w:rsidR="00222E37" w:rsidRPr="0019196E">
        <w:rPr>
          <w:lang w:bidi="ar-SA"/>
        </w:rPr>
        <w:t xml:space="preserve"> </w:t>
      </w:r>
      <w:r w:rsidRPr="0019196E">
        <w:rPr>
          <w:lang w:bidi="ar-SA"/>
        </w:rPr>
        <w:t>of the toxigenic proteins identified</w:t>
      </w:r>
      <w:r w:rsidR="00222E37" w:rsidRPr="0019196E">
        <w:rPr>
          <w:lang w:bidi="ar-SA"/>
        </w:rPr>
        <w:t xml:space="preserve"> </w:t>
      </w:r>
      <w:r w:rsidRPr="0019196E">
        <w:rPr>
          <w:lang w:bidi="ar-SA"/>
        </w:rPr>
        <w:t>we</w:t>
      </w:r>
      <w:r w:rsidR="002637E7" w:rsidRPr="0019196E">
        <w:rPr>
          <w:lang w:bidi="ar-SA"/>
        </w:rPr>
        <w:t>re</w:t>
      </w:r>
      <w:r w:rsidR="00222E37" w:rsidRPr="0019196E">
        <w:rPr>
          <w:lang w:bidi="ar-SA"/>
        </w:rPr>
        <w:t xml:space="preserve"> plant </w:t>
      </w:r>
      <w:r w:rsidR="009A5552" w:rsidRPr="0019196E">
        <w:rPr>
          <w:lang w:bidi="ar-SA"/>
        </w:rPr>
        <w:t xml:space="preserve">resistance-like </w:t>
      </w:r>
      <w:r w:rsidR="002637E7" w:rsidRPr="0019196E">
        <w:rPr>
          <w:lang w:bidi="ar-SA"/>
        </w:rPr>
        <w:t>proteins that provide</w:t>
      </w:r>
      <w:r w:rsidR="00222E37" w:rsidRPr="0019196E">
        <w:rPr>
          <w:lang w:bidi="ar-SA"/>
        </w:rPr>
        <w:t xml:space="preserve"> protection from </w:t>
      </w:r>
      <w:r w:rsidR="009A5552" w:rsidRPr="0019196E">
        <w:rPr>
          <w:lang w:bidi="ar-SA"/>
        </w:rPr>
        <w:t xml:space="preserve">pathogenic </w:t>
      </w:r>
      <w:r w:rsidR="00222E37" w:rsidRPr="0019196E">
        <w:rPr>
          <w:lang w:bidi="ar-SA"/>
        </w:rPr>
        <w:t>microorganisms.</w:t>
      </w:r>
      <w:r w:rsidR="009A5552" w:rsidRPr="0019196E">
        <w:rPr>
          <w:lang w:bidi="ar-SA"/>
        </w:rPr>
        <w:t xml:space="preserve"> </w:t>
      </w:r>
      <w:r w:rsidRPr="0019196E">
        <w:rPr>
          <w:lang w:bidi="ar-SA"/>
        </w:rPr>
        <w:t xml:space="preserve">As resistance proteins exist in </w:t>
      </w:r>
      <w:r w:rsidR="00D50C79" w:rsidRPr="0019196E">
        <w:rPr>
          <w:lang w:bidi="ar-SA"/>
        </w:rPr>
        <w:t>the majority of plants including food crops (McHale et al. 2006)</w:t>
      </w:r>
      <w:r w:rsidRPr="0019196E">
        <w:rPr>
          <w:lang w:bidi="ar-SA"/>
        </w:rPr>
        <w:t xml:space="preserve"> and to date, have not been shown to have adverse effects after consumption of food or feed, it can be concluded that VNT1 is not homologous to any biologically relevant toxins.</w:t>
      </w:r>
    </w:p>
    <w:p w14:paraId="07707E74" w14:textId="59FBE813" w:rsidR="00E84F65" w:rsidRPr="00D06F6E" w:rsidRDefault="00E84F65" w:rsidP="00BD7646">
      <w:pPr>
        <w:pStyle w:val="Heading3"/>
      </w:pPr>
      <w:bookmarkStart w:id="116" w:name="_Toc488842347"/>
      <w:bookmarkStart w:id="117" w:name="_Toc488842457"/>
      <w:bookmarkStart w:id="118" w:name="_Toc38956959"/>
      <w:r w:rsidRPr="00D06F6E">
        <w:t>4.1.</w:t>
      </w:r>
      <w:r w:rsidR="00AC7B35" w:rsidRPr="00D06F6E">
        <w:t>5</w:t>
      </w:r>
      <w:r w:rsidRPr="00D06F6E">
        <w:tab/>
        <w:t>Conclusion</w:t>
      </w:r>
      <w:bookmarkEnd w:id="116"/>
      <w:bookmarkEnd w:id="117"/>
      <w:bookmarkEnd w:id="118"/>
    </w:p>
    <w:p w14:paraId="03B95C6B" w14:textId="1C11C336" w:rsidR="001F47DA" w:rsidRPr="001F47DA" w:rsidRDefault="001F47DA" w:rsidP="000E6437">
      <w:pPr>
        <w:rPr>
          <w:lang w:bidi="ar-SA"/>
        </w:rPr>
      </w:pPr>
      <w:r>
        <w:rPr>
          <w:lang w:bidi="ar-SA"/>
        </w:rPr>
        <w:t xml:space="preserve">Data for this application shows VNT1 </w:t>
      </w:r>
      <w:r w:rsidR="00417E9F">
        <w:rPr>
          <w:lang w:bidi="ar-SA"/>
        </w:rPr>
        <w:t xml:space="preserve">is </w:t>
      </w:r>
      <w:r>
        <w:rPr>
          <w:lang w:bidi="ar-SA"/>
        </w:rPr>
        <w:t>expressed as expected in Z6 and produces the appropriate phenotype (i.e. late blight res</w:t>
      </w:r>
      <w:r w:rsidR="0084314B">
        <w:rPr>
          <w:lang w:bidi="ar-SA"/>
        </w:rPr>
        <w:t>istance). Updated bioinformatic analyses</w:t>
      </w:r>
      <w:r>
        <w:rPr>
          <w:lang w:bidi="ar-SA"/>
        </w:rPr>
        <w:t xml:space="preserve"> confirm it is unlikely to be </w:t>
      </w:r>
      <w:r w:rsidRPr="001F47DA">
        <w:rPr>
          <w:lang w:bidi="ar-SA"/>
        </w:rPr>
        <w:t xml:space="preserve">allergenic or toxic to humans and </w:t>
      </w:r>
      <w:r w:rsidRPr="001F47DA">
        <w:rPr>
          <w:rFonts w:eastAsia="Batang" w:cs="Arial"/>
          <w:szCs w:val="22"/>
        </w:rPr>
        <w:t>the results do not alter conclusions reached in the previous assessment</w:t>
      </w:r>
      <w:r w:rsidR="00417E9F">
        <w:rPr>
          <w:rFonts w:eastAsia="Batang" w:cs="Arial"/>
          <w:szCs w:val="22"/>
        </w:rPr>
        <w:t xml:space="preserve"> undertaken for A1139</w:t>
      </w:r>
      <w:r w:rsidRPr="001F47DA">
        <w:rPr>
          <w:rFonts w:eastAsia="Batang" w:cs="Arial"/>
          <w:szCs w:val="22"/>
        </w:rPr>
        <w:t>.</w:t>
      </w:r>
    </w:p>
    <w:p w14:paraId="5D42EF8C" w14:textId="6152F29F" w:rsidR="00137675" w:rsidRPr="00D06F6E" w:rsidRDefault="0041700C" w:rsidP="00523875">
      <w:pPr>
        <w:pStyle w:val="Heading2"/>
      </w:pPr>
      <w:bookmarkStart w:id="119" w:name="_Toc38956960"/>
      <w:r w:rsidRPr="00D06F6E">
        <w:t>4.2</w:t>
      </w:r>
      <w:r w:rsidRPr="00D06F6E">
        <w:tab/>
      </w:r>
      <w:r w:rsidR="0048006D" w:rsidRPr="00D06F6E">
        <w:t xml:space="preserve">Newly expressed </w:t>
      </w:r>
      <w:r w:rsidRPr="00D06F6E">
        <w:t>dsRNA</w:t>
      </w:r>
      <w:bookmarkEnd w:id="119"/>
    </w:p>
    <w:p w14:paraId="4CF00542" w14:textId="0A36F6DA" w:rsidR="008F248C" w:rsidRPr="002A133A" w:rsidRDefault="007236B4" w:rsidP="00523875">
      <w:pPr>
        <w:rPr>
          <w:rFonts w:cs="Arial"/>
          <w:szCs w:val="22"/>
        </w:rPr>
      </w:pPr>
      <w:r>
        <w:rPr>
          <w:rFonts w:cs="Arial"/>
          <w:szCs w:val="22"/>
        </w:rPr>
        <w:t>Double-stranded RNA constructs were introduced to both V11 and Z6 lines. In V11, dsRNA sequences were encoded that targeted the</w:t>
      </w:r>
      <w:r w:rsidR="00BF1BB7" w:rsidRPr="00D06F6E">
        <w:rPr>
          <w:rFonts w:cs="Arial"/>
          <w:szCs w:val="22"/>
        </w:rPr>
        <w:t xml:space="preserve"> </w:t>
      </w:r>
      <w:r w:rsidR="00BF1BB7" w:rsidRPr="00D06F6E">
        <w:rPr>
          <w:rFonts w:cs="Arial"/>
          <w:i/>
          <w:szCs w:val="22"/>
        </w:rPr>
        <w:t>Asn1, Ppo5, PhL and R1</w:t>
      </w:r>
      <w:r>
        <w:rPr>
          <w:rFonts w:cs="Arial"/>
          <w:szCs w:val="22"/>
        </w:rPr>
        <w:t xml:space="preserve"> genes</w:t>
      </w:r>
      <w:r w:rsidR="00BF1BB7" w:rsidRPr="00D06F6E">
        <w:rPr>
          <w:rFonts w:cs="Arial"/>
          <w:szCs w:val="22"/>
        </w:rPr>
        <w:t xml:space="preserve">, and </w:t>
      </w:r>
      <w:r>
        <w:rPr>
          <w:rFonts w:cs="Arial"/>
          <w:szCs w:val="22"/>
        </w:rPr>
        <w:t>additional dsRNA sequences</w:t>
      </w:r>
      <w:r w:rsidR="00686016" w:rsidRPr="00D06F6E">
        <w:rPr>
          <w:rFonts w:cs="Arial"/>
          <w:szCs w:val="22"/>
        </w:rPr>
        <w:t xml:space="preserve"> </w:t>
      </w:r>
      <w:r>
        <w:rPr>
          <w:rFonts w:cs="Arial"/>
          <w:szCs w:val="22"/>
        </w:rPr>
        <w:t xml:space="preserve">were expressed in Z6 targeting </w:t>
      </w:r>
      <w:r w:rsidR="00BF1BB7" w:rsidRPr="00D06F6E">
        <w:rPr>
          <w:rFonts w:cs="Arial"/>
          <w:szCs w:val="22"/>
        </w:rPr>
        <w:t xml:space="preserve">the </w:t>
      </w:r>
      <w:r w:rsidR="00BF1BB7" w:rsidRPr="00D06F6E">
        <w:rPr>
          <w:rFonts w:cs="Arial"/>
          <w:i/>
          <w:szCs w:val="22"/>
        </w:rPr>
        <w:t>Vlnv</w:t>
      </w:r>
      <w:r w:rsidR="00BF1BB7" w:rsidRPr="00D06F6E">
        <w:rPr>
          <w:rFonts w:cs="Arial"/>
          <w:szCs w:val="22"/>
        </w:rPr>
        <w:t xml:space="preserve"> gene. </w:t>
      </w:r>
      <w:r w:rsidR="00324D3B" w:rsidRPr="002A133A">
        <w:rPr>
          <w:rFonts w:cs="Arial"/>
          <w:szCs w:val="22"/>
        </w:rPr>
        <w:t xml:space="preserve">These molecules </w:t>
      </w:r>
      <w:r w:rsidR="009C0A40" w:rsidRPr="002A133A">
        <w:rPr>
          <w:rFonts w:cs="Arial"/>
          <w:szCs w:val="22"/>
        </w:rPr>
        <w:t>are then</w:t>
      </w:r>
      <w:r w:rsidR="00324D3B" w:rsidRPr="002A133A">
        <w:rPr>
          <w:rFonts w:cs="Arial"/>
          <w:szCs w:val="22"/>
        </w:rPr>
        <w:t xml:space="preserve"> processed by the RNAi </w:t>
      </w:r>
      <w:r w:rsidR="0084283D" w:rsidRPr="002A133A">
        <w:rPr>
          <w:rFonts w:cs="Arial"/>
          <w:szCs w:val="22"/>
        </w:rPr>
        <w:t>post-transcriptional regulatory pathway</w:t>
      </w:r>
      <w:r w:rsidR="00324D3B" w:rsidRPr="002A133A">
        <w:rPr>
          <w:rFonts w:cs="Arial"/>
          <w:szCs w:val="22"/>
        </w:rPr>
        <w:t xml:space="preserve"> i</w:t>
      </w:r>
      <w:r w:rsidR="0084283D" w:rsidRPr="002A133A">
        <w:rPr>
          <w:rFonts w:cs="Arial"/>
          <w:szCs w:val="22"/>
        </w:rPr>
        <w:t xml:space="preserve">n the cell, forming a </w:t>
      </w:r>
      <w:r w:rsidR="005F0DBA" w:rsidRPr="002A133A">
        <w:rPr>
          <w:rFonts w:cs="Arial"/>
          <w:szCs w:val="22"/>
        </w:rPr>
        <w:t>RNA-induced silencing</w:t>
      </w:r>
      <w:r w:rsidR="0084283D" w:rsidRPr="002A133A">
        <w:rPr>
          <w:rFonts w:cs="Arial"/>
          <w:szCs w:val="22"/>
        </w:rPr>
        <w:t xml:space="preserve"> complex</w:t>
      </w:r>
      <w:r w:rsidR="00324D3B" w:rsidRPr="002A133A">
        <w:rPr>
          <w:rFonts w:cs="Arial"/>
          <w:szCs w:val="22"/>
        </w:rPr>
        <w:t xml:space="preserve">. </w:t>
      </w:r>
      <w:r w:rsidR="009C0A40" w:rsidRPr="002A133A">
        <w:rPr>
          <w:rFonts w:cs="Arial"/>
          <w:szCs w:val="22"/>
        </w:rPr>
        <w:t>This complex binds to the target gene mRNA resulting in cleavage and degradation of the mRNA</w:t>
      </w:r>
      <w:r w:rsidR="008F248C" w:rsidRPr="002A133A">
        <w:rPr>
          <w:rFonts w:cs="Arial"/>
          <w:szCs w:val="22"/>
        </w:rPr>
        <w:t>.</w:t>
      </w:r>
      <w:r w:rsidR="009A4D71" w:rsidRPr="002A133A">
        <w:rPr>
          <w:rFonts w:cs="Arial"/>
          <w:szCs w:val="22"/>
        </w:rPr>
        <w:t xml:space="preserve"> This process exists </w:t>
      </w:r>
      <w:r w:rsidR="00524CA3">
        <w:rPr>
          <w:rFonts w:cs="Arial"/>
          <w:szCs w:val="22"/>
        </w:rPr>
        <w:t>innately</w:t>
      </w:r>
      <w:r w:rsidR="00524CA3" w:rsidRPr="002A133A">
        <w:rPr>
          <w:rFonts w:cs="Arial"/>
          <w:szCs w:val="22"/>
        </w:rPr>
        <w:t xml:space="preserve"> </w:t>
      </w:r>
      <w:r w:rsidR="009A4D71" w:rsidRPr="002A133A">
        <w:rPr>
          <w:rFonts w:cs="Arial"/>
          <w:szCs w:val="22"/>
        </w:rPr>
        <w:t>in most eukaryotic organisms</w:t>
      </w:r>
      <w:r w:rsidR="00AD7633" w:rsidRPr="002A133A">
        <w:rPr>
          <w:rFonts w:cs="Arial"/>
          <w:szCs w:val="22"/>
        </w:rPr>
        <w:t>,</w:t>
      </w:r>
      <w:r w:rsidR="009A4D71" w:rsidRPr="002A133A">
        <w:rPr>
          <w:rFonts w:cs="Arial"/>
          <w:szCs w:val="22"/>
        </w:rPr>
        <w:t xml:space="preserve"> </w:t>
      </w:r>
      <w:r w:rsidR="00AD7633" w:rsidRPr="002A133A">
        <w:rPr>
          <w:rFonts w:cs="Arial"/>
          <w:szCs w:val="22"/>
        </w:rPr>
        <w:t>including</w:t>
      </w:r>
      <w:r w:rsidR="009A4D71" w:rsidRPr="002A133A">
        <w:rPr>
          <w:rFonts w:cs="Arial"/>
          <w:szCs w:val="22"/>
        </w:rPr>
        <w:t xml:space="preserve"> food-based crops.</w:t>
      </w:r>
    </w:p>
    <w:p w14:paraId="297E0000" w14:textId="77777777" w:rsidR="008F248C" w:rsidRPr="005275DC" w:rsidRDefault="008F248C" w:rsidP="00523875">
      <w:pPr>
        <w:rPr>
          <w:rFonts w:cs="Arial"/>
          <w:color w:val="FF0000"/>
          <w:szCs w:val="22"/>
        </w:rPr>
      </w:pPr>
    </w:p>
    <w:p w14:paraId="2AF44061" w14:textId="0EEBD7E3" w:rsidR="008F248C" w:rsidRDefault="008F248C" w:rsidP="00523875">
      <w:pPr>
        <w:rPr>
          <w:rFonts w:cs="Arial"/>
          <w:szCs w:val="22"/>
        </w:rPr>
      </w:pPr>
      <w:r w:rsidRPr="002A133A">
        <w:rPr>
          <w:rFonts w:cs="Arial"/>
          <w:szCs w:val="22"/>
        </w:rPr>
        <w:t xml:space="preserve">Evidence has been provided by the </w:t>
      </w:r>
      <w:r w:rsidR="00524CA3">
        <w:rPr>
          <w:rFonts w:cs="Arial"/>
          <w:szCs w:val="22"/>
        </w:rPr>
        <w:t>a</w:t>
      </w:r>
      <w:r w:rsidR="00524CA3" w:rsidRPr="002A133A">
        <w:rPr>
          <w:rFonts w:cs="Arial"/>
          <w:szCs w:val="22"/>
        </w:rPr>
        <w:t xml:space="preserve">pplicant </w:t>
      </w:r>
      <w:r w:rsidRPr="002A133A">
        <w:rPr>
          <w:rFonts w:cs="Arial"/>
          <w:szCs w:val="22"/>
        </w:rPr>
        <w:t xml:space="preserve">to show that the target genes </w:t>
      </w:r>
      <w:r w:rsidRPr="002A133A">
        <w:rPr>
          <w:rFonts w:cs="Arial"/>
          <w:i/>
          <w:szCs w:val="22"/>
        </w:rPr>
        <w:t>Asn1</w:t>
      </w:r>
      <w:r w:rsidRPr="002A133A">
        <w:rPr>
          <w:rFonts w:cs="Arial"/>
          <w:szCs w:val="22"/>
        </w:rPr>
        <w:t xml:space="preserve">, </w:t>
      </w:r>
      <w:r w:rsidRPr="002A133A">
        <w:rPr>
          <w:rFonts w:cs="Arial"/>
          <w:i/>
          <w:szCs w:val="22"/>
        </w:rPr>
        <w:t>Ppo5</w:t>
      </w:r>
      <w:r w:rsidRPr="002A133A">
        <w:rPr>
          <w:rFonts w:cs="Arial"/>
          <w:szCs w:val="22"/>
        </w:rPr>
        <w:t xml:space="preserve">, </w:t>
      </w:r>
      <w:r w:rsidRPr="002A133A">
        <w:rPr>
          <w:rFonts w:cs="Arial"/>
          <w:i/>
          <w:szCs w:val="22"/>
        </w:rPr>
        <w:t>PhL</w:t>
      </w:r>
      <w:r w:rsidR="008171E0">
        <w:rPr>
          <w:rFonts w:cs="Arial"/>
          <w:szCs w:val="22"/>
        </w:rPr>
        <w:t>,</w:t>
      </w:r>
      <w:r w:rsidR="008171E0">
        <w:rPr>
          <w:rFonts w:cs="Arial"/>
          <w:i/>
          <w:szCs w:val="22"/>
        </w:rPr>
        <w:t xml:space="preserve"> R1</w:t>
      </w:r>
      <w:r w:rsidRPr="002A133A">
        <w:rPr>
          <w:rFonts w:cs="Arial"/>
          <w:szCs w:val="22"/>
        </w:rPr>
        <w:t xml:space="preserve"> and </w:t>
      </w:r>
      <w:r w:rsidRPr="002A133A">
        <w:rPr>
          <w:rFonts w:cs="Arial"/>
          <w:i/>
          <w:szCs w:val="22"/>
        </w:rPr>
        <w:t>Vlnv</w:t>
      </w:r>
      <w:r w:rsidRPr="002A133A">
        <w:rPr>
          <w:rFonts w:cs="Arial"/>
          <w:szCs w:val="22"/>
        </w:rPr>
        <w:t xml:space="preserve"> have been </w:t>
      </w:r>
      <w:r w:rsidR="00BF142C">
        <w:rPr>
          <w:rFonts w:cs="Arial"/>
          <w:szCs w:val="22"/>
        </w:rPr>
        <w:t xml:space="preserve">effectively silenced </w:t>
      </w:r>
      <w:r w:rsidRPr="002A133A">
        <w:rPr>
          <w:rFonts w:cs="Arial"/>
          <w:szCs w:val="22"/>
        </w:rPr>
        <w:t>in the tubers (Section 3.4.6)</w:t>
      </w:r>
      <w:r w:rsidR="00BF142C">
        <w:rPr>
          <w:rFonts w:cs="Arial"/>
          <w:szCs w:val="22"/>
        </w:rPr>
        <w:t>.</w:t>
      </w:r>
      <w:r w:rsidRPr="002A133A">
        <w:rPr>
          <w:rFonts w:cs="Arial"/>
          <w:szCs w:val="22"/>
        </w:rPr>
        <w:t xml:space="preserve"> </w:t>
      </w:r>
    </w:p>
    <w:p w14:paraId="20E0D894" w14:textId="2F4A63ED" w:rsidR="006F65E2" w:rsidRDefault="006F65E2" w:rsidP="00523875">
      <w:pPr>
        <w:rPr>
          <w:rFonts w:cs="Arial"/>
          <w:szCs w:val="22"/>
        </w:rPr>
      </w:pPr>
    </w:p>
    <w:p w14:paraId="23188335" w14:textId="4F99F58B" w:rsidR="006F65E2" w:rsidRDefault="006F65E2" w:rsidP="00523875">
      <w:pPr>
        <w:rPr>
          <w:rFonts w:cs="Arial"/>
          <w:szCs w:val="22"/>
          <w:lang w:eastAsia="en-GB" w:bidi="ar-SA"/>
        </w:rPr>
      </w:pPr>
      <w:r>
        <w:rPr>
          <w:rFonts w:cs="Arial"/>
          <w:szCs w:val="22"/>
        </w:rPr>
        <w:t xml:space="preserve">The safety of </w:t>
      </w:r>
      <w:r w:rsidR="00293B86">
        <w:rPr>
          <w:rFonts w:cs="Arial"/>
          <w:szCs w:val="22"/>
        </w:rPr>
        <w:t xml:space="preserve">these </w:t>
      </w:r>
      <w:r>
        <w:rPr>
          <w:rFonts w:cs="Arial"/>
          <w:szCs w:val="22"/>
        </w:rPr>
        <w:t>dsRNA</w:t>
      </w:r>
      <w:r w:rsidR="00293B86">
        <w:rPr>
          <w:rFonts w:cs="Arial"/>
          <w:szCs w:val="22"/>
        </w:rPr>
        <w:t>s</w:t>
      </w:r>
      <w:r>
        <w:rPr>
          <w:rFonts w:cs="Arial"/>
          <w:szCs w:val="22"/>
        </w:rPr>
        <w:t xml:space="preserve"> has been previously assessed in A1139 (FSANZ, 2017).</w:t>
      </w:r>
      <w:r w:rsidRPr="006F65E2">
        <w:rPr>
          <w:rFonts w:cs="Arial"/>
          <w:szCs w:val="22"/>
          <w:lang w:eastAsia="en-GB" w:bidi="ar-SA"/>
        </w:rPr>
        <w:t xml:space="preserve"> </w:t>
      </w:r>
      <w:r w:rsidRPr="00351DA1">
        <w:rPr>
          <w:rFonts w:cs="Arial"/>
          <w:szCs w:val="22"/>
          <w:lang w:eastAsia="en-GB" w:bidi="ar-SA"/>
        </w:rPr>
        <w:t xml:space="preserve">The available data </w:t>
      </w:r>
      <w:r w:rsidRPr="00351DA1">
        <w:t xml:space="preserve">do not indicate </w:t>
      </w:r>
      <w:r w:rsidR="00293B86">
        <w:t>these</w:t>
      </w:r>
      <w:r w:rsidR="00293B86" w:rsidRPr="00351DA1">
        <w:t xml:space="preserve"> </w:t>
      </w:r>
      <w:r w:rsidRPr="00351DA1">
        <w:t>dsRNA</w:t>
      </w:r>
      <w:r w:rsidR="00293B86">
        <w:t>s</w:t>
      </w:r>
      <w:r w:rsidRPr="00351DA1">
        <w:t xml:space="preserve"> possess different characteristics, or </w:t>
      </w:r>
      <w:r w:rsidR="00293B86">
        <w:t>are</w:t>
      </w:r>
      <w:r w:rsidR="00293B86" w:rsidRPr="00351DA1">
        <w:t xml:space="preserve"> </w:t>
      </w:r>
      <w:r w:rsidRPr="00351DA1">
        <w:t xml:space="preserve">likely to pose a greater risk, than other RNAi mediators naturally present in potato. A history of safe human </w:t>
      </w:r>
      <w:r w:rsidRPr="00351DA1">
        <w:rPr>
          <w:szCs w:val="22"/>
        </w:rPr>
        <w:t xml:space="preserve">consumption of RNAi mediators exists, including those with homology to human genes. The evidence published to date </w:t>
      </w:r>
      <w:r w:rsidRPr="00351DA1">
        <w:rPr>
          <w:szCs w:val="22"/>
        </w:rPr>
        <w:lastRenderedPageBreak/>
        <w:t>also does not indicate that dietary uptake of such RNA from plant food is a widespread phenomenon in vertebrates (including humans) or, if it occurs, that sufficient quantities are taken up to exert a biologically relevant effect</w:t>
      </w:r>
      <w:r>
        <w:rPr>
          <w:szCs w:val="22"/>
        </w:rPr>
        <w:t xml:space="preserve"> (FSANZ, 2013)</w:t>
      </w:r>
      <w:r w:rsidRPr="00351DA1">
        <w:rPr>
          <w:szCs w:val="22"/>
        </w:rPr>
        <w:t>.</w:t>
      </w:r>
      <w:r w:rsidRPr="006F65E2">
        <w:rPr>
          <w:rFonts w:cs="Arial"/>
          <w:szCs w:val="22"/>
          <w:lang w:eastAsia="en-GB" w:bidi="ar-SA"/>
        </w:rPr>
        <w:t xml:space="preserve"> </w:t>
      </w:r>
    </w:p>
    <w:p w14:paraId="5EAC15B5" w14:textId="77777777" w:rsidR="006F65E2" w:rsidRDefault="006F65E2" w:rsidP="00523875">
      <w:pPr>
        <w:rPr>
          <w:rFonts w:cs="Arial"/>
          <w:szCs w:val="22"/>
          <w:lang w:eastAsia="en-GB" w:bidi="ar-SA"/>
        </w:rPr>
      </w:pPr>
    </w:p>
    <w:p w14:paraId="18208824" w14:textId="77777777" w:rsidR="000D6B8A" w:rsidRDefault="000D6B8A">
      <w:pPr>
        <w:widowControl/>
        <w:rPr>
          <w:b/>
          <w:bCs/>
          <w:sz w:val="36"/>
          <w:szCs w:val="28"/>
          <w:lang w:bidi="ar-SA"/>
        </w:rPr>
      </w:pPr>
      <w:bookmarkStart w:id="120" w:name="_Toc454886848"/>
      <w:bookmarkStart w:id="121" w:name="_Toc38956961"/>
      <w:r>
        <w:br w:type="page"/>
      </w:r>
    </w:p>
    <w:p w14:paraId="0659C9FA" w14:textId="751A9705" w:rsidR="00D154AB" w:rsidRPr="00351DA1" w:rsidRDefault="00D154AB" w:rsidP="00265DDB">
      <w:pPr>
        <w:pStyle w:val="Heading1"/>
      </w:pPr>
      <w:r w:rsidRPr="00351DA1">
        <w:lastRenderedPageBreak/>
        <w:t>5</w:t>
      </w:r>
      <w:r w:rsidRPr="00351DA1">
        <w:tab/>
        <w:t>Compositional analysis</w:t>
      </w:r>
      <w:bookmarkEnd w:id="120"/>
      <w:bookmarkEnd w:id="121"/>
    </w:p>
    <w:p w14:paraId="21F18712" w14:textId="465B4AD6" w:rsidR="00921EE6" w:rsidRPr="00351DA1" w:rsidRDefault="00921EE6" w:rsidP="00921EE6">
      <w:pPr>
        <w:autoSpaceDE w:val="0"/>
        <w:autoSpaceDN w:val="0"/>
        <w:adjustRightInd w:val="0"/>
      </w:pPr>
      <w:r w:rsidRPr="00351DA1">
        <w:t xml:space="preserve">The main purpose of compositional analyses is to determine if, as a result </w:t>
      </w:r>
      <w:r w:rsidR="005354C0" w:rsidRPr="00351DA1">
        <w:t>of the genetic modification, an</w:t>
      </w:r>
      <w:r w:rsidRPr="00351DA1">
        <w:t xml:space="preserve"> unexpected change ha</w:t>
      </w:r>
      <w:r w:rsidR="00F36C38" w:rsidRPr="00351DA1">
        <w:t>s</w:t>
      </w:r>
      <w:r w:rsidRPr="00351DA1">
        <w:t xml:space="preserve"> occurred to the food. These changes could take the form of alterations in the composition of the plant and its tissues and thus its nutritional adequacy. Compositional analyses can also be important for evaluating the intended effect where there has been a deliberate change to the composition of the food.</w:t>
      </w:r>
    </w:p>
    <w:p w14:paraId="49D78CE3" w14:textId="77777777" w:rsidR="00921EE6" w:rsidRPr="005275DC" w:rsidRDefault="00921EE6" w:rsidP="00921EE6">
      <w:pPr>
        <w:autoSpaceDE w:val="0"/>
        <w:autoSpaceDN w:val="0"/>
        <w:adjustRightInd w:val="0"/>
        <w:rPr>
          <w:color w:val="FF0000"/>
        </w:rPr>
      </w:pPr>
    </w:p>
    <w:p w14:paraId="0BEA2C65" w14:textId="5223F32B" w:rsidR="00D154AB" w:rsidRPr="00351DA1" w:rsidRDefault="00351DA1" w:rsidP="00351DA1">
      <w:pPr>
        <w:autoSpaceDE w:val="0"/>
        <w:autoSpaceDN w:val="0"/>
        <w:adjustRightInd w:val="0"/>
        <w:rPr>
          <w:color w:val="000000" w:themeColor="text1"/>
        </w:rPr>
      </w:pPr>
      <w:r w:rsidRPr="00DD36BD">
        <w:rPr>
          <w:color w:val="000000" w:themeColor="text1"/>
        </w:rPr>
        <w:t>The classic appro</w:t>
      </w:r>
      <w:r>
        <w:rPr>
          <w:color w:val="000000" w:themeColor="text1"/>
        </w:rPr>
        <w:t>ach to the compositional analyse</w:t>
      </w:r>
      <w:r w:rsidRPr="00DD36BD">
        <w:rPr>
          <w:color w:val="000000" w:themeColor="text1"/>
        </w:rPr>
        <w:t xml:space="preserve">s of GM food is a targeted one. Rather than analysing every </w:t>
      </w:r>
      <w:r>
        <w:rPr>
          <w:color w:val="000000" w:themeColor="text1"/>
        </w:rPr>
        <w:t>possible</w:t>
      </w:r>
      <w:r w:rsidRPr="00DD36BD">
        <w:rPr>
          <w:color w:val="000000" w:themeColor="text1"/>
        </w:rPr>
        <w:t xml:space="preserv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w:t>
      </w:r>
      <w:r w:rsidRPr="00351DA1">
        <w:t xml:space="preserve">present in an organism, such as compounds whose toxic potency and level may be significant to health </w:t>
      </w:r>
      <w:r w:rsidR="00921EE6" w:rsidRPr="00351DA1">
        <w:t>(e.g. glycoalkaloids in potatoes).</w:t>
      </w:r>
    </w:p>
    <w:p w14:paraId="6EA42A6F" w14:textId="77777777" w:rsidR="003D79C4" w:rsidRPr="005275DC" w:rsidRDefault="003D79C4" w:rsidP="003D79C4">
      <w:pPr>
        <w:autoSpaceDE w:val="0"/>
        <w:autoSpaceDN w:val="0"/>
        <w:adjustRightInd w:val="0"/>
        <w:rPr>
          <w:color w:val="FF0000"/>
        </w:rPr>
      </w:pPr>
    </w:p>
    <w:p w14:paraId="61918593" w14:textId="7EFB678E" w:rsidR="00921EE6" w:rsidRPr="005275DC" w:rsidRDefault="00921EE6" w:rsidP="009F3AD9">
      <w:pPr>
        <w:widowControl/>
        <w:rPr>
          <w:color w:val="FF0000"/>
        </w:rPr>
      </w:pPr>
      <w:r w:rsidRPr="00280A5A">
        <w:t>There are a number of</w:t>
      </w:r>
      <w:r w:rsidR="003D79C4" w:rsidRPr="00280A5A">
        <w:t xml:space="preserve"> key</w:t>
      </w:r>
      <w:r w:rsidRPr="00280A5A">
        <w:t xml:space="preserve"> components in potato that are considered important for compositional analysis</w:t>
      </w:r>
      <w:r w:rsidR="00280A5A" w:rsidRPr="00280A5A">
        <w:t xml:space="preserve"> (OECD 2015; OECD 2002</w:t>
      </w:r>
      <w:r w:rsidR="00280A5A" w:rsidRPr="0003076C">
        <w:t>)</w:t>
      </w:r>
      <w:r w:rsidRPr="0003076C">
        <w:t xml:space="preserve">. As a minimum, the key nutrients of potato tubers appropriate for a comparative study include the </w:t>
      </w:r>
      <w:r w:rsidR="005D24A0" w:rsidRPr="0003076C">
        <w:t>proximates (</w:t>
      </w:r>
      <w:r w:rsidRPr="0003076C">
        <w:t xml:space="preserve">dry matter, </w:t>
      </w:r>
      <w:r w:rsidR="00F13AF1" w:rsidRPr="0003076C">
        <w:t xml:space="preserve">moisture, </w:t>
      </w:r>
      <w:r w:rsidR="00FA085B" w:rsidRPr="0003076C">
        <w:t>carbohydrates</w:t>
      </w:r>
      <w:r w:rsidRPr="0003076C">
        <w:t xml:space="preserve">, protein, </w:t>
      </w:r>
      <w:r w:rsidR="00847370" w:rsidRPr="0003076C">
        <w:t>fat</w:t>
      </w:r>
      <w:r w:rsidR="005D24A0" w:rsidRPr="0003076C">
        <w:t>)</w:t>
      </w:r>
      <w:r w:rsidR="00847370" w:rsidRPr="0003076C">
        <w:t xml:space="preserve">, </w:t>
      </w:r>
      <w:r w:rsidR="005D24A0" w:rsidRPr="0003076C">
        <w:t>the most highly prevalent vitamins and minerals (vitamin B</w:t>
      </w:r>
      <w:r w:rsidR="005D24A0" w:rsidRPr="00D439BB">
        <w:rPr>
          <w:vertAlign w:val="subscript"/>
        </w:rPr>
        <w:t>3</w:t>
      </w:r>
      <w:r w:rsidR="005D24A0" w:rsidRPr="0003076C">
        <w:t xml:space="preserve">, </w:t>
      </w:r>
      <w:r w:rsidRPr="0003076C">
        <w:t>vitamin C</w:t>
      </w:r>
      <w:r w:rsidR="005D24A0" w:rsidRPr="0003076C">
        <w:t xml:space="preserve"> and</w:t>
      </w:r>
      <w:r w:rsidR="00847370" w:rsidRPr="0003076C">
        <w:t xml:space="preserve"> </w:t>
      </w:r>
      <w:r w:rsidR="00773402" w:rsidRPr="0003076C">
        <w:t xml:space="preserve">inorganic molecules such as </w:t>
      </w:r>
      <w:r w:rsidR="00847370" w:rsidRPr="0003076C">
        <w:t>potassium</w:t>
      </w:r>
      <w:r w:rsidR="005D24A0" w:rsidRPr="0003076C">
        <w:t>)</w:t>
      </w:r>
      <w:r w:rsidR="00847370" w:rsidRPr="0003076C">
        <w:t xml:space="preserve"> </w:t>
      </w:r>
      <w:r w:rsidR="00C93EAA" w:rsidRPr="0003076C">
        <w:t>and</w:t>
      </w:r>
      <w:r w:rsidR="005D24A0" w:rsidRPr="0003076C">
        <w:t xml:space="preserve"> the anti-nutrient</w:t>
      </w:r>
      <w:r w:rsidR="00C93EAA" w:rsidRPr="0003076C">
        <w:t xml:space="preserve"> glycoalkaloids</w:t>
      </w:r>
      <w:r w:rsidRPr="0003076C">
        <w:t>.</w:t>
      </w:r>
      <w:r w:rsidR="009D3C7A" w:rsidRPr="0003076C">
        <w:t xml:space="preserve"> </w:t>
      </w:r>
      <w:r w:rsidR="00847370" w:rsidRPr="0003076C">
        <w:t xml:space="preserve">In the analysis of carbohydrates, both </w:t>
      </w:r>
      <w:r w:rsidR="005D24A0" w:rsidRPr="0003076C">
        <w:t>crude fibre and sugar levels are measured</w:t>
      </w:r>
      <w:r w:rsidR="009D3C7A" w:rsidRPr="0003076C">
        <w:t xml:space="preserve">. </w:t>
      </w:r>
      <w:r w:rsidR="00C93EAA" w:rsidRPr="0003076C">
        <w:t>Furthermore</w:t>
      </w:r>
      <w:r w:rsidR="00C93EAA" w:rsidRPr="00280A5A">
        <w:t xml:space="preserve">, as the RNAi </w:t>
      </w:r>
      <w:r w:rsidR="00524CA3">
        <w:t xml:space="preserve">mechanism </w:t>
      </w:r>
      <w:r w:rsidR="0025336E">
        <w:t>silences the expression of</w:t>
      </w:r>
      <w:r w:rsidR="0025336E" w:rsidRPr="00280A5A">
        <w:t xml:space="preserve"> </w:t>
      </w:r>
      <w:r w:rsidR="00BB12EE">
        <w:t>genes</w:t>
      </w:r>
      <w:r w:rsidR="00BB12EE" w:rsidRPr="00280A5A">
        <w:t xml:space="preserve"> </w:t>
      </w:r>
      <w:r w:rsidR="00FA085B" w:rsidRPr="00280A5A">
        <w:t xml:space="preserve">that would impact the levels of </w:t>
      </w:r>
      <w:r w:rsidR="00E93863" w:rsidRPr="00280A5A">
        <w:t>asparagine</w:t>
      </w:r>
      <w:r w:rsidR="00D439BB">
        <w:t xml:space="preserve"> and</w:t>
      </w:r>
      <w:r w:rsidR="00D439BB" w:rsidRPr="00D439BB">
        <w:t xml:space="preserve"> </w:t>
      </w:r>
      <w:r w:rsidR="00D439BB" w:rsidRPr="00280A5A">
        <w:t>reducing sugars</w:t>
      </w:r>
      <w:r w:rsidR="00BB12EE">
        <w:t xml:space="preserve"> in the potato</w:t>
      </w:r>
      <w:r w:rsidR="00E93863" w:rsidRPr="00280A5A">
        <w:t>,</w:t>
      </w:r>
      <w:r w:rsidR="00F36C38" w:rsidRPr="00280A5A">
        <w:t xml:space="preserve"> </w:t>
      </w:r>
      <w:r w:rsidR="00BB12EE">
        <w:t>the compositional analyses</w:t>
      </w:r>
      <w:r w:rsidR="00FA085B" w:rsidRPr="00280A5A">
        <w:t xml:space="preserve"> </w:t>
      </w:r>
      <w:r w:rsidR="00F36C38" w:rsidRPr="00280A5A">
        <w:t>sh</w:t>
      </w:r>
      <w:r w:rsidR="00FA085B" w:rsidRPr="00280A5A">
        <w:t xml:space="preserve">ould </w:t>
      </w:r>
      <w:r w:rsidR="00BB12EE">
        <w:t xml:space="preserve">also </w:t>
      </w:r>
      <w:r w:rsidR="00FA085B" w:rsidRPr="00280A5A">
        <w:t xml:space="preserve">include total and free amino acids and </w:t>
      </w:r>
      <w:r w:rsidR="00755639" w:rsidRPr="00280A5A">
        <w:t>reducing sugar levels</w:t>
      </w:r>
      <w:r w:rsidR="00FA085B" w:rsidRPr="00280A5A">
        <w:t>.</w:t>
      </w:r>
    </w:p>
    <w:p w14:paraId="58940168" w14:textId="5FA5ABC2" w:rsidR="00D154AB" w:rsidRPr="00351DA1" w:rsidRDefault="00D154AB" w:rsidP="00523875">
      <w:pPr>
        <w:pStyle w:val="Heading2"/>
      </w:pPr>
      <w:bookmarkStart w:id="122" w:name="_Toc38956962"/>
      <w:r w:rsidRPr="00351DA1">
        <w:t>5.</w:t>
      </w:r>
      <w:r w:rsidR="003D79C4" w:rsidRPr="00351DA1">
        <w:t>1</w:t>
      </w:r>
      <w:r w:rsidRPr="00351DA1">
        <w:tab/>
        <w:t>Study design and conduct for key components</w:t>
      </w:r>
      <w:bookmarkEnd w:id="122"/>
    </w:p>
    <w:p w14:paraId="03557CD7" w14:textId="30C31F59" w:rsidR="007E0C43" w:rsidRPr="005275DC" w:rsidRDefault="00490E89" w:rsidP="006133CD">
      <w:pPr>
        <w:rPr>
          <w:color w:val="FF0000"/>
        </w:rPr>
      </w:pPr>
      <w:r w:rsidRPr="0003076C">
        <w:t xml:space="preserve">Field trials were conducted for </w:t>
      </w:r>
      <w:r w:rsidR="006F41E2" w:rsidRPr="0003076C">
        <w:t>lines</w:t>
      </w:r>
      <w:r w:rsidR="00EE2BC4" w:rsidRPr="0003076C">
        <w:t xml:space="preserve"> </w:t>
      </w:r>
      <w:r w:rsidR="0003076C" w:rsidRPr="0003076C">
        <w:t>V11 and Z6</w:t>
      </w:r>
      <w:r w:rsidR="006133CD" w:rsidRPr="0003076C">
        <w:t xml:space="preserve"> at </w:t>
      </w:r>
      <w:r w:rsidRPr="0003076C">
        <w:t>several</w:t>
      </w:r>
      <w:r w:rsidR="006133CD" w:rsidRPr="0003076C">
        <w:t xml:space="preserve"> potato</w:t>
      </w:r>
      <w:r w:rsidRPr="0003076C">
        <w:t>-</w:t>
      </w:r>
      <w:r w:rsidR="006133CD" w:rsidRPr="0003076C">
        <w:t xml:space="preserve">growing regions </w:t>
      </w:r>
      <w:r w:rsidRPr="0003076C">
        <w:t>in</w:t>
      </w:r>
      <w:r w:rsidR="006133CD" w:rsidRPr="0003076C">
        <w:t xml:space="preserve"> the United States </w:t>
      </w:r>
      <w:r w:rsidR="006133CD" w:rsidRPr="00A12741">
        <w:t>during the 20</w:t>
      </w:r>
      <w:r w:rsidR="00A12741" w:rsidRPr="00A12741">
        <w:t>12, 2013 and 2018</w:t>
      </w:r>
      <w:r w:rsidR="00AC687A" w:rsidRPr="00A12741">
        <w:t xml:space="preserve"> growing seasons</w:t>
      </w:r>
      <w:r w:rsidR="002B78ED" w:rsidRPr="00A12741">
        <w:t xml:space="preserve">. </w:t>
      </w:r>
    </w:p>
    <w:p w14:paraId="622F35C0" w14:textId="77777777" w:rsidR="007E0C43" w:rsidRPr="005275DC" w:rsidRDefault="007E0C43" w:rsidP="006133CD">
      <w:pPr>
        <w:rPr>
          <w:color w:val="FF0000"/>
        </w:rPr>
      </w:pPr>
    </w:p>
    <w:p w14:paraId="4AE24DBD" w14:textId="451F33A3" w:rsidR="00AC687A" w:rsidRPr="005275DC" w:rsidRDefault="001165F4" w:rsidP="006133CD">
      <w:pPr>
        <w:rPr>
          <w:color w:val="FF0000"/>
        </w:rPr>
      </w:pPr>
      <w:r w:rsidRPr="00A12741">
        <w:t xml:space="preserve">The agronomic practices and pest control measures used were location-specific and were typical for all aspects of potato cultivation including soil preparation, fertiliser application, irrigation and pesticide-based control methods. </w:t>
      </w:r>
      <w:r w:rsidR="00490E89" w:rsidRPr="000469B5">
        <w:t>The materials tested in the field trials included the transformed potato, the parental control</w:t>
      </w:r>
      <w:r w:rsidR="00446466">
        <w:t xml:space="preserve"> (comparator)</w:t>
      </w:r>
      <w:r w:rsidR="00490E89" w:rsidRPr="000469B5">
        <w:t xml:space="preserve"> and a range of reference varieties</w:t>
      </w:r>
      <w:r w:rsidR="000469B5" w:rsidRPr="000469B5">
        <w:t xml:space="preserve"> (for </w:t>
      </w:r>
      <w:r w:rsidR="009513D3">
        <w:t xml:space="preserve">the </w:t>
      </w:r>
      <w:r w:rsidR="000469B5" w:rsidRPr="000469B5">
        <w:t>V11</w:t>
      </w:r>
      <w:r w:rsidR="009513D3">
        <w:t xml:space="preserve"> study</w:t>
      </w:r>
      <w:r w:rsidR="000469B5" w:rsidRPr="000469B5">
        <w:t xml:space="preserve"> only</w:t>
      </w:r>
      <w:r w:rsidR="000469B5" w:rsidRPr="009513D3">
        <w:t>)</w:t>
      </w:r>
      <w:r w:rsidR="00490E89" w:rsidRPr="009513D3">
        <w:t xml:space="preserve">. </w:t>
      </w:r>
      <w:r w:rsidR="00FA28FD" w:rsidRPr="009513D3">
        <w:t>The material planted was either mini-tube</w:t>
      </w:r>
      <w:r w:rsidR="003A0488" w:rsidRPr="009513D3">
        <w:t>rs (G0) or field-grown tubers</w:t>
      </w:r>
      <w:r w:rsidR="009513D3" w:rsidRPr="009513D3">
        <w:t xml:space="preserve"> (G1</w:t>
      </w:r>
      <w:r w:rsidR="00564A7C" w:rsidRPr="009513D3">
        <w:t>)</w:t>
      </w:r>
      <w:r w:rsidR="00FA28FD" w:rsidRPr="009513D3">
        <w:t>.</w:t>
      </w:r>
      <w:r w:rsidR="00132DED" w:rsidRPr="009513D3">
        <w:t xml:space="preserve"> </w:t>
      </w:r>
      <w:r w:rsidR="00490E89" w:rsidRPr="009513D3">
        <w:t>The field trials were established in a randomised complete block design</w:t>
      </w:r>
      <w:r w:rsidRPr="009513D3">
        <w:t>, with</w:t>
      </w:r>
      <w:r w:rsidR="006C3614" w:rsidRPr="009513D3">
        <w:t xml:space="preserve"> replicates of</w:t>
      </w:r>
      <w:r w:rsidR="009513D3" w:rsidRPr="009513D3">
        <w:t xml:space="preserve"> 4 </w:t>
      </w:r>
      <w:r w:rsidR="003122E0" w:rsidRPr="009513D3">
        <w:t>rows of 20 foo</w:t>
      </w:r>
      <w:r w:rsidRPr="009513D3">
        <w:t xml:space="preserve">t long plots. Although some trials occurred in the same county over two years, the trials were not planted in the same location. Specific information for </w:t>
      </w:r>
      <w:r w:rsidR="00F36C38" w:rsidRPr="009513D3">
        <w:t>the field trial</w:t>
      </w:r>
      <w:r w:rsidR="00A5021B" w:rsidRPr="009513D3">
        <w:t>s</w:t>
      </w:r>
      <w:r w:rsidR="003122E0" w:rsidRPr="009513D3">
        <w:t xml:space="preserve"> is</w:t>
      </w:r>
      <w:r w:rsidR="00FA28FD" w:rsidRPr="009513D3">
        <w:t xml:space="preserve"> presented</w:t>
      </w:r>
      <w:r w:rsidR="00A5021B" w:rsidRPr="009513D3">
        <w:t xml:space="preserve"> in T</w:t>
      </w:r>
      <w:r w:rsidR="004D55DA" w:rsidRPr="009513D3">
        <w:t>able</w:t>
      </w:r>
      <w:r w:rsidR="00AD2E6A">
        <w:t xml:space="preserve"> 8</w:t>
      </w:r>
      <w:r w:rsidR="00132DED" w:rsidRPr="009513D3">
        <w:t xml:space="preserve">. </w:t>
      </w:r>
    </w:p>
    <w:p w14:paraId="3993BEDE" w14:textId="77777777" w:rsidR="003D79C4" w:rsidRPr="005275DC" w:rsidRDefault="003D79C4" w:rsidP="003D79C4">
      <w:pPr>
        <w:rPr>
          <w:color w:val="FF0000"/>
          <w:highlight w:val="yellow"/>
        </w:rPr>
      </w:pPr>
    </w:p>
    <w:p w14:paraId="4A8BAD7A" w14:textId="421CC8ED" w:rsidR="000469B5" w:rsidRPr="000469B5" w:rsidRDefault="003D79C4" w:rsidP="003D79C4">
      <w:pPr>
        <w:rPr>
          <w:color w:val="FF0000"/>
        </w:rPr>
      </w:pPr>
      <w:r w:rsidRPr="009513D3">
        <w:t>The compositional analyses were based on internationally recognised procedures including official methods specified by the Association of Official Analytical Chemists (AOAC), the USDA and published articles or technical notes from industrial-based sources.</w:t>
      </w:r>
      <w:r w:rsidR="00C53E32">
        <w:t xml:space="preserve"> </w:t>
      </w:r>
      <w:r w:rsidRPr="00C53E32">
        <w:t xml:space="preserve">The analyses were performed through contracted services from Covance Laboratories. </w:t>
      </w:r>
    </w:p>
    <w:p w14:paraId="20FDFA06" w14:textId="35A372E6" w:rsidR="00CA47DC" w:rsidRPr="005275DC" w:rsidRDefault="00CA47DC" w:rsidP="00FA28FD">
      <w:pPr>
        <w:widowControl/>
        <w:rPr>
          <w:color w:val="FF0000"/>
        </w:rPr>
      </w:pPr>
    </w:p>
    <w:p w14:paraId="0578347A" w14:textId="77777777" w:rsidR="00CA7773" w:rsidRDefault="00CA7773" w:rsidP="00662885">
      <w:pPr>
        <w:pStyle w:val="FSTableTitle"/>
      </w:pPr>
    </w:p>
    <w:p w14:paraId="1FC11AD9" w14:textId="77777777" w:rsidR="00CA7773" w:rsidRDefault="00CA7773" w:rsidP="00662885">
      <w:pPr>
        <w:pStyle w:val="FSTableTitle"/>
      </w:pPr>
    </w:p>
    <w:p w14:paraId="39E38386" w14:textId="77777777" w:rsidR="00CA7773" w:rsidRDefault="00CA7773" w:rsidP="00662885">
      <w:pPr>
        <w:pStyle w:val="FSTableTitle"/>
      </w:pPr>
    </w:p>
    <w:p w14:paraId="184C8CBB" w14:textId="77777777" w:rsidR="00CA7773" w:rsidRDefault="00CA7773" w:rsidP="00662885">
      <w:pPr>
        <w:pStyle w:val="FSTableTitle"/>
      </w:pPr>
    </w:p>
    <w:p w14:paraId="701A3A75" w14:textId="57A9631F" w:rsidR="00FA28FD" w:rsidRPr="00A12741" w:rsidRDefault="00AD2E6A" w:rsidP="00662885">
      <w:pPr>
        <w:pStyle w:val="FSTableTitle"/>
      </w:pPr>
      <w:r>
        <w:t>Table 8</w:t>
      </w:r>
      <w:r w:rsidR="00FA28FD" w:rsidRPr="00A12741">
        <w:t xml:space="preserve">: </w:t>
      </w:r>
      <w:r w:rsidR="002B2F9A" w:rsidRPr="00A12741">
        <w:t xml:space="preserve">Field trial information for the </w:t>
      </w:r>
      <w:r w:rsidR="00A12741" w:rsidRPr="00A12741">
        <w:t>V11 and Z6</w:t>
      </w:r>
      <w:r w:rsidR="007D77A4" w:rsidRPr="00A12741">
        <w:t xml:space="preserve"> </w:t>
      </w:r>
      <w:r w:rsidR="004D55DA" w:rsidRPr="00A12741">
        <w:t>lines</w:t>
      </w:r>
    </w:p>
    <w:tbl>
      <w:tblPr>
        <w:tblStyle w:val="TableGrid"/>
        <w:tblW w:w="9092" w:type="dxa"/>
        <w:jc w:val="center"/>
        <w:tblLook w:val="04A0" w:firstRow="1" w:lastRow="0" w:firstColumn="1" w:lastColumn="0" w:noHBand="0" w:noVBand="1"/>
        <w:tblDescription w:val="Table lists the field trial information for the F10, J3, W8, X17 and Y9 lines."/>
      </w:tblPr>
      <w:tblGrid>
        <w:gridCol w:w="773"/>
        <w:gridCol w:w="1340"/>
        <w:gridCol w:w="1188"/>
        <w:gridCol w:w="1374"/>
        <w:gridCol w:w="1394"/>
        <w:gridCol w:w="3023"/>
      </w:tblGrid>
      <w:tr w:rsidR="000469B5" w:rsidRPr="005275DC" w14:paraId="35EFCEA1" w14:textId="77777777" w:rsidTr="00241D40">
        <w:trPr>
          <w:trHeight w:val="659"/>
          <w:tblHeader/>
          <w:jc w:val="center"/>
        </w:trPr>
        <w:tc>
          <w:tcPr>
            <w:tcW w:w="773" w:type="dxa"/>
            <w:shd w:val="clear" w:color="auto" w:fill="9BBB59" w:themeFill="accent3"/>
            <w:vAlign w:val="center"/>
          </w:tcPr>
          <w:p w14:paraId="78BAFB82" w14:textId="6448164C" w:rsidR="000469B5" w:rsidRPr="00A12741" w:rsidRDefault="000469B5" w:rsidP="00830010">
            <w:pPr>
              <w:pStyle w:val="FSTableHeading"/>
            </w:pPr>
            <w:r w:rsidRPr="00A12741">
              <w:t>Line</w:t>
            </w:r>
          </w:p>
        </w:tc>
        <w:tc>
          <w:tcPr>
            <w:tcW w:w="1340" w:type="dxa"/>
            <w:shd w:val="clear" w:color="auto" w:fill="9BBB59" w:themeFill="accent3"/>
            <w:vAlign w:val="center"/>
          </w:tcPr>
          <w:p w14:paraId="384F9274" w14:textId="77777777" w:rsidR="000469B5" w:rsidRPr="00A12741" w:rsidRDefault="000469B5" w:rsidP="00830010">
            <w:pPr>
              <w:pStyle w:val="FSTableHeading"/>
            </w:pPr>
            <w:r w:rsidRPr="00A12741">
              <w:t>Growth Seasons</w:t>
            </w:r>
          </w:p>
        </w:tc>
        <w:tc>
          <w:tcPr>
            <w:tcW w:w="1188" w:type="dxa"/>
            <w:shd w:val="clear" w:color="auto" w:fill="9BBB59" w:themeFill="accent3"/>
            <w:vAlign w:val="center"/>
          </w:tcPr>
          <w:p w14:paraId="5FB23917" w14:textId="4A56D33A" w:rsidR="000469B5" w:rsidRPr="00A12741" w:rsidRDefault="000469B5" w:rsidP="00830010">
            <w:pPr>
              <w:pStyle w:val="FSTableHeading"/>
            </w:pPr>
            <w:r w:rsidRPr="00A12741">
              <w:t>Number of sites</w:t>
            </w:r>
          </w:p>
        </w:tc>
        <w:tc>
          <w:tcPr>
            <w:tcW w:w="1374" w:type="dxa"/>
            <w:shd w:val="clear" w:color="auto" w:fill="9BBB59" w:themeFill="accent3"/>
            <w:vAlign w:val="center"/>
          </w:tcPr>
          <w:p w14:paraId="53451619" w14:textId="77777777" w:rsidR="000469B5" w:rsidRPr="00A12741" w:rsidRDefault="000469B5" w:rsidP="00446466">
            <w:pPr>
              <w:pStyle w:val="FSTableHeading"/>
            </w:pPr>
            <w:r w:rsidRPr="00A12741">
              <w:t>Number of replicates</w:t>
            </w:r>
          </w:p>
        </w:tc>
        <w:tc>
          <w:tcPr>
            <w:tcW w:w="1394" w:type="dxa"/>
            <w:shd w:val="clear" w:color="auto" w:fill="9BBB59" w:themeFill="accent3"/>
            <w:vAlign w:val="center"/>
          </w:tcPr>
          <w:p w14:paraId="7D75A58D" w14:textId="12F4A744" w:rsidR="000469B5" w:rsidRPr="00A12741" w:rsidRDefault="00446466" w:rsidP="00446466">
            <w:pPr>
              <w:pStyle w:val="FSTableHeading"/>
              <w:jc w:val="left"/>
            </w:pPr>
            <w:r>
              <w:t>Comparator</w:t>
            </w:r>
          </w:p>
        </w:tc>
        <w:tc>
          <w:tcPr>
            <w:tcW w:w="3023" w:type="dxa"/>
            <w:shd w:val="clear" w:color="auto" w:fill="9BBB59" w:themeFill="accent3"/>
            <w:vAlign w:val="center"/>
          </w:tcPr>
          <w:p w14:paraId="1C6DA8C2" w14:textId="14EA596F" w:rsidR="000469B5" w:rsidRPr="00A12741" w:rsidRDefault="000469B5" w:rsidP="00446466">
            <w:pPr>
              <w:pStyle w:val="FSTableHeading"/>
            </w:pPr>
            <w:r w:rsidRPr="00A12741">
              <w:t>Reference Varieties</w:t>
            </w:r>
          </w:p>
        </w:tc>
      </w:tr>
      <w:tr w:rsidR="000469B5" w:rsidRPr="005275DC" w14:paraId="0B13268B" w14:textId="77777777" w:rsidTr="00241D40">
        <w:trPr>
          <w:trHeight w:val="583"/>
          <w:jc w:val="center"/>
        </w:trPr>
        <w:tc>
          <w:tcPr>
            <w:tcW w:w="773" w:type="dxa"/>
            <w:vAlign w:val="center"/>
          </w:tcPr>
          <w:p w14:paraId="4BD6BA26" w14:textId="02B43CDF" w:rsidR="000469B5" w:rsidRPr="00A12741" w:rsidRDefault="000469B5" w:rsidP="00830010">
            <w:pPr>
              <w:pStyle w:val="FSTableText"/>
              <w:jc w:val="center"/>
              <w:rPr>
                <w:b/>
              </w:rPr>
            </w:pPr>
            <w:r w:rsidRPr="00A12741">
              <w:rPr>
                <w:b/>
              </w:rPr>
              <w:t>V11</w:t>
            </w:r>
          </w:p>
        </w:tc>
        <w:tc>
          <w:tcPr>
            <w:tcW w:w="1340" w:type="dxa"/>
            <w:vAlign w:val="center"/>
          </w:tcPr>
          <w:p w14:paraId="07B01E79" w14:textId="21F73D39" w:rsidR="000469B5" w:rsidRPr="00A12741" w:rsidRDefault="000469B5" w:rsidP="00830010">
            <w:pPr>
              <w:pStyle w:val="FSTableText"/>
              <w:jc w:val="center"/>
            </w:pPr>
            <w:r w:rsidRPr="00A12741">
              <w:t>20</w:t>
            </w:r>
            <w:r>
              <w:t>12-13</w:t>
            </w:r>
          </w:p>
        </w:tc>
        <w:tc>
          <w:tcPr>
            <w:tcW w:w="1188" w:type="dxa"/>
            <w:vAlign w:val="center"/>
          </w:tcPr>
          <w:p w14:paraId="0A8DB332" w14:textId="512251EE" w:rsidR="000469B5" w:rsidRPr="00A12741" w:rsidRDefault="000469B5" w:rsidP="00830010">
            <w:pPr>
              <w:pStyle w:val="FSTableText"/>
              <w:jc w:val="center"/>
            </w:pPr>
            <w:r w:rsidRPr="00A12741">
              <w:t>6</w:t>
            </w:r>
          </w:p>
        </w:tc>
        <w:tc>
          <w:tcPr>
            <w:tcW w:w="1374" w:type="dxa"/>
            <w:vAlign w:val="center"/>
          </w:tcPr>
          <w:p w14:paraId="79203138" w14:textId="275010BC" w:rsidR="000469B5" w:rsidRPr="005275DC" w:rsidRDefault="000469B5" w:rsidP="00830010">
            <w:pPr>
              <w:pStyle w:val="FSTableText"/>
              <w:jc w:val="center"/>
              <w:rPr>
                <w:color w:val="FF0000"/>
              </w:rPr>
            </w:pPr>
            <w:r w:rsidRPr="00A12741">
              <w:t>3-4</w:t>
            </w:r>
          </w:p>
        </w:tc>
        <w:tc>
          <w:tcPr>
            <w:tcW w:w="1394" w:type="dxa"/>
            <w:vAlign w:val="center"/>
          </w:tcPr>
          <w:p w14:paraId="0D425762" w14:textId="6D26C0BB" w:rsidR="000469B5" w:rsidRPr="00A12741" w:rsidRDefault="000469B5" w:rsidP="000469B5">
            <w:pPr>
              <w:pStyle w:val="FSTableText"/>
              <w:jc w:val="center"/>
            </w:pPr>
            <w:r w:rsidRPr="00A12741">
              <w:t>Snowden</w:t>
            </w:r>
          </w:p>
        </w:tc>
        <w:tc>
          <w:tcPr>
            <w:tcW w:w="3023" w:type="dxa"/>
            <w:vAlign w:val="center"/>
          </w:tcPr>
          <w:p w14:paraId="0F67385D" w14:textId="365B09A6" w:rsidR="000469B5" w:rsidRPr="00A12741" w:rsidRDefault="00ED0E3F" w:rsidP="00A12741">
            <w:pPr>
              <w:pStyle w:val="FSTableText"/>
              <w:jc w:val="center"/>
            </w:pPr>
            <w:r>
              <w:t>Atlantic, Bintje</w:t>
            </w:r>
            <w:r w:rsidR="000469B5" w:rsidRPr="00A12741">
              <w:t>, Gala, Golden Sunburst, Nicolet, Norkotah, Purple Majesty,</w:t>
            </w:r>
          </w:p>
          <w:p w14:paraId="630D2A0D" w14:textId="72D9C74C" w:rsidR="000469B5" w:rsidRPr="00A12741" w:rsidRDefault="00ED0E3F" w:rsidP="00ED0E3F">
            <w:pPr>
              <w:pStyle w:val="FSTableText"/>
              <w:jc w:val="center"/>
            </w:pPr>
            <w:r>
              <w:t>Snowden</w:t>
            </w:r>
            <w:r w:rsidR="000469B5" w:rsidRPr="00A12741">
              <w:t xml:space="preserve"> and </w:t>
            </w:r>
            <w:r>
              <w:t>Proprietary varieties</w:t>
            </w:r>
          </w:p>
        </w:tc>
      </w:tr>
      <w:tr w:rsidR="000469B5" w:rsidRPr="005275DC" w14:paraId="1F0EBA5F" w14:textId="77777777" w:rsidTr="00241D40">
        <w:trPr>
          <w:trHeight w:val="1085"/>
          <w:jc w:val="center"/>
        </w:trPr>
        <w:tc>
          <w:tcPr>
            <w:tcW w:w="773" w:type="dxa"/>
            <w:shd w:val="clear" w:color="auto" w:fill="EAF1DD" w:themeFill="accent3" w:themeFillTint="33"/>
            <w:vAlign w:val="center"/>
          </w:tcPr>
          <w:p w14:paraId="1B103CCD" w14:textId="7E161C56" w:rsidR="000469B5" w:rsidRPr="00A12741" w:rsidRDefault="000469B5" w:rsidP="00830010">
            <w:pPr>
              <w:pStyle w:val="FSTableText"/>
              <w:jc w:val="center"/>
              <w:rPr>
                <w:b/>
              </w:rPr>
            </w:pPr>
            <w:r w:rsidRPr="00A12741">
              <w:rPr>
                <w:b/>
              </w:rPr>
              <w:t>Z6</w:t>
            </w:r>
          </w:p>
        </w:tc>
        <w:tc>
          <w:tcPr>
            <w:tcW w:w="1340" w:type="dxa"/>
            <w:shd w:val="clear" w:color="auto" w:fill="EAF1DD" w:themeFill="accent3" w:themeFillTint="33"/>
            <w:vAlign w:val="center"/>
          </w:tcPr>
          <w:p w14:paraId="58F94BBA" w14:textId="785D8A40" w:rsidR="000469B5" w:rsidRPr="00A12741" w:rsidRDefault="000469B5" w:rsidP="00830010">
            <w:pPr>
              <w:pStyle w:val="FSTableText"/>
              <w:jc w:val="center"/>
            </w:pPr>
            <w:r>
              <w:t>2018</w:t>
            </w:r>
          </w:p>
        </w:tc>
        <w:tc>
          <w:tcPr>
            <w:tcW w:w="1188" w:type="dxa"/>
            <w:shd w:val="clear" w:color="auto" w:fill="EAF1DD" w:themeFill="accent3" w:themeFillTint="33"/>
            <w:vAlign w:val="center"/>
          </w:tcPr>
          <w:p w14:paraId="6EDB14CE" w14:textId="7ADACD45" w:rsidR="000469B5" w:rsidRPr="00A12741" w:rsidRDefault="000469B5" w:rsidP="00830010">
            <w:pPr>
              <w:pStyle w:val="FSTableText"/>
              <w:jc w:val="center"/>
            </w:pPr>
            <w:r w:rsidRPr="00A12741">
              <w:t>4</w:t>
            </w:r>
          </w:p>
        </w:tc>
        <w:tc>
          <w:tcPr>
            <w:tcW w:w="1374" w:type="dxa"/>
            <w:shd w:val="clear" w:color="auto" w:fill="EAF1DD" w:themeFill="accent3" w:themeFillTint="33"/>
            <w:vAlign w:val="center"/>
          </w:tcPr>
          <w:p w14:paraId="65BA14CD" w14:textId="088A3389" w:rsidR="000469B5" w:rsidRPr="005275DC" w:rsidRDefault="000469B5" w:rsidP="00830010">
            <w:pPr>
              <w:pStyle w:val="FSTableText"/>
              <w:jc w:val="center"/>
              <w:rPr>
                <w:color w:val="FF0000"/>
              </w:rPr>
            </w:pPr>
            <w:r w:rsidRPr="00A12741">
              <w:t>4</w:t>
            </w:r>
          </w:p>
        </w:tc>
        <w:tc>
          <w:tcPr>
            <w:tcW w:w="1394" w:type="dxa"/>
            <w:shd w:val="clear" w:color="auto" w:fill="EAF1DD" w:themeFill="accent3" w:themeFillTint="33"/>
            <w:vAlign w:val="center"/>
          </w:tcPr>
          <w:p w14:paraId="3548003E" w14:textId="5A9ED6D0" w:rsidR="000469B5" w:rsidRPr="00A12741" w:rsidRDefault="000469B5" w:rsidP="000469B5">
            <w:pPr>
              <w:pStyle w:val="FSTableText"/>
              <w:jc w:val="center"/>
            </w:pPr>
            <w:r w:rsidRPr="00A12741">
              <w:t>Snowden</w:t>
            </w:r>
          </w:p>
        </w:tc>
        <w:tc>
          <w:tcPr>
            <w:tcW w:w="3023" w:type="dxa"/>
            <w:shd w:val="clear" w:color="auto" w:fill="EAF1DD" w:themeFill="accent3" w:themeFillTint="33"/>
            <w:vAlign w:val="center"/>
          </w:tcPr>
          <w:p w14:paraId="2EBCE0F4" w14:textId="6FDE19CC" w:rsidR="000469B5" w:rsidRPr="00A12741" w:rsidRDefault="000469B5" w:rsidP="000469B5">
            <w:pPr>
              <w:pStyle w:val="FSTableText"/>
              <w:jc w:val="center"/>
            </w:pPr>
            <w:r w:rsidRPr="000469B5">
              <w:t>–</w:t>
            </w:r>
          </w:p>
        </w:tc>
      </w:tr>
    </w:tbl>
    <w:p w14:paraId="5B7C4447" w14:textId="74F30C93" w:rsidR="007E234C" w:rsidRPr="005275DC" w:rsidRDefault="00662F6C" w:rsidP="007E234C">
      <w:pPr>
        <w:rPr>
          <w:color w:val="FF0000"/>
        </w:rPr>
      </w:pPr>
      <w:r w:rsidRPr="00EB6E78">
        <w:rPr>
          <w:noProof/>
          <w:sz w:val="20"/>
          <w:szCs w:val="18"/>
          <w:lang w:eastAsia="en-GB" w:bidi="ar-SA"/>
        </w:rPr>
        <mc:AlternateContent>
          <mc:Choice Requires="wps">
            <w:drawing>
              <wp:anchor distT="45720" distB="45720" distL="114300" distR="114300" simplePos="0" relativeHeight="251658249" behindDoc="0" locked="0" layoutInCell="1" allowOverlap="1" wp14:anchorId="0F68DC17" wp14:editId="2F023CE2">
                <wp:simplePos x="0" y="0"/>
                <wp:positionH relativeFrom="margin">
                  <wp:align>right</wp:align>
                </wp:positionH>
                <wp:positionV relativeFrom="paragraph">
                  <wp:posOffset>208915</wp:posOffset>
                </wp:positionV>
                <wp:extent cx="5730875" cy="937260"/>
                <wp:effectExtent l="0" t="0" r="22225" b="1524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937260"/>
                        </a:xfrm>
                        <a:prstGeom prst="rect">
                          <a:avLst/>
                        </a:prstGeom>
                        <a:solidFill>
                          <a:srgbClr val="FFFFFF"/>
                        </a:solidFill>
                        <a:ln w="9525">
                          <a:solidFill>
                            <a:srgbClr val="000000"/>
                          </a:solidFill>
                          <a:miter lim="800000"/>
                          <a:headEnd/>
                          <a:tailEnd/>
                        </a:ln>
                      </wps:spPr>
                      <wps:txbx>
                        <w:txbxContent>
                          <w:p w14:paraId="2AEA9693" w14:textId="77777777" w:rsidR="00AF6552" w:rsidRPr="00A06382" w:rsidRDefault="00AF6552" w:rsidP="00280A5A">
                            <w:pPr>
                              <w:spacing w:before="60" w:after="120"/>
                              <w:rPr>
                                <w:rFonts w:cs="Arial"/>
                                <w:b/>
                                <w:sz w:val="20"/>
                              </w:rPr>
                            </w:pPr>
                            <w:r w:rsidRPr="00A06382">
                              <w:rPr>
                                <w:rFonts w:cs="Arial"/>
                                <w:b/>
                                <w:sz w:val="20"/>
                              </w:rPr>
                              <w:t>Unpublished studies</w:t>
                            </w:r>
                          </w:p>
                          <w:p w14:paraId="1571AF28" w14:textId="25ECACEF"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 of V11 Compared to Snowden (2016). Simplot Plant Sciences Regulatory Lab.</w:t>
                            </w:r>
                          </w:p>
                          <w:p w14:paraId="45594801" w14:textId="1784C447"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w:t>
                            </w:r>
                            <w:r>
                              <w:rPr>
                                <w:rFonts w:ascii="Calibri" w:hAnsi="Calibri" w:cs="Calibri"/>
                                <w:szCs w:val="22"/>
                                <w:lang w:val="en-AU" w:eastAsia="en-GB" w:bidi="ar-SA"/>
                              </w:rPr>
                              <w:t xml:space="preserve"> of Z6 Compared to Snowden (2020</w:t>
                            </w:r>
                            <w:r w:rsidRPr="00A06382">
                              <w:rPr>
                                <w:rFonts w:ascii="Calibri" w:hAnsi="Calibri" w:cs="Calibri"/>
                                <w:szCs w:val="22"/>
                                <w:lang w:val="en-AU" w:eastAsia="en-GB" w:bidi="ar-SA"/>
                              </w:rPr>
                              <w:t xml:space="preserve">). Simplot Plant Sciences. </w:t>
                            </w:r>
                          </w:p>
                          <w:p w14:paraId="049F4F10" w14:textId="3BA1C798" w:rsidR="00AF6552" w:rsidRPr="00662F6C" w:rsidRDefault="00AF6552" w:rsidP="00662F6C">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68DC17" id="_x0000_s1078" type="#_x0000_t202" style="position:absolute;margin-left:400.05pt;margin-top:16.45pt;width:451.25pt;height:73.8pt;z-index:251658249;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0VtJg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">
                <v:textbox>
                  <w:txbxContent>
                    <w:p w14:paraId="2AEA9693" w14:textId="77777777" w:rsidR="00AF6552" w:rsidRPr="00A06382" w:rsidRDefault="00AF6552" w:rsidP="00280A5A">
                      <w:pPr>
                        <w:spacing w:before="60" w:after="120"/>
                        <w:rPr>
                          <w:rFonts w:cs="Arial"/>
                          <w:b/>
                          <w:sz w:val="20"/>
                        </w:rPr>
                      </w:pPr>
                      <w:r w:rsidRPr="00A06382">
                        <w:rPr>
                          <w:rFonts w:cs="Arial"/>
                          <w:b/>
                          <w:sz w:val="20"/>
                        </w:rPr>
                        <w:t>Unpublished studies</w:t>
                      </w:r>
                    </w:p>
                    <w:p w14:paraId="1571AF28" w14:textId="25ECACEF"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 of V11 Compared to Snowden (2016). Simplot Plant Sciences Regulatory Lab.</w:t>
                      </w:r>
                    </w:p>
                    <w:p w14:paraId="45594801" w14:textId="1784C447"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w:t>
                      </w:r>
                      <w:r>
                        <w:rPr>
                          <w:rFonts w:ascii="Calibri" w:hAnsi="Calibri" w:cs="Calibri"/>
                          <w:szCs w:val="22"/>
                          <w:lang w:val="en-AU" w:eastAsia="en-GB" w:bidi="ar-SA"/>
                        </w:rPr>
                        <w:t xml:space="preserve"> of Z6 Compared to Snowden (2020</w:t>
                      </w:r>
                      <w:r w:rsidRPr="00A06382">
                        <w:rPr>
                          <w:rFonts w:ascii="Calibri" w:hAnsi="Calibri" w:cs="Calibri"/>
                          <w:szCs w:val="22"/>
                          <w:lang w:val="en-AU" w:eastAsia="en-GB" w:bidi="ar-SA"/>
                        </w:rPr>
                        <w:t xml:space="preserve">). Simplot Plant Sciences. </w:t>
                      </w:r>
                    </w:p>
                    <w:p w14:paraId="049F4F10" w14:textId="3BA1C798" w:rsidR="00AF6552" w:rsidRPr="00662F6C" w:rsidRDefault="00AF6552" w:rsidP="00662F6C">
                      <w:pPr>
                        <w:rPr>
                          <w:color w:val="FF0000"/>
                        </w:rPr>
                      </w:pPr>
                    </w:p>
                  </w:txbxContent>
                </v:textbox>
                <w10:wrap type="topAndBottom" anchorx="margin"/>
              </v:shape>
            </w:pict>
          </mc:Fallback>
        </mc:AlternateContent>
      </w:r>
    </w:p>
    <w:p w14:paraId="5544719B" w14:textId="6C588D4C" w:rsidR="00D154AB" w:rsidRPr="00280A5A" w:rsidRDefault="00D154AB" w:rsidP="00523875">
      <w:pPr>
        <w:pStyle w:val="Heading2"/>
      </w:pPr>
      <w:bookmarkStart w:id="123" w:name="_Toc454886851"/>
      <w:bookmarkStart w:id="124" w:name="_Toc38956963"/>
      <w:r w:rsidRPr="00280A5A">
        <w:t>5.</w:t>
      </w:r>
      <w:r w:rsidR="003D79C4" w:rsidRPr="00280A5A">
        <w:t>2</w:t>
      </w:r>
      <w:r w:rsidRPr="00280A5A">
        <w:tab/>
        <w:t>Analyses of key components in tubers</w:t>
      </w:r>
      <w:bookmarkEnd w:id="123"/>
      <w:bookmarkEnd w:id="124"/>
    </w:p>
    <w:p w14:paraId="5485CB91" w14:textId="5A7C4693" w:rsidR="002F6F59" w:rsidRPr="005275DC" w:rsidRDefault="00F927BD" w:rsidP="002F6F59">
      <w:pPr>
        <w:rPr>
          <w:bCs/>
          <w:color w:val="FF0000"/>
        </w:rPr>
      </w:pPr>
      <w:r w:rsidRPr="00EA3395">
        <w:rPr>
          <w:bCs/>
        </w:rPr>
        <w:t xml:space="preserve">Homogenised samples were prepared for analysis using </w:t>
      </w:r>
      <w:r w:rsidR="004D55DA" w:rsidRPr="00EA3395">
        <w:rPr>
          <w:bCs/>
        </w:rPr>
        <w:t>6</w:t>
      </w:r>
      <w:r w:rsidRPr="00EA3395">
        <w:rPr>
          <w:bCs/>
        </w:rPr>
        <w:t xml:space="preserve"> whole raw tubers, including the peel. </w:t>
      </w:r>
      <w:r w:rsidR="002F6F59" w:rsidRPr="00EA3395">
        <w:rPr>
          <w:bCs/>
        </w:rPr>
        <w:t xml:space="preserve">The analytes </w:t>
      </w:r>
      <w:r w:rsidRPr="00EA3395">
        <w:rPr>
          <w:bCs/>
        </w:rPr>
        <w:t xml:space="preserve">that were </w:t>
      </w:r>
      <w:r w:rsidR="002F6F59" w:rsidRPr="00EA3395">
        <w:rPr>
          <w:bCs/>
        </w:rPr>
        <w:t xml:space="preserve">measured </w:t>
      </w:r>
      <w:r w:rsidRPr="00EA3395">
        <w:rPr>
          <w:bCs/>
        </w:rPr>
        <w:t xml:space="preserve">in these samples </w:t>
      </w:r>
      <w:r w:rsidR="002F6F59" w:rsidRPr="00EA3395">
        <w:rPr>
          <w:bCs/>
        </w:rPr>
        <w:t xml:space="preserve">are listed in Table </w:t>
      </w:r>
      <w:r w:rsidR="00AD2E6A">
        <w:rPr>
          <w:bCs/>
        </w:rPr>
        <w:t>9</w:t>
      </w:r>
      <w:r w:rsidR="002F6F59" w:rsidRPr="00F03B2F">
        <w:rPr>
          <w:bCs/>
        </w:rPr>
        <w:t>. In total, 3</w:t>
      </w:r>
      <w:r w:rsidR="00A13DD0" w:rsidRPr="00F03B2F">
        <w:rPr>
          <w:bCs/>
        </w:rPr>
        <w:t>8</w:t>
      </w:r>
      <w:r w:rsidR="002F6F59" w:rsidRPr="00F03B2F">
        <w:rPr>
          <w:bCs/>
        </w:rPr>
        <w:t xml:space="preserve"> different analyte</w:t>
      </w:r>
      <w:r w:rsidR="008B5A6E" w:rsidRPr="00F03B2F">
        <w:rPr>
          <w:bCs/>
        </w:rPr>
        <w:t>s</w:t>
      </w:r>
      <w:r w:rsidR="002F6F59" w:rsidRPr="00F03B2F">
        <w:rPr>
          <w:bCs/>
        </w:rPr>
        <w:t xml:space="preserve"> </w:t>
      </w:r>
      <w:r w:rsidRPr="00F03B2F">
        <w:rPr>
          <w:bCs/>
        </w:rPr>
        <w:t>were measured.</w:t>
      </w:r>
      <w:r w:rsidR="002F6F59" w:rsidRPr="00F03B2F">
        <w:rPr>
          <w:bCs/>
        </w:rPr>
        <w:t xml:space="preserve"> Statistical analyses were performed using </w:t>
      </w:r>
      <w:r w:rsidR="00F16AAD" w:rsidRPr="00F03B2F">
        <w:rPr>
          <w:bCs/>
        </w:rPr>
        <w:t>SAS 9.3</w:t>
      </w:r>
      <w:r w:rsidR="002F6F59" w:rsidRPr="00F03B2F">
        <w:rPr>
          <w:bCs/>
        </w:rPr>
        <w:t xml:space="preserve"> (SAS Institute, Cary, N</w:t>
      </w:r>
      <w:r w:rsidR="00BD6E7C">
        <w:rPr>
          <w:bCs/>
        </w:rPr>
        <w:t xml:space="preserve">orth </w:t>
      </w:r>
      <w:r w:rsidR="002F6F59" w:rsidRPr="00F03B2F">
        <w:rPr>
          <w:bCs/>
        </w:rPr>
        <w:t>C</w:t>
      </w:r>
      <w:r w:rsidR="00BD6E7C">
        <w:rPr>
          <w:bCs/>
        </w:rPr>
        <w:t>arolina</w:t>
      </w:r>
      <w:r w:rsidR="002F6F59" w:rsidRPr="00F03B2F">
        <w:rPr>
          <w:bCs/>
        </w:rPr>
        <w:t>).</w:t>
      </w:r>
      <w:r w:rsidR="002F6F59" w:rsidRPr="005275DC">
        <w:rPr>
          <w:bCs/>
          <w:color w:val="FF0000"/>
        </w:rPr>
        <w:t xml:space="preserve"> </w:t>
      </w:r>
      <w:r w:rsidR="002F6F59" w:rsidRPr="00F03B2F">
        <w:rPr>
          <w:bCs/>
        </w:rPr>
        <w:t xml:space="preserve">For each analyte, ‘descriptive statistics’ (mean and standard error) were generated. A linear mixed </w:t>
      </w:r>
      <w:r w:rsidR="002F6F59" w:rsidRPr="005236BB">
        <w:rPr>
          <w:bCs/>
        </w:rPr>
        <w:t xml:space="preserve">model </w:t>
      </w:r>
      <w:r w:rsidR="00F66898" w:rsidRPr="005236BB">
        <w:rPr>
          <w:bCs/>
        </w:rPr>
        <w:t>a</w:t>
      </w:r>
      <w:r w:rsidR="002F6F59" w:rsidRPr="005236BB">
        <w:rPr>
          <w:bCs/>
        </w:rPr>
        <w:t xml:space="preserve">nalysis of </w:t>
      </w:r>
      <w:r w:rsidR="00F66898" w:rsidRPr="005236BB">
        <w:rPr>
          <w:bCs/>
        </w:rPr>
        <w:t>v</w:t>
      </w:r>
      <w:r w:rsidR="002F6F59" w:rsidRPr="005236BB">
        <w:rPr>
          <w:bCs/>
        </w:rPr>
        <w:t xml:space="preserve">ariance was used by combining data from multiple test years and locations. In assessing the significance of any difference between the mean analyte value for </w:t>
      </w:r>
      <w:r w:rsidR="0005258E" w:rsidRPr="005236BB">
        <w:rPr>
          <w:bCs/>
        </w:rPr>
        <w:t>lines</w:t>
      </w:r>
      <w:r w:rsidR="00E03646" w:rsidRPr="005236BB">
        <w:rPr>
          <w:bCs/>
        </w:rPr>
        <w:t xml:space="preserve"> </w:t>
      </w:r>
      <w:r w:rsidR="005236BB" w:rsidRPr="005236BB">
        <w:rPr>
          <w:bCs/>
        </w:rPr>
        <w:t>V11 and Z6</w:t>
      </w:r>
      <w:r w:rsidR="002F6F59" w:rsidRPr="005236BB">
        <w:rPr>
          <w:bCs/>
        </w:rPr>
        <w:t xml:space="preserve"> and </w:t>
      </w:r>
      <w:r w:rsidR="00F66898" w:rsidRPr="005236BB">
        <w:rPr>
          <w:bCs/>
        </w:rPr>
        <w:t xml:space="preserve">their </w:t>
      </w:r>
      <w:r w:rsidR="00E03646" w:rsidRPr="005236BB">
        <w:rPr>
          <w:bCs/>
        </w:rPr>
        <w:t xml:space="preserve">appropriate parental </w:t>
      </w:r>
      <w:r w:rsidR="002F6F59" w:rsidRPr="005236BB">
        <w:rPr>
          <w:bCs/>
        </w:rPr>
        <w:t>control</w:t>
      </w:r>
      <w:r w:rsidR="00E03646" w:rsidRPr="005236BB">
        <w:rPr>
          <w:bCs/>
        </w:rPr>
        <w:t>s</w:t>
      </w:r>
      <w:r w:rsidR="002F6F59" w:rsidRPr="005236BB">
        <w:rPr>
          <w:bCs/>
        </w:rPr>
        <w:t>, a P-value of 0.05 was used. This means that approximately 5% of statistically significant differences are expected to occur due to chance alone.</w:t>
      </w:r>
      <w:r w:rsidR="00C703FC" w:rsidRPr="005236BB">
        <w:rPr>
          <w:bCs/>
        </w:rPr>
        <w:t xml:space="preserve"> </w:t>
      </w:r>
    </w:p>
    <w:p w14:paraId="1540BDA7" w14:textId="77777777" w:rsidR="00C703FC" w:rsidRPr="005275DC" w:rsidRDefault="00C703FC" w:rsidP="002F6F59">
      <w:pPr>
        <w:rPr>
          <w:bCs/>
          <w:color w:val="FF0000"/>
        </w:rPr>
      </w:pPr>
    </w:p>
    <w:p w14:paraId="27D4405C" w14:textId="34CF228D" w:rsidR="002F6F59" w:rsidRPr="00C3496E" w:rsidRDefault="002F6F59" w:rsidP="00662885">
      <w:pPr>
        <w:pStyle w:val="FSTableTitle"/>
      </w:pPr>
      <w:r w:rsidRPr="00C3496E">
        <w:t xml:space="preserve">Table </w:t>
      </w:r>
      <w:r w:rsidR="00AD2E6A">
        <w:t>9</w:t>
      </w:r>
      <w:r w:rsidRPr="00C3496E">
        <w:t xml:space="preserve">: </w:t>
      </w:r>
      <w:r w:rsidR="00C52683" w:rsidRPr="00C3496E">
        <w:t>Analytes</w:t>
      </w:r>
      <w:r w:rsidRPr="00C3496E">
        <w:t xml:space="preserve"> measured </w:t>
      </w:r>
      <w:r w:rsidR="00C52683" w:rsidRPr="00C3496E">
        <w:t>in the potato samp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able lists the analytes measured in the potato samples"/>
      </w:tblPr>
      <w:tblGrid>
        <w:gridCol w:w="2972"/>
        <w:gridCol w:w="47"/>
        <w:gridCol w:w="2696"/>
        <w:gridCol w:w="323"/>
        <w:gridCol w:w="3022"/>
      </w:tblGrid>
      <w:tr w:rsidR="005275DC" w:rsidRPr="005275DC" w14:paraId="2EED30F7" w14:textId="77777777" w:rsidTr="009F3AD9">
        <w:trPr>
          <w:trHeight w:val="284"/>
        </w:trPr>
        <w:tc>
          <w:tcPr>
            <w:tcW w:w="5000" w:type="pct"/>
            <w:gridSpan w:val="5"/>
            <w:tcBorders>
              <w:bottom w:val="single" w:sz="4" w:space="0" w:color="auto"/>
            </w:tcBorders>
            <w:shd w:val="clear" w:color="auto" w:fill="9BBB59" w:themeFill="accent3"/>
            <w:noWrap/>
            <w:vAlign w:val="center"/>
          </w:tcPr>
          <w:p w14:paraId="67D69A60" w14:textId="77777777" w:rsidR="002F6F59" w:rsidRPr="000973C6" w:rsidRDefault="002F6F59" w:rsidP="00C6063A">
            <w:pPr>
              <w:pStyle w:val="Caption"/>
              <w:jc w:val="center"/>
              <w:rPr>
                <w:lang w:val="en-GB"/>
              </w:rPr>
            </w:pPr>
            <w:r w:rsidRPr="000973C6">
              <w:t>Proximates and Fibre (7)</w:t>
            </w:r>
          </w:p>
        </w:tc>
      </w:tr>
      <w:tr w:rsidR="005275DC" w:rsidRPr="005275DC" w14:paraId="7EFC502B" w14:textId="77777777" w:rsidTr="009F3AD9">
        <w:trPr>
          <w:trHeight w:val="284"/>
          <w:tblHeader/>
        </w:trPr>
        <w:tc>
          <w:tcPr>
            <w:tcW w:w="1666" w:type="pct"/>
            <w:gridSpan w:val="2"/>
            <w:tcBorders>
              <w:bottom w:val="nil"/>
              <w:right w:val="nil"/>
            </w:tcBorders>
            <w:shd w:val="clear" w:color="auto" w:fill="auto"/>
            <w:noWrap/>
            <w:vAlign w:val="center"/>
          </w:tcPr>
          <w:p w14:paraId="5C7C3045" w14:textId="77777777" w:rsidR="002F6F59" w:rsidRPr="000973C6" w:rsidRDefault="002F6F59" w:rsidP="008B5A6E">
            <w:pPr>
              <w:pStyle w:val="FSTableText"/>
              <w:jc w:val="center"/>
            </w:pPr>
            <w:r w:rsidRPr="000973C6">
              <w:t>Protein</w:t>
            </w:r>
          </w:p>
        </w:tc>
        <w:tc>
          <w:tcPr>
            <w:tcW w:w="1666" w:type="pct"/>
            <w:gridSpan w:val="2"/>
            <w:tcBorders>
              <w:left w:val="nil"/>
              <w:bottom w:val="nil"/>
              <w:right w:val="nil"/>
            </w:tcBorders>
            <w:shd w:val="clear" w:color="auto" w:fill="auto"/>
            <w:vAlign w:val="center"/>
          </w:tcPr>
          <w:p w14:paraId="2354BE48" w14:textId="77777777" w:rsidR="002F6F59" w:rsidRPr="000973C6" w:rsidRDefault="002F6F59" w:rsidP="008B5A6E">
            <w:pPr>
              <w:pStyle w:val="FSTableText"/>
              <w:jc w:val="center"/>
            </w:pPr>
            <w:r w:rsidRPr="000973C6">
              <w:t>Fat</w:t>
            </w:r>
          </w:p>
        </w:tc>
        <w:tc>
          <w:tcPr>
            <w:tcW w:w="1667" w:type="pct"/>
            <w:tcBorders>
              <w:left w:val="nil"/>
              <w:bottom w:val="nil"/>
            </w:tcBorders>
            <w:shd w:val="clear" w:color="auto" w:fill="auto"/>
            <w:vAlign w:val="center"/>
          </w:tcPr>
          <w:p w14:paraId="05148343" w14:textId="5A170273" w:rsidR="002F6F59" w:rsidRPr="000973C6" w:rsidRDefault="002F6F59" w:rsidP="008B5A6E">
            <w:pPr>
              <w:pStyle w:val="FSTableText"/>
              <w:jc w:val="center"/>
            </w:pPr>
            <w:r w:rsidRPr="000973C6">
              <w:t>Ash</w:t>
            </w:r>
            <w:r w:rsidR="00C6063A" w:rsidRPr="000973C6">
              <w:t xml:space="preserve"> (dry matter)</w:t>
            </w:r>
          </w:p>
        </w:tc>
      </w:tr>
      <w:tr w:rsidR="005275DC" w:rsidRPr="005275DC" w14:paraId="52217B99" w14:textId="77777777" w:rsidTr="009F3AD9">
        <w:trPr>
          <w:trHeight w:val="284"/>
          <w:tblHeader/>
        </w:trPr>
        <w:tc>
          <w:tcPr>
            <w:tcW w:w="1666" w:type="pct"/>
            <w:gridSpan w:val="2"/>
            <w:tcBorders>
              <w:top w:val="nil"/>
              <w:bottom w:val="nil"/>
              <w:right w:val="nil"/>
            </w:tcBorders>
            <w:shd w:val="clear" w:color="auto" w:fill="auto"/>
            <w:noWrap/>
            <w:vAlign w:val="center"/>
          </w:tcPr>
          <w:p w14:paraId="309C6F9E" w14:textId="77777777" w:rsidR="002F6F59" w:rsidRPr="000973C6" w:rsidRDefault="002F6F59" w:rsidP="008B5A6E">
            <w:pPr>
              <w:pStyle w:val="FSTableText"/>
              <w:jc w:val="center"/>
            </w:pPr>
            <w:r w:rsidRPr="000973C6">
              <w:t>Crude Fibre</w:t>
            </w:r>
          </w:p>
        </w:tc>
        <w:tc>
          <w:tcPr>
            <w:tcW w:w="1666" w:type="pct"/>
            <w:gridSpan w:val="2"/>
            <w:tcBorders>
              <w:top w:val="nil"/>
              <w:left w:val="nil"/>
              <w:bottom w:val="nil"/>
              <w:right w:val="nil"/>
            </w:tcBorders>
            <w:shd w:val="clear" w:color="auto" w:fill="auto"/>
            <w:vAlign w:val="center"/>
          </w:tcPr>
          <w:p w14:paraId="7C72CCBF" w14:textId="77777777" w:rsidR="002F6F59" w:rsidRPr="000973C6" w:rsidRDefault="002F6F59" w:rsidP="008B5A6E">
            <w:pPr>
              <w:pStyle w:val="FSTableText"/>
              <w:jc w:val="center"/>
            </w:pPr>
            <w:r w:rsidRPr="000973C6">
              <w:t>Carbohydrates</w:t>
            </w:r>
          </w:p>
        </w:tc>
        <w:tc>
          <w:tcPr>
            <w:tcW w:w="1667" w:type="pct"/>
            <w:tcBorders>
              <w:top w:val="nil"/>
              <w:left w:val="nil"/>
              <w:bottom w:val="nil"/>
            </w:tcBorders>
            <w:shd w:val="clear" w:color="auto" w:fill="auto"/>
            <w:vAlign w:val="center"/>
          </w:tcPr>
          <w:p w14:paraId="5B25BF1C" w14:textId="77777777" w:rsidR="002F6F59" w:rsidRPr="000973C6" w:rsidRDefault="002F6F59" w:rsidP="008B5A6E">
            <w:pPr>
              <w:pStyle w:val="FSTableText"/>
              <w:jc w:val="center"/>
            </w:pPr>
            <w:r w:rsidRPr="000973C6">
              <w:t>Calories</w:t>
            </w:r>
          </w:p>
        </w:tc>
      </w:tr>
      <w:tr w:rsidR="005275DC" w:rsidRPr="005275DC" w14:paraId="24B77B24" w14:textId="77777777" w:rsidTr="009F3AD9">
        <w:trPr>
          <w:trHeight w:val="284"/>
          <w:tblHeader/>
        </w:trPr>
        <w:tc>
          <w:tcPr>
            <w:tcW w:w="1640" w:type="pct"/>
            <w:tcBorders>
              <w:top w:val="nil"/>
              <w:bottom w:val="single" w:sz="4" w:space="0" w:color="auto"/>
              <w:right w:val="nil"/>
            </w:tcBorders>
            <w:shd w:val="clear" w:color="auto" w:fill="auto"/>
            <w:noWrap/>
            <w:vAlign w:val="center"/>
          </w:tcPr>
          <w:p w14:paraId="698F8208" w14:textId="77777777" w:rsidR="002F6F59" w:rsidRPr="000973C6" w:rsidRDefault="002F6F59" w:rsidP="008B5A6E">
            <w:pPr>
              <w:pStyle w:val="FSTableText"/>
              <w:jc w:val="center"/>
            </w:pPr>
            <w:r w:rsidRPr="000973C6">
              <w:t>Moisture</w:t>
            </w:r>
          </w:p>
        </w:tc>
        <w:tc>
          <w:tcPr>
            <w:tcW w:w="1514" w:type="pct"/>
            <w:gridSpan w:val="2"/>
            <w:tcBorders>
              <w:top w:val="nil"/>
              <w:left w:val="nil"/>
              <w:bottom w:val="single" w:sz="4" w:space="0" w:color="auto"/>
              <w:right w:val="nil"/>
            </w:tcBorders>
            <w:shd w:val="clear" w:color="auto" w:fill="auto"/>
            <w:vAlign w:val="center"/>
          </w:tcPr>
          <w:p w14:paraId="417C6ADC" w14:textId="77777777" w:rsidR="002F6F59" w:rsidRPr="000973C6" w:rsidRDefault="002F6F59" w:rsidP="008B5A6E">
            <w:pPr>
              <w:pStyle w:val="FSTableText"/>
              <w:jc w:val="center"/>
            </w:pPr>
          </w:p>
        </w:tc>
        <w:tc>
          <w:tcPr>
            <w:tcW w:w="1846" w:type="pct"/>
            <w:gridSpan w:val="2"/>
            <w:tcBorders>
              <w:top w:val="nil"/>
              <w:left w:val="nil"/>
              <w:bottom w:val="single" w:sz="4" w:space="0" w:color="auto"/>
            </w:tcBorders>
            <w:shd w:val="clear" w:color="auto" w:fill="auto"/>
            <w:vAlign w:val="center"/>
          </w:tcPr>
          <w:p w14:paraId="5D1C60B9" w14:textId="77777777" w:rsidR="002F6F59" w:rsidRPr="005275DC" w:rsidRDefault="002F6F59" w:rsidP="008B5A6E">
            <w:pPr>
              <w:pStyle w:val="FSTableText"/>
              <w:jc w:val="center"/>
              <w:rPr>
                <w:color w:val="FF0000"/>
              </w:rPr>
            </w:pPr>
          </w:p>
        </w:tc>
      </w:tr>
      <w:tr w:rsidR="005275DC" w:rsidRPr="005275DC" w14:paraId="3176697D"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2DFBD711" w14:textId="77777777" w:rsidR="002F6F59" w:rsidRPr="00C3496E" w:rsidRDefault="002F6F59" w:rsidP="00C6063A">
            <w:pPr>
              <w:pStyle w:val="Caption"/>
              <w:jc w:val="center"/>
              <w:rPr>
                <w:lang w:val="en-GB"/>
              </w:rPr>
            </w:pPr>
            <w:r w:rsidRPr="00C3496E">
              <w:rPr>
                <w:lang w:val="en-GB"/>
              </w:rPr>
              <w:t>Vitamins (3)</w:t>
            </w:r>
          </w:p>
        </w:tc>
      </w:tr>
      <w:tr w:rsidR="005275DC" w:rsidRPr="005275DC" w14:paraId="161A4517"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26B9B0BC" w14:textId="77777777" w:rsidR="002F6F59" w:rsidRPr="00C3496E" w:rsidRDefault="002F6F59" w:rsidP="008B5A6E">
            <w:pPr>
              <w:pStyle w:val="FSTableText"/>
              <w:jc w:val="center"/>
            </w:pPr>
            <w:r w:rsidRPr="00C3496E">
              <w:t>Vitamin B</w:t>
            </w:r>
            <w:r w:rsidRPr="006F7DF3">
              <w:rPr>
                <w:vertAlign w:val="subscript"/>
              </w:rPr>
              <w:t>3</w:t>
            </w:r>
          </w:p>
        </w:tc>
        <w:tc>
          <w:tcPr>
            <w:tcW w:w="1666" w:type="pct"/>
            <w:gridSpan w:val="2"/>
            <w:tcBorders>
              <w:left w:val="nil"/>
              <w:bottom w:val="single" w:sz="4" w:space="0" w:color="auto"/>
              <w:right w:val="nil"/>
            </w:tcBorders>
            <w:shd w:val="clear" w:color="auto" w:fill="auto"/>
            <w:vAlign w:val="center"/>
          </w:tcPr>
          <w:p w14:paraId="3CBDEB59" w14:textId="77777777" w:rsidR="002F6F59" w:rsidRPr="00C3496E" w:rsidRDefault="002F6F59" w:rsidP="008B5A6E">
            <w:pPr>
              <w:pStyle w:val="FSTableText"/>
              <w:jc w:val="center"/>
            </w:pPr>
            <w:r w:rsidRPr="00C3496E">
              <w:t>Vitamin B</w:t>
            </w:r>
            <w:r w:rsidRPr="006F7DF3">
              <w:rPr>
                <w:vertAlign w:val="subscript"/>
              </w:rPr>
              <w:t>6</w:t>
            </w:r>
          </w:p>
        </w:tc>
        <w:tc>
          <w:tcPr>
            <w:tcW w:w="1667" w:type="pct"/>
            <w:tcBorders>
              <w:left w:val="nil"/>
              <w:bottom w:val="single" w:sz="4" w:space="0" w:color="auto"/>
            </w:tcBorders>
            <w:shd w:val="clear" w:color="auto" w:fill="auto"/>
            <w:vAlign w:val="center"/>
          </w:tcPr>
          <w:p w14:paraId="1134151A" w14:textId="6D9485CF" w:rsidR="002F6F59" w:rsidRPr="00C3496E" w:rsidRDefault="002F6F59" w:rsidP="008B5A6E">
            <w:pPr>
              <w:pStyle w:val="FSTableText"/>
              <w:jc w:val="center"/>
              <w:rPr>
                <w:lang w:bidi="ar-SA"/>
              </w:rPr>
            </w:pPr>
            <w:r w:rsidRPr="00C3496E">
              <w:t>Vitamin C</w:t>
            </w:r>
          </w:p>
        </w:tc>
      </w:tr>
      <w:tr w:rsidR="005275DC" w:rsidRPr="005275DC" w14:paraId="0F3EE4E2"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08D93124" w14:textId="77777777" w:rsidR="002F6F59" w:rsidRPr="00C3496E" w:rsidRDefault="002F6F59" w:rsidP="00C6063A">
            <w:pPr>
              <w:pStyle w:val="Caption"/>
              <w:jc w:val="center"/>
              <w:rPr>
                <w:lang w:val="en-GB"/>
              </w:rPr>
            </w:pPr>
            <w:r w:rsidRPr="00C3496E">
              <w:rPr>
                <w:lang w:val="en-GB"/>
              </w:rPr>
              <w:t>Minerals (3)</w:t>
            </w:r>
          </w:p>
        </w:tc>
      </w:tr>
      <w:tr w:rsidR="005275DC" w:rsidRPr="005275DC" w14:paraId="6E22474E"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7ADF6B6B" w14:textId="77777777" w:rsidR="002F6F59" w:rsidRPr="00C3496E" w:rsidRDefault="002F6F59" w:rsidP="008B5A6E">
            <w:pPr>
              <w:pStyle w:val="FSTableText"/>
              <w:jc w:val="center"/>
            </w:pPr>
            <w:r w:rsidRPr="00C3496E">
              <w:t>Copper</w:t>
            </w:r>
          </w:p>
        </w:tc>
        <w:tc>
          <w:tcPr>
            <w:tcW w:w="1666" w:type="pct"/>
            <w:gridSpan w:val="2"/>
            <w:tcBorders>
              <w:left w:val="nil"/>
              <w:bottom w:val="single" w:sz="4" w:space="0" w:color="auto"/>
              <w:right w:val="nil"/>
            </w:tcBorders>
            <w:shd w:val="clear" w:color="auto" w:fill="auto"/>
            <w:vAlign w:val="center"/>
          </w:tcPr>
          <w:p w14:paraId="6828E659" w14:textId="77777777" w:rsidR="002F6F59" w:rsidRPr="00C3496E" w:rsidRDefault="002F6F59" w:rsidP="008B5A6E">
            <w:pPr>
              <w:pStyle w:val="FSTableText"/>
              <w:jc w:val="center"/>
            </w:pPr>
            <w:r w:rsidRPr="00C3496E">
              <w:t>Magnesium</w:t>
            </w:r>
          </w:p>
        </w:tc>
        <w:tc>
          <w:tcPr>
            <w:tcW w:w="1667" w:type="pct"/>
            <w:tcBorders>
              <w:left w:val="nil"/>
              <w:bottom w:val="single" w:sz="4" w:space="0" w:color="auto"/>
            </w:tcBorders>
            <w:shd w:val="clear" w:color="auto" w:fill="auto"/>
            <w:vAlign w:val="center"/>
          </w:tcPr>
          <w:p w14:paraId="0419D58D" w14:textId="77777777" w:rsidR="002F6F59" w:rsidRPr="00C3496E" w:rsidRDefault="002F6F59" w:rsidP="008B5A6E">
            <w:pPr>
              <w:pStyle w:val="FSTableText"/>
              <w:jc w:val="center"/>
            </w:pPr>
            <w:r w:rsidRPr="00C3496E">
              <w:t>Potassium</w:t>
            </w:r>
          </w:p>
        </w:tc>
      </w:tr>
      <w:tr w:rsidR="005275DC" w:rsidRPr="005275DC" w14:paraId="5A8611CC"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416674F" w14:textId="77777777" w:rsidR="002F6F59" w:rsidRPr="00C3496E" w:rsidRDefault="002F6F59" w:rsidP="00C6063A">
            <w:pPr>
              <w:pStyle w:val="Caption"/>
              <w:jc w:val="center"/>
              <w:rPr>
                <w:lang w:val="en-GB"/>
              </w:rPr>
            </w:pPr>
            <w:r w:rsidRPr="00C3496E">
              <w:rPr>
                <w:lang w:val="en-GB"/>
              </w:rPr>
              <w:t>Total Amino Acids (18)</w:t>
            </w:r>
          </w:p>
        </w:tc>
      </w:tr>
      <w:tr w:rsidR="005275DC" w:rsidRPr="005275DC" w14:paraId="4577F264" w14:textId="77777777" w:rsidTr="009F3AD9">
        <w:trPr>
          <w:trHeight w:val="284"/>
          <w:tblHeader/>
        </w:trPr>
        <w:tc>
          <w:tcPr>
            <w:tcW w:w="1666" w:type="pct"/>
            <w:gridSpan w:val="2"/>
            <w:tcBorders>
              <w:bottom w:val="nil"/>
              <w:right w:val="nil"/>
            </w:tcBorders>
            <w:shd w:val="clear" w:color="auto" w:fill="auto"/>
            <w:noWrap/>
          </w:tcPr>
          <w:p w14:paraId="5E54023C" w14:textId="537EEB7D" w:rsidR="008B5A6E" w:rsidRPr="00C3496E" w:rsidRDefault="002F6F59" w:rsidP="008B5A6E">
            <w:pPr>
              <w:pStyle w:val="FSTableText"/>
              <w:jc w:val="center"/>
            </w:pPr>
            <w:r w:rsidRPr="00C3496E">
              <w:t>Alanine</w:t>
            </w:r>
          </w:p>
          <w:p w14:paraId="311A4676" w14:textId="471CFFB7" w:rsidR="008B5A6E" w:rsidRPr="00C3496E" w:rsidRDefault="008B5A6E" w:rsidP="008B5A6E">
            <w:pPr>
              <w:pStyle w:val="FSTableText"/>
              <w:jc w:val="center"/>
            </w:pPr>
            <w:r w:rsidRPr="00C3496E">
              <w:t>Arginine</w:t>
            </w:r>
          </w:p>
          <w:p w14:paraId="7683C3D9" w14:textId="3E8AD923" w:rsidR="008B5A6E" w:rsidRPr="00C3496E" w:rsidRDefault="008B5A6E" w:rsidP="008B5A6E">
            <w:pPr>
              <w:pStyle w:val="FSTableText"/>
              <w:jc w:val="center"/>
            </w:pPr>
            <w:r w:rsidRPr="00C3496E">
              <w:t>Aspartic acid + Asparagine</w:t>
            </w:r>
          </w:p>
          <w:p w14:paraId="2E8D9B29" w14:textId="6FB8DC65" w:rsidR="008B5A6E" w:rsidRPr="00C3496E" w:rsidRDefault="008B5A6E" w:rsidP="008B5A6E">
            <w:pPr>
              <w:pStyle w:val="FSTableText"/>
              <w:jc w:val="center"/>
            </w:pPr>
            <w:r w:rsidRPr="00C3496E">
              <w:t>Cystine (including Cysteine)</w:t>
            </w:r>
          </w:p>
          <w:p w14:paraId="011AAD6D" w14:textId="77777777" w:rsidR="00C3496E" w:rsidRPr="00C3496E" w:rsidRDefault="008B5A6E" w:rsidP="00F927BD">
            <w:pPr>
              <w:pStyle w:val="FSTableText"/>
              <w:tabs>
                <w:tab w:val="left" w:pos="1612"/>
              </w:tabs>
              <w:jc w:val="center"/>
            </w:pPr>
            <w:r w:rsidRPr="00C3496E">
              <w:t>Glutamic Acid + Glutamine</w:t>
            </w:r>
            <w:r w:rsidR="00F927BD" w:rsidRPr="00C3496E">
              <w:t xml:space="preserve"> </w:t>
            </w:r>
          </w:p>
          <w:p w14:paraId="64659F9D" w14:textId="60ED0D0E" w:rsidR="002F6F59" w:rsidRPr="00C3496E" w:rsidRDefault="00F927BD" w:rsidP="00F927BD">
            <w:pPr>
              <w:pStyle w:val="FSTableText"/>
              <w:tabs>
                <w:tab w:val="left" w:pos="1612"/>
              </w:tabs>
              <w:jc w:val="center"/>
            </w:pPr>
            <w:r w:rsidRPr="00C3496E">
              <w:t>Glycine</w:t>
            </w:r>
          </w:p>
        </w:tc>
        <w:tc>
          <w:tcPr>
            <w:tcW w:w="1666" w:type="pct"/>
            <w:gridSpan w:val="2"/>
            <w:tcBorders>
              <w:left w:val="nil"/>
              <w:bottom w:val="nil"/>
              <w:right w:val="nil"/>
            </w:tcBorders>
            <w:shd w:val="clear" w:color="auto" w:fill="auto"/>
          </w:tcPr>
          <w:p w14:paraId="1084950F" w14:textId="735E2E7A" w:rsidR="008B5A6E" w:rsidRPr="00C3496E" w:rsidRDefault="002F6F59" w:rsidP="008B5A6E">
            <w:pPr>
              <w:pStyle w:val="FSTableText"/>
              <w:jc w:val="center"/>
            </w:pPr>
            <w:r w:rsidRPr="00C3496E">
              <w:t>Histidine</w:t>
            </w:r>
          </w:p>
          <w:p w14:paraId="305BB1F7" w14:textId="7F29F0CF" w:rsidR="008B5A6E" w:rsidRPr="00C3496E" w:rsidRDefault="008B5A6E" w:rsidP="008B5A6E">
            <w:pPr>
              <w:pStyle w:val="FSTableText"/>
              <w:jc w:val="center"/>
            </w:pPr>
            <w:r w:rsidRPr="00C3496E">
              <w:t>Isoleucine</w:t>
            </w:r>
          </w:p>
          <w:p w14:paraId="28764896" w14:textId="07082406" w:rsidR="008B5A6E" w:rsidRPr="00C3496E" w:rsidRDefault="008B5A6E" w:rsidP="008B5A6E">
            <w:pPr>
              <w:pStyle w:val="FSTableText"/>
              <w:jc w:val="center"/>
            </w:pPr>
            <w:r w:rsidRPr="00C3496E">
              <w:t>Leucine</w:t>
            </w:r>
          </w:p>
          <w:p w14:paraId="58FBC94F" w14:textId="5E5AA02B" w:rsidR="008B5A6E" w:rsidRPr="00C3496E" w:rsidRDefault="008B5A6E" w:rsidP="008B5A6E">
            <w:pPr>
              <w:pStyle w:val="FSTableText"/>
              <w:jc w:val="center"/>
            </w:pPr>
            <w:r w:rsidRPr="00C3496E">
              <w:t>Lysine</w:t>
            </w:r>
          </w:p>
          <w:p w14:paraId="09288030" w14:textId="55BF6EFB" w:rsidR="008B5A6E" w:rsidRPr="00C3496E" w:rsidRDefault="008B5A6E" w:rsidP="008B5A6E">
            <w:pPr>
              <w:pStyle w:val="FSTableText"/>
              <w:jc w:val="center"/>
            </w:pPr>
            <w:r w:rsidRPr="00C3496E">
              <w:t>Methionine</w:t>
            </w:r>
          </w:p>
          <w:p w14:paraId="29A94871" w14:textId="3B4E2474" w:rsidR="002F6F59" w:rsidRPr="00C3496E" w:rsidRDefault="008B5A6E" w:rsidP="00F927BD">
            <w:pPr>
              <w:pStyle w:val="FSTableText"/>
              <w:jc w:val="center"/>
            </w:pPr>
            <w:r w:rsidRPr="00C3496E">
              <w:t>Phenylalanine</w:t>
            </w:r>
          </w:p>
        </w:tc>
        <w:tc>
          <w:tcPr>
            <w:tcW w:w="1667" w:type="pct"/>
            <w:tcBorders>
              <w:left w:val="nil"/>
              <w:bottom w:val="nil"/>
            </w:tcBorders>
            <w:shd w:val="clear" w:color="auto" w:fill="auto"/>
          </w:tcPr>
          <w:p w14:paraId="0CA9E603" w14:textId="77777777" w:rsidR="002F6F59" w:rsidRPr="00C3496E" w:rsidRDefault="002F6F59" w:rsidP="008B5A6E">
            <w:pPr>
              <w:pStyle w:val="FSTableText"/>
              <w:jc w:val="center"/>
            </w:pPr>
            <w:r w:rsidRPr="00C3496E">
              <w:t>Proline</w:t>
            </w:r>
          </w:p>
          <w:p w14:paraId="2B626B12" w14:textId="2C117976" w:rsidR="008B5A6E" w:rsidRPr="00C3496E" w:rsidRDefault="008B5A6E" w:rsidP="008B5A6E">
            <w:pPr>
              <w:pStyle w:val="FSTableText"/>
              <w:jc w:val="center"/>
            </w:pPr>
            <w:r w:rsidRPr="00C3496E">
              <w:t>Serine</w:t>
            </w:r>
          </w:p>
          <w:p w14:paraId="1F613970" w14:textId="79B25AF7" w:rsidR="008B5A6E" w:rsidRPr="00C3496E" w:rsidRDefault="008B5A6E" w:rsidP="008B5A6E">
            <w:pPr>
              <w:pStyle w:val="FSTableText"/>
              <w:jc w:val="center"/>
            </w:pPr>
            <w:r w:rsidRPr="00C3496E">
              <w:t>Threonine</w:t>
            </w:r>
          </w:p>
          <w:p w14:paraId="262E6AEB" w14:textId="356D7B62" w:rsidR="008B5A6E" w:rsidRPr="00C3496E" w:rsidRDefault="008B5A6E" w:rsidP="008B5A6E">
            <w:pPr>
              <w:pStyle w:val="FSTableText"/>
              <w:jc w:val="center"/>
            </w:pPr>
            <w:r w:rsidRPr="00C3496E">
              <w:t>Tryptophan</w:t>
            </w:r>
          </w:p>
          <w:p w14:paraId="50785AA9" w14:textId="44233E6F" w:rsidR="008B5A6E" w:rsidRPr="00C3496E" w:rsidRDefault="008B5A6E" w:rsidP="008B5A6E">
            <w:pPr>
              <w:pStyle w:val="FSTableText"/>
              <w:jc w:val="center"/>
            </w:pPr>
            <w:r w:rsidRPr="00C3496E">
              <w:t>Tyrosine</w:t>
            </w:r>
          </w:p>
          <w:p w14:paraId="5E4CDAEF" w14:textId="408EA49E" w:rsidR="008B5A6E" w:rsidRPr="00C3496E" w:rsidRDefault="008B5A6E" w:rsidP="00F927BD">
            <w:pPr>
              <w:pStyle w:val="FSTableText"/>
              <w:jc w:val="center"/>
              <w:rPr>
                <w:lang w:bidi="ar-SA"/>
              </w:rPr>
            </w:pPr>
            <w:r w:rsidRPr="00C3496E">
              <w:t>Valine</w:t>
            </w:r>
          </w:p>
        </w:tc>
      </w:tr>
      <w:tr w:rsidR="005275DC" w:rsidRPr="005275DC" w14:paraId="67844C25"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636987A" w14:textId="77777777" w:rsidR="002F6F59" w:rsidRPr="00C3496E" w:rsidRDefault="002F6F59" w:rsidP="00C6063A">
            <w:pPr>
              <w:pStyle w:val="Caption"/>
              <w:jc w:val="center"/>
              <w:rPr>
                <w:lang w:val="en-GB"/>
              </w:rPr>
            </w:pPr>
            <w:r w:rsidRPr="00C3496E">
              <w:rPr>
                <w:lang w:val="en-GB"/>
              </w:rPr>
              <w:t>Free Amino Acids (4)</w:t>
            </w:r>
          </w:p>
        </w:tc>
      </w:tr>
      <w:tr w:rsidR="005275DC" w:rsidRPr="005275DC" w14:paraId="3DCB172B" w14:textId="77777777" w:rsidTr="009F3AD9">
        <w:trPr>
          <w:trHeight w:val="284"/>
          <w:tblHeader/>
        </w:trPr>
        <w:tc>
          <w:tcPr>
            <w:tcW w:w="1666" w:type="pct"/>
            <w:gridSpan w:val="2"/>
            <w:tcBorders>
              <w:bottom w:val="nil"/>
              <w:right w:val="nil"/>
            </w:tcBorders>
            <w:shd w:val="clear" w:color="auto" w:fill="auto"/>
            <w:noWrap/>
            <w:vAlign w:val="center"/>
          </w:tcPr>
          <w:p w14:paraId="596A20C0" w14:textId="77777777" w:rsidR="002F6F59" w:rsidRPr="00C3496E" w:rsidRDefault="002F6F59" w:rsidP="008B5A6E">
            <w:pPr>
              <w:pStyle w:val="FSTableText"/>
              <w:jc w:val="center"/>
            </w:pPr>
            <w:r w:rsidRPr="00C3496E">
              <w:t>Asparagine</w:t>
            </w:r>
          </w:p>
        </w:tc>
        <w:tc>
          <w:tcPr>
            <w:tcW w:w="1666" w:type="pct"/>
            <w:gridSpan w:val="2"/>
            <w:tcBorders>
              <w:left w:val="nil"/>
              <w:bottom w:val="nil"/>
              <w:right w:val="nil"/>
            </w:tcBorders>
            <w:shd w:val="clear" w:color="auto" w:fill="auto"/>
            <w:vAlign w:val="center"/>
          </w:tcPr>
          <w:p w14:paraId="57774283" w14:textId="77777777" w:rsidR="002F6F59" w:rsidRPr="00C3496E" w:rsidRDefault="002F6F59" w:rsidP="008B5A6E">
            <w:pPr>
              <w:pStyle w:val="FSTableText"/>
              <w:jc w:val="center"/>
            </w:pPr>
            <w:r w:rsidRPr="00C3496E">
              <w:t>Aspartic Acid</w:t>
            </w:r>
          </w:p>
        </w:tc>
        <w:tc>
          <w:tcPr>
            <w:tcW w:w="1667" w:type="pct"/>
            <w:tcBorders>
              <w:left w:val="nil"/>
              <w:bottom w:val="nil"/>
            </w:tcBorders>
            <w:shd w:val="clear" w:color="auto" w:fill="auto"/>
            <w:vAlign w:val="center"/>
          </w:tcPr>
          <w:p w14:paraId="153F707D" w14:textId="4F1E6E57" w:rsidR="002F6F59" w:rsidRPr="00C3496E" w:rsidRDefault="002F6F59" w:rsidP="008B5A6E">
            <w:pPr>
              <w:pStyle w:val="FSTableText"/>
              <w:jc w:val="center"/>
            </w:pPr>
          </w:p>
        </w:tc>
      </w:tr>
      <w:tr w:rsidR="005275DC" w:rsidRPr="005275DC" w14:paraId="37BF3417" w14:textId="77777777" w:rsidTr="009F3AD9">
        <w:trPr>
          <w:trHeight w:val="284"/>
          <w:tblHeader/>
        </w:trPr>
        <w:tc>
          <w:tcPr>
            <w:tcW w:w="1666" w:type="pct"/>
            <w:gridSpan w:val="2"/>
            <w:tcBorders>
              <w:top w:val="nil"/>
              <w:bottom w:val="single" w:sz="4" w:space="0" w:color="auto"/>
              <w:right w:val="nil"/>
            </w:tcBorders>
            <w:shd w:val="clear" w:color="auto" w:fill="auto"/>
            <w:noWrap/>
            <w:vAlign w:val="center"/>
          </w:tcPr>
          <w:p w14:paraId="3344A975" w14:textId="5D7BD0C0" w:rsidR="002F6F59" w:rsidRPr="00C3496E" w:rsidRDefault="008B5A6E" w:rsidP="008B5A6E">
            <w:pPr>
              <w:pStyle w:val="FSTableText"/>
              <w:jc w:val="center"/>
            </w:pPr>
            <w:r w:rsidRPr="00C3496E">
              <w:t>Glutamine</w:t>
            </w:r>
          </w:p>
        </w:tc>
        <w:tc>
          <w:tcPr>
            <w:tcW w:w="1666" w:type="pct"/>
            <w:gridSpan w:val="2"/>
            <w:tcBorders>
              <w:top w:val="nil"/>
              <w:left w:val="nil"/>
              <w:bottom w:val="single" w:sz="4" w:space="0" w:color="auto"/>
              <w:right w:val="nil"/>
            </w:tcBorders>
            <w:shd w:val="clear" w:color="auto" w:fill="auto"/>
            <w:vAlign w:val="center"/>
          </w:tcPr>
          <w:p w14:paraId="6C25C95D" w14:textId="3B6F3AC3" w:rsidR="002F6F59" w:rsidRPr="00C3496E" w:rsidRDefault="008B5A6E" w:rsidP="008B5A6E">
            <w:pPr>
              <w:pStyle w:val="FSTableText"/>
              <w:jc w:val="center"/>
            </w:pPr>
            <w:r w:rsidRPr="00C3496E">
              <w:t>Glutamic Acid</w:t>
            </w:r>
          </w:p>
        </w:tc>
        <w:tc>
          <w:tcPr>
            <w:tcW w:w="1667" w:type="pct"/>
            <w:tcBorders>
              <w:top w:val="nil"/>
              <w:left w:val="nil"/>
              <w:bottom w:val="single" w:sz="4" w:space="0" w:color="auto"/>
            </w:tcBorders>
            <w:shd w:val="clear" w:color="auto" w:fill="auto"/>
            <w:vAlign w:val="center"/>
          </w:tcPr>
          <w:p w14:paraId="00AAE927" w14:textId="77777777" w:rsidR="002F6F59" w:rsidRPr="005275DC" w:rsidRDefault="002F6F59" w:rsidP="00C6063A">
            <w:pPr>
              <w:pStyle w:val="Caption"/>
              <w:jc w:val="center"/>
              <w:rPr>
                <w:color w:val="FF0000"/>
                <w:lang w:val="en-GB"/>
              </w:rPr>
            </w:pPr>
          </w:p>
        </w:tc>
      </w:tr>
      <w:tr w:rsidR="005275DC" w:rsidRPr="005275DC" w14:paraId="169DA1DD"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D3E35AA" w14:textId="77777777" w:rsidR="002F6F59" w:rsidRPr="00C3496E" w:rsidRDefault="002F6F59" w:rsidP="00C6063A">
            <w:pPr>
              <w:pStyle w:val="Caption"/>
              <w:jc w:val="center"/>
              <w:rPr>
                <w:lang w:val="en-GB"/>
              </w:rPr>
            </w:pPr>
            <w:r w:rsidRPr="00C3496E">
              <w:rPr>
                <w:lang w:val="en-GB"/>
              </w:rPr>
              <w:t>Sugars (2)</w:t>
            </w:r>
          </w:p>
        </w:tc>
      </w:tr>
      <w:tr w:rsidR="005275DC" w:rsidRPr="005275DC" w14:paraId="4A9916EB"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0A3D2C78" w14:textId="77777777" w:rsidR="005D24A0" w:rsidRPr="00C3496E" w:rsidRDefault="005D24A0" w:rsidP="005D24A0">
            <w:pPr>
              <w:pStyle w:val="FSTableText"/>
              <w:jc w:val="center"/>
            </w:pPr>
            <w:r w:rsidRPr="00C3496E">
              <w:t>R</w:t>
            </w:r>
            <w:r w:rsidR="008F62C8" w:rsidRPr="00C3496E">
              <w:t>educing sugars</w:t>
            </w:r>
            <w:r w:rsidRPr="00C3496E">
              <w:rPr>
                <w:vertAlign w:val="superscript"/>
              </w:rPr>
              <w:t>1</w:t>
            </w:r>
            <w:r w:rsidRPr="00C3496E">
              <w:t xml:space="preserve"> – </w:t>
            </w:r>
          </w:p>
          <w:p w14:paraId="38574C5D" w14:textId="67DFAE24" w:rsidR="002F6F59" w:rsidRPr="00C3496E" w:rsidRDefault="005D24A0" w:rsidP="005D24A0">
            <w:pPr>
              <w:pStyle w:val="FSTableText"/>
              <w:jc w:val="center"/>
              <w:rPr>
                <w:vertAlign w:val="superscript"/>
              </w:rPr>
            </w:pPr>
            <w:r w:rsidRPr="00C3496E">
              <w:t>glucose and fructose</w:t>
            </w:r>
          </w:p>
        </w:tc>
        <w:tc>
          <w:tcPr>
            <w:tcW w:w="1666" w:type="pct"/>
            <w:gridSpan w:val="2"/>
            <w:tcBorders>
              <w:left w:val="nil"/>
              <w:bottom w:val="single" w:sz="4" w:space="0" w:color="auto"/>
              <w:right w:val="nil"/>
            </w:tcBorders>
            <w:shd w:val="clear" w:color="auto" w:fill="auto"/>
            <w:vAlign w:val="center"/>
          </w:tcPr>
          <w:p w14:paraId="081964A7" w14:textId="77777777" w:rsidR="002F6F59" w:rsidRPr="00C3496E" w:rsidRDefault="002F6F59" w:rsidP="008B5A6E">
            <w:pPr>
              <w:pStyle w:val="FSTableText"/>
              <w:jc w:val="center"/>
              <w:rPr>
                <w:vertAlign w:val="superscript"/>
              </w:rPr>
            </w:pPr>
            <w:r w:rsidRPr="00C3496E">
              <w:t>Sucrose</w:t>
            </w:r>
            <w:r w:rsidRPr="00C3496E">
              <w:rPr>
                <w:vertAlign w:val="superscript"/>
              </w:rPr>
              <w:t>1</w:t>
            </w:r>
          </w:p>
        </w:tc>
        <w:tc>
          <w:tcPr>
            <w:tcW w:w="1667" w:type="pct"/>
            <w:tcBorders>
              <w:left w:val="nil"/>
              <w:bottom w:val="single" w:sz="4" w:space="0" w:color="auto"/>
            </w:tcBorders>
            <w:shd w:val="clear" w:color="auto" w:fill="auto"/>
            <w:vAlign w:val="center"/>
          </w:tcPr>
          <w:p w14:paraId="51371E7A" w14:textId="77777777" w:rsidR="002F6F59" w:rsidRPr="005275DC" w:rsidRDefault="002F6F59" w:rsidP="00C6063A">
            <w:pPr>
              <w:pStyle w:val="Caption"/>
              <w:jc w:val="center"/>
              <w:rPr>
                <w:color w:val="FF0000"/>
                <w:lang w:val="en-GB"/>
              </w:rPr>
            </w:pPr>
          </w:p>
        </w:tc>
      </w:tr>
      <w:tr w:rsidR="005275DC" w:rsidRPr="005275DC" w14:paraId="22C8B687"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6E112516" w14:textId="752F6007" w:rsidR="002F6F59" w:rsidRPr="00C3496E" w:rsidRDefault="00C6063A" w:rsidP="00C6063A">
            <w:pPr>
              <w:pStyle w:val="Caption"/>
              <w:jc w:val="center"/>
              <w:rPr>
                <w:lang w:val="en-GB"/>
              </w:rPr>
            </w:pPr>
            <w:r w:rsidRPr="00C3496E">
              <w:rPr>
                <w:lang w:val="en-GB"/>
              </w:rPr>
              <w:t>Anti-nutrients</w:t>
            </w:r>
            <w:r w:rsidR="002F6F59" w:rsidRPr="00C3496E">
              <w:rPr>
                <w:lang w:val="en-GB"/>
              </w:rPr>
              <w:t xml:space="preserve"> (1)</w:t>
            </w:r>
          </w:p>
        </w:tc>
      </w:tr>
      <w:tr w:rsidR="005275DC" w:rsidRPr="005275DC" w14:paraId="7243A315" w14:textId="77777777" w:rsidTr="009F3AD9">
        <w:trPr>
          <w:trHeight w:val="284"/>
        </w:trPr>
        <w:tc>
          <w:tcPr>
            <w:tcW w:w="1666" w:type="pct"/>
            <w:gridSpan w:val="2"/>
            <w:tcBorders>
              <w:right w:val="nil"/>
            </w:tcBorders>
            <w:shd w:val="clear" w:color="auto" w:fill="auto"/>
            <w:noWrap/>
            <w:vAlign w:val="center"/>
          </w:tcPr>
          <w:p w14:paraId="090F2480" w14:textId="77777777" w:rsidR="002F6F59" w:rsidRPr="00C3496E" w:rsidRDefault="002F6F59" w:rsidP="008B5A6E">
            <w:pPr>
              <w:pStyle w:val="FSTableText"/>
              <w:jc w:val="center"/>
            </w:pPr>
            <w:r w:rsidRPr="00C3496E">
              <w:t>Glycoalkaloids</w:t>
            </w:r>
          </w:p>
        </w:tc>
        <w:tc>
          <w:tcPr>
            <w:tcW w:w="1666" w:type="pct"/>
            <w:gridSpan w:val="2"/>
            <w:tcBorders>
              <w:left w:val="nil"/>
              <w:right w:val="nil"/>
            </w:tcBorders>
            <w:vAlign w:val="center"/>
          </w:tcPr>
          <w:p w14:paraId="24F7F29B" w14:textId="77777777" w:rsidR="002F6F59" w:rsidRPr="00C3496E" w:rsidRDefault="002F6F59" w:rsidP="00C6063A">
            <w:pPr>
              <w:pStyle w:val="Caption"/>
              <w:jc w:val="center"/>
              <w:rPr>
                <w:lang w:val="en-GB"/>
              </w:rPr>
            </w:pPr>
          </w:p>
        </w:tc>
        <w:tc>
          <w:tcPr>
            <w:tcW w:w="1667" w:type="pct"/>
            <w:tcBorders>
              <w:left w:val="nil"/>
            </w:tcBorders>
            <w:shd w:val="clear" w:color="auto" w:fill="auto"/>
            <w:noWrap/>
            <w:vAlign w:val="center"/>
          </w:tcPr>
          <w:p w14:paraId="5722EF50" w14:textId="77777777" w:rsidR="002F6F59" w:rsidRPr="005275DC" w:rsidRDefault="002F6F59" w:rsidP="00C6063A">
            <w:pPr>
              <w:pStyle w:val="Caption"/>
              <w:jc w:val="center"/>
              <w:rPr>
                <w:color w:val="FF0000"/>
                <w:lang w:val="en-GB"/>
              </w:rPr>
            </w:pPr>
          </w:p>
        </w:tc>
      </w:tr>
    </w:tbl>
    <w:p w14:paraId="4562741C" w14:textId="795EA206" w:rsidR="00C97158" w:rsidRPr="005275DC" w:rsidRDefault="00560BDF" w:rsidP="009F3AD9">
      <w:pPr>
        <w:rPr>
          <w:bCs/>
          <w:color w:val="FF0000"/>
          <w:sz w:val="18"/>
        </w:rPr>
      </w:pPr>
      <w:r w:rsidRPr="00EA3395">
        <w:rPr>
          <w:bCs/>
          <w:sz w:val="18"/>
        </w:rPr>
        <w:t xml:space="preserve">1. Measured in fresh tubers and </w:t>
      </w:r>
      <w:r w:rsidR="00EA3395" w:rsidRPr="00EA3395">
        <w:rPr>
          <w:bCs/>
          <w:sz w:val="18"/>
        </w:rPr>
        <w:t xml:space="preserve">in tubers </w:t>
      </w:r>
      <w:r w:rsidRPr="00EA3395">
        <w:rPr>
          <w:bCs/>
          <w:sz w:val="18"/>
        </w:rPr>
        <w:t>kept in cold storage for</w:t>
      </w:r>
      <w:r w:rsidR="00C97158" w:rsidRPr="00EA3395">
        <w:rPr>
          <w:bCs/>
          <w:sz w:val="18"/>
        </w:rPr>
        <w:t xml:space="preserve"> specific </w:t>
      </w:r>
      <w:r w:rsidRPr="00EA3395">
        <w:rPr>
          <w:bCs/>
          <w:sz w:val="18"/>
        </w:rPr>
        <w:t xml:space="preserve">time </w:t>
      </w:r>
      <w:r w:rsidR="00C97158" w:rsidRPr="00EA3395">
        <w:rPr>
          <w:bCs/>
          <w:sz w:val="18"/>
        </w:rPr>
        <w:t>intervals</w:t>
      </w:r>
    </w:p>
    <w:p w14:paraId="29071935" w14:textId="77777777" w:rsidR="00A5021B" w:rsidRPr="005275DC" w:rsidRDefault="00A5021B">
      <w:pPr>
        <w:widowControl/>
        <w:rPr>
          <w:color w:val="FF0000"/>
        </w:rPr>
      </w:pPr>
      <w:bookmarkStart w:id="125" w:name="_Toc454886852"/>
    </w:p>
    <w:p w14:paraId="6BAE267A" w14:textId="413595C7" w:rsidR="005236BB" w:rsidRDefault="00ED0E3F" w:rsidP="00A248E8">
      <w:pPr>
        <w:rPr>
          <w:bCs/>
        </w:rPr>
      </w:pPr>
      <w:r w:rsidRPr="00ED0E3F">
        <w:rPr>
          <w:bCs/>
        </w:rPr>
        <w:t>For the V11 study, a</w:t>
      </w:r>
      <w:r w:rsidR="00A248E8" w:rsidRPr="00ED0E3F">
        <w:rPr>
          <w:bCs/>
        </w:rPr>
        <w:t xml:space="preserve"> tolerance interval was determined for each </w:t>
      </w:r>
      <w:r w:rsidRPr="00ED0E3F">
        <w:rPr>
          <w:bCs/>
        </w:rPr>
        <w:t>analyte from a number of non-GM</w:t>
      </w:r>
      <w:r w:rsidR="00A248E8" w:rsidRPr="00ED0E3F">
        <w:rPr>
          <w:bCs/>
        </w:rPr>
        <w:t xml:space="preserve"> reference lines (commercial and proprietary lines</w:t>
      </w:r>
      <w:r w:rsidR="00AD2E6A">
        <w:rPr>
          <w:bCs/>
        </w:rPr>
        <w:t>; outlined in Table 8</w:t>
      </w:r>
      <w:r w:rsidR="00A248E8" w:rsidRPr="00ED0E3F">
        <w:rPr>
          <w:bCs/>
        </w:rPr>
        <w:t xml:space="preserve">) to show the range of natural variation that exists in conventional potato varieties. </w:t>
      </w:r>
      <w:r w:rsidR="00A248E8" w:rsidRPr="005236BB">
        <w:rPr>
          <w:bCs/>
        </w:rPr>
        <w:t>The interval was calculated to contain, with 95% confidence, 99% of the values in the population.</w:t>
      </w:r>
    </w:p>
    <w:p w14:paraId="362AC6B5" w14:textId="77777777" w:rsidR="005236BB" w:rsidRDefault="005236BB" w:rsidP="00A248E8">
      <w:pPr>
        <w:rPr>
          <w:bCs/>
        </w:rPr>
      </w:pPr>
    </w:p>
    <w:p w14:paraId="49FC6284" w14:textId="4BBC5293" w:rsidR="0040268B" w:rsidRPr="00EF2769" w:rsidRDefault="005236BB" w:rsidP="00A248E8">
      <w:pPr>
        <w:rPr>
          <w:bCs/>
        </w:rPr>
      </w:pPr>
      <w:r>
        <w:rPr>
          <w:bCs/>
        </w:rPr>
        <w:t>F</w:t>
      </w:r>
      <w:r w:rsidR="00ED0E3F" w:rsidRPr="005236BB">
        <w:rPr>
          <w:bCs/>
        </w:rPr>
        <w:t xml:space="preserve">or both the V11 and Z6 studies, </w:t>
      </w:r>
      <w:r w:rsidR="00A248E8" w:rsidRPr="005236BB">
        <w:rPr>
          <w:bCs/>
        </w:rPr>
        <w:t>data for the</w:t>
      </w:r>
      <w:r w:rsidR="00BC139F">
        <w:rPr>
          <w:bCs/>
        </w:rPr>
        <w:t xml:space="preserve"> natural</w:t>
      </w:r>
      <w:r w:rsidR="00A248E8" w:rsidRPr="005236BB">
        <w:rPr>
          <w:bCs/>
        </w:rPr>
        <w:t xml:space="preserve"> range of each analyte</w:t>
      </w:r>
      <w:r w:rsidR="0040268B">
        <w:rPr>
          <w:bCs/>
        </w:rPr>
        <w:t xml:space="preserve"> </w:t>
      </w:r>
      <w:r w:rsidR="0040268B" w:rsidRPr="00ED0E3F">
        <w:rPr>
          <w:bCs/>
        </w:rPr>
        <w:t>from all edible and commercial varieties of potato</w:t>
      </w:r>
      <w:r w:rsidR="00A248E8" w:rsidRPr="005236BB">
        <w:rPr>
          <w:bCs/>
        </w:rPr>
        <w:t xml:space="preserve"> was </w:t>
      </w:r>
      <w:r w:rsidR="00A248E8" w:rsidRPr="00ED0E3F">
        <w:rPr>
          <w:bCs/>
        </w:rPr>
        <w:t>compiled from the published literature</w:t>
      </w:r>
      <w:r w:rsidR="0040268B">
        <w:rPr>
          <w:bCs/>
        </w:rPr>
        <w:t xml:space="preserve"> (</w:t>
      </w:r>
      <w:r w:rsidR="0040268B" w:rsidRPr="00AC60B3">
        <w:rPr>
          <w:bCs/>
        </w:rPr>
        <w:t>Shepherd et al., 2010</w:t>
      </w:r>
      <w:r w:rsidR="00AC60B3">
        <w:rPr>
          <w:bCs/>
        </w:rPr>
        <w:t xml:space="preserve">; </w:t>
      </w:r>
      <w:r w:rsidR="0090223B" w:rsidRPr="0090223B">
        <w:rPr>
          <w:bCs/>
        </w:rPr>
        <w:t xml:space="preserve">Kozukue et al., 2008; </w:t>
      </w:r>
      <w:r w:rsidR="00AC60B3" w:rsidRPr="0090223B">
        <w:rPr>
          <w:bCs/>
        </w:rPr>
        <w:t>Vivanti et al., 2006;</w:t>
      </w:r>
      <w:r w:rsidR="0090223B">
        <w:rPr>
          <w:bCs/>
        </w:rPr>
        <w:t xml:space="preserve"> </w:t>
      </w:r>
      <w:r w:rsidR="0090223B" w:rsidRPr="0090223B">
        <w:rPr>
          <w:bCs/>
        </w:rPr>
        <w:t>Amrein et al., 2003;</w:t>
      </w:r>
      <w:r w:rsidR="0040268B" w:rsidRPr="00AC60B3">
        <w:rPr>
          <w:bCs/>
        </w:rPr>
        <w:t xml:space="preserve"> </w:t>
      </w:r>
      <w:r w:rsidR="0040268B" w:rsidRPr="0040268B">
        <w:rPr>
          <w:bCs/>
        </w:rPr>
        <w:t>OECD, 2002;</w:t>
      </w:r>
      <w:r w:rsidR="0040268B" w:rsidRPr="00AC60B3">
        <w:rPr>
          <w:bCs/>
        </w:rPr>
        <w:t xml:space="preserve"> </w:t>
      </w:r>
      <w:r w:rsidR="0090223B" w:rsidRPr="0090223B">
        <w:rPr>
          <w:bCs/>
        </w:rPr>
        <w:t xml:space="preserve">Rogan et al., 2000; </w:t>
      </w:r>
      <w:r w:rsidR="0040268B" w:rsidRPr="00AC60B3">
        <w:rPr>
          <w:bCs/>
        </w:rPr>
        <w:t>Horton and Anderson, 1992;</w:t>
      </w:r>
      <w:r w:rsidR="00EF2769">
        <w:rPr>
          <w:bCs/>
        </w:rPr>
        <w:t xml:space="preserve"> </w:t>
      </w:r>
      <w:r w:rsidR="00EF2769" w:rsidRPr="00EF2769">
        <w:rPr>
          <w:bCs/>
        </w:rPr>
        <w:t>Lisinska and Leszczynski, 1989</w:t>
      </w:r>
      <w:r w:rsidR="00EF2769">
        <w:rPr>
          <w:bCs/>
        </w:rPr>
        <w:t>;</w:t>
      </w:r>
      <w:r w:rsidR="0040268B" w:rsidRPr="00EF2769">
        <w:rPr>
          <w:bCs/>
        </w:rPr>
        <w:t xml:space="preserve"> Talburt et al., 1987</w:t>
      </w:r>
      <w:r w:rsidR="00EF2769">
        <w:rPr>
          <w:bCs/>
        </w:rPr>
        <w:t>;</w:t>
      </w:r>
      <w:r w:rsidR="0040268B" w:rsidRPr="00EF2769">
        <w:rPr>
          <w:bCs/>
        </w:rPr>
        <w:t xml:space="preserve"> </w:t>
      </w:r>
      <w:r w:rsidR="00EF2769" w:rsidRPr="00EF2769">
        <w:rPr>
          <w:bCs/>
        </w:rPr>
        <w:t>Davies et al., 1977)</w:t>
      </w:r>
      <w:r w:rsidR="00EF2769">
        <w:rPr>
          <w:bCs/>
        </w:rPr>
        <w:t xml:space="preserve"> </w:t>
      </w:r>
      <w:r w:rsidR="0040268B" w:rsidRPr="005A5221">
        <w:rPr>
          <w:rFonts w:cs="Arial"/>
          <w:szCs w:val="22"/>
          <w:shd w:val="clear" w:color="auto" w:fill="FFFFFF"/>
        </w:rPr>
        <w:t>or the ILSI Crop Com</w:t>
      </w:r>
      <w:r w:rsidR="0040268B">
        <w:rPr>
          <w:rFonts w:cs="Arial"/>
          <w:szCs w:val="22"/>
          <w:shd w:val="clear" w:color="auto" w:fill="FFFFFF"/>
        </w:rPr>
        <w:t>position Database (v.7, ILSI-CCDB)</w:t>
      </w:r>
      <w:r w:rsidR="0040268B">
        <w:rPr>
          <w:rStyle w:val="FootnoteReference"/>
          <w:rFonts w:cs="Arial"/>
          <w:szCs w:val="22"/>
          <w:shd w:val="clear" w:color="auto" w:fill="FFFFFF"/>
        </w:rPr>
        <w:footnoteReference w:id="12"/>
      </w:r>
      <w:r w:rsidR="0040268B">
        <w:rPr>
          <w:rFonts w:cs="Arial"/>
          <w:szCs w:val="22"/>
          <w:shd w:val="clear" w:color="auto" w:fill="FFFFFF"/>
        </w:rPr>
        <w:t xml:space="preserve">. </w:t>
      </w:r>
      <w:r w:rsidR="00A248E8" w:rsidRPr="00ED0E3F">
        <w:rPr>
          <w:bCs/>
        </w:rPr>
        <w:t xml:space="preserve"> </w:t>
      </w:r>
    </w:p>
    <w:p w14:paraId="25B373C6" w14:textId="77777777" w:rsidR="0040268B" w:rsidRDefault="0040268B" w:rsidP="00A248E8">
      <w:pPr>
        <w:rPr>
          <w:bCs/>
          <w:color w:val="FFC000"/>
        </w:rPr>
      </w:pPr>
    </w:p>
    <w:p w14:paraId="33E7293B" w14:textId="36129BA3" w:rsidR="00F66898" w:rsidRDefault="000A313D" w:rsidP="00A248E8">
      <w:pPr>
        <w:rPr>
          <w:bCs/>
        </w:rPr>
      </w:pPr>
      <w:r w:rsidRPr="00ED0E3F">
        <w:rPr>
          <w:bCs/>
        </w:rPr>
        <w:t xml:space="preserve">If a </w:t>
      </w:r>
      <w:r w:rsidR="00A5021B" w:rsidRPr="00ED0E3F">
        <w:rPr>
          <w:bCs/>
        </w:rPr>
        <w:t xml:space="preserve">statistically significant difference </w:t>
      </w:r>
      <w:r w:rsidRPr="00ED0E3F">
        <w:rPr>
          <w:bCs/>
        </w:rPr>
        <w:t xml:space="preserve">was </w:t>
      </w:r>
      <w:r w:rsidR="00A248E8" w:rsidRPr="00ED0E3F">
        <w:rPr>
          <w:bCs/>
        </w:rPr>
        <w:t xml:space="preserve">observed </w:t>
      </w:r>
      <w:r w:rsidR="00A5021B" w:rsidRPr="00ED0E3F">
        <w:rPr>
          <w:bCs/>
        </w:rPr>
        <w:t xml:space="preserve">between </w:t>
      </w:r>
      <w:r w:rsidR="00A248E8" w:rsidRPr="00ED0E3F">
        <w:rPr>
          <w:bCs/>
        </w:rPr>
        <w:t>the transformed event and the</w:t>
      </w:r>
      <w:r w:rsidR="00A5021B" w:rsidRPr="00ED0E3F">
        <w:rPr>
          <w:bCs/>
        </w:rPr>
        <w:t xml:space="preserve"> parental control</w:t>
      </w:r>
      <w:r w:rsidR="00BC139F">
        <w:rPr>
          <w:bCs/>
        </w:rPr>
        <w:t xml:space="preserve"> (the comparator)</w:t>
      </w:r>
      <w:r w:rsidRPr="00ED0E3F">
        <w:rPr>
          <w:bCs/>
        </w:rPr>
        <w:t>,</w:t>
      </w:r>
      <w:r w:rsidR="00A5021B" w:rsidRPr="00ED0E3F">
        <w:rPr>
          <w:bCs/>
        </w:rPr>
        <w:t xml:space="preserve"> </w:t>
      </w:r>
      <w:r w:rsidRPr="00ED0E3F">
        <w:rPr>
          <w:bCs/>
        </w:rPr>
        <w:t xml:space="preserve">the value was </w:t>
      </w:r>
      <w:r w:rsidR="00A5021B" w:rsidRPr="00ED0E3F">
        <w:rPr>
          <w:bCs/>
        </w:rPr>
        <w:t xml:space="preserve">compared to </w:t>
      </w:r>
      <w:r w:rsidR="00A248E8" w:rsidRPr="00ED0E3F">
        <w:rPr>
          <w:bCs/>
        </w:rPr>
        <w:t>the tolerance interval</w:t>
      </w:r>
      <w:r w:rsidR="00ED0E3F" w:rsidRPr="00ED0E3F">
        <w:rPr>
          <w:bCs/>
        </w:rPr>
        <w:t xml:space="preserve"> (</w:t>
      </w:r>
      <w:r w:rsidR="00EF2769">
        <w:rPr>
          <w:bCs/>
        </w:rPr>
        <w:t>in</w:t>
      </w:r>
      <w:r w:rsidR="00ED0E3F" w:rsidRPr="00ED0E3F">
        <w:rPr>
          <w:bCs/>
        </w:rPr>
        <w:t xml:space="preserve"> the V11 study)</w:t>
      </w:r>
      <w:r w:rsidR="00A248E8" w:rsidRPr="00ED0E3F">
        <w:rPr>
          <w:bCs/>
        </w:rPr>
        <w:t xml:space="preserve"> and </w:t>
      </w:r>
      <w:r w:rsidR="00A5021B" w:rsidRPr="00ED0E3F">
        <w:rPr>
          <w:bCs/>
        </w:rPr>
        <w:t xml:space="preserve">published literature </w:t>
      </w:r>
      <w:r w:rsidRPr="00ED0E3F">
        <w:rPr>
          <w:bCs/>
        </w:rPr>
        <w:t>ranges</w:t>
      </w:r>
      <w:r w:rsidR="0040268B">
        <w:rPr>
          <w:bCs/>
        </w:rPr>
        <w:t xml:space="preserve"> </w:t>
      </w:r>
      <w:r w:rsidR="00ED0E3F" w:rsidRPr="00ED0E3F">
        <w:rPr>
          <w:bCs/>
        </w:rPr>
        <w:t>(</w:t>
      </w:r>
      <w:r w:rsidR="00EF2769">
        <w:rPr>
          <w:bCs/>
        </w:rPr>
        <w:t>in</w:t>
      </w:r>
      <w:r w:rsidR="00ED0E3F" w:rsidRPr="00ED0E3F">
        <w:rPr>
          <w:bCs/>
        </w:rPr>
        <w:t xml:space="preserve"> both the V11 and Z6 studies) </w:t>
      </w:r>
      <w:r w:rsidRPr="00ED0E3F">
        <w:rPr>
          <w:bCs/>
        </w:rPr>
        <w:t xml:space="preserve">to determine equivalence to that found in nature. </w:t>
      </w:r>
      <w:r w:rsidR="00A5021B" w:rsidRPr="00ED0E3F">
        <w:rPr>
          <w:bCs/>
        </w:rPr>
        <w:t xml:space="preserve">It is noted that information in the published literature is limited and is unlikely to provide a broad reflection of the natural diversity that occurs within potato. Therefore, even if </w:t>
      </w:r>
      <w:r w:rsidRPr="00ED0E3F">
        <w:rPr>
          <w:bCs/>
        </w:rPr>
        <w:t>a value</w:t>
      </w:r>
      <w:r w:rsidR="00A5021B" w:rsidRPr="00ED0E3F">
        <w:rPr>
          <w:bCs/>
        </w:rPr>
        <w:t xml:space="preserve"> fall</w:t>
      </w:r>
      <w:r w:rsidRPr="00ED0E3F">
        <w:rPr>
          <w:bCs/>
        </w:rPr>
        <w:t>s</w:t>
      </w:r>
      <w:r w:rsidR="00A5021B" w:rsidRPr="00ED0E3F">
        <w:rPr>
          <w:bCs/>
        </w:rPr>
        <w:t xml:space="preserve"> outside the published range, this </w:t>
      </w:r>
      <w:r w:rsidRPr="00ED0E3F">
        <w:rPr>
          <w:bCs/>
        </w:rPr>
        <w:t>would</w:t>
      </w:r>
      <w:r w:rsidR="00A5021B" w:rsidRPr="00ED0E3F">
        <w:rPr>
          <w:bCs/>
        </w:rPr>
        <w:t xml:space="preserve"> not necessarily </w:t>
      </w:r>
      <w:r w:rsidRPr="00ED0E3F">
        <w:rPr>
          <w:bCs/>
        </w:rPr>
        <w:t>be of</w:t>
      </w:r>
      <w:r w:rsidR="00A5021B" w:rsidRPr="00ED0E3F">
        <w:rPr>
          <w:bCs/>
        </w:rPr>
        <w:t xml:space="preserve"> concern.</w:t>
      </w:r>
    </w:p>
    <w:p w14:paraId="10260002" w14:textId="51EAE0A0" w:rsidR="005236BB" w:rsidRDefault="005236BB" w:rsidP="00A248E8">
      <w:pPr>
        <w:rPr>
          <w:bCs/>
        </w:rPr>
      </w:pPr>
    </w:p>
    <w:p w14:paraId="3AB835EA" w14:textId="32C7EDC2" w:rsidR="005236BB" w:rsidRPr="006C55EB" w:rsidRDefault="005236BB" w:rsidP="00A248E8">
      <w:pPr>
        <w:rPr>
          <w:bCs/>
        </w:rPr>
      </w:pPr>
      <w:r>
        <w:rPr>
          <w:rFonts w:cs="Arial"/>
          <w:color w:val="000000" w:themeColor="text1"/>
          <w:szCs w:val="22"/>
        </w:rPr>
        <w:t xml:space="preserve">The combined data of published literature values and ILSI database v.7 is shown as the </w:t>
      </w:r>
      <w:r w:rsidR="00EF2769">
        <w:rPr>
          <w:rFonts w:cs="Arial"/>
          <w:color w:val="000000" w:themeColor="text1"/>
          <w:szCs w:val="22"/>
        </w:rPr>
        <w:t>‘combined literature</w:t>
      </w:r>
      <w:r>
        <w:rPr>
          <w:rFonts w:cs="Arial"/>
          <w:color w:val="000000" w:themeColor="text1"/>
          <w:szCs w:val="22"/>
        </w:rPr>
        <w:t xml:space="preserve"> range</w:t>
      </w:r>
      <w:r w:rsidR="00EF2769">
        <w:rPr>
          <w:rFonts w:cs="Arial"/>
          <w:color w:val="000000" w:themeColor="text1"/>
          <w:szCs w:val="22"/>
        </w:rPr>
        <w:t>’</w:t>
      </w:r>
      <w:r>
        <w:rPr>
          <w:rFonts w:cs="Arial"/>
          <w:color w:val="000000" w:themeColor="text1"/>
          <w:szCs w:val="22"/>
        </w:rPr>
        <w:t xml:space="preserve"> (minimum – maximum) in the data tables </w:t>
      </w:r>
      <w:r w:rsidR="0001677B">
        <w:rPr>
          <w:rFonts w:cs="Arial"/>
          <w:szCs w:val="22"/>
        </w:rPr>
        <w:t>(Tables 10 – 13</w:t>
      </w:r>
      <w:r w:rsidRPr="006C55EB">
        <w:rPr>
          <w:rFonts w:cs="Arial"/>
          <w:szCs w:val="22"/>
        </w:rPr>
        <w:t>).</w:t>
      </w:r>
    </w:p>
    <w:p w14:paraId="4D617B28" w14:textId="10798E2D" w:rsidR="00FD16FF" w:rsidRPr="00EF2769" w:rsidRDefault="00FD16FF" w:rsidP="00BD7646">
      <w:pPr>
        <w:pStyle w:val="Heading3"/>
      </w:pPr>
      <w:bookmarkStart w:id="126" w:name="_Toc488842356"/>
      <w:bookmarkStart w:id="127" w:name="_Toc488842466"/>
      <w:bookmarkStart w:id="128" w:name="_Toc38956964"/>
      <w:r w:rsidRPr="00EF2769">
        <w:t>5.</w:t>
      </w:r>
      <w:r w:rsidR="003A1FCC" w:rsidRPr="00EF2769">
        <w:t>2</w:t>
      </w:r>
      <w:r w:rsidRPr="00EF2769">
        <w:t>.1</w:t>
      </w:r>
      <w:r w:rsidRPr="00EF2769">
        <w:tab/>
      </w:r>
      <w:bookmarkEnd w:id="125"/>
      <w:r w:rsidR="008E0995" w:rsidRPr="00EF2769">
        <w:t>Key components</w:t>
      </w:r>
      <w:bookmarkEnd w:id="126"/>
      <w:bookmarkEnd w:id="127"/>
      <w:bookmarkEnd w:id="128"/>
    </w:p>
    <w:p w14:paraId="567F24BB" w14:textId="711CBB45" w:rsidR="00EA3F0B" w:rsidRPr="005275DC" w:rsidRDefault="0012294C" w:rsidP="00FD16FF">
      <w:pPr>
        <w:rPr>
          <w:color w:val="FF0000"/>
        </w:rPr>
      </w:pPr>
      <w:r w:rsidRPr="006D034A">
        <w:t>P</w:t>
      </w:r>
      <w:r w:rsidR="00125405" w:rsidRPr="006D034A">
        <w:t>roximate</w:t>
      </w:r>
      <w:r w:rsidR="005D24A0" w:rsidRPr="006D034A">
        <w:t xml:space="preserve"> levels</w:t>
      </w:r>
      <w:r w:rsidR="00125405" w:rsidRPr="006D034A">
        <w:t xml:space="preserve"> </w:t>
      </w:r>
      <w:r w:rsidR="001F3FDA" w:rsidRPr="006D034A">
        <w:t>in</w:t>
      </w:r>
      <w:r w:rsidR="0040100B" w:rsidRPr="006D034A">
        <w:t xml:space="preserve"> </w:t>
      </w:r>
      <w:r w:rsidRPr="006D034A">
        <w:t>V11 or Z6 and control</w:t>
      </w:r>
      <w:r w:rsidR="0040100B" w:rsidRPr="006D034A">
        <w:t xml:space="preserve"> tubers were measured and </w:t>
      </w:r>
      <w:r w:rsidR="0040100B" w:rsidRPr="00AC0523">
        <w:t>the results obtained for thes</w:t>
      </w:r>
      <w:r w:rsidR="00AD2E6A">
        <w:t>e analytes are shown in Table 10</w:t>
      </w:r>
      <w:r w:rsidR="0040100B">
        <w:t>.</w:t>
      </w:r>
      <w:r w:rsidR="00EE2BC4" w:rsidRPr="005275DC">
        <w:rPr>
          <w:color w:val="FF0000"/>
        </w:rPr>
        <w:t xml:space="preserve"> </w:t>
      </w:r>
      <w:r w:rsidR="00F803D0">
        <w:t>No</w:t>
      </w:r>
      <w:r w:rsidR="00A17F61" w:rsidRPr="006D034A">
        <w:t xml:space="preserve"> </w:t>
      </w:r>
      <w:r w:rsidR="00F803D0">
        <w:t>differences</w:t>
      </w:r>
      <w:r w:rsidR="00F803D0" w:rsidRPr="006D034A">
        <w:t xml:space="preserve"> </w:t>
      </w:r>
      <w:r w:rsidR="00F803D0">
        <w:t xml:space="preserve">were </w:t>
      </w:r>
      <w:r w:rsidR="00A17F61" w:rsidRPr="006D034A">
        <w:t>observed in the</w:t>
      </w:r>
      <w:r w:rsidR="006D034A" w:rsidRPr="006D034A">
        <w:t xml:space="preserve"> moisture, protein, total fat, dry matter, crude fibre, carbohydrates and</w:t>
      </w:r>
      <w:r w:rsidR="00A17F61" w:rsidRPr="006D034A">
        <w:t xml:space="preserve"> total </w:t>
      </w:r>
      <w:r w:rsidR="00631EB5">
        <w:t>calories in V11. For Z</w:t>
      </w:r>
      <w:r w:rsidR="006D034A" w:rsidRPr="006D034A">
        <w:t>6,</w:t>
      </w:r>
      <w:r w:rsidR="00A17F61" w:rsidRPr="006D034A">
        <w:t xml:space="preserve"> </w:t>
      </w:r>
      <w:r w:rsidR="001F3FDA" w:rsidRPr="006D034A">
        <w:t xml:space="preserve">there was a small but </w:t>
      </w:r>
      <w:r w:rsidR="00F803D0">
        <w:t xml:space="preserve">statistically </w:t>
      </w:r>
      <w:r w:rsidR="001F3FDA" w:rsidRPr="006D034A">
        <w:t xml:space="preserve">significant </w:t>
      </w:r>
      <w:r w:rsidR="006D034A" w:rsidRPr="006D034A">
        <w:t>decrease</w:t>
      </w:r>
      <w:r w:rsidR="001F3FDA" w:rsidRPr="006D034A">
        <w:t xml:space="preserve"> in </w:t>
      </w:r>
      <w:r w:rsidR="006D034A" w:rsidRPr="006D034A">
        <w:t>moisture</w:t>
      </w:r>
      <w:r w:rsidR="001F3FDA" w:rsidRPr="006D034A">
        <w:t xml:space="preserve"> and a small but </w:t>
      </w:r>
      <w:r w:rsidR="00F803D0">
        <w:t xml:space="preserve">statistically </w:t>
      </w:r>
      <w:r w:rsidR="001F3FDA" w:rsidRPr="006D034A">
        <w:t xml:space="preserve">significant increase in </w:t>
      </w:r>
      <w:r w:rsidR="006D034A" w:rsidRPr="006D034A">
        <w:t>carbohydrates and total calories</w:t>
      </w:r>
      <w:r w:rsidR="001F3FDA" w:rsidRPr="006D034A">
        <w:t xml:space="preserve">. </w:t>
      </w:r>
      <w:r w:rsidR="007A5858">
        <w:t xml:space="preserve">These </w:t>
      </w:r>
      <w:r w:rsidR="00735EAC" w:rsidRPr="006D034A">
        <w:t>change</w:t>
      </w:r>
      <w:r w:rsidR="007A5858">
        <w:t>s</w:t>
      </w:r>
      <w:r w:rsidR="00735EAC" w:rsidRPr="006D034A">
        <w:t xml:space="preserve"> </w:t>
      </w:r>
      <w:r w:rsidR="00D050C6" w:rsidRPr="006D034A">
        <w:t>f</w:t>
      </w:r>
      <w:r w:rsidR="00A62D86" w:rsidRPr="006D034A">
        <w:t>a</w:t>
      </w:r>
      <w:r w:rsidR="00D050C6" w:rsidRPr="006D034A">
        <w:t xml:space="preserve">ll well within the </w:t>
      </w:r>
      <w:r w:rsidR="00F803D0">
        <w:t>range of</w:t>
      </w:r>
      <w:r w:rsidR="00F803D0" w:rsidRPr="006D034A">
        <w:t xml:space="preserve"> </w:t>
      </w:r>
      <w:r w:rsidR="00D050C6" w:rsidRPr="006D034A">
        <w:t xml:space="preserve">natural variation that exists </w:t>
      </w:r>
      <w:r w:rsidR="0005258E" w:rsidRPr="006D034A">
        <w:t>for</w:t>
      </w:r>
      <w:r w:rsidR="00D050C6" w:rsidRPr="006D034A">
        <w:t xml:space="preserve"> potato.</w:t>
      </w:r>
      <w:r w:rsidR="00D52ADB" w:rsidRPr="006D034A">
        <w:t xml:space="preserve"> </w:t>
      </w:r>
    </w:p>
    <w:p w14:paraId="4873650B" w14:textId="77777777" w:rsidR="00D52ADB" w:rsidRPr="005275DC" w:rsidRDefault="00D52ADB" w:rsidP="00FD16FF">
      <w:pPr>
        <w:rPr>
          <w:color w:val="FF0000"/>
        </w:rPr>
      </w:pPr>
    </w:p>
    <w:p w14:paraId="20D2F10E" w14:textId="0674D7F8" w:rsidR="00D050C6" w:rsidRPr="005275DC" w:rsidRDefault="00A17F61" w:rsidP="009F3AD9">
      <w:pPr>
        <w:widowControl/>
        <w:rPr>
          <w:color w:val="FF0000"/>
        </w:rPr>
      </w:pPr>
      <w:r w:rsidRPr="0040100B">
        <w:t xml:space="preserve">The predominant </w:t>
      </w:r>
      <w:r w:rsidR="00D050C6" w:rsidRPr="0040100B">
        <w:t xml:space="preserve">vitamins and minerals </w:t>
      </w:r>
      <w:r w:rsidRPr="0040100B">
        <w:t>found in potatoes that may contribute to dietary intake include vitamin B</w:t>
      </w:r>
      <w:r w:rsidRPr="002400A6">
        <w:rPr>
          <w:vertAlign w:val="subscript"/>
        </w:rPr>
        <w:t>3</w:t>
      </w:r>
      <w:r w:rsidRPr="0040100B">
        <w:t xml:space="preserve"> (niacin), vitamin C and potassium. </w:t>
      </w:r>
      <w:r w:rsidR="00251E3F" w:rsidRPr="0040100B">
        <w:t>As presented in Table 1</w:t>
      </w:r>
      <w:r w:rsidR="00AD2E6A">
        <w:t>0</w:t>
      </w:r>
      <w:r w:rsidR="00D050C6" w:rsidRPr="0040100B">
        <w:t>, there was a</w:t>
      </w:r>
      <w:r w:rsidR="009F2222" w:rsidRPr="0040100B">
        <w:t xml:space="preserve"> small but </w:t>
      </w:r>
      <w:r w:rsidR="00F803D0">
        <w:t xml:space="preserve">statistically </w:t>
      </w:r>
      <w:r w:rsidR="009F2222" w:rsidRPr="0040100B">
        <w:t xml:space="preserve">significant </w:t>
      </w:r>
      <w:r w:rsidR="009F2222" w:rsidRPr="00DD2B02">
        <w:t>increase</w:t>
      </w:r>
      <w:r w:rsidR="00D050C6" w:rsidRPr="00DD2B02">
        <w:t xml:space="preserve"> in </w:t>
      </w:r>
      <w:r w:rsidR="0040100B" w:rsidRPr="00DD2B02">
        <w:t>vitamin B</w:t>
      </w:r>
      <w:r w:rsidR="0040100B" w:rsidRPr="00DD2B02">
        <w:rPr>
          <w:vertAlign w:val="subscript"/>
        </w:rPr>
        <w:t>3</w:t>
      </w:r>
      <w:r w:rsidR="0040100B" w:rsidRPr="00DD2B02">
        <w:t xml:space="preserve"> </w:t>
      </w:r>
      <w:r w:rsidR="00D050C6" w:rsidRPr="00DD2B02">
        <w:t xml:space="preserve">in </w:t>
      </w:r>
      <w:r w:rsidR="0040100B" w:rsidRPr="00DD2B02">
        <w:t>Z6</w:t>
      </w:r>
      <w:r w:rsidR="00D57394" w:rsidRPr="00DD2B02">
        <w:t xml:space="preserve"> and in </w:t>
      </w:r>
      <w:r w:rsidR="00DD2B02" w:rsidRPr="00DD2B02">
        <w:t>vitamin</w:t>
      </w:r>
      <w:r w:rsidR="0040100B" w:rsidRPr="00DD2B02">
        <w:t xml:space="preserve"> C</w:t>
      </w:r>
      <w:r w:rsidR="00D57394" w:rsidRPr="00DD2B02">
        <w:t xml:space="preserve"> in </w:t>
      </w:r>
      <w:r w:rsidR="00DD2B02" w:rsidRPr="00DD2B02">
        <w:t>V11 and Z6</w:t>
      </w:r>
      <w:r w:rsidR="00D050C6" w:rsidRPr="00DD2B02">
        <w:t>. There were no dif</w:t>
      </w:r>
      <w:r w:rsidR="00DD2B02" w:rsidRPr="00DD2B02">
        <w:t>ferences reported for vitamin B</w:t>
      </w:r>
      <w:r w:rsidR="00DD2B02" w:rsidRPr="00DD2B02">
        <w:rPr>
          <w:vertAlign w:val="subscript"/>
        </w:rPr>
        <w:t>6</w:t>
      </w:r>
      <w:r w:rsidR="00DD2B02" w:rsidRPr="00DD2B02">
        <w:t>, copper,</w:t>
      </w:r>
      <w:r w:rsidR="0005258E" w:rsidRPr="00DD2B02">
        <w:t xml:space="preserve"> </w:t>
      </w:r>
      <w:r w:rsidR="00D050C6" w:rsidRPr="00DD2B02">
        <w:t>magnesium</w:t>
      </w:r>
      <w:r w:rsidR="00DD2B02" w:rsidRPr="00DD2B02">
        <w:t xml:space="preserve"> or </w:t>
      </w:r>
      <w:r w:rsidR="006D034A" w:rsidRPr="00DD2B02">
        <w:t>potassium</w:t>
      </w:r>
      <w:r w:rsidR="00DD2B02" w:rsidRPr="00DD2B02">
        <w:t xml:space="preserve"> in any</w:t>
      </w:r>
      <w:r w:rsidR="00AD2E6A">
        <w:t xml:space="preserve"> of the lines analysed (Table 10</w:t>
      </w:r>
      <w:r w:rsidR="00DD2B02" w:rsidRPr="00DD2B02">
        <w:t>)</w:t>
      </w:r>
      <w:r w:rsidR="00D050C6" w:rsidRPr="00DD2B02">
        <w:t xml:space="preserve">. The </w:t>
      </w:r>
      <w:r w:rsidR="00F803D0">
        <w:t>differences</w:t>
      </w:r>
      <w:r w:rsidR="00F803D0" w:rsidRPr="00DD2B02">
        <w:t xml:space="preserve"> </w:t>
      </w:r>
      <w:r w:rsidR="00D050C6" w:rsidRPr="00DD2B02">
        <w:t xml:space="preserve">that </w:t>
      </w:r>
      <w:r w:rsidR="00F803D0">
        <w:t>were observed</w:t>
      </w:r>
      <w:r w:rsidR="00773402" w:rsidRPr="00DD2B02">
        <w:t xml:space="preserve"> in the transformed lines</w:t>
      </w:r>
      <w:r w:rsidR="00D050C6" w:rsidRPr="00DD2B02">
        <w:t xml:space="preserve"> f</w:t>
      </w:r>
      <w:r w:rsidR="00A62D86" w:rsidRPr="00DD2B02">
        <w:t>a</w:t>
      </w:r>
      <w:r w:rsidR="00D050C6" w:rsidRPr="00DD2B02">
        <w:t xml:space="preserve">ll within the tolerance interval </w:t>
      </w:r>
      <w:r w:rsidR="00DD2B02" w:rsidRPr="00DD2B02">
        <w:t xml:space="preserve">reported in the V11 study </w:t>
      </w:r>
      <w:r w:rsidR="00D050C6" w:rsidRPr="00DD2B02">
        <w:t xml:space="preserve">and combined published data </w:t>
      </w:r>
      <w:r w:rsidR="00A62D86" w:rsidRPr="00DD2B02">
        <w:t xml:space="preserve">indicating </w:t>
      </w:r>
      <w:r w:rsidR="00F803D0">
        <w:t>they</w:t>
      </w:r>
      <w:r w:rsidR="00A62D86" w:rsidRPr="00DD2B02">
        <w:t xml:space="preserve"> are within the </w:t>
      </w:r>
      <w:r w:rsidR="00F803D0">
        <w:t>range of</w:t>
      </w:r>
      <w:r w:rsidR="00F803D0" w:rsidRPr="00DD2B02">
        <w:t xml:space="preserve"> </w:t>
      </w:r>
      <w:r w:rsidR="00A62D86" w:rsidRPr="00DD2B02">
        <w:t xml:space="preserve">natural variation that exists </w:t>
      </w:r>
      <w:r w:rsidR="00F803D0">
        <w:t>for</w:t>
      </w:r>
      <w:r w:rsidR="00F803D0" w:rsidRPr="00DD2B02">
        <w:t xml:space="preserve"> </w:t>
      </w:r>
      <w:r w:rsidR="00A62D86" w:rsidRPr="00DD2B02">
        <w:t>potato.</w:t>
      </w:r>
      <w:r w:rsidR="00D52ADB" w:rsidRPr="00DD2B02">
        <w:t xml:space="preserve"> </w:t>
      </w:r>
    </w:p>
    <w:p w14:paraId="671DED73" w14:textId="77777777" w:rsidR="00A62D86" w:rsidRPr="005275DC" w:rsidRDefault="00A62D86" w:rsidP="00FD16FF">
      <w:pPr>
        <w:rPr>
          <w:color w:val="FF0000"/>
        </w:rPr>
      </w:pPr>
    </w:p>
    <w:p w14:paraId="022B3716" w14:textId="258D3117" w:rsidR="00A62D86" w:rsidRPr="00A50208" w:rsidRDefault="002400A6" w:rsidP="00FD16FF">
      <w:r w:rsidRPr="00A50208">
        <w:t>The</w:t>
      </w:r>
      <w:r w:rsidR="002B6E00" w:rsidRPr="00A50208">
        <w:t xml:space="preserve"> levels of glycoalkaloids</w:t>
      </w:r>
      <w:r w:rsidR="00605ABD" w:rsidRPr="00A50208">
        <w:t xml:space="preserve"> (GA)</w:t>
      </w:r>
      <w:r w:rsidR="0003661C" w:rsidRPr="00A50208">
        <w:t>, an anti-nutrient found in</w:t>
      </w:r>
      <w:r w:rsidR="00076026" w:rsidRPr="00A50208">
        <w:t xml:space="preserve"> tubers</w:t>
      </w:r>
      <w:r w:rsidRPr="00A50208">
        <w:t>, was also measured</w:t>
      </w:r>
      <w:r w:rsidR="00076026" w:rsidRPr="00A50208">
        <w:t xml:space="preserve"> (Table 1</w:t>
      </w:r>
      <w:r w:rsidR="00AD2E6A">
        <w:t>0</w:t>
      </w:r>
      <w:r w:rsidR="009F2222" w:rsidRPr="00A50208">
        <w:t>).</w:t>
      </w:r>
      <w:r w:rsidR="00605ABD" w:rsidRPr="00A50208">
        <w:t xml:space="preserve"> </w:t>
      </w:r>
      <w:r w:rsidRPr="00A50208">
        <w:t>While</w:t>
      </w:r>
      <w:r w:rsidR="00DF6330" w:rsidRPr="00A50208">
        <w:t xml:space="preserve"> V11 showed no</w:t>
      </w:r>
      <w:r w:rsidRPr="00A50208">
        <w:t xml:space="preserve"> difference </w:t>
      </w:r>
      <w:r w:rsidR="00DF6330" w:rsidRPr="00A50208">
        <w:t>in</w:t>
      </w:r>
      <w:r w:rsidRPr="00A50208">
        <w:t xml:space="preserve"> GA </w:t>
      </w:r>
      <w:r w:rsidR="00DF6330" w:rsidRPr="00A50208">
        <w:t xml:space="preserve">levels, </w:t>
      </w:r>
      <w:r w:rsidRPr="00A50208">
        <w:t xml:space="preserve">Z6 showed a small but </w:t>
      </w:r>
      <w:r w:rsidR="00F803D0">
        <w:t xml:space="preserve">statistically </w:t>
      </w:r>
      <w:r w:rsidRPr="00A50208">
        <w:t xml:space="preserve">significant decrease. Since the Z6 mean GA value was within the </w:t>
      </w:r>
      <w:r w:rsidR="00DF6330" w:rsidRPr="00A50208">
        <w:t>combined literature range</w:t>
      </w:r>
      <w:r w:rsidR="00EC37AA">
        <w:t>, this difference</w:t>
      </w:r>
      <w:r w:rsidRPr="00A50208">
        <w:t xml:space="preserve"> is not considered biologically significant.</w:t>
      </w:r>
    </w:p>
    <w:p w14:paraId="458F8948" w14:textId="281CA8B3" w:rsidR="00845387" w:rsidRPr="005275DC" w:rsidRDefault="00845387">
      <w:pPr>
        <w:widowControl/>
        <w:rPr>
          <w:rFonts w:cs="Arial"/>
          <w:b/>
          <w:color w:val="FF0000"/>
        </w:rPr>
      </w:pPr>
      <w:r w:rsidRPr="005275DC">
        <w:rPr>
          <w:color w:val="FF0000"/>
        </w:rPr>
        <w:br w:type="page"/>
      </w:r>
    </w:p>
    <w:p w14:paraId="7C45025E" w14:textId="26826C41" w:rsidR="0034135E" w:rsidRDefault="00EA3F0B" w:rsidP="00164956">
      <w:pPr>
        <w:pStyle w:val="FSTableTitle"/>
      </w:pPr>
      <w:r w:rsidRPr="00BB3AF6">
        <w:t xml:space="preserve">Table </w:t>
      </w:r>
      <w:r w:rsidR="00AD2E6A">
        <w:t>10</w:t>
      </w:r>
      <w:r w:rsidRPr="00BB3AF6">
        <w:t>: Summary o</w:t>
      </w:r>
      <w:r w:rsidR="006D5EE0" w:rsidRPr="00BB3AF6">
        <w:t>f</w:t>
      </w:r>
      <w:r w:rsidRPr="00BB3AF6">
        <w:t xml:space="preserve"> results from the compositional analyse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FF1CBA" w14:paraId="52C0E8D5" w14:textId="77777777" w:rsidTr="00FF1CBA">
        <w:trPr>
          <w:trHeight w:val="213"/>
        </w:trPr>
        <w:tc>
          <w:tcPr>
            <w:tcW w:w="1769" w:type="dxa"/>
            <w:vMerge w:val="restart"/>
            <w:shd w:val="clear" w:color="auto" w:fill="9BBB59" w:themeFill="accent3"/>
            <w:vAlign w:val="center"/>
          </w:tcPr>
          <w:p w14:paraId="37830006" w14:textId="1D0D1A4C" w:rsidR="00FF1CBA" w:rsidRPr="00FF1CBA" w:rsidRDefault="00FF1CBA" w:rsidP="00FF1CBA">
            <w:pPr>
              <w:jc w:val="center"/>
              <w:rPr>
                <w:b/>
              </w:rPr>
            </w:pPr>
            <w:r w:rsidRPr="00FF1CBA">
              <w:rPr>
                <w:b/>
              </w:rPr>
              <w:t>Variable</w:t>
            </w:r>
          </w:p>
        </w:tc>
        <w:tc>
          <w:tcPr>
            <w:tcW w:w="1525" w:type="dxa"/>
            <w:vMerge w:val="restart"/>
            <w:shd w:val="clear" w:color="auto" w:fill="9BBB59" w:themeFill="accent3"/>
            <w:vAlign w:val="center"/>
          </w:tcPr>
          <w:p w14:paraId="37A4B7DA" w14:textId="4268BE35" w:rsidR="00FF1CBA" w:rsidRPr="00FF1CBA" w:rsidRDefault="00FF1CBA" w:rsidP="00FF1CBA">
            <w:pPr>
              <w:jc w:val="center"/>
              <w:rPr>
                <w:b/>
              </w:rPr>
            </w:pPr>
            <w:r w:rsidRPr="00FF1CBA">
              <w:rPr>
                <w:b/>
              </w:rPr>
              <w:t>Sample</w:t>
            </w:r>
          </w:p>
        </w:tc>
        <w:tc>
          <w:tcPr>
            <w:tcW w:w="2801" w:type="dxa"/>
            <w:gridSpan w:val="2"/>
            <w:shd w:val="clear" w:color="auto" w:fill="9BBB59" w:themeFill="accent3"/>
            <w:vAlign w:val="center"/>
          </w:tcPr>
          <w:p w14:paraId="60BAFDC7" w14:textId="77777777" w:rsidR="00FF1CBA" w:rsidRPr="00FF1CBA" w:rsidRDefault="00FF1CBA" w:rsidP="00FF1CBA">
            <w:pPr>
              <w:jc w:val="center"/>
              <w:rPr>
                <w:b/>
              </w:rPr>
            </w:pPr>
            <w:r w:rsidRPr="00FF1CBA">
              <w:rPr>
                <w:b/>
              </w:rPr>
              <w:t>Mean</w:t>
            </w:r>
          </w:p>
          <w:p w14:paraId="10B2EBB8" w14:textId="58076BBF" w:rsidR="00FF1CBA" w:rsidRPr="00FF1CBA" w:rsidRDefault="00FF1CBA" w:rsidP="00FF1CBA">
            <w:pPr>
              <w:jc w:val="center"/>
              <w:rPr>
                <w:b/>
              </w:rPr>
            </w:pPr>
          </w:p>
        </w:tc>
        <w:tc>
          <w:tcPr>
            <w:tcW w:w="1482" w:type="dxa"/>
            <w:vMerge w:val="restart"/>
            <w:shd w:val="clear" w:color="auto" w:fill="9BBB59" w:themeFill="accent3"/>
            <w:vAlign w:val="center"/>
          </w:tcPr>
          <w:p w14:paraId="26D79A13" w14:textId="77777777" w:rsidR="00FF1CBA" w:rsidRDefault="00FF1CBA" w:rsidP="00FF1CBA">
            <w:pPr>
              <w:jc w:val="center"/>
              <w:rPr>
                <w:b/>
              </w:rPr>
            </w:pPr>
            <w:r w:rsidRPr="00FF1CBA">
              <w:rPr>
                <w:b/>
              </w:rPr>
              <w:t>Tolerance Interval</w:t>
            </w:r>
          </w:p>
          <w:p w14:paraId="3B09BD99" w14:textId="1AB0D693" w:rsidR="00F07213" w:rsidRPr="00FF1CBA" w:rsidRDefault="00F07213" w:rsidP="00FF1CBA">
            <w:pPr>
              <w:jc w:val="center"/>
              <w:rPr>
                <w:b/>
              </w:rPr>
            </w:pPr>
            <w:r>
              <w:rPr>
                <w:b/>
              </w:rPr>
              <w:t>(min-max)</w:t>
            </w:r>
          </w:p>
        </w:tc>
        <w:tc>
          <w:tcPr>
            <w:tcW w:w="1483" w:type="dxa"/>
            <w:vMerge w:val="restart"/>
            <w:shd w:val="clear" w:color="auto" w:fill="9BBB59" w:themeFill="accent3"/>
            <w:vAlign w:val="center"/>
          </w:tcPr>
          <w:p w14:paraId="362F90B5" w14:textId="77777777" w:rsidR="00F07213" w:rsidRDefault="00D2765A" w:rsidP="00FF1CBA">
            <w:pPr>
              <w:jc w:val="center"/>
              <w:rPr>
                <w:b/>
              </w:rPr>
            </w:pPr>
            <w:r>
              <w:rPr>
                <w:b/>
              </w:rPr>
              <w:t xml:space="preserve">Combined Literature range </w:t>
            </w:r>
          </w:p>
          <w:p w14:paraId="7FBB628E" w14:textId="0B577BA8" w:rsidR="00FF1CBA" w:rsidRPr="00FF1CBA" w:rsidRDefault="00D2765A" w:rsidP="00FF1CBA">
            <w:pPr>
              <w:jc w:val="center"/>
              <w:rPr>
                <w:b/>
              </w:rPr>
            </w:pPr>
            <w:r>
              <w:rPr>
                <w:b/>
              </w:rPr>
              <w:t>(min-max)</w:t>
            </w:r>
          </w:p>
        </w:tc>
      </w:tr>
      <w:tr w:rsidR="00FF1CBA" w14:paraId="3E074306" w14:textId="77777777" w:rsidTr="00FF1CBA">
        <w:trPr>
          <w:trHeight w:val="212"/>
        </w:trPr>
        <w:tc>
          <w:tcPr>
            <w:tcW w:w="1769" w:type="dxa"/>
            <w:vMerge/>
            <w:vAlign w:val="center"/>
          </w:tcPr>
          <w:p w14:paraId="081A1E1C" w14:textId="77777777" w:rsidR="00FF1CBA" w:rsidRDefault="00FF1CBA" w:rsidP="00FF1CBA">
            <w:pPr>
              <w:jc w:val="center"/>
            </w:pPr>
          </w:p>
        </w:tc>
        <w:tc>
          <w:tcPr>
            <w:tcW w:w="1525" w:type="dxa"/>
            <w:vMerge/>
            <w:vAlign w:val="center"/>
          </w:tcPr>
          <w:p w14:paraId="6D01C354" w14:textId="77777777" w:rsidR="00FF1CBA" w:rsidRDefault="00FF1CBA" w:rsidP="00FF1CBA">
            <w:pPr>
              <w:jc w:val="center"/>
            </w:pPr>
          </w:p>
        </w:tc>
        <w:tc>
          <w:tcPr>
            <w:tcW w:w="1408" w:type="dxa"/>
            <w:shd w:val="clear" w:color="auto" w:fill="9BBB59" w:themeFill="accent3"/>
            <w:vAlign w:val="center"/>
          </w:tcPr>
          <w:p w14:paraId="16A82484" w14:textId="0D8840FD" w:rsidR="00FF1CBA" w:rsidRPr="00FF1CBA" w:rsidRDefault="00FF1CBA" w:rsidP="00FF1CBA">
            <w:pPr>
              <w:jc w:val="center"/>
              <w:rPr>
                <w:b/>
              </w:rPr>
            </w:pPr>
            <w:r w:rsidRPr="00FF1CBA">
              <w:rPr>
                <w:b/>
              </w:rPr>
              <w:t>V11</w:t>
            </w:r>
          </w:p>
        </w:tc>
        <w:tc>
          <w:tcPr>
            <w:tcW w:w="1393" w:type="dxa"/>
            <w:shd w:val="clear" w:color="auto" w:fill="9BBB59" w:themeFill="accent3"/>
            <w:vAlign w:val="center"/>
          </w:tcPr>
          <w:p w14:paraId="77AF5F54" w14:textId="179E789F" w:rsidR="00FF1CBA" w:rsidRPr="00FF1CBA" w:rsidRDefault="00FF1CBA" w:rsidP="00FF1CBA">
            <w:pPr>
              <w:jc w:val="center"/>
              <w:rPr>
                <w:b/>
              </w:rPr>
            </w:pPr>
            <w:r w:rsidRPr="00FF1CBA">
              <w:rPr>
                <w:b/>
              </w:rPr>
              <w:t>Z6</w:t>
            </w:r>
          </w:p>
        </w:tc>
        <w:tc>
          <w:tcPr>
            <w:tcW w:w="1482" w:type="dxa"/>
            <w:vMerge/>
            <w:vAlign w:val="center"/>
          </w:tcPr>
          <w:p w14:paraId="1DE9166C" w14:textId="77777777" w:rsidR="00FF1CBA" w:rsidRDefault="00FF1CBA" w:rsidP="00FF1CBA">
            <w:pPr>
              <w:jc w:val="center"/>
            </w:pPr>
          </w:p>
        </w:tc>
        <w:tc>
          <w:tcPr>
            <w:tcW w:w="1483" w:type="dxa"/>
            <w:vMerge/>
            <w:vAlign w:val="center"/>
          </w:tcPr>
          <w:p w14:paraId="120DFF49" w14:textId="77777777" w:rsidR="00FF1CBA" w:rsidRDefault="00FF1CBA" w:rsidP="00FF1CBA">
            <w:pPr>
              <w:jc w:val="center"/>
            </w:pPr>
          </w:p>
        </w:tc>
      </w:tr>
      <w:tr w:rsidR="00FF1CBA" w14:paraId="734647E6" w14:textId="77777777" w:rsidTr="00EC37AA">
        <w:trPr>
          <w:trHeight w:val="97"/>
        </w:trPr>
        <w:tc>
          <w:tcPr>
            <w:tcW w:w="1769" w:type="dxa"/>
            <w:vMerge w:val="restart"/>
            <w:vAlign w:val="center"/>
          </w:tcPr>
          <w:p w14:paraId="4DB107F9" w14:textId="4AFD4D1D" w:rsidR="00FF1CBA" w:rsidRPr="00FF1CBA" w:rsidRDefault="00FF1CBA" w:rsidP="00FF1CBA">
            <w:pPr>
              <w:jc w:val="center"/>
              <w:rPr>
                <w:sz w:val="20"/>
                <w:szCs w:val="22"/>
              </w:rPr>
            </w:pPr>
            <w:r w:rsidRPr="00FF1CBA">
              <w:rPr>
                <w:b/>
                <w:sz w:val="20"/>
                <w:szCs w:val="22"/>
              </w:rPr>
              <w:t>Moisture (%)</w:t>
            </w:r>
          </w:p>
        </w:tc>
        <w:tc>
          <w:tcPr>
            <w:tcW w:w="1525" w:type="dxa"/>
            <w:vAlign w:val="center"/>
          </w:tcPr>
          <w:p w14:paraId="1B8BB812" w14:textId="3D6AC667" w:rsidR="00FF1CBA" w:rsidRPr="00D2765A" w:rsidRDefault="00FF1CBA" w:rsidP="00D2765A">
            <w:pPr>
              <w:jc w:val="center"/>
              <w:rPr>
                <w:sz w:val="20"/>
                <w:szCs w:val="20"/>
              </w:rPr>
            </w:pPr>
            <w:r w:rsidRPr="00D2765A">
              <w:rPr>
                <w:sz w:val="20"/>
                <w:szCs w:val="20"/>
              </w:rPr>
              <w:t>Control</w:t>
            </w:r>
          </w:p>
        </w:tc>
        <w:tc>
          <w:tcPr>
            <w:tcW w:w="1408" w:type="dxa"/>
            <w:vAlign w:val="center"/>
          </w:tcPr>
          <w:p w14:paraId="5A21517F" w14:textId="694FA382" w:rsidR="00FF1CBA" w:rsidRPr="00F07213" w:rsidRDefault="00D2765A" w:rsidP="00F07213">
            <w:pPr>
              <w:jc w:val="center"/>
              <w:rPr>
                <w:sz w:val="20"/>
                <w:szCs w:val="20"/>
              </w:rPr>
            </w:pPr>
            <w:r w:rsidRPr="00F07213">
              <w:rPr>
                <w:sz w:val="20"/>
                <w:szCs w:val="20"/>
              </w:rPr>
              <w:t>79.2</w:t>
            </w:r>
          </w:p>
        </w:tc>
        <w:tc>
          <w:tcPr>
            <w:tcW w:w="1393" w:type="dxa"/>
            <w:vAlign w:val="center"/>
          </w:tcPr>
          <w:p w14:paraId="4B404F80" w14:textId="422EF958" w:rsidR="00FF1CBA" w:rsidRPr="00F07213" w:rsidRDefault="00C3496E" w:rsidP="00F07213">
            <w:pPr>
              <w:jc w:val="center"/>
              <w:rPr>
                <w:sz w:val="20"/>
                <w:szCs w:val="20"/>
              </w:rPr>
            </w:pPr>
            <w:r>
              <w:rPr>
                <w:sz w:val="20"/>
                <w:szCs w:val="20"/>
              </w:rPr>
              <w:t>78.5</w:t>
            </w:r>
          </w:p>
        </w:tc>
        <w:tc>
          <w:tcPr>
            <w:tcW w:w="1482" w:type="dxa"/>
            <w:vMerge w:val="restart"/>
            <w:vAlign w:val="center"/>
          </w:tcPr>
          <w:p w14:paraId="7D36BD95" w14:textId="1E1D9B77" w:rsidR="00FF1CBA" w:rsidRPr="000973C6" w:rsidRDefault="00D2765A" w:rsidP="00EC37AA">
            <w:pPr>
              <w:jc w:val="center"/>
              <w:rPr>
                <w:sz w:val="20"/>
              </w:rPr>
            </w:pPr>
            <w:r w:rsidRPr="000973C6">
              <w:rPr>
                <w:sz w:val="20"/>
              </w:rPr>
              <w:t>71.7-87.0</w:t>
            </w:r>
          </w:p>
        </w:tc>
        <w:tc>
          <w:tcPr>
            <w:tcW w:w="1483" w:type="dxa"/>
            <w:vMerge w:val="restart"/>
            <w:vAlign w:val="center"/>
          </w:tcPr>
          <w:p w14:paraId="38140666" w14:textId="6ED5DC95" w:rsidR="00FF1CBA" w:rsidRPr="000973C6" w:rsidRDefault="00D2765A" w:rsidP="00EC37AA">
            <w:pPr>
              <w:jc w:val="center"/>
              <w:rPr>
                <w:sz w:val="20"/>
              </w:rPr>
            </w:pPr>
            <w:r w:rsidRPr="000973C6">
              <w:rPr>
                <w:sz w:val="20"/>
              </w:rPr>
              <w:t>63.2-86.9</w:t>
            </w:r>
          </w:p>
        </w:tc>
      </w:tr>
      <w:tr w:rsidR="00FF1CBA" w14:paraId="4F0E9863" w14:textId="77777777" w:rsidTr="00EC37AA">
        <w:trPr>
          <w:trHeight w:val="96"/>
        </w:trPr>
        <w:tc>
          <w:tcPr>
            <w:tcW w:w="1769" w:type="dxa"/>
            <w:vMerge/>
            <w:vAlign w:val="center"/>
          </w:tcPr>
          <w:p w14:paraId="5FCC775E" w14:textId="77777777" w:rsidR="00FF1CBA" w:rsidRPr="00FF1CBA" w:rsidRDefault="00FF1CBA" w:rsidP="00FF1CBA">
            <w:pPr>
              <w:jc w:val="center"/>
              <w:rPr>
                <w:sz w:val="20"/>
                <w:szCs w:val="22"/>
              </w:rPr>
            </w:pPr>
          </w:p>
        </w:tc>
        <w:tc>
          <w:tcPr>
            <w:tcW w:w="1525" w:type="dxa"/>
            <w:vAlign w:val="center"/>
          </w:tcPr>
          <w:p w14:paraId="420C387A" w14:textId="0F37FD4C" w:rsidR="00FF1CBA" w:rsidRPr="00D2765A" w:rsidRDefault="00FF1CBA" w:rsidP="00D2765A">
            <w:pPr>
              <w:jc w:val="center"/>
              <w:rPr>
                <w:sz w:val="20"/>
                <w:szCs w:val="20"/>
              </w:rPr>
            </w:pPr>
            <w:r w:rsidRPr="00D2765A">
              <w:rPr>
                <w:sz w:val="20"/>
                <w:szCs w:val="20"/>
              </w:rPr>
              <w:t>Transformant</w:t>
            </w:r>
          </w:p>
        </w:tc>
        <w:tc>
          <w:tcPr>
            <w:tcW w:w="1408" w:type="dxa"/>
            <w:vAlign w:val="center"/>
          </w:tcPr>
          <w:p w14:paraId="69DF664D" w14:textId="436A3C8A" w:rsidR="00FF1CBA" w:rsidRPr="00F07213" w:rsidRDefault="00D2765A" w:rsidP="00F07213">
            <w:pPr>
              <w:jc w:val="center"/>
              <w:rPr>
                <w:sz w:val="20"/>
                <w:szCs w:val="20"/>
              </w:rPr>
            </w:pPr>
            <w:r w:rsidRPr="00F07213">
              <w:rPr>
                <w:sz w:val="20"/>
                <w:szCs w:val="20"/>
              </w:rPr>
              <w:t>78.5</w:t>
            </w:r>
          </w:p>
        </w:tc>
        <w:tc>
          <w:tcPr>
            <w:tcW w:w="1393" w:type="dxa"/>
            <w:vAlign w:val="center"/>
          </w:tcPr>
          <w:p w14:paraId="3A648AD7" w14:textId="65E39EA1" w:rsidR="00FF1CBA" w:rsidRPr="00C3496E" w:rsidRDefault="00C3496E" w:rsidP="00F07213">
            <w:pPr>
              <w:jc w:val="center"/>
              <w:rPr>
                <w:b/>
                <w:sz w:val="20"/>
                <w:szCs w:val="20"/>
                <w:u w:val="single"/>
              </w:rPr>
            </w:pPr>
            <w:r w:rsidRPr="00C3496E">
              <w:rPr>
                <w:b/>
                <w:sz w:val="20"/>
                <w:szCs w:val="20"/>
                <w:u w:val="single"/>
              </w:rPr>
              <w:t>77.4</w:t>
            </w:r>
          </w:p>
        </w:tc>
        <w:tc>
          <w:tcPr>
            <w:tcW w:w="1482" w:type="dxa"/>
            <w:vMerge/>
            <w:vAlign w:val="center"/>
          </w:tcPr>
          <w:p w14:paraId="3E2F1F0A" w14:textId="77777777" w:rsidR="00FF1CBA" w:rsidRPr="000973C6" w:rsidRDefault="00FF1CBA" w:rsidP="00EC37AA">
            <w:pPr>
              <w:jc w:val="center"/>
              <w:rPr>
                <w:sz w:val="20"/>
              </w:rPr>
            </w:pPr>
          </w:p>
        </w:tc>
        <w:tc>
          <w:tcPr>
            <w:tcW w:w="1483" w:type="dxa"/>
            <w:vMerge/>
            <w:vAlign w:val="center"/>
          </w:tcPr>
          <w:p w14:paraId="30C6A0AB" w14:textId="77777777" w:rsidR="00FF1CBA" w:rsidRPr="000973C6" w:rsidRDefault="00FF1CBA" w:rsidP="00EC37AA">
            <w:pPr>
              <w:jc w:val="center"/>
              <w:rPr>
                <w:sz w:val="20"/>
              </w:rPr>
            </w:pPr>
          </w:p>
        </w:tc>
      </w:tr>
      <w:tr w:rsidR="00FF1CBA" w14:paraId="029EF24F" w14:textId="77777777" w:rsidTr="00EC37AA">
        <w:trPr>
          <w:trHeight w:val="97"/>
        </w:trPr>
        <w:tc>
          <w:tcPr>
            <w:tcW w:w="1769" w:type="dxa"/>
            <w:vMerge w:val="restart"/>
            <w:shd w:val="clear" w:color="auto" w:fill="EAF1DD" w:themeFill="accent3" w:themeFillTint="33"/>
            <w:vAlign w:val="center"/>
          </w:tcPr>
          <w:p w14:paraId="6A414261" w14:textId="728439FC" w:rsidR="00FF1CBA" w:rsidRPr="00FF1CBA" w:rsidRDefault="00FF1CBA" w:rsidP="00FF1CBA">
            <w:pPr>
              <w:jc w:val="center"/>
              <w:rPr>
                <w:sz w:val="20"/>
                <w:szCs w:val="22"/>
              </w:rPr>
            </w:pPr>
            <w:r w:rsidRPr="00FF1CBA">
              <w:rPr>
                <w:b/>
                <w:sz w:val="20"/>
                <w:szCs w:val="22"/>
              </w:rPr>
              <w:t>Protein (%)</w:t>
            </w:r>
          </w:p>
        </w:tc>
        <w:tc>
          <w:tcPr>
            <w:tcW w:w="1525" w:type="dxa"/>
            <w:shd w:val="clear" w:color="auto" w:fill="EAF1DD" w:themeFill="accent3" w:themeFillTint="33"/>
            <w:vAlign w:val="center"/>
          </w:tcPr>
          <w:p w14:paraId="649C7EF1" w14:textId="2DB0CCB4"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62BEDF7B" w14:textId="09DFDCD7" w:rsidR="00FF1CBA" w:rsidRPr="00F07213" w:rsidRDefault="00F07213" w:rsidP="00F07213">
            <w:pPr>
              <w:jc w:val="center"/>
              <w:rPr>
                <w:sz w:val="20"/>
                <w:szCs w:val="20"/>
              </w:rPr>
            </w:pPr>
            <w:r w:rsidRPr="00F07213">
              <w:rPr>
                <w:sz w:val="20"/>
                <w:szCs w:val="20"/>
              </w:rPr>
              <w:t>2.33</w:t>
            </w:r>
          </w:p>
        </w:tc>
        <w:tc>
          <w:tcPr>
            <w:tcW w:w="1393" w:type="dxa"/>
            <w:shd w:val="clear" w:color="auto" w:fill="EAF1DD" w:themeFill="accent3" w:themeFillTint="33"/>
            <w:vAlign w:val="center"/>
          </w:tcPr>
          <w:p w14:paraId="4F905C28" w14:textId="6CD72E41" w:rsidR="00FF1CBA" w:rsidRPr="00F07213" w:rsidRDefault="000973C6" w:rsidP="00F07213">
            <w:pPr>
              <w:jc w:val="center"/>
              <w:rPr>
                <w:sz w:val="20"/>
                <w:szCs w:val="20"/>
              </w:rPr>
            </w:pPr>
            <w:r>
              <w:rPr>
                <w:sz w:val="20"/>
                <w:szCs w:val="20"/>
              </w:rPr>
              <w:t>2.31</w:t>
            </w:r>
          </w:p>
        </w:tc>
        <w:tc>
          <w:tcPr>
            <w:tcW w:w="1482" w:type="dxa"/>
            <w:vMerge w:val="restart"/>
            <w:shd w:val="clear" w:color="auto" w:fill="EAF1DD" w:themeFill="accent3" w:themeFillTint="33"/>
            <w:vAlign w:val="center"/>
          </w:tcPr>
          <w:p w14:paraId="702C48A3" w14:textId="5C76B413" w:rsidR="00FF1CBA" w:rsidRPr="000973C6" w:rsidRDefault="00F07213" w:rsidP="00EC37AA">
            <w:pPr>
              <w:jc w:val="center"/>
              <w:rPr>
                <w:sz w:val="20"/>
              </w:rPr>
            </w:pPr>
            <w:r w:rsidRPr="000973C6">
              <w:rPr>
                <w:sz w:val="20"/>
              </w:rPr>
              <w:t>0.83-3.48</w:t>
            </w:r>
          </w:p>
        </w:tc>
        <w:tc>
          <w:tcPr>
            <w:tcW w:w="1483" w:type="dxa"/>
            <w:vMerge w:val="restart"/>
            <w:shd w:val="clear" w:color="auto" w:fill="EAF1DD" w:themeFill="accent3" w:themeFillTint="33"/>
            <w:vAlign w:val="center"/>
          </w:tcPr>
          <w:p w14:paraId="6DEB9ACF" w14:textId="461DC0E0" w:rsidR="00FF1CBA" w:rsidRPr="000973C6" w:rsidRDefault="000973C6" w:rsidP="00EC37AA">
            <w:pPr>
              <w:jc w:val="center"/>
              <w:rPr>
                <w:sz w:val="20"/>
              </w:rPr>
            </w:pPr>
            <w:r w:rsidRPr="000973C6">
              <w:rPr>
                <w:sz w:val="20"/>
              </w:rPr>
              <w:t>0.7-4.6</w:t>
            </w:r>
          </w:p>
        </w:tc>
      </w:tr>
      <w:tr w:rsidR="00FF1CBA" w14:paraId="36AAB22C" w14:textId="77777777" w:rsidTr="00EC37AA">
        <w:trPr>
          <w:trHeight w:val="96"/>
        </w:trPr>
        <w:tc>
          <w:tcPr>
            <w:tcW w:w="1769" w:type="dxa"/>
            <w:vMerge/>
            <w:shd w:val="clear" w:color="auto" w:fill="EAF1DD" w:themeFill="accent3" w:themeFillTint="33"/>
            <w:vAlign w:val="center"/>
          </w:tcPr>
          <w:p w14:paraId="6881A874"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51285104" w14:textId="72A9D4ED"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2B8EF5B" w14:textId="773171B8" w:rsidR="00FF1CBA" w:rsidRPr="00F07213" w:rsidRDefault="00F07213" w:rsidP="00F07213">
            <w:pPr>
              <w:jc w:val="center"/>
              <w:rPr>
                <w:sz w:val="20"/>
                <w:szCs w:val="20"/>
              </w:rPr>
            </w:pPr>
            <w:r w:rsidRPr="00F07213">
              <w:rPr>
                <w:sz w:val="20"/>
                <w:szCs w:val="20"/>
              </w:rPr>
              <w:t>2.34</w:t>
            </w:r>
          </w:p>
        </w:tc>
        <w:tc>
          <w:tcPr>
            <w:tcW w:w="1393" w:type="dxa"/>
            <w:shd w:val="clear" w:color="auto" w:fill="EAF1DD" w:themeFill="accent3" w:themeFillTint="33"/>
            <w:vAlign w:val="center"/>
          </w:tcPr>
          <w:p w14:paraId="5BC334EC" w14:textId="2E43675F" w:rsidR="00FF1CBA" w:rsidRPr="00F07213" w:rsidRDefault="000973C6" w:rsidP="00F07213">
            <w:pPr>
              <w:jc w:val="center"/>
              <w:rPr>
                <w:sz w:val="20"/>
                <w:szCs w:val="20"/>
              </w:rPr>
            </w:pPr>
            <w:r>
              <w:rPr>
                <w:sz w:val="20"/>
                <w:szCs w:val="20"/>
              </w:rPr>
              <w:t>2.33</w:t>
            </w:r>
          </w:p>
        </w:tc>
        <w:tc>
          <w:tcPr>
            <w:tcW w:w="1482" w:type="dxa"/>
            <w:vMerge/>
            <w:shd w:val="clear" w:color="auto" w:fill="EAF1DD" w:themeFill="accent3" w:themeFillTint="33"/>
            <w:vAlign w:val="center"/>
          </w:tcPr>
          <w:p w14:paraId="6AD22AC8"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1BC02DD3" w14:textId="77777777" w:rsidR="00FF1CBA" w:rsidRPr="000973C6" w:rsidRDefault="00FF1CBA" w:rsidP="00EC37AA">
            <w:pPr>
              <w:jc w:val="center"/>
              <w:rPr>
                <w:sz w:val="20"/>
              </w:rPr>
            </w:pPr>
          </w:p>
        </w:tc>
      </w:tr>
      <w:tr w:rsidR="00FF1CBA" w14:paraId="4FA05985" w14:textId="77777777" w:rsidTr="00EC37AA">
        <w:trPr>
          <w:trHeight w:val="97"/>
        </w:trPr>
        <w:tc>
          <w:tcPr>
            <w:tcW w:w="1769" w:type="dxa"/>
            <w:vMerge w:val="restart"/>
            <w:vAlign w:val="center"/>
          </w:tcPr>
          <w:p w14:paraId="26C284F6" w14:textId="54977664" w:rsidR="00FF1CBA" w:rsidRPr="00FF1CBA" w:rsidRDefault="000973C6" w:rsidP="00FF1CBA">
            <w:pPr>
              <w:jc w:val="center"/>
              <w:rPr>
                <w:sz w:val="20"/>
                <w:szCs w:val="22"/>
              </w:rPr>
            </w:pPr>
            <w:r>
              <w:rPr>
                <w:b/>
                <w:sz w:val="20"/>
                <w:szCs w:val="22"/>
              </w:rPr>
              <w:t>Total F</w:t>
            </w:r>
            <w:r w:rsidR="00FF1CBA" w:rsidRPr="00FF1CBA">
              <w:rPr>
                <w:b/>
                <w:sz w:val="20"/>
                <w:szCs w:val="22"/>
              </w:rPr>
              <w:t>at (%)</w:t>
            </w:r>
          </w:p>
        </w:tc>
        <w:tc>
          <w:tcPr>
            <w:tcW w:w="1525" w:type="dxa"/>
            <w:vAlign w:val="center"/>
          </w:tcPr>
          <w:p w14:paraId="0F73970E" w14:textId="0F38DC2F" w:rsidR="00FF1CBA" w:rsidRPr="00D2765A" w:rsidRDefault="00FF1CBA" w:rsidP="00D2765A">
            <w:pPr>
              <w:jc w:val="center"/>
              <w:rPr>
                <w:sz w:val="20"/>
                <w:szCs w:val="20"/>
              </w:rPr>
            </w:pPr>
            <w:r w:rsidRPr="00D2765A">
              <w:rPr>
                <w:sz w:val="20"/>
                <w:szCs w:val="20"/>
              </w:rPr>
              <w:t>Control</w:t>
            </w:r>
          </w:p>
        </w:tc>
        <w:tc>
          <w:tcPr>
            <w:tcW w:w="1408" w:type="dxa"/>
            <w:vAlign w:val="center"/>
          </w:tcPr>
          <w:p w14:paraId="6076BBB7" w14:textId="0217CF9E" w:rsidR="00FF1CBA" w:rsidRPr="00F07213" w:rsidRDefault="00F07213" w:rsidP="00F07213">
            <w:pPr>
              <w:jc w:val="center"/>
              <w:rPr>
                <w:sz w:val="20"/>
                <w:szCs w:val="20"/>
              </w:rPr>
            </w:pPr>
            <w:r w:rsidRPr="00F07213">
              <w:rPr>
                <w:sz w:val="20"/>
                <w:szCs w:val="20"/>
              </w:rPr>
              <w:t>0.162</w:t>
            </w:r>
          </w:p>
        </w:tc>
        <w:tc>
          <w:tcPr>
            <w:tcW w:w="1393" w:type="dxa"/>
            <w:vAlign w:val="center"/>
          </w:tcPr>
          <w:p w14:paraId="460C4E32" w14:textId="053278C5" w:rsidR="00FF1CBA" w:rsidRPr="00F07213" w:rsidRDefault="000973C6" w:rsidP="00F07213">
            <w:pPr>
              <w:jc w:val="center"/>
              <w:rPr>
                <w:sz w:val="20"/>
                <w:szCs w:val="20"/>
              </w:rPr>
            </w:pPr>
            <w:r>
              <w:rPr>
                <w:sz w:val="20"/>
                <w:szCs w:val="20"/>
              </w:rPr>
              <w:t>0.178</w:t>
            </w:r>
          </w:p>
        </w:tc>
        <w:tc>
          <w:tcPr>
            <w:tcW w:w="1482" w:type="dxa"/>
            <w:vMerge w:val="restart"/>
            <w:vAlign w:val="center"/>
          </w:tcPr>
          <w:p w14:paraId="6120B186" w14:textId="7DAB89B4" w:rsidR="00FF1CBA" w:rsidRPr="000973C6" w:rsidRDefault="00F07213" w:rsidP="00EC37AA">
            <w:pPr>
              <w:jc w:val="center"/>
              <w:rPr>
                <w:sz w:val="20"/>
              </w:rPr>
            </w:pPr>
            <w:r w:rsidRPr="000973C6">
              <w:rPr>
                <w:sz w:val="20"/>
              </w:rPr>
              <w:t>0.10-0.50</w:t>
            </w:r>
          </w:p>
        </w:tc>
        <w:tc>
          <w:tcPr>
            <w:tcW w:w="1483" w:type="dxa"/>
            <w:vMerge w:val="restart"/>
            <w:vAlign w:val="center"/>
          </w:tcPr>
          <w:p w14:paraId="3E4747F5" w14:textId="2FF8B5AF" w:rsidR="00FF1CBA" w:rsidRPr="000973C6" w:rsidRDefault="000973C6" w:rsidP="00EC37AA">
            <w:pPr>
              <w:jc w:val="center"/>
              <w:rPr>
                <w:sz w:val="20"/>
              </w:rPr>
            </w:pPr>
            <w:r w:rsidRPr="000973C6">
              <w:rPr>
                <w:sz w:val="20"/>
              </w:rPr>
              <w:t>0.02-</w:t>
            </w:r>
            <w:r w:rsidR="00C3496E">
              <w:rPr>
                <w:sz w:val="20"/>
              </w:rPr>
              <w:t>0.74</w:t>
            </w:r>
          </w:p>
        </w:tc>
      </w:tr>
      <w:tr w:rsidR="00FF1CBA" w14:paraId="3369DD9A" w14:textId="77777777" w:rsidTr="00EC37AA">
        <w:trPr>
          <w:trHeight w:val="96"/>
        </w:trPr>
        <w:tc>
          <w:tcPr>
            <w:tcW w:w="1769" w:type="dxa"/>
            <w:vMerge/>
            <w:vAlign w:val="center"/>
          </w:tcPr>
          <w:p w14:paraId="287D99A2" w14:textId="77777777" w:rsidR="00FF1CBA" w:rsidRPr="00FF1CBA" w:rsidRDefault="00FF1CBA" w:rsidP="00FF1CBA">
            <w:pPr>
              <w:jc w:val="center"/>
              <w:rPr>
                <w:sz w:val="20"/>
                <w:szCs w:val="22"/>
              </w:rPr>
            </w:pPr>
          </w:p>
        </w:tc>
        <w:tc>
          <w:tcPr>
            <w:tcW w:w="1525" w:type="dxa"/>
            <w:vAlign w:val="center"/>
          </w:tcPr>
          <w:p w14:paraId="757BB649" w14:textId="1363BB90" w:rsidR="00FF1CBA" w:rsidRPr="00D2765A" w:rsidRDefault="00FF1CBA" w:rsidP="00D2765A">
            <w:pPr>
              <w:jc w:val="center"/>
              <w:rPr>
                <w:sz w:val="20"/>
                <w:szCs w:val="20"/>
              </w:rPr>
            </w:pPr>
            <w:r w:rsidRPr="00D2765A">
              <w:rPr>
                <w:sz w:val="20"/>
                <w:szCs w:val="20"/>
              </w:rPr>
              <w:t>Transformant</w:t>
            </w:r>
          </w:p>
        </w:tc>
        <w:tc>
          <w:tcPr>
            <w:tcW w:w="1408" w:type="dxa"/>
            <w:vAlign w:val="center"/>
          </w:tcPr>
          <w:p w14:paraId="260D17F1" w14:textId="0F904E8F" w:rsidR="00FF1CBA" w:rsidRPr="00F07213" w:rsidRDefault="00F07213" w:rsidP="00F07213">
            <w:pPr>
              <w:jc w:val="center"/>
              <w:rPr>
                <w:sz w:val="20"/>
                <w:szCs w:val="20"/>
              </w:rPr>
            </w:pPr>
            <w:r w:rsidRPr="00F07213">
              <w:rPr>
                <w:sz w:val="20"/>
                <w:szCs w:val="20"/>
              </w:rPr>
              <w:t>0.166</w:t>
            </w:r>
          </w:p>
        </w:tc>
        <w:tc>
          <w:tcPr>
            <w:tcW w:w="1393" w:type="dxa"/>
            <w:vAlign w:val="center"/>
          </w:tcPr>
          <w:p w14:paraId="5F5C311F" w14:textId="1C1A1510" w:rsidR="00FF1CBA" w:rsidRPr="00F07213" w:rsidRDefault="00C3496E" w:rsidP="00F07213">
            <w:pPr>
              <w:jc w:val="center"/>
              <w:rPr>
                <w:sz w:val="20"/>
                <w:szCs w:val="20"/>
              </w:rPr>
            </w:pPr>
            <w:r>
              <w:rPr>
                <w:sz w:val="20"/>
                <w:szCs w:val="20"/>
              </w:rPr>
              <w:t>0.158</w:t>
            </w:r>
          </w:p>
        </w:tc>
        <w:tc>
          <w:tcPr>
            <w:tcW w:w="1482" w:type="dxa"/>
            <w:vMerge/>
            <w:vAlign w:val="center"/>
          </w:tcPr>
          <w:p w14:paraId="6ED5516B" w14:textId="77777777" w:rsidR="00FF1CBA" w:rsidRPr="000973C6" w:rsidRDefault="00FF1CBA" w:rsidP="00EC37AA">
            <w:pPr>
              <w:jc w:val="center"/>
              <w:rPr>
                <w:sz w:val="20"/>
              </w:rPr>
            </w:pPr>
          </w:p>
        </w:tc>
        <w:tc>
          <w:tcPr>
            <w:tcW w:w="1483" w:type="dxa"/>
            <w:vMerge/>
            <w:vAlign w:val="center"/>
          </w:tcPr>
          <w:p w14:paraId="08A169F0" w14:textId="77777777" w:rsidR="00FF1CBA" w:rsidRPr="000973C6" w:rsidRDefault="00FF1CBA" w:rsidP="00EC37AA">
            <w:pPr>
              <w:jc w:val="center"/>
              <w:rPr>
                <w:sz w:val="20"/>
              </w:rPr>
            </w:pPr>
          </w:p>
        </w:tc>
      </w:tr>
      <w:tr w:rsidR="00FF1CBA" w14:paraId="4B8978F9" w14:textId="77777777" w:rsidTr="00EC37AA">
        <w:trPr>
          <w:trHeight w:val="97"/>
        </w:trPr>
        <w:tc>
          <w:tcPr>
            <w:tcW w:w="1769" w:type="dxa"/>
            <w:vMerge w:val="restart"/>
            <w:shd w:val="clear" w:color="auto" w:fill="EAF1DD" w:themeFill="accent3" w:themeFillTint="33"/>
            <w:vAlign w:val="center"/>
          </w:tcPr>
          <w:p w14:paraId="55972326" w14:textId="0FE32402" w:rsidR="00FF1CBA" w:rsidRPr="00FF1CBA" w:rsidRDefault="00FF1CBA" w:rsidP="00FF1CBA">
            <w:pPr>
              <w:jc w:val="center"/>
              <w:rPr>
                <w:sz w:val="20"/>
                <w:szCs w:val="22"/>
              </w:rPr>
            </w:pPr>
            <w:r w:rsidRPr="00FF1CBA">
              <w:rPr>
                <w:b/>
                <w:sz w:val="20"/>
                <w:szCs w:val="22"/>
              </w:rPr>
              <w:t>Ash (dry matter) (%)</w:t>
            </w:r>
          </w:p>
        </w:tc>
        <w:tc>
          <w:tcPr>
            <w:tcW w:w="1525" w:type="dxa"/>
            <w:shd w:val="clear" w:color="auto" w:fill="EAF1DD" w:themeFill="accent3" w:themeFillTint="33"/>
            <w:vAlign w:val="center"/>
          </w:tcPr>
          <w:p w14:paraId="222C4EDC" w14:textId="1C084AA4"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18DA1089" w14:textId="11CFBC32" w:rsidR="00FF1CBA" w:rsidRPr="00F07213" w:rsidRDefault="00F07213" w:rsidP="00F07213">
            <w:pPr>
              <w:jc w:val="center"/>
              <w:rPr>
                <w:sz w:val="20"/>
                <w:szCs w:val="20"/>
              </w:rPr>
            </w:pPr>
            <w:r w:rsidRPr="00F07213">
              <w:rPr>
                <w:sz w:val="20"/>
                <w:szCs w:val="20"/>
              </w:rPr>
              <w:t>1.01</w:t>
            </w:r>
          </w:p>
        </w:tc>
        <w:tc>
          <w:tcPr>
            <w:tcW w:w="1393" w:type="dxa"/>
            <w:shd w:val="clear" w:color="auto" w:fill="EAF1DD" w:themeFill="accent3" w:themeFillTint="33"/>
            <w:vAlign w:val="center"/>
          </w:tcPr>
          <w:p w14:paraId="00B91D9B" w14:textId="17DA3C01" w:rsidR="00FF1CBA" w:rsidRPr="00F07213" w:rsidRDefault="00C3496E" w:rsidP="00F07213">
            <w:pPr>
              <w:jc w:val="center"/>
              <w:rPr>
                <w:sz w:val="20"/>
                <w:szCs w:val="20"/>
              </w:rPr>
            </w:pPr>
            <w:r>
              <w:rPr>
                <w:sz w:val="20"/>
                <w:szCs w:val="20"/>
              </w:rPr>
              <w:t>0.905</w:t>
            </w:r>
          </w:p>
        </w:tc>
        <w:tc>
          <w:tcPr>
            <w:tcW w:w="1482" w:type="dxa"/>
            <w:vMerge w:val="restart"/>
            <w:shd w:val="clear" w:color="auto" w:fill="EAF1DD" w:themeFill="accent3" w:themeFillTint="33"/>
            <w:vAlign w:val="center"/>
          </w:tcPr>
          <w:p w14:paraId="58B181DF" w14:textId="49D31AA9" w:rsidR="00FF1CBA" w:rsidRPr="000973C6" w:rsidRDefault="00F07213" w:rsidP="00EC37AA">
            <w:pPr>
              <w:jc w:val="center"/>
              <w:rPr>
                <w:sz w:val="20"/>
              </w:rPr>
            </w:pPr>
            <w:r w:rsidRPr="000973C6">
              <w:rPr>
                <w:sz w:val="20"/>
              </w:rPr>
              <w:t>0.50-1.37</w:t>
            </w:r>
          </w:p>
        </w:tc>
        <w:tc>
          <w:tcPr>
            <w:tcW w:w="1483" w:type="dxa"/>
            <w:vMerge w:val="restart"/>
            <w:shd w:val="clear" w:color="auto" w:fill="EAF1DD" w:themeFill="accent3" w:themeFillTint="33"/>
            <w:vAlign w:val="center"/>
          </w:tcPr>
          <w:p w14:paraId="2CD03B8E" w14:textId="67B6DF80" w:rsidR="00FF1CBA" w:rsidRPr="000973C6" w:rsidRDefault="000973C6" w:rsidP="00EC37AA">
            <w:pPr>
              <w:jc w:val="center"/>
              <w:rPr>
                <w:sz w:val="20"/>
              </w:rPr>
            </w:pPr>
            <w:r w:rsidRPr="000973C6">
              <w:rPr>
                <w:sz w:val="20"/>
              </w:rPr>
              <w:t>0</w:t>
            </w:r>
            <w:r w:rsidR="00C3496E">
              <w:rPr>
                <w:sz w:val="20"/>
              </w:rPr>
              <w:t>.15</w:t>
            </w:r>
            <w:r w:rsidRPr="000973C6">
              <w:rPr>
                <w:sz w:val="20"/>
              </w:rPr>
              <w:t>-</w:t>
            </w:r>
            <w:r w:rsidR="00C3496E">
              <w:rPr>
                <w:sz w:val="20"/>
              </w:rPr>
              <w:t>2.</w:t>
            </w:r>
            <w:r w:rsidRPr="000973C6">
              <w:rPr>
                <w:sz w:val="20"/>
              </w:rPr>
              <w:t>0</w:t>
            </w:r>
          </w:p>
        </w:tc>
      </w:tr>
      <w:tr w:rsidR="00FF1CBA" w14:paraId="06B564B3" w14:textId="77777777" w:rsidTr="00EC37AA">
        <w:trPr>
          <w:trHeight w:val="96"/>
        </w:trPr>
        <w:tc>
          <w:tcPr>
            <w:tcW w:w="1769" w:type="dxa"/>
            <w:vMerge/>
            <w:shd w:val="clear" w:color="auto" w:fill="EAF1DD" w:themeFill="accent3" w:themeFillTint="33"/>
            <w:vAlign w:val="center"/>
          </w:tcPr>
          <w:p w14:paraId="294140FC"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4766BAEB" w14:textId="052429A8"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4B1DAC20" w14:textId="70717EAD" w:rsidR="00FF1CBA" w:rsidRPr="00F07213" w:rsidRDefault="00F07213" w:rsidP="00F07213">
            <w:pPr>
              <w:jc w:val="center"/>
              <w:rPr>
                <w:sz w:val="20"/>
                <w:szCs w:val="20"/>
              </w:rPr>
            </w:pPr>
            <w:r w:rsidRPr="00F07213">
              <w:rPr>
                <w:sz w:val="20"/>
                <w:szCs w:val="20"/>
              </w:rPr>
              <w:t>1.03</w:t>
            </w:r>
          </w:p>
        </w:tc>
        <w:tc>
          <w:tcPr>
            <w:tcW w:w="1393" w:type="dxa"/>
            <w:shd w:val="clear" w:color="auto" w:fill="EAF1DD" w:themeFill="accent3" w:themeFillTint="33"/>
            <w:vAlign w:val="center"/>
          </w:tcPr>
          <w:p w14:paraId="4C6130E6" w14:textId="36C80607" w:rsidR="00FF1CBA" w:rsidRPr="00F07213" w:rsidRDefault="00C3496E" w:rsidP="00F07213">
            <w:pPr>
              <w:jc w:val="center"/>
              <w:rPr>
                <w:sz w:val="20"/>
                <w:szCs w:val="20"/>
              </w:rPr>
            </w:pPr>
            <w:r>
              <w:rPr>
                <w:sz w:val="20"/>
                <w:szCs w:val="20"/>
              </w:rPr>
              <w:t>0.931</w:t>
            </w:r>
          </w:p>
        </w:tc>
        <w:tc>
          <w:tcPr>
            <w:tcW w:w="1482" w:type="dxa"/>
            <w:vMerge/>
            <w:shd w:val="clear" w:color="auto" w:fill="EAF1DD" w:themeFill="accent3" w:themeFillTint="33"/>
            <w:vAlign w:val="center"/>
          </w:tcPr>
          <w:p w14:paraId="479DC943"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0B3EE3CA" w14:textId="77777777" w:rsidR="00FF1CBA" w:rsidRPr="000973C6" w:rsidRDefault="00FF1CBA" w:rsidP="00EC37AA">
            <w:pPr>
              <w:jc w:val="center"/>
              <w:rPr>
                <w:sz w:val="20"/>
              </w:rPr>
            </w:pPr>
          </w:p>
        </w:tc>
      </w:tr>
      <w:tr w:rsidR="00FF1CBA" w14:paraId="65203C6A" w14:textId="77777777" w:rsidTr="00EC37AA">
        <w:trPr>
          <w:trHeight w:val="97"/>
        </w:trPr>
        <w:tc>
          <w:tcPr>
            <w:tcW w:w="1769" w:type="dxa"/>
            <w:vMerge w:val="restart"/>
            <w:shd w:val="clear" w:color="auto" w:fill="auto"/>
            <w:vAlign w:val="center"/>
          </w:tcPr>
          <w:p w14:paraId="73F2BFBF" w14:textId="46794DF4" w:rsidR="00FF1CBA" w:rsidRPr="00FF1CBA" w:rsidRDefault="0003076C" w:rsidP="00FF1CBA">
            <w:pPr>
              <w:jc w:val="center"/>
              <w:rPr>
                <w:sz w:val="20"/>
                <w:szCs w:val="22"/>
              </w:rPr>
            </w:pPr>
            <w:r>
              <w:rPr>
                <w:b/>
                <w:sz w:val="20"/>
                <w:szCs w:val="22"/>
              </w:rPr>
              <w:t>Crude Fib</w:t>
            </w:r>
            <w:r w:rsidR="00FF1CBA" w:rsidRPr="00FF1CBA">
              <w:rPr>
                <w:b/>
                <w:sz w:val="20"/>
                <w:szCs w:val="22"/>
              </w:rPr>
              <w:t>r</w:t>
            </w:r>
            <w:r>
              <w:rPr>
                <w:b/>
                <w:sz w:val="20"/>
                <w:szCs w:val="22"/>
              </w:rPr>
              <w:t>e</w:t>
            </w:r>
            <w:r w:rsidR="00FF1CBA" w:rsidRPr="00FF1CBA">
              <w:rPr>
                <w:b/>
                <w:sz w:val="20"/>
                <w:szCs w:val="22"/>
              </w:rPr>
              <w:t xml:space="preserve"> (%)</w:t>
            </w:r>
          </w:p>
        </w:tc>
        <w:tc>
          <w:tcPr>
            <w:tcW w:w="1525" w:type="dxa"/>
            <w:vAlign w:val="center"/>
          </w:tcPr>
          <w:p w14:paraId="42B2F3AE" w14:textId="20B6BA6B" w:rsidR="00FF1CBA" w:rsidRPr="00D2765A" w:rsidRDefault="00FF1CBA" w:rsidP="00D2765A">
            <w:pPr>
              <w:jc w:val="center"/>
              <w:rPr>
                <w:sz w:val="20"/>
                <w:szCs w:val="20"/>
              </w:rPr>
            </w:pPr>
            <w:r w:rsidRPr="00D2765A">
              <w:rPr>
                <w:sz w:val="20"/>
                <w:szCs w:val="20"/>
              </w:rPr>
              <w:t>Control</w:t>
            </w:r>
          </w:p>
        </w:tc>
        <w:tc>
          <w:tcPr>
            <w:tcW w:w="1408" w:type="dxa"/>
            <w:vAlign w:val="center"/>
          </w:tcPr>
          <w:p w14:paraId="663B2643" w14:textId="2E7ED0C9" w:rsidR="00FF1CBA" w:rsidRPr="00F07213" w:rsidRDefault="00F07213" w:rsidP="00F07213">
            <w:pPr>
              <w:jc w:val="center"/>
              <w:rPr>
                <w:sz w:val="20"/>
                <w:szCs w:val="20"/>
              </w:rPr>
            </w:pPr>
            <w:r w:rsidRPr="00F07213">
              <w:rPr>
                <w:sz w:val="20"/>
                <w:szCs w:val="20"/>
              </w:rPr>
              <w:t>0.503</w:t>
            </w:r>
          </w:p>
        </w:tc>
        <w:tc>
          <w:tcPr>
            <w:tcW w:w="1393" w:type="dxa"/>
            <w:vAlign w:val="center"/>
          </w:tcPr>
          <w:p w14:paraId="0637C032" w14:textId="12445BEF" w:rsidR="00FF1CBA" w:rsidRPr="00F07213" w:rsidRDefault="00C3496E" w:rsidP="00F07213">
            <w:pPr>
              <w:jc w:val="center"/>
              <w:rPr>
                <w:sz w:val="20"/>
                <w:szCs w:val="20"/>
              </w:rPr>
            </w:pPr>
            <w:r>
              <w:rPr>
                <w:sz w:val="20"/>
                <w:szCs w:val="20"/>
              </w:rPr>
              <w:t>0.603</w:t>
            </w:r>
          </w:p>
        </w:tc>
        <w:tc>
          <w:tcPr>
            <w:tcW w:w="1482" w:type="dxa"/>
            <w:vMerge w:val="restart"/>
            <w:vAlign w:val="center"/>
          </w:tcPr>
          <w:p w14:paraId="23D4E833" w14:textId="3ED68906" w:rsidR="00FF1CBA" w:rsidRPr="000973C6" w:rsidRDefault="00F07213" w:rsidP="00EC37AA">
            <w:pPr>
              <w:jc w:val="center"/>
              <w:rPr>
                <w:sz w:val="20"/>
              </w:rPr>
            </w:pPr>
            <w:r w:rsidRPr="000973C6">
              <w:rPr>
                <w:sz w:val="20"/>
              </w:rPr>
              <w:t>0.197-0.830</w:t>
            </w:r>
          </w:p>
        </w:tc>
        <w:tc>
          <w:tcPr>
            <w:tcW w:w="1483" w:type="dxa"/>
            <w:vMerge w:val="restart"/>
            <w:vAlign w:val="center"/>
          </w:tcPr>
          <w:p w14:paraId="39DCC28C" w14:textId="014C98E7" w:rsidR="00FF1CBA" w:rsidRPr="000973C6" w:rsidRDefault="000973C6" w:rsidP="00EC37AA">
            <w:pPr>
              <w:jc w:val="center"/>
              <w:rPr>
                <w:sz w:val="20"/>
              </w:rPr>
            </w:pPr>
            <w:r w:rsidRPr="000973C6">
              <w:rPr>
                <w:sz w:val="20"/>
              </w:rPr>
              <w:t>0.17-3.5</w:t>
            </w:r>
          </w:p>
        </w:tc>
      </w:tr>
      <w:tr w:rsidR="00FF1CBA" w14:paraId="4495C7C3" w14:textId="77777777" w:rsidTr="00EC37AA">
        <w:trPr>
          <w:trHeight w:val="96"/>
        </w:trPr>
        <w:tc>
          <w:tcPr>
            <w:tcW w:w="1769" w:type="dxa"/>
            <w:vMerge/>
            <w:shd w:val="clear" w:color="auto" w:fill="auto"/>
            <w:vAlign w:val="center"/>
          </w:tcPr>
          <w:p w14:paraId="7903B47B" w14:textId="77777777" w:rsidR="00FF1CBA" w:rsidRPr="00FF1CBA" w:rsidRDefault="00FF1CBA" w:rsidP="00FF1CBA">
            <w:pPr>
              <w:jc w:val="center"/>
              <w:rPr>
                <w:sz w:val="20"/>
                <w:szCs w:val="22"/>
              </w:rPr>
            </w:pPr>
          </w:p>
        </w:tc>
        <w:tc>
          <w:tcPr>
            <w:tcW w:w="1525" w:type="dxa"/>
            <w:vAlign w:val="center"/>
          </w:tcPr>
          <w:p w14:paraId="1E2FDD4E" w14:textId="1D1A704B" w:rsidR="00FF1CBA" w:rsidRPr="00D2765A" w:rsidRDefault="00FF1CBA" w:rsidP="00D2765A">
            <w:pPr>
              <w:jc w:val="center"/>
              <w:rPr>
                <w:sz w:val="20"/>
                <w:szCs w:val="20"/>
              </w:rPr>
            </w:pPr>
            <w:r w:rsidRPr="00D2765A">
              <w:rPr>
                <w:sz w:val="20"/>
                <w:szCs w:val="20"/>
              </w:rPr>
              <w:t>Transformant</w:t>
            </w:r>
          </w:p>
        </w:tc>
        <w:tc>
          <w:tcPr>
            <w:tcW w:w="1408" w:type="dxa"/>
            <w:vAlign w:val="center"/>
          </w:tcPr>
          <w:p w14:paraId="2D49AE50" w14:textId="131FD87D" w:rsidR="00FF1CBA" w:rsidRPr="00F07213" w:rsidRDefault="00F07213" w:rsidP="00F07213">
            <w:pPr>
              <w:jc w:val="center"/>
              <w:rPr>
                <w:sz w:val="20"/>
                <w:szCs w:val="20"/>
              </w:rPr>
            </w:pPr>
            <w:r w:rsidRPr="00F07213">
              <w:rPr>
                <w:sz w:val="20"/>
                <w:szCs w:val="20"/>
              </w:rPr>
              <w:t>0.475</w:t>
            </w:r>
          </w:p>
        </w:tc>
        <w:tc>
          <w:tcPr>
            <w:tcW w:w="1393" w:type="dxa"/>
            <w:vAlign w:val="center"/>
          </w:tcPr>
          <w:p w14:paraId="7EB0F6A5" w14:textId="5D2CB078" w:rsidR="00FF1CBA" w:rsidRPr="00F07213" w:rsidRDefault="00C3496E" w:rsidP="00F07213">
            <w:pPr>
              <w:jc w:val="center"/>
              <w:rPr>
                <w:sz w:val="20"/>
                <w:szCs w:val="20"/>
              </w:rPr>
            </w:pPr>
            <w:r>
              <w:rPr>
                <w:sz w:val="20"/>
                <w:szCs w:val="20"/>
              </w:rPr>
              <w:t>0.609</w:t>
            </w:r>
          </w:p>
        </w:tc>
        <w:tc>
          <w:tcPr>
            <w:tcW w:w="1482" w:type="dxa"/>
            <w:vMerge/>
            <w:vAlign w:val="center"/>
          </w:tcPr>
          <w:p w14:paraId="65F311FF" w14:textId="77777777" w:rsidR="00FF1CBA" w:rsidRPr="000973C6" w:rsidRDefault="00FF1CBA" w:rsidP="00EC37AA">
            <w:pPr>
              <w:jc w:val="center"/>
              <w:rPr>
                <w:sz w:val="20"/>
              </w:rPr>
            </w:pPr>
          </w:p>
        </w:tc>
        <w:tc>
          <w:tcPr>
            <w:tcW w:w="1483" w:type="dxa"/>
            <w:vMerge/>
            <w:vAlign w:val="center"/>
          </w:tcPr>
          <w:p w14:paraId="39065FCB" w14:textId="77777777" w:rsidR="00FF1CBA" w:rsidRPr="000973C6" w:rsidRDefault="00FF1CBA" w:rsidP="00EC37AA">
            <w:pPr>
              <w:jc w:val="center"/>
              <w:rPr>
                <w:sz w:val="20"/>
              </w:rPr>
            </w:pPr>
          </w:p>
        </w:tc>
      </w:tr>
      <w:tr w:rsidR="00FF1CBA" w14:paraId="176F0DDB" w14:textId="77777777" w:rsidTr="00EC37AA">
        <w:trPr>
          <w:trHeight w:val="97"/>
        </w:trPr>
        <w:tc>
          <w:tcPr>
            <w:tcW w:w="1769" w:type="dxa"/>
            <w:vMerge w:val="restart"/>
            <w:shd w:val="clear" w:color="auto" w:fill="EAF1DD" w:themeFill="accent3" w:themeFillTint="33"/>
            <w:vAlign w:val="center"/>
          </w:tcPr>
          <w:p w14:paraId="20BA9A42" w14:textId="6279CEEA" w:rsidR="00FF1CBA" w:rsidRPr="00FF1CBA" w:rsidRDefault="00FF1CBA" w:rsidP="00FF1CBA">
            <w:pPr>
              <w:jc w:val="center"/>
              <w:rPr>
                <w:sz w:val="20"/>
                <w:szCs w:val="22"/>
              </w:rPr>
            </w:pPr>
            <w:r w:rsidRPr="00FF1CBA">
              <w:rPr>
                <w:b/>
                <w:sz w:val="20"/>
                <w:szCs w:val="22"/>
              </w:rPr>
              <w:t>Carbohydrates (%)</w:t>
            </w:r>
          </w:p>
        </w:tc>
        <w:tc>
          <w:tcPr>
            <w:tcW w:w="1525" w:type="dxa"/>
            <w:shd w:val="clear" w:color="auto" w:fill="EAF1DD" w:themeFill="accent3" w:themeFillTint="33"/>
            <w:vAlign w:val="center"/>
          </w:tcPr>
          <w:p w14:paraId="31BC9119" w14:textId="1A52A36C"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2A172B9F" w14:textId="02AF561B" w:rsidR="00FF1CBA" w:rsidRPr="00F07213" w:rsidRDefault="00F07213" w:rsidP="00F07213">
            <w:pPr>
              <w:jc w:val="center"/>
              <w:rPr>
                <w:sz w:val="20"/>
                <w:szCs w:val="20"/>
              </w:rPr>
            </w:pPr>
            <w:r w:rsidRPr="00F07213">
              <w:rPr>
                <w:sz w:val="20"/>
                <w:szCs w:val="20"/>
              </w:rPr>
              <w:t>17.3</w:t>
            </w:r>
          </w:p>
        </w:tc>
        <w:tc>
          <w:tcPr>
            <w:tcW w:w="1393" w:type="dxa"/>
            <w:shd w:val="clear" w:color="auto" w:fill="EAF1DD" w:themeFill="accent3" w:themeFillTint="33"/>
            <w:vAlign w:val="center"/>
          </w:tcPr>
          <w:p w14:paraId="55F14DCC" w14:textId="26801EF0" w:rsidR="00FF1CBA" w:rsidRPr="00F07213" w:rsidRDefault="00C3496E" w:rsidP="00F07213">
            <w:pPr>
              <w:jc w:val="center"/>
              <w:rPr>
                <w:sz w:val="20"/>
                <w:szCs w:val="20"/>
              </w:rPr>
            </w:pPr>
            <w:r>
              <w:rPr>
                <w:sz w:val="20"/>
                <w:szCs w:val="20"/>
              </w:rPr>
              <w:t>18.1</w:t>
            </w:r>
          </w:p>
        </w:tc>
        <w:tc>
          <w:tcPr>
            <w:tcW w:w="1482" w:type="dxa"/>
            <w:vMerge w:val="restart"/>
            <w:shd w:val="clear" w:color="auto" w:fill="EAF1DD" w:themeFill="accent3" w:themeFillTint="33"/>
            <w:vAlign w:val="center"/>
          </w:tcPr>
          <w:p w14:paraId="25427F8D" w14:textId="4342D1EB" w:rsidR="00FF1CBA" w:rsidRPr="000973C6" w:rsidRDefault="00F07213" w:rsidP="00EC37AA">
            <w:pPr>
              <w:jc w:val="center"/>
              <w:rPr>
                <w:sz w:val="20"/>
              </w:rPr>
            </w:pPr>
            <w:r w:rsidRPr="000973C6">
              <w:rPr>
                <w:sz w:val="20"/>
              </w:rPr>
              <w:t>9.30-25.4</w:t>
            </w:r>
          </w:p>
        </w:tc>
        <w:tc>
          <w:tcPr>
            <w:tcW w:w="1483" w:type="dxa"/>
            <w:vMerge w:val="restart"/>
            <w:shd w:val="clear" w:color="auto" w:fill="EAF1DD" w:themeFill="accent3" w:themeFillTint="33"/>
            <w:vAlign w:val="center"/>
          </w:tcPr>
          <w:p w14:paraId="0324020B" w14:textId="4F72C681" w:rsidR="00FF1CBA" w:rsidRPr="000973C6" w:rsidRDefault="00C3496E" w:rsidP="00EC37AA">
            <w:pPr>
              <w:jc w:val="center"/>
              <w:rPr>
                <w:sz w:val="20"/>
              </w:rPr>
            </w:pPr>
            <w:r>
              <w:rPr>
                <w:sz w:val="20"/>
              </w:rPr>
              <w:t>3.68</w:t>
            </w:r>
            <w:r w:rsidR="000973C6" w:rsidRPr="000973C6">
              <w:rPr>
                <w:sz w:val="20"/>
              </w:rPr>
              <w:t>-30.5</w:t>
            </w:r>
          </w:p>
        </w:tc>
      </w:tr>
      <w:tr w:rsidR="00FF1CBA" w14:paraId="12BF41D6" w14:textId="77777777" w:rsidTr="00EC37AA">
        <w:trPr>
          <w:trHeight w:val="96"/>
        </w:trPr>
        <w:tc>
          <w:tcPr>
            <w:tcW w:w="1769" w:type="dxa"/>
            <w:vMerge/>
            <w:shd w:val="clear" w:color="auto" w:fill="EAF1DD" w:themeFill="accent3" w:themeFillTint="33"/>
            <w:vAlign w:val="center"/>
          </w:tcPr>
          <w:p w14:paraId="453F2A7A"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234D6F7A" w14:textId="6F542638"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6CBA5709" w14:textId="1960050C" w:rsidR="00FF1CBA" w:rsidRPr="00F07213" w:rsidRDefault="00F07213" w:rsidP="00F07213">
            <w:pPr>
              <w:jc w:val="center"/>
              <w:rPr>
                <w:sz w:val="20"/>
                <w:szCs w:val="20"/>
              </w:rPr>
            </w:pPr>
            <w:r w:rsidRPr="00F07213">
              <w:rPr>
                <w:sz w:val="20"/>
                <w:szCs w:val="20"/>
              </w:rPr>
              <w:t>17.9</w:t>
            </w:r>
          </w:p>
        </w:tc>
        <w:tc>
          <w:tcPr>
            <w:tcW w:w="1393" w:type="dxa"/>
            <w:shd w:val="clear" w:color="auto" w:fill="EAF1DD" w:themeFill="accent3" w:themeFillTint="33"/>
            <w:vAlign w:val="center"/>
          </w:tcPr>
          <w:p w14:paraId="43A9EB8E" w14:textId="4EE8D88A" w:rsidR="00FF1CBA" w:rsidRPr="00C3496E" w:rsidRDefault="00C3496E" w:rsidP="00F07213">
            <w:pPr>
              <w:jc w:val="center"/>
              <w:rPr>
                <w:b/>
                <w:sz w:val="20"/>
                <w:szCs w:val="20"/>
                <w:u w:val="single"/>
              </w:rPr>
            </w:pPr>
            <w:r w:rsidRPr="00C3496E">
              <w:rPr>
                <w:b/>
                <w:sz w:val="20"/>
                <w:szCs w:val="20"/>
                <w:u w:val="single"/>
              </w:rPr>
              <w:t>19.3</w:t>
            </w:r>
          </w:p>
        </w:tc>
        <w:tc>
          <w:tcPr>
            <w:tcW w:w="1482" w:type="dxa"/>
            <w:vMerge/>
            <w:shd w:val="clear" w:color="auto" w:fill="EAF1DD" w:themeFill="accent3" w:themeFillTint="33"/>
            <w:vAlign w:val="center"/>
          </w:tcPr>
          <w:p w14:paraId="68BE8704"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704E9BE3" w14:textId="77777777" w:rsidR="00FF1CBA" w:rsidRPr="000973C6" w:rsidRDefault="00FF1CBA" w:rsidP="00EC37AA">
            <w:pPr>
              <w:jc w:val="center"/>
              <w:rPr>
                <w:sz w:val="20"/>
              </w:rPr>
            </w:pPr>
          </w:p>
        </w:tc>
      </w:tr>
      <w:tr w:rsidR="00FF1CBA" w14:paraId="7F99B05F" w14:textId="77777777" w:rsidTr="00EC37AA">
        <w:trPr>
          <w:trHeight w:val="97"/>
        </w:trPr>
        <w:tc>
          <w:tcPr>
            <w:tcW w:w="1769" w:type="dxa"/>
            <w:vMerge w:val="restart"/>
            <w:shd w:val="clear" w:color="auto" w:fill="auto"/>
            <w:vAlign w:val="center"/>
          </w:tcPr>
          <w:p w14:paraId="7603E3D6" w14:textId="77777777" w:rsidR="00FF1CBA" w:rsidRPr="00FF1CBA" w:rsidRDefault="00FF1CBA" w:rsidP="00FF1CBA">
            <w:pPr>
              <w:pStyle w:val="FSTableText"/>
              <w:jc w:val="center"/>
              <w:rPr>
                <w:b/>
                <w:szCs w:val="22"/>
              </w:rPr>
            </w:pPr>
            <w:r w:rsidRPr="00FF1CBA">
              <w:rPr>
                <w:b/>
                <w:szCs w:val="22"/>
              </w:rPr>
              <w:t>Total Calories</w:t>
            </w:r>
          </w:p>
          <w:p w14:paraId="1A734455" w14:textId="0E487A1D" w:rsidR="00FF1CBA" w:rsidRPr="00FF1CBA" w:rsidRDefault="00FF1CBA" w:rsidP="00FF1CBA">
            <w:pPr>
              <w:jc w:val="center"/>
              <w:rPr>
                <w:sz w:val="20"/>
                <w:szCs w:val="22"/>
              </w:rPr>
            </w:pPr>
            <w:r w:rsidRPr="00FF1CBA">
              <w:rPr>
                <w:b/>
                <w:sz w:val="20"/>
                <w:szCs w:val="22"/>
              </w:rPr>
              <w:t>(kcal/100g)</w:t>
            </w:r>
          </w:p>
        </w:tc>
        <w:tc>
          <w:tcPr>
            <w:tcW w:w="1525" w:type="dxa"/>
            <w:vAlign w:val="center"/>
          </w:tcPr>
          <w:p w14:paraId="53113D15" w14:textId="0A4B3732" w:rsidR="00FF1CBA" w:rsidRPr="00D2765A" w:rsidRDefault="00FF1CBA" w:rsidP="00D2765A">
            <w:pPr>
              <w:jc w:val="center"/>
              <w:rPr>
                <w:sz w:val="20"/>
                <w:szCs w:val="20"/>
              </w:rPr>
            </w:pPr>
            <w:r w:rsidRPr="00D2765A">
              <w:rPr>
                <w:sz w:val="20"/>
                <w:szCs w:val="20"/>
              </w:rPr>
              <w:t>Control</w:t>
            </w:r>
          </w:p>
        </w:tc>
        <w:tc>
          <w:tcPr>
            <w:tcW w:w="1408" w:type="dxa"/>
            <w:vAlign w:val="center"/>
          </w:tcPr>
          <w:p w14:paraId="57611E0D" w14:textId="55C7588D" w:rsidR="00FF1CBA" w:rsidRPr="00F07213" w:rsidRDefault="00F07213" w:rsidP="00F07213">
            <w:pPr>
              <w:jc w:val="center"/>
              <w:rPr>
                <w:sz w:val="20"/>
                <w:szCs w:val="20"/>
              </w:rPr>
            </w:pPr>
            <w:r w:rsidRPr="00F07213">
              <w:rPr>
                <w:sz w:val="20"/>
                <w:szCs w:val="20"/>
              </w:rPr>
              <w:t>79.9</w:t>
            </w:r>
          </w:p>
        </w:tc>
        <w:tc>
          <w:tcPr>
            <w:tcW w:w="1393" w:type="dxa"/>
            <w:vAlign w:val="center"/>
          </w:tcPr>
          <w:p w14:paraId="43CAC73E" w14:textId="19A48BD0" w:rsidR="00FF1CBA" w:rsidRPr="00F07213" w:rsidRDefault="00C3496E" w:rsidP="00F07213">
            <w:pPr>
              <w:jc w:val="center"/>
              <w:rPr>
                <w:sz w:val="20"/>
                <w:szCs w:val="20"/>
              </w:rPr>
            </w:pPr>
            <w:r>
              <w:rPr>
                <w:sz w:val="20"/>
                <w:szCs w:val="20"/>
              </w:rPr>
              <w:t>83.2</w:t>
            </w:r>
          </w:p>
        </w:tc>
        <w:tc>
          <w:tcPr>
            <w:tcW w:w="1482" w:type="dxa"/>
            <w:vMerge w:val="restart"/>
            <w:vAlign w:val="center"/>
          </w:tcPr>
          <w:p w14:paraId="554A6C4A" w14:textId="02BB2EED" w:rsidR="00FF1CBA" w:rsidRPr="000973C6" w:rsidRDefault="00F07213" w:rsidP="00EC37AA">
            <w:pPr>
              <w:jc w:val="center"/>
              <w:rPr>
                <w:sz w:val="20"/>
              </w:rPr>
            </w:pPr>
            <w:r w:rsidRPr="000973C6">
              <w:rPr>
                <w:sz w:val="20"/>
              </w:rPr>
              <w:t>48.8-111</w:t>
            </w:r>
          </w:p>
        </w:tc>
        <w:tc>
          <w:tcPr>
            <w:tcW w:w="1483" w:type="dxa"/>
            <w:vMerge w:val="restart"/>
            <w:vAlign w:val="center"/>
          </w:tcPr>
          <w:p w14:paraId="232939C3" w14:textId="33B7B4E1" w:rsidR="00FF1CBA" w:rsidRPr="000973C6" w:rsidRDefault="00C3496E" w:rsidP="00EC37AA">
            <w:pPr>
              <w:jc w:val="center"/>
              <w:rPr>
                <w:sz w:val="20"/>
              </w:rPr>
            </w:pPr>
            <w:r>
              <w:rPr>
                <w:sz w:val="20"/>
              </w:rPr>
              <w:t>22.4</w:t>
            </w:r>
            <w:r w:rsidR="000973C6" w:rsidRPr="000973C6">
              <w:rPr>
                <w:sz w:val="20"/>
              </w:rPr>
              <w:t>-110</w:t>
            </w:r>
          </w:p>
        </w:tc>
      </w:tr>
      <w:tr w:rsidR="00FF1CBA" w14:paraId="3A96FA9C" w14:textId="77777777" w:rsidTr="00EC37AA">
        <w:trPr>
          <w:trHeight w:val="96"/>
        </w:trPr>
        <w:tc>
          <w:tcPr>
            <w:tcW w:w="1769" w:type="dxa"/>
            <w:vMerge/>
            <w:shd w:val="clear" w:color="auto" w:fill="auto"/>
            <w:vAlign w:val="center"/>
          </w:tcPr>
          <w:p w14:paraId="59B45DE4" w14:textId="77777777" w:rsidR="00FF1CBA" w:rsidRPr="00FF1CBA" w:rsidRDefault="00FF1CBA" w:rsidP="00FF1CBA">
            <w:pPr>
              <w:jc w:val="center"/>
              <w:rPr>
                <w:sz w:val="20"/>
                <w:szCs w:val="22"/>
              </w:rPr>
            </w:pPr>
          </w:p>
        </w:tc>
        <w:tc>
          <w:tcPr>
            <w:tcW w:w="1525" w:type="dxa"/>
            <w:vAlign w:val="center"/>
          </w:tcPr>
          <w:p w14:paraId="7782CDAA" w14:textId="02912E98" w:rsidR="00FF1CBA" w:rsidRPr="00D2765A" w:rsidRDefault="00FF1CBA" w:rsidP="00D2765A">
            <w:pPr>
              <w:jc w:val="center"/>
              <w:rPr>
                <w:sz w:val="20"/>
                <w:szCs w:val="20"/>
              </w:rPr>
            </w:pPr>
            <w:r w:rsidRPr="00D2765A">
              <w:rPr>
                <w:sz w:val="20"/>
                <w:szCs w:val="20"/>
              </w:rPr>
              <w:t>Transformant</w:t>
            </w:r>
          </w:p>
        </w:tc>
        <w:tc>
          <w:tcPr>
            <w:tcW w:w="1408" w:type="dxa"/>
            <w:vAlign w:val="center"/>
          </w:tcPr>
          <w:p w14:paraId="7018EACA" w14:textId="3802099D" w:rsidR="00FF1CBA" w:rsidRPr="00F07213" w:rsidRDefault="00F07213" w:rsidP="00F07213">
            <w:pPr>
              <w:jc w:val="center"/>
              <w:rPr>
                <w:sz w:val="20"/>
                <w:szCs w:val="20"/>
              </w:rPr>
            </w:pPr>
            <w:r w:rsidRPr="00F07213">
              <w:rPr>
                <w:sz w:val="20"/>
                <w:szCs w:val="20"/>
              </w:rPr>
              <w:t>82.5</w:t>
            </w:r>
          </w:p>
        </w:tc>
        <w:tc>
          <w:tcPr>
            <w:tcW w:w="1393" w:type="dxa"/>
            <w:vAlign w:val="center"/>
          </w:tcPr>
          <w:p w14:paraId="06F4474A" w14:textId="4EF8251C" w:rsidR="00FF1CBA" w:rsidRPr="00C3496E" w:rsidRDefault="00C3496E" w:rsidP="00F07213">
            <w:pPr>
              <w:jc w:val="center"/>
              <w:rPr>
                <w:b/>
                <w:sz w:val="20"/>
                <w:szCs w:val="20"/>
                <w:u w:val="single"/>
              </w:rPr>
            </w:pPr>
            <w:r w:rsidRPr="00C3496E">
              <w:rPr>
                <w:b/>
                <w:sz w:val="20"/>
                <w:szCs w:val="20"/>
                <w:u w:val="single"/>
              </w:rPr>
              <w:t>87.4</w:t>
            </w:r>
          </w:p>
        </w:tc>
        <w:tc>
          <w:tcPr>
            <w:tcW w:w="1482" w:type="dxa"/>
            <w:vMerge/>
            <w:vAlign w:val="center"/>
          </w:tcPr>
          <w:p w14:paraId="645F97C1" w14:textId="77777777" w:rsidR="00FF1CBA" w:rsidRPr="000973C6" w:rsidRDefault="00FF1CBA" w:rsidP="00EC37AA">
            <w:pPr>
              <w:jc w:val="center"/>
              <w:rPr>
                <w:sz w:val="20"/>
              </w:rPr>
            </w:pPr>
          </w:p>
        </w:tc>
        <w:tc>
          <w:tcPr>
            <w:tcW w:w="1483" w:type="dxa"/>
            <w:vMerge/>
            <w:vAlign w:val="center"/>
          </w:tcPr>
          <w:p w14:paraId="424DB7F5" w14:textId="77777777" w:rsidR="00FF1CBA" w:rsidRPr="000973C6" w:rsidRDefault="00FF1CBA" w:rsidP="00EC37AA">
            <w:pPr>
              <w:jc w:val="center"/>
              <w:rPr>
                <w:sz w:val="20"/>
              </w:rPr>
            </w:pPr>
          </w:p>
        </w:tc>
      </w:tr>
      <w:tr w:rsidR="00FF1CBA" w14:paraId="57A87E65" w14:textId="77777777" w:rsidTr="00EC37AA">
        <w:trPr>
          <w:trHeight w:val="97"/>
        </w:trPr>
        <w:tc>
          <w:tcPr>
            <w:tcW w:w="1769" w:type="dxa"/>
            <w:vMerge w:val="restart"/>
            <w:shd w:val="clear" w:color="auto" w:fill="EAF1DD" w:themeFill="accent3" w:themeFillTint="33"/>
            <w:vAlign w:val="center"/>
          </w:tcPr>
          <w:p w14:paraId="0D815745" w14:textId="77777777" w:rsidR="00FF1CBA" w:rsidRPr="00FF1CBA" w:rsidRDefault="00FF1CBA" w:rsidP="00FF1CBA">
            <w:pPr>
              <w:pStyle w:val="FSTableText"/>
              <w:jc w:val="center"/>
              <w:rPr>
                <w:b/>
                <w:szCs w:val="22"/>
              </w:rPr>
            </w:pPr>
            <w:r w:rsidRPr="00FF1CBA">
              <w:rPr>
                <w:b/>
                <w:szCs w:val="22"/>
              </w:rPr>
              <w:t>Vitamin B</w:t>
            </w:r>
            <w:r w:rsidRPr="00FF1CBA">
              <w:rPr>
                <w:b/>
                <w:szCs w:val="22"/>
                <w:vertAlign w:val="subscript"/>
              </w:rPr>
              <w:t>3</w:t>
            </w:r>
          </w:p>
          <w:p w14:paraId="7A62790C" w14:textId="35FDB667" w:rsidR="00FF1CBA" w:rsidRPr="00FF1CBA" w:rsidRDefault="00FF1CBA" w:rsidP="00FF1CBA">
            <w:pPr>
              <w:jc w:val="center"/>
              <w:rPr>
                <w:sz w:val="20"/>
                <w:szCs w:val="22"/>
              </w:rPr>
            </w:pPr>
            <w:r w:rsidRPr="00FF1CBA">
              <w:rPr>
                <w:b/>
                <w:sz w:val="20"/>
                <w:szCs w:val="22"/>
              </w:rPr>
              <w:t>(mg/100g)</w:t>
            </w:r>
          </w:p>
        </w:tc>
        <w:tc>
          <w:tcPr>
            <w:tcW w:w="1525" w:type="dxa"/>
            <w:shd w:val="clear" w:color="auto" w:fill="EAF1DD" w:themeFill="accent3" w:themeFillTint="33"/>
            <w:vAlign w:val="center"/>
          </w:tcPr>
          <w:p w14:paraId="2ECAC9CE" w14:textId="16B51DE4"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34ACB4D6" w14:textId="38A6FE69" w:rsidR="00FF1CBA" w:rsidRPr="00F07213" w:rsidRDefault="00F07213" w:rsidP="00F07213">
            <w:pPr>
              <w:jc w:val="center"/>
              <w:rPr>
                <w:sz w:val="20"/>
                <w:szCs w:val="20"/>
              </w:rPr>
            </w:pPr>
            <w:r w:rsidRPr="00F07213">
              <w:rPr>
                <w:sz w:val="20"/>
                <w:szCs w:val="20"/>
              </w:rPr>
              <w:t>2.05</w:t>
            </w:r>
          </w:p>
        </w:tc>
        <w:tc>
          <w:tcPr>
            <w:tcW w:w="1393" w:type="dxa"/>
            <w:shd w:val="clear" w:color="auto" w:fill="EAF1DD" w:themeFill="accent3" w:themeFillTint="33"/>
            <w:vAlign w:val="center"/>
          </w:tcPr>
          <w:p w14:paraId="60A236C7" w14:textId="6503CB1B" w:rsidR="00FF1CBA" w:rsidRPr="00F07213" w:rsidRDefault="00C3496E" w:rsidP="00F07213">
            <w:pPr>
              <w:jc w:val="center"/>
              <w:rPr>
                <w:sz w:val="20"/>
                <w:szCs w:val="20"/>
              </w:rPr>
            </w:pPr>
            <w:r>
              <w:rPr>
                <w:sz w:val="20"/>
                <w:szCs w:val="20"/>
              </w:rPr>
              <w:t>1.46</w:t>
            </w:r>
          </w:p>
        </w:tc>
        <w:tc>
          <w:tcPr>
            <w:tcW w:w="1482" w:type="dxa"/>
            <w:vMerge w:val="restart"/>
            <w:shd w:val="clear" w:color="auto" w:fill="EAF1DD" w:themeFill="accent3" w:themeFillTint="33"/>
            <w:vAlign w:val="center"/>
          </w:tcPr>
          <w:p w14:paraId="4A1C639B" w14:textId="3F88B22C" w:rsidR="00FF1CBA" w:rsidRPr="000973C6" w:rsidRDefault="00F07213" w:rsidP="00EC37AA">
            <w:pPr>
              <w:jc w:val="center"/>
              <w:rPr>
                <w:sz w:val="20"/>
              </w:rPr>
            </w:pPr>
            <w:r w:rsidRPr="000973C6">
              <w:rPr>
                <w:sz w:val="20"/>
              </w:rPr>
              <w:t>0.794-2.68</w:t>
            </w:r>
          </w:p>
        </w:tc>
        <w:tc>
          <w:tcPr>
            <w:tcW w:w="1483" w:type="dxa"/>
            <w:vMerge w:val="restart"/>
            <w:shd w:val="clear" w:color="auto" w:fill="EAF1DD" w:themeFill="accent3" w:themeFillTint="33"/>
            <w:vAlign w:val="center"/>
          </w:tcPr>
          <w:p w14:paraId="3E26200E" w14:textId="3DBADBD8" w:rsidR="00FF1CBA" w:rsidRPr="000973C6" w:rsidRDefault="000973C6" w:rsidP="00EC37AA">
            <w:pPr>
              <w:jc w:val="center"/>
              <w:rPr>
                <w:sz w:val="20"/>
              </w:rPr>
            </w:pPr>
            <w:r w:rsidRPr="000973C6">
              <w:rPr>
                <w:sz w:val="20"/>
              </w:rPr>
              <w:t>0.09-</w:t>
            </w:r>
            <w:r w:rsidR="00BC2681">
              <w:rPr>
                <w:sz w:val="20"/>
              </w:rPr>
              <w:t>3.43</w:t>
            </w:r>
          </w:p>
        </w:tc>
      </w:tr>
      <w:tr w:rsidR="00FF1CBA" w14:paraId="348C625F" w14:textId="77777777" w:rsidTr="00EC37AA">
        <w:trPr>
          <w:trHeight w:val="96"/>
        </w:trPr>
        <w:tc>
          <w:tcPr>
            <w:tcW w:w="1769" w:type="dxa"/>
            <w:vMerge/>
            <w:shd w:val="clear" w:color="auto" w:fill="EAF1DD" w:themeFill="accent3" w:themeFillTint="33"/>
            <w:vAlign w:val="center"/>
          </w:tcPr>
          <w:p w14:paraId="57789A25"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48BE5F86" w14:textId="3D486ECD"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4A63689A" w14:textId="62DBBB63" w:rsidR="00FF1CBA" w:rsidRPr="00F07213" w:rsidRDefault="00F07213" w:rsidP="00F07213">
            <w:pPr>
              <w:jc w:val="center"/>
              <w:rPr>
                <w:sz w:val="20"/>
                <w:szCs w:val="20"/>
              </w:rPr>
            </w:pPr>
            <w:r w:rsidRPr="00F07213">
              <w:rPr>
                <w:sz w:val="20"/>
                <w:szCs w:val="20"/>
              </w:rPr>
              <w:t>2.19</w:t>
            </w:r>
          </w:p>
        </w:tc>
        <w:tc>
          <w:tcPr>
            <w:tcW w:w="1393" w:type="dxa"/>
            <w:shd w:val="clear" w:color="auto" w:fill="EAF1DD" w:themeFill="accent3" w:themeFillTint="33"/>
            <w:vAlign w:val="center"/>
          </w:tcPr>
          <w:p w14:paraId="62B0BC60" w14:textId="469A8016" w:rsidR="00FF1CBA" w:rsidRPr="00C3496E" w:rsidRDefault="00C3496E" w:rsidP="00F07213">
            <w:pPr>
              <w:jc w:val="center"/>
              <w:rPr>
                <w:b/>
                <w:sz w:val="20"/>
                <w:szCs w:val="20"/>
                <w:u w:val="single"/>
              </w:rPr>
            </w:pPr>
            <w:r w:rsidRPr="00C3496E">
              <w:rPr>
                <w:b/>
                <w:sz w:val="20"/>
                <w:szCs w:val="20"/>
                <w:u w:val="single"/>
              </w:rPr>
              <w:t>1.58</w:t>
            </w:r>
          </w:p>
        </w:tc>
        <w:tc>
          <w:tcPr>
            <w:tcW w:w="1482" w:type="dxa"/>
            <w:vMerge/>
            <w:shd w:val="clear" w:color="auto" w:fill="EAF1DD" w:themeFill="accent3" w:themeFillTint="33"/>
            <w:vAlign w:val="center"/>
          </w:tcPr>
          <w:p w14:paraId="3137A650"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3EF41312" w14:textId="77777777" w:rsidR="00FF1CBA" w:rsidRPr="000973C6" w:rsidRDefault="00FF1CBA" w:rsidP="00EC37AA">
            <w:pPr>
              <w:jc w:val="center"/>
              <w:rPr>
                <w:sz w:val="20"/>
              </w:rPr>
            </w:pPr>
          </w:p>
        </w:tc>
      </w:tr>
      <w:tr w:rsidR="00FF1CBA" w14:paraId="0804D3F1" w14:textId="77777777" w:rsidTr="00EC37AA">
        <w:trPr>
          <w:trHeight w:val="97"/>
        </w:trPr>
        <w:tc>
          <w:tcPr>
            <w:tcW w:w="1769" w:type="dxa"/>
            <w:vMerge w:val="restart"/>
            <w:shd w:val="clear" w:color="auto" w:fill="auto"/>
            <w:vAlign w:val="center"/>
          </w:tcPr>
          <w:p w14:paraId="614B5A11" w14:textId="77777777" w:rsidR="00FF1CBA" w:rsidRPr="00FF1CBA" w:rsidRDefault="00FF1CBA" w:rsidP="00FF1CBA">
            <w:pPr>
              <w:pStyle w:val="FSTableText"/>
              <w:jc w:val="center"/>
              <w:rPr>
                <w:b/>
                <w:szCs w:val="22"/>
              </w:rPr>
            </w:pPr>
            <w:r w:rsidRPr="00FF1CBA">
              <w:rPr>
                <w:b/>
                <w:szCs w:val="22"/>
              </w:rPr>
              <w:t>Vitamin B</w:t>
            </w:r>
            <w:r w:rsidRPr="00FF1CBA">
              <w:rPr>
                <w:b/>
                <w:szCs w:val="22"/>
                <w:vertAlign w:val="subscript"/>
              </w:rPr>
              <w:t>6</w:t>
            </w:r>
          </w:p>
          <w:p w14:paraId="7605C334" w14:textId="22CB3769" w:rsidR="00FF1CBA" w:rsidRPr="00FF1CBA" w:rsidRDefault="00FF1CBA" w:rsidP="00FF1CBA">
            <w:pPr>
              <w:jc w:val="center"/>
              <w:rPr>
                <w:sz w:val="20"/>
                <w:szCs w:val="22"/>
              </w:rPr>
            </w:pPr>
            <w:r w:rsidRPr="00FF1CBA">
              <w:rPr>
                <w:b/>
                <w:sz w:val="20"/>
                <w:szCs w:val="22"/>
              </w:rPr>
              <w:t>(mg/100g)</w:t>
            </w:r>
          </w:p>
        </w:tc>
        <w:tc>
          <w:tcPr>
            <w:tcW w:w="1525" w:type="dxa"/>
            <w:vAlign w:val="center"/>
          </w:tcPr>
          <w:p w14:paraId="561E8BEA" w14:textId="5798F865" w:rsidR="00FF1CBA" w:rsidRPr="00D2765A" w:rsidRDefault="00FF1CBA" w:rsidP="00D2765A">
            <w:pPr>
              <w:jc w:val="center"/>
              <w:rPr>
                <w:sz w:val="20"/>
                <w:szCs w:val="20"/>
              </w:rPr>
            </w:pPr>
            <w:r w:rsidRPr="00D2765A">
              <w:rPr>
                <w:sz w:val="20"/>
                <w:szCs w:val="20"/>
              </w:rPr>
              <w:t>Control</w:t>
            </w:r>
          </w:p>
        </w:tc>
        <w:tc>
          <w:tcPr>
            <w:tcW w:w="1408" w:type="dxa"/>
            <w:vAlign w:val="center"/>
          </w:tcPr>
          <w:p w14:paraId="6CEA6ABE" w14:textId="5A31CB05" w:rsidR="00FF1CBA" w:rsidRPr="00F07213" w:rsidRDefault="00F07213" w:rsidP="00F07213">
            <w:pPr>
              <w:jc w:val="center"/>
              <w:rPr>
                <w:sz w:val="20"/>
                <w:szCs w:val="20"/>
              </w:rPr>
            </w:pPr>
            <w:r w:rsidRPr="00F07213">
              <w:rPr>
                <w:sz w:val="20"/>
                <w:szCs w:val="20"/>
              </w:rPr>
              <w:t>0.110</w:t>
            </w:r>
          </w:p>
        </w:tc>
        <w:tc>
          <w:tcPr>
            <w:tcW w:w="1393" w:type="dxa"/>
            <w:vAlign w:val="center"/>
          </w:tcPr>
          <w:p w14:paraId="780DF9F3" w14:textId="1D110D51" w:rsidR="00FF1CBA" w:rsidRPr="00F07213" w:rsidRDefault="00C3496E" w:rsidP="00F07213">
            <w:pPr>
              <w:jc w:val="center"/>
              <w:rPr>
                <w:sz w:val="20"/>
                <w:szCs w:val="20"/>
              </w:rPr>
            </w:pPr>
            <w:r>
              <w:rPr>
                <w:sz w:val="20"/>
                <w:szCs w:val="20"/>
              </w:rPr>
              <w:t>0.133</w:t>
            </w:r>
          </w:p>
        </w:tc>
        <w:tc>
          <w:tcPr>
            <w:tcW w:w="1482" w:type="dxa"/>
            <w:vMerge w:val="restart"/>
            <w:vAlign w:val="center"/>
          </w:tcPr>
          <w:p w14:paraId="4B3AD417" w14:textId="41562BF7" w:rsidR="00FF1CBA" w:rsidRPr="000973C6" w:rsidRDefault="00F07213" w:rsidP="00EC37AA">
            <w:pPr>
              <w:jc w:val="center"/>
              <w:rPr>
                <w:sz w:val="20"/>
              </w:rPr>
            </w:pPr>
            <w:r w:rsidRPr="000973C6">
              <w:rPr>
                <w:sz w:val="20"/>
              </w:rPr>
              <w:t>0.064-0.190</w:t>
            </w:r>
          </w:p>
        </w:tc>
        <w:tc>
          <w:tcPr>
            <w:tcW w:w="1483" w:type="dxa"/>
            <w:vMerge w:val="restart"/>
            <w:vAlign w:val="center"/>
          </w:tcPr>
          <w:p w14:paraId="2AE75717" w14:textId="4A3E5368" w:rsidR="00FF1CBA" w:rsidRPr="000973C6" w:rsidRDefault="000973C6" w:rsidP="00EC37AA">
            <w:pPr>
              <w:jc w:val="center"/>
              <w:rPr>
                <w:sz w:val="20"/>
              </w:rPr>
            </w:pPr>
            <w:r w:rsidRPr="000973C6">
              <w:rPr>
                <w:sz w:val="20"/>
              </w:rPr>
              <w:t>0</w:t>
            </w:r>
            <w:r w:rsidR="00BC2681">
              <w:rPr>
                <w:sz w:val="20"/>
              </w:rPr>
              <w:t>.065</w:t>
            </w:r>
            <w:r w:rsidRPr="000973C6">
              <w:rPr>
                <w:sz w:val="20"/>
              </w:rPr>
              <w:t>-0.340</w:t>
            </w:r>
          </w:p>
        </w:tc>
      </w:tr>
      <w:tr w:rsidR="00FF1CBA" w14:paraId="1ED04425" w14:textId="77777777" w:rsidTr="00EC37AA">
        <w:trPr>
          <w:trHeight w:val="96"/>
        </w:trPr>
        <w:tc>
          <w:tcPr>
            <w:tcW w:w="1769" w:type="dxa"/>
            <w:vMerge/>
            <w:shd w:val="clear" w:color="auto" w:fill="auto"/>
            <w:vAlign w:val="center"/>
          </w:tcPr>
          <w:p w14:paraId="2DAD4471" w14:textId="77777777" w:rsidR="00FF1CBA" w:rsidRPr="00FF1CBA" w:rsidRDefault="00FF1CBA" w:rsidP="00FF1CBA">
            <w:pPr>
              <w:jc w:val="center"/>
              <w:rPr>
                <w:sz w:val="20"/>
                <w:szCs w:val="22"/>
              </w:rPr>
            </w:pPr>
          </w:p>
        </w:tc>
        <w:tc>
          <w:tcPr>
            <w:tcW w:w="1525" w:type="dxa"/>
            <w:vAlign w:val="center"/>
          </w:tcPr>
          <w:p w14:paraId="6B277B3D" w14:textId="227E1CA0" w:rsidR="00FF1CBA" w:rsidRPr="00D2765A" w:rsidRDefault="00FF1CBA" w:rsidP="00D2765A">
            <w:pPr>
              <w:jc w:val="center"/>
              <w:rPr>
                <w:sz w:val="20"/>
                <w:szCs w:val="20"/>
              </w:rPr>
            </w:pPr>
            <w:r w:rsidRPr="00D2765A">
              <w:rPr>
                <w:sz w:val="20"/>
                <w:szCs w:val="20"/>
              </w:rPr>
              <w:t>Transformant</w:t>
            </w:r>
          </w:p>
        </w:tc>
        <w:tc>
          <w:tcPr>
            <w:tcW w:w="1408" w:type="dxa"/>
            <w:vAlign w:val="center"/>
          </w:tcPr>
          <w:p w14:paraId="64AFCB58" w14:textId="2F2BF0B3" w:rsidR="00FF1CBA" w:rsidRPr="00F07213" w:rsidRDefault="00F07213" w:rsidP="00F07213">
            <w:pPr>
              <w:jc w:val="center"/>
              <w:rPr>
                <w:sz w:val="20"/>
                <w:szCs w:val="20"/>
              </w:rPr>
            </w:pPr>
            <w:r w:rsidRPr="00F07213">
              <w:rPr>
                <w:sz w:val="20"/>
                <w:szCs w:val="20"/>
              </w:rPr>
              <w:t>0.110</w:t>
            </w:r>
          </w:p>
        </w:tc>
        <w:tc>
          <w:tcPr>
            <w:tcW w:w="1393" w:type="dxa"/>
            <w:vAlign w:val="center"/>
          </w:tcPr>
          <w:p w14:paraId="4718D64B" w14:textId="1B2D01BF" w:rsidR="00FF1CBA" w:rsidRPr="00F07213" w:rsidRDefault="00C3496E" w:rsidP="00F07213">
            <w:pPr>
              <w:jc w:val="center"/>
              <w:rPr>
                <w:sz w:val="20"/>
                <w:szCs w:val="20"/>
              </w:rPr>
            </w:pPr>
            <w:r>
              <w:rPr>
                <w:sz w:val="20"/>
                <w:szCs w:val="20"/>
              </w:rPr>
              <w:t>0.142</w:t>
            </w:r>
          </w:p>
        </w:tc>
        <w:tc>
          <w:tcPr>
            <w:tcW w:w="1482" w:type="dxa"/>
            <w:vMerge/>
            <w:vAlign w:val="center"/>
          </w:tcPr>
          <w:p w14:paraId="1EE1E798" w14:textId="77777777" w:rsidR="00FF1CBA" w:rsidRPr="000973C6" w:rsidRDefault="00FF1CBA" w:rsidP="00EC37AA">
            <w:pPr>
              <w:jc w:val="center"/>
              <w:rPr>
                <w:sz w:val="20"/>
              </w:rPr>
            </w:pPr>
          </w:p>
        </w:tc>
        <w:tc>
          <w:tcPr>
            <w:tcW w:w="1483" w:type="dxa"/>
            <w:vMerge/>
            <w:vAlign w:val="center"/>
          </w:tcPr>
          <w:p w14:paraId="5B7E7EB8" w14:textId="77777777" w:rsidR="00FF1CBA" w:rsidRPr="000973C6" w:rsidRDefault="00FF1CBA" w:rsidP="00EC37AA">
            <w:pPr>
              <w:jc w:val="center"/>
              <w:rPr>
                <w:sz w:val="20"/>
              </w:rPr>
            </w:pPr>
          </w:p>
        </w:tc>
      </w:tr>
      <w:tr w:rsidR="00FF1CBA" w14:paraId="45F2F945" w14:textId="77777777" w:rsidTr="00EC37AA">
        <w:trPr>
          <w:trHeight w:val="97"/>
        </w:trPr>
        <w:tc>
          <w:tcPr>
            <w:tcW w:w="1769" w:type="dxa"/>
            <w:vMerge w:val="restart"/>
            <w:shd w:val="clear" w:color="auto" w:fill="EAF1DD" w:themeFill="accent3" w:themeFillTint="33"/>
            <w:vAlign w:val="center"/>
          </w:tcPr>
          <w:p w14:paraId="3C437C13" w14:textId="69198CEF" w:rsidR="00FF1CBA" w:rsidRPr="00FF1CBA" w:rsidRDefault="00FF1CBA" w:rsidP="00FF1CBA">
            <w:pPr>
              <w:jc w:val="center"/>
              <w:rPr>
                <w:sz w:val="20"/>
                <w:szCs w:val="22"/>
              </w:rPr>
            </w:pPr>
            <w:r w:rsidRPr="00FF1CBA">
              <w:rPr>
                <w:b/>
                <w:sz w:val="20"/>
                <w:szCs w:val="22"/>
              </w:rPr>
              <w:t>Vitamin C (mg/100g)</w:t>
            </w:r>
          </w:p>
        </w:tc>
        <w:tc>
          <w:tcPr>
            <w:tcW w:w="1525" w:type="dxa"/>
            <w:shd w:val="clear" w:color="auto" w:fill="EAF1DD" w:themeFill="accent3" w:themeFillTint="33"/>
            <w:vAlign w:val="center"/>
          </w:tcPr>
          <w:p w14:paraId="03FBAF3C" w14:textId="5B1CE91C"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697E4B77" w14:textId="2765A7A9" w:rsidR="00FF1CBA" w:rsidRPr="00F07213" w:rsidRDefault="00F07213" w:rsidP="00F07213">
            <w:pPr>
              <w:jc w:val="center"/>
              <w:rPr>
                <w:sz w:val="20"/>
                <w:szCs w:val="20"/>
              </w:rPr>
            </w:pPr>
            <w:r w:rsidRPr="00F07213">
              <w:rPr>
                <w:sz w:val="20"/>
                <w:szCs w:val="20"/>
              </w:rPr>
              <w:t>24.1</w:t>
            </w:r>
          </w:p>
        </w:tc>
        <w:tc>
          <w:tcPr>
            <w:tcW w:w="1393" w:type="dxa"/>
            <w:shd w:val="clear" w:color="auto" w:fill="EAF1DD" w:themeFill="accent3" w:themeFillTint="33"/>
            <w:vAlign w:val="center"/>
          </w:tcPr>
          <w:p w14:paraId="2D21F6B0" w14:textId="4C5652F8" w:rsidR="00FF1CBA" w:rsidRPr="00F07213" w:rsidRDefault="00C3496E" w:rsidP="00F07213">
            <w:pPr>
              <w:jc w:val="center"/>
              <w:rPr>
                <w:sz w:val="20"/>
                <w:szCs w:val="20"/>
              </w:rPr>
            </w:pPr>
            <w:r>
              <w:rPr>
                <w:sz w:val="20"/>
                <w:szCs w:val="20"/>
              </w:rPr>
              <w:t>24.8</w:t>
            </w:r>
          </w:p>
        </w:tc>
        <w:tc>
          <w:tcPr>
            <w:tcW w:w="1482" w:type="dxa"/>
            <w:vMerge w:val="restart"/>
            <w:shd w:val="clear" w:color="auto" w:fill="EAF1DD" w:themeFill="accent3" w:themeFillTint="33"/>
            <w:vAlign w:val="center"/>
          </w:tcPr>
          <w:p w14:paraId="0B018B58" w14:textId="43992105" w:rsidR="00FF1CBA" w:rsidRPr="000973C6" w:rsidRDefault="00F07213" w:rsidP="00EC37AA">
            <w:pPr>
              <w:jc w:val="center"/>
              <w:rPr>
                <w:sz w:val="20"/>
              </w:rPr>
            </w:pPr>
            <w:r w:rsidRPr="000973C6">
              <w:rPr>
                <w:sz w:val="20"/>
              </w:rPr>
              <w:t>12.1-34.4</w:t>
            </w:r>
          </w:p>
        </w:tc>
        <w:tc>
          <w:tcPr>
            <w:tcW w:w="1483" w:type="dxa"/>
            <w:vMerge w:val="restart"/>
            <w:shd w:val="clear" w:color="auto" w:fill="EAF1DD" w:themeFill="accent3" w:themeFillTint="33"/>
            <w:vAlign w:val="center"/>
          </w:tcPr>
          <w:p w14:paraId="554B546F" w14:textId="6795E49D" w:rsidR="00FF1CBA" w:rsidRPr="000973C6" w:rsidRDefault="000973C6" w:rsidP="00EC37AA">
            <w:pPr>
              <w:jc w:val="center"/>
              <w:rPr>
                <w:sz w:val="20"/>
              </w:rPr>
            </w:pPr>
            <w:r w:rsidRPr="000973C6">
              <w:rPr>
                <w:sz w:val="20"/>
              </w:rPr>
              <w:t>1.00-54.0</w:t>
            </w:r>
          </w:p>
        </w:tc>
      </w:tr>
      <w:tr w:rsidR="00FF1CBA" w14:paraId="20A72B2C" w14:textId="77777777" w:rsidTr="00EC37AA">
        <w:trPr>
          <w:trHeight w:val="96"/>
        </w:trPr>
        <w:tc>
          <w:tcPr>
            <w:tcW w:w="1769" w:type="dxa"/>
            <w:vMerge/>
            <w:shd w:val="clear" w:color="auto" w:fill="EAF1DD" w:themeFill="accent3" w:themeFillTint="33"/>
            <w:vAlign w:val="center"/>
          </w:tcPr>
          <w:p w14:paraId="262D0234"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27BA52BE" w14:textId="7F27BFD8"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205124C" w14:textId="30A25740" w:rsidR="00FF1CBA" w:rsidRPr="000973C6" w:rsidRDefault="00F07213" w:rsidP="00F07213">
            <w:pPr>
              <w:jc w:val="center"/>
              <w:rPr>
                <w:b/>
                <w:sz w:val="20"/>
                <w:szCs w:val="20"/>
                <w:u w:val="single"/>
              </w:rPr>
            </w:pPr>
            <w:r w:rsidRPr="000973C6">
              <w:rPr>
                <w:b/>
                <w:sz w:val="20"/>
                <w:szCs w:val="20"/>
                <w:u w:val="single"/>
              </w:rPr>
              <w:t>26.9</w:t>
            </w:r>
          </w:p>
        </w:tc>
        <w:tc>
          <w:tcPr>
            <w:tcW w:w="1393" w:type="dxa"/>
            <w:shd w:val="clear" w:color="auto" w:fill="EAF1DD" w:themeFill="accent3" w:themeFillTint="33"/>
            <w:vAlign w:val="center"/>
          </w:tcPr>
          <w:p w14:paraId="079BCE32" w14:textId="3012A347" w:rsidR="00FF1CBA" w:rsidRPr="00C3496E" w:rsidRDefault="00C3496E" w:rsidP="00F07213">
            <w:pPr>
              <w:jc w:val="center"/>
              <w:rPr>
                <w:b/>
                <w:sz w:val="20"/>
                <w:szCs w:val="20"/>
                <w:u w:val="single"/>
              </w:rPr>
            </w:pPr>
            <w:r w:rsidRPr="00C3496E">
              <w:rPr>
                <w:b/>
                <w:sz w:val="20"/>
                <w:szCs w:val="20"/>
                <w:u w:val="single"/>
              </w:rPr>
              <w:t>26.7</w:t>
            </w:r>
          </w:p>
        </w:tc>
        <w:tc>
          <w:tcPr>
            <w:tcW w:w="1482" w:type="dxa"/>
            <w:vMerge/>
            <w:shd w:val="clear" w:color="auto" w:fill="EAF1DD" w:themeFill="accent3" w:themeFillTint="33"/>
            <w:vAlign w:val="center"/>
          </w:tcPr>
          <w:p w14:paraId="7F420CCE"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23F24754" w14:textId="77777777" w:rsidR="00FF1CBA" w:rsidRPr="000973C6" w:rsidRDefault="00FF1CBA" w:rsidP="00EC37AA">
            <w:pPr>
              <w:jc w:val="center"/>
              <w:rPr>
                <w:sz w:val="20"/>
              </w:rPr>
            </w:pPr>
          </w:p>
        </w:tc>
      </w:tr>
      <w:tr w:rsidR="00FF1CBA" w14:paraId="57906BD1" w14:textId="77777777" w:rsidTr="00EC37AA">
        <w:trPr>
          <w:trHeight w:val="97"/>
        </w:trPr>
        <w:tc>
          <w:tcPr>
            <w:tcW w:w="1769" w:type="dxa"/>
            <w:vMerge w:val="restart"/>
            <w:shd w:val="clear" w:color="auto" w:fill="auto"/>
            <w:vAlign w:val="center"/>
          </w:tcPr>
          <w:p w14:paraId="0EA813A0" w14:textId="77777777" w:rsidR="00FF1CBA" w:rsidRDefault="00FF1CBA" w:rsidP="00FF1CBA">
            <w:pPr>
              <w:jc w:val="center"/>
              <w:rPr>
                <w:b/>
                <w:sz w:val="20"/>
                <w:szCs w:val="22"/>
              </w:rPr>
            </w:pPr>
            <w:r w:rsidRPr="00FF1CBA">
              <w:rPr>
                <w:b/>
                <w:sz w:val="20"/>
                <w:szCs w:val="22"/>
              </w:rPr>
              <w:t xml:space="preserve">Copper </w:t>
            </w:r>
          </w:p>
          <w:p w14:paraId="1551A8D5" w14:textId="2A475C2E" w:rsidR="00FF1CBA" w:rsidRPr="00FF1CBA" w:rsidRDefault="00FF1CBA" w:rsidP="00FF1CBA">
            <w:pPr>
              <w:jc w:val="center"/>
              <w:rPr>
                <w:sz w:val="20"/>
                <w:szCs w:val="22"/>
              </w:rPr>
            </w:pPr>
            <w:r w:rsidRPr="00FF1CBA">
              <w:rPr>
                <w:b/>
                <w:sz w:val="20"/>
                <w:szCs w:val="22"/>
              </w:rPr>
              <w:t>(mg/100 g)</w:t>
            </w:r>
          </w:p>
        </w:tc>
        <w:tc>
          <w:tcPr>
            <w:tcW w:w="1525" w:type="dxa"/>
            <w:vAlign w:val="center"/>
          </w:tcPr>
          <w:p w14:paraId="78C6A1E8" w14:textId="32F7B828" w:rsidR="00FF1CBA" w:rsidRPr="00D2765A" w:rsidRDefault="00FF1CBA" w:rsidP="00D2765A">
            <w:pPr>
              <w:jc w:val="center"/>
              <w:rPr>
                <w:sz w:val="20"/>
                <w:szCs w:val="20"/>
              </w:rPr>
            </w:pPr>
            <w:r w:rsidRPr="00D2765A">
              <w:rPr>
                <w:sz w:val="20"/>
                <w:szCs w:val="20"/>
              </w:rPr>
              <w:t>Control</w:t>
            </w:r>
          </w:p>
        </w:tc>
        <w:tc>
          <w:tcPr>
            <w:tcW w:w="1408" w:type="dxa"/>
            <w:vAlign w:val="center"/>
          </w:tcPr>
          <w:p w14:paraId="773E39C3" w14:textId="2E512F75" w:rsidR="00FF1CBA" w:rsidRPr="00F07213" w:rsidRDefault="00F07213" w:rsidP="00F07213">
            <w:pPr>
              <w:jc w:val="center"/>
              <w:rPr>
                <w:sz w:val="20"/>
                <w:szCs w:val="20"/>
              </w:rPr>
            </w:pPr>
            <w:r w:rsidRPr="00F07213">
              <w:rPr>
                <w:sz w:val="20"/>
                <w:szCs w:val="20"/>
              </w:rPr>
              <w:t>0.08</w:t>
            </w:r>
          </w:p>
        </w:tc>
        <w:tc>
          <w:tcPr>
            <w:tcW w:w="1393" w:type="dxa"/>
            <w:vAlign w:val="center"/>
          </w:tcPr>
          <w:p w14:paraId="293AF10A" w14:textId="50E7DAA6" w:rsidR="00FF1CBA" w:rsidRPr="00F07213" w:rsidRDefault="00C3496E" w:rsidP="00F07213">
            <w:pPr>
              <w:jc w:val="center"/>
              <w:rPr>
                <w:sz w:val="20"/>
                <w:szCs w:val="20"/>
              </w:rPr>
            </w:pPr>
            <w:r>
              <w:rPr>
                <w:sz w:val="20"/>
                <w:szCs w:val="20"/>
              </w:rPr>
              <w:t>0.0831</w:t>
            </w:r>
          </w:p>
        </w:tc>
        <w:tc>
          <w:tcPr>
            <w:tcW w:w="1482" w:type="dxa"/>
            <w:vMerge w:val="restart"/>
            <w:vAlign w:val="center"/>
          </w:tcPr>
          <w:p w14:paraId="553DE892" w14:textId="6C5691B8" w:rsidR="00FF1CBA" w:rsidRPr="000973C6" w:rsidRDefault="00F07213" w:rsidP="00EC37AA">
            <w:pPr>
              <w:jc w:val="center"/>
              <w:rPr>
                <w:sz w:val="20"/>
              </w:rPr>
            </w:pPr>
            <w:r w:rsidRPr="000973C6">
              <w:rPr>
                <w:sz w:val="20"/>
              </w:rPr>
              <w:t>0.050-0.160</w:t>
            </w:r>
          </w:p>
        </w:tc>
        <w:tc>
          <w:tcPr>
            <w:tcW w:w="1483" w:type="dxa"/>
            <w:vMerge w:val="restart"/>
            <w:vAlign w:val="center"/>
          </w:tcPr>
          <w:p w14:paraId="430FFE02" w14:textId="17EE52ED" w:rsidR="00FF1CBA" w:rsidRPr="000973C6" w:rsidRDefault="000973C6" w:rsidP="00EC37AA">
            <w:pPr>
              <w:jc w:val="center"/>
              <w:rPr>
                <w:sz w:val="20"/>
              </w:rPr>
            </w:pPr>
            <w:r w:rsidRPr="000973C6">
              <w:rPr>
                <w:sz w:val="20"/>
              </w:rPr>
              <w:t>0.02</w:t>
            </w:r>
            <w:r w:rsidR="00BC2681">
              <w:rPr>
                <w:sz w:val="20"/>
              </w:rPr>
              <w:t>-2.</w:t>
            </w:r>
            <w:r w:rsidRPr="000973C6">
              <w:rPr>
                <w:sz w:val="20"/>
              </w:rPr>
              <w:t>0</w:t>
            </w:r>
            <w:r w:rsidR="00BC2681">
              <w:rPr>
                <w:sz w:val="20"/>
              </w:rPr>
              <w:t>5</w:t>
            </w:r>
          </w:p>
        </w:tc>
      </w:tr>
      <w:tr w:rsidR="00FF1CBA" w14:paraId="56C86859" w14:textId="77777777" w:rsidTr="00EC37AA">
        <w:trPr>
          <w:trHeight w:val="96"/>
        </w:trPr>
        <w:tc>
          <w:tcPr>
            <w:tcW w:w="1769" w:type="dxa"/>
            <w:vMerge/>
            <w:shd w:val="clear" w:color="auto" w:fill="auto"/>
            <w:vAlign w:val="center"/>
          </w:tcPr>
          <w:p w14:paraId="72D269B8" w14:textId="77777777" w:rsidR="00FF1CBA" w:rsidRPr="00FF1CBA" w:rsidRDefault="00FF1CBA" w:rsidP="00FF1CBA">
            <w:pPr>
              <w:jc w:val="center"/>
              <w:rPr>
                <w:sz w:val="20"/>
                <w:szCs w:val="22"/>
              </w:rPr>
            </w:pPr>
          </w:p>
        </w:tc>
        <w:tc>
          <w:tcPr>
            <w:tcW w:w="1525" w:type="dxa"/>
            <w:vAlign w:val="center"/>
          </w:tcPr>
          <w:p w14:paraId="0D2EB427" w14:textId="6460A594" w:rsidR="00FF1CBA" w:rsidRPr="00D2765A" w:rsidRDefault="00FF1CBA" w:rsidP="00D2765A">
            <w:pPr>
              <w:jc w:val="center"/>
              <w:rPr>
                <w:sz w:val="20"/>
                <w:szCs w:val="20"/>
              </w:rPr>
            </w:pPr>
            <w:r w:rsidRPr="00D2765A">
              <w:rPr>
                <w:sz w:val="20"/>
                <w:szCs w:val="20"/>
              </w:rPr>
              <w:t>Transformant</w:t>
            </w:r>
          </w:p>
        </w:tc>
        <w:tc>
          <w:tcPr>
            <w:tcW w:w="1408" w:type="dxa"/>
            <w:vAlign w:val="center"/>
          </w:tcPr>
          <w:p w14:paraId="53C1FCD5" w14:textId="178310F1" w:rsidR="00FF1CBA" w:rsidRPr="00F07213" w:rsidRDefault="00F07213" w:rsidP="00F07213">
            <w:pPr>
              <w:jc w:val="center"/>
              <w:rPr>
                <w:sz w:val="20"/>
                <w:szCs w:val="20"/>
              </w:rPr>
            </w:pPr>
            <w:r w:rsidRPr="00F07213">
              <w:rPr>
                <w:sz w:val="20"/>
                <w:szCs w:val="20"/>
              </w:rPr>
              <w:t>0.08</w:t>
            </w:r>
          </w:p>
        </w:tc>
        <w:tc>
          <w:tcPr>
            <w:tcW w:w="1393" w:type="dxa"/>
            <w:vAlign w:val="center"/>
          </w:tcPr>
          <w:p w14:paraId="540D47DA" w14:textId="5F0BD49C" w:rsidR="00FF1CBA" w:rsidRPr="00F07213" w:rsidRDefault="00C3496E" w:rsidP="00F07213">
            <w:pPr>
              <w:jc w:val="center"/>
              <w:rPr>
                <w:sz w:val="20"/>
                <w:szCs w:val="20"/>
              </w:rPr>
            </w:pPr>
            <w:r>
              <w:rPr>
                <w:sz w:val="20"/>
                <w:szCs w:val="20"/>
              </w:rPr>
              <w:t>0.113</w:t>
            </w:r>
          </w:p>
        </w:tc>
        <w:tc>
          <w:tcPr>
            <w:tcW w:w="1482" w:type="dxa"/>
            <w:vMerge/>
            <w:vAlign w:val="center"/>
          </w:tcPr>
          <w:p w14:paraId="1C8A532F" w14:textId="77777777" w:rsidR="00FF1CBA" w:rsidRPr="000973C6" w:rsidRDefault="00FF1CBA" w:rsidP="00EC37AA">
            <w:pPr>
              <w:jc w:val="center"/>
              <w:rPr>
                <w:sz w:val="20"/>
              </w:rPr>
            </w:pPr>
          </w:p>
        </w:tc>
        <w:tc>
          <w:tcPr>
            <w:tcW w:w="1483" w:type="dxa"/>
            <w:vMerge/>
            <w:vAlign w:val="center"/>
          </w:tcPr>
          <w:p w14:paraId="01A5F584" w14:textId="77777777" w:rsidR="00FF1CBA" w:rsidRPr="000973C6" w:rsidRDefault="00FF1CBA" w:rsidP="00EC37AA">
            <w:pPr>
              <w:jc w:val="center"/>
              <w:rPr>
                <w:sz w:val="20"/>
              </w:rPr>
            </w:pPr>
          </w:p>
        </w:tc>
      </w:tr>
      <w:tr w:rsidR="00FF1CBA" w14:paraId="2D2D1312" w14:textId="77777777" w:rsidTr="00EC37AA">
        <w:trPr>
          <w:trHeight w:val="97"/>
        </w:trPr>
        <w:tc>
          <w:tcPr>
            <w:tcW w:w="1769" w:type="dxa"/>
            <w:vMerge w:val="restart"/>
            <w:shd w:val="clear" w:color="auto" w:fill="EAF1DD" w:themeFill="accent3" w:themeFillTint="33"/>
            <w:vAlign w:val="center"/>
          </w:tcPr>
          <w:p w14:paraId="5A8509A4" w14:textId="101B18A4" w:rsidR="00FF1CBA" w:rsidRPr="00FF1CBA" w:rsidRDefault="00FF1CBA" w:rsidP="00FF1CBA">
            <w:pPr>
              <w:jc w:val="center"/>
              <w:rPr>
                <w:sz w:val="20"/>
                <w:szCs w:val="22"/>
              </w:rPr>
            </w:pPr>
            <w:r w:rsidRPr="00FF1CBA">
              <w:rPr>
                <w:b/>
                <w:sz w:val="20"/>
                <w:szCs w:val="22"/>
              </w:rPr>
              <w:t>Magnesium (mg/100 g)</w:t>
            </w:r>
          </w:p>
        </w:tc>
        <w:tc>
          <w:tcPr>
            <w:tcW w:w="1525" w:type="dxa"/>
            <w:shd w:val="clear" w:color="auto" w:fill="EAF1DD" w:themeFill="accent3" w:themeFillTint="33"/>
            <w:vAlign w:val="center"/>
          </w:tcPr>
          <w:p w14:paraId="3CCFB4D1" w14:textId="6ABD10CE"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07588069" w14:textId="3F6F3FC3" w:rsidR="00FF1CBA" w:rsidRPr="00F07213" w:rsidRDefault="00F07213" w:rsidP="00F07213">
            <w:pPr>
              <w:jc w:val="center"/>
              <w:rPr>
                <w:sz w:val="20"/>
                <w:szCs w:val="20"/>
              </w:rPr>
            </w:pPr>
            <w:r w:rsidRPr="00F07213">
              <w:rPr>
                <w:sz w:val="20"/>
                <w:szCs w:val="20"/>
              </w:rPr>
              <w:t>21.8</w:t>
            </w:r>
          </w:p>
        </w:tc>
        <w:tc>
          <w:tcPr>
            <w:tcW w:w="1393" w:type="dxa"/>
            <w:shd w:val="clear" w:color="auto" w:fill="EAF1DD" w:themeFill="accent3" w:themeFillTint="33"/>
            <w:vAlign w:val="center"/>
          </w:tcPr>
          <w:p w14:paraId="6942DE62" w14:textId="04FBD7E8" w:rsidR="00FF1CBA" w:rsidRPr="00F07213" w:rsidRDefault="00C3496E" w:rsidP="00F07213">
            <w:pPr>
              <w:jc w:val="center"/>
              <w:rPr>
                <w:sz w:val="20"/>
                <w:szCs w:val="20"/>
              </w:rPr>
            </w:pPr>
            <w:r>
              <w:rPr>
                <w:sz w:val="20"/>
                <w:szCs w:val="20"/>
              </w:rPr>
              <w:t>22.6</w:t>
            </w:r>
          </w:p>
        </w:tc>
        <w:tc>
          <w:tcPr>
            <w:tcW w:w="1482" w:type="dxa"/>
            <w:vMerge w:val="restart"/>
            <w:shd w:val="clear" w:color="auto" w:fill="EAF1DD" w:themeFill="accent3" w:themeFillTint="33"/>
            <w:vAlign w:val="center"/>
          </w:tcPr>
          <w:p w14:paraId="455A562E" w14:textId="339C1538" w:rsidR="00FF1CBA" w:rsidRPr="000973C6" w:rsidRDefault="00F07213" w:rsidP="00EC37AA">
            <w:pPr>
              <w:jc w:val="center"/>
              <w:rPr>
                <w:sz w:val="20"/>
              </w:rPr>
            </w:pPr>
            <w:r w:rsidRPr="000973C6">
              <w:rPr>
                <w:sz w:val="20"/>
              </w:rPr>
              <w:t>11.3-31.0</w:t>
            </w:r>
          </w:p>
        </w:tc>
        <w:tc>
          <w:tcPr>
            <w:tcW w:w="1483" w:type="dxa"/>
            <w:vMerge w:val="restart"/>
            <w:shd w:val="clear" w:color="auto" w:fill="EAF1DD" w:themeFill="accent3" w:themeFillTint="33"/>
            <w:vAlign w:val="center"/>
          </w:tcPr>
          <w:p w14:paraId="35A8F0DD" w14:textId="223D62F2" w:rsidR="00FF1CBA" w:rsidRPr="000973C6" w:rsidRDefault="000973C6" w:rsidP="00EC37AA">
            <w:pPr>
              <w:jc w:val="center"/>
              <w:rPr>
                <w:sz w:val="20"/>
              </w:rPr>
            </w:pPr>
            <w:r w:rsidRPr="000973C6">
              <w:rPr>
                <w:sz w:val="20"/>
              </w:rPr>
              <w:t>11.3-55.0</w:t>
            </w:r>
          </w:p>
        </w:tc>
      </w:tr>
      <w:tr w:rsidR="00FF1CBA" w14:paraId="657FC60B" w14:textId="77777777" w:rsidTr="00EC37AA">
        <w:trPr>
          <w:trHeight w:val="96"/>
        </w:trPr>
        <w:tc>
          <w:tcPr>
            <w:tcW w:w="1769" w:type="dxa"/>
            <w:vMerge/>
            <w:shd w:val="clear" w:color="auto" w:fill="EAF1DD" w:themeFill="accent3" w:themeFillTint="33"/>
            <w:vAlign w:val="center"/>
          </w:tcPr>
          <w:p w14:paraId="27CA3D8E"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14A82F27" w14:textId="723A9A35"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325B859" w14:textId="33CC2134" w:rsidR="00FF1CBA" w:rsidRPr="00F07213" w:rsidRDefault="00F07213" w:rsidP="00F07213">
            <w:pPr>
              <w:jc w:val="center"/>
              <w:rPr>
                <w:sz w:val="20"/>
                <w:szCs w:val="20"/>
              </w:rPr>
            </w:pPr>
            <w:r w:rsidRPr="00F07213">
              <w:rPr>
                <w:sz w:val="20"/>
                <w:szCs w:val="20"/>
              </w:rPr>
              <w:t>22.6</w:t>
            </w:r>
          </w:p>
        </w:tc>
        <w:tc>
          <w:tcPr>
            <w:tcW w:w="1393" w:type="dxa"/>
            <w:shd w:val="clear" w:color="auto" w:fill="EAF1DD" w:themeFill="accent3" w:themeFillTint="33"/>
            <w:vAlign w:val="center"/>
          </w:tcPr>
          <w:p w14:paraId="291DE542" w14:textId="3D4FC2F2" w:rsidR="00FF1CBA" w:rsidRPr="00F07213" w:rsidRDefault="00C3496E" w:rsidP="00F07213">
            <w:pPr>
              <w:jc w:val="center"/>
              <w:rPr>
                <w:sz w:val="20"/>
                <w:szCs w:val="20"/>
              </w:rPr>
            </w:pPr>
            <w:r>
              <w:rPr>
                <w:sz w:val="20"/>
                <w:szCs w:val="20"/>
              </w:rPr>
              <w:t>23.8</w:t>
            </w:r>
          </w:p>
        </w:tc>
        <w:tc>
          <w:tcPr>
            <w:tcW w:w="1482" w:type="dxa"/>
            <w:vMerge/>
            <w:shd w:val="clear" w:color="auto" w:fill="EAF1DD" w:themeFill="accent3" w:themeFillTint="33"/>
            <w:vAlign w:val="center"/>
          </w:tcPr>
          <w:p w14:paraId="7AF0CDEB"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0318B260" w14:textId="77777777" w:rsidR="00FF1CBA" w:rsidRPr="000973C6" w:rsidRDefault="00FF1CBA" w:rsidP="00EC37AA">
            <w:pPr>
              <w:jc w:val="center"/>
              <w:rPr>
                <w:sz w:val="20"/>
              </w:rPr>
            </w:pPr>
          </w:p>
        </w:tc>
      </w:tr>
      <w:tr w:rsidR="00FF1CBA" w14:paraId="26613C4B" w14:textId="77777777" w:rsidTr="00EC37AA">
        <w:trPr>
          <w:trHeight w:val="97"/>
        </w:trPr>
        <w:tc>
          <w:tcPr>
            <w:tcW w:w="1769" w:type="dxa"/>
            <w:vMerge w:val="restart"/>
            <w:shd w:val="clear" w:color="auto" w:fill="auto"/>
            <w:vAlign w:val="center"/>
          </w:tcPr>
          <w:p w14:paraId="354169A3" w14:textId="7A8D0592" w:rsidR="00FF1CBA" w:rsidRPr="00FF1CBA" w:rsidRDefault="00FF1CBA" w:rsidP="00FF1CBA">
            <w:pPr>
              <w:jc w:val="center"/>
              <w:rPr>
                <w:sz w:val="20"/>
                <w:szCs w:val="22"/>
              </w:rPr>
            </w:pPr>
            <w:r w:rsidRPr="00FF1CBA">
              <w:rPr>
                <w:b/>
                <w:sz w:val="20"/>
                <w:szCs w:val="22"/>
              </w:rPr>
              <w:t>Potassium (mg/100 g)</w:t>
            </w:r>
          </w:p>
        </w:tc>
        <w:tc>
          <w:tcPr>
            <w:tcW w:w="1525" w:type="dxa"/>
            <w:vAlign w:val="center"/>
          </w:tcPr>
          <w:p w14:paraId="297E72B9" w14:textId="7AB92E7A" w:rsidR="00FF1CBA" w:rsidRPr="00D2765A" w:rsidRDefault="00FF1CBA" w:rsidP="00D2765A">
            <w:pPr>
              <w:jc w:val="center"/>
              <w:rPr>
                <w:sz w:val="20"/>
                <w:szCs w:val="20"/>
              </w:rPr>
            </w:pPr>
            <w:r w:rsidRPr="00D2765A">
              <w:rPr>
                <w:sz w:val="20"/>
                <w:szCs w:val="20"/>
              </w:rPr>
              <w:t>Control</w:t>
            </w:r>
          </w:p>
        </w:tc>
        <w:tc>
          <w:tcPr>
            <w:tcW w:w="1408" w:type="dxa"/>
            <w:vAlign w:val="center"/>
          </w:tcPr>
          <w:p w14:paraId="7303FB3F" w14:textId="45255475" w:rsidR="00FF1CBA" w:rsidRPr="00F07213" w:rsidRDefault="00F07213" w:rsidP="00F07213">
            <w:pPr>
              <w:jc w:val="center"/>
              <w:rPr>
                <w:sz w:val="20"/>
                <w:szCs w:val="20"/>
              </w:rPr>
            </w:pPr>
            <w:r w:rsidRPr="00F07213">
              <w:rPr>
                <w:sz w:val="20"/>
                <w:szCs w:val="20"/>
              </w:rPr>
              <w:t>473</w:t>
            </w:r>
          </w:p>
        </w:tc>
        <w:tc>
          <w:tcPr>
            <w:tcW w:w="1393" w:type="dxa"/>
            <w:vAlign w:val="center"/>
          </w:tcPr>
          <w:p w14:paraId="7ACA8A22" w14:textId="56631997" w:rsidR="00FF1CBA" w:rsidRPr="00F07213" w:rsidRDefault="00C3496E" w:rsidP="00F07213">
            <w:pPr>
              <w:jc w:val="center"/>
              <w:rPr>
                <w:sz w:val="20"/>
                <w:szCs w:val="20"/>
              </w:rPr>
            </w:pPr>
            <w:r>
              <w:rPr>
                <w:sz w:val="20"/>
                <w:szCs w:val="20"/>
              </w:rPr>
              <w:t>461</w:t>
            </w:r>
          </w:p>
        </w:tc>
        <w:tc>
          <w:tcPr>
            <w:tcW w:w="1482" w:type="dxa"/>
            <w:vMerge w:val="restart"/>
            <w:vAlign w:val="center"/>
          </w:tcPr>
          <w:p w14:paraId="47222A12" w14:textId="02697582" w:rsidR="00FF1CBA" w:rsidRPr="000973C6" w:rsidRDefault="00F07213" w:rsidP="00EC37AA">
            <w:pPr>
              <w:jc w:val="center"/>
              <w:rPr>
                <w:sz w:val="20"/>
              </w:rPr>
            </w:pPr>
            <w:r w:rsidRPr="000973C6">
              <w:rPr>
                <w:sz w:val="20"/>
              </w:rPr>
              <w:t>240-587</w:t>
            </w:r>
          </w:p>
        </w:tc>
        <w:tc>
          <w:tcPr>
            <w:tcW w:w="1483" w:type="dxa"/>
            <w:vMerge w:val="restart"/>
            <w:vAlign w:val="center"/>
          </w:tcPr>
          <w:p w14:paraId="04B4C7CA" w14:textId="72FE1BDC" w:rsidR="00FF1CBA" w:rsidRPr="000973C6" w:rsidRDefault="00BC2681" w:rsidP="00EC37AA">
            <w:pPr>
              <w:jc w:val="center"/>
              <w:rPr>
                <w:sz w:val="20"/>
              </w:rPr>
            </w:pPr>
            <w:r>
              <w:rPr>
                <w:sz w:val="20"/>
              </w:rPr>
              <w:t>291</w:t>
            </w:r>
            <w:r w:rsidR="000973C6" w:rsidRPr="000973C6">
              <w:rPr>
                <w:sz w:val="20"/>
              </w:rPr>
              <w:t>-</w:t>
            </w:r>
            <w:r>
              <w:rPr>
                <w:sz w:val="20"/>
              </w:rPr>
              <w:t>765</w:t>
            </w:r>
          </w:p>
        </w:tc>
      </w:tr>
      <w:tr w:rsidR="00FF1CBA" w14:paraId="54B1B080" w14:textId="77777777" w:rsidTr="00EC37AA">
        <w:trPr>
          <w:trHeight w:val="96"/>
        </w:trPr>
        <w:tc>
          <w:tcPr>
            <w:tcW w:w="1769" w:type="dxa"/>
            <w:vMerge/>
            <w:shd w:val="clear" w:color="auto" w:fill="auto"/>
            <w:vAlign w:val="center"/>
          </w:tcPr>
          <w:p w14:paraId="1B1769A4" w14:textId="77777777" w:rsidR="00FF1CBA" w:rsidRDefault="00FF1CBA" w:rsidP="00FF1CBA"/>
        </w:tc>
        <w:tc>
          <w:tcPr>
            <w:tcW w:w="1525" w:type="dxa"/>
            <w:vAlign w:val="center"/>
          </w:tcPr>
          <w:p w14:paraId="6C3C67C8" w14:textId="2D38FBFA" w:rsidR="00FF1CBA" w:rsidRPr="00D2765A" w:rsidRDefault="00FF1CBA" w:rsidP="00D2765A">
            <w:pPr>
              <w:jc w:val="center"/>
              <w:rPr>
                <w:sz w:val="20"/>
                <w:szCs w:val="20"/>
              </w:rPr>
            </w:pPr>
            <w:r w:rsidRPr="00D2765A">
              <w:rPr>
                <w:sz w:val="20"/>
                <w:szCs w:val="20"/>
              </w:rPr>
              <w:t>Transformant</w:t>
            </w:r>
          </w:p>
        </w:tc>
        <w:tc>
          <w:tcPr>
            <w:tcW w:w="1408" w:type="dxa"/>
            <w:vAlign w:val="center"/>
          </w:tcPr>
          <w:p w14:paraId="64664E21" w14:textId="1F7DF0FC" w:rsidR="00FF1CBA" w:rsidRPr="00F07213" w:rsidRDefault="00F07213" w:rsidP="00F07213">
            <w:pPr>
              <w:jc w:val="center"/>
              <w:rPr>
                <w:sz w:val="20"/>
                <w:szCs w:val="20"/>
              </w:rPr>
            </w:pPr>
            <w:r w:rsidRPr="00F07213">
              <w:rPr>
                <w:sz w:val="20"/>
                <w:szCs w:val="20"/>
              </w:rPr>
              <w:t>488</w:t>
            </w:r>
          </w:p>
        </w:tc>
        <w:tc>
          <w:tcPr>
            <w:tcW w:w="1393" w:type="dxa"/>
            <w:vAlign w:val="center"/>
          </w:tcPr>
          <w:p w14:paraId="43D0262C" w14:textId="76026151" w:rsidR="00FF1CBA" w:rsidRPr="00F07213" w:rsidRDefault="00C3496E" w:rsidP="00F07213">
            <w:pPr>
              <w:jc w:val="center"/>
              <w:rPr>
                <w:sz w:val="20"/>
                <w:szCs w:val="20"/>
              </w:rPr>
            </w:pPr>
            <w:r>
              <w:rPr>
                <w:sz w:val="20"/>
                <w:szCs w:val="20"/>
              </w:rPr>
              <w:t>479</w:t>
            </w:r>
          </w:p>
        </w:tc>
        <w:tc>
          <w:tcPr>
            <w:tcW w:w="1482" w:type="dxa"/>
            <w:vMerge/>
            <w:vAlign w:val="center"/>
          </w:tcPr>
          <w:p w14:paraId="23554C30" w14:textId="77777777" w:rsidR="00FF1CBA" w:rsidRDefault="00FF1CBA" w:rsidP="00EC37AA">
            <w:pPr>
              <w:jc w:val="center"/>
            </w:pPr>
          </w:p>
        </w:tc>
        <w:tc>
          <w:tcPr>
            <w:tcW w:w="1483" w:type="dxa"/>
            <w:vMerge/>
            <w:vAlign w:val="center"/>
          </w:tcPr>
          <w:p w14:paraId="1A589DFD" w14:textId="77777777" w:rsidR="00FF1CBA" w:rsidRDefault="00FF1CBA" w:rsidP="00EC37AA">
            <w:pPr>
              <w:jc w:val="center"/>
            </w:pPr>
          </w:p>
        </w:tc>
      </w:tr>
      <w:tr w:rsidR="00A06382" w14:paraId="0ACB58DD" w14:textId="77777777" w:rsidTr="00EC37AA">
        <w:trPr>
          <w:trHeight w:val="96"/>
        </w:trPr>
        <w:tc>
          <w:tcPr>
            <w:tcW w:w="1769" w:type="dxa"/>
            <w:vMerge w:val="restart"/>
            <w:shd w:val="clear" w:color="auto" w:fill="EAF1DD" w:themeFill="accent3" w:themeFillTint="33"/>
            <w:vAlign w:val="center"/>
          </w:tcPr>
          <w:p w14:paraId="25B352CA" w14:textId="77642DDB" w:rsidR="00A06382" w:rsidRDefault="00A06382" w:rsidP="00A06382">
            <w:pPr>
              <w:jc w:val="center"/>
            </w:pPr>
            <w:r w:rsidRPr="00A06382">
              <w:rPr>
                <w:b/>
                <w:sz w:val="20"/>
                <w:szCs w:val="22"/>
              </w:rPr>
              <w:t>Glycoalkaloids (mg/100g)</w:t>
            </w:r>
          </w:p>
        </w:tc>
        <w:tc>
          <w:tcPr>
            <w:tcW w:w="1525" w:type="dxa"/>
            <w:shd w:val="clear" w:color="auto" w:fill="EAF1DD" w:themeFill="accent3" w:themeFillTint="33"/>
            <w:vAlign w:val="center"/>
          </w:tcPr>
          <w:p w14:paraId="6B7BE5B3" w14:textId="4AAF9070" w:rsidR="00A06382" w:rsidRPr="00D2765A" w:rsidRDefault="00A06382" w:rsidP="00A06382">
            <w:pPr>
              <w:jc w:val="center"/>
              <w:rPr>
                <w:sz w:val="20"/>
                <w:szCs w:val="20"/>
              </w:rPr>
            </w:pPr>
            <w:r w:rsidRPr="00D2765A">
              <w:rPr>
                <w:sz w:val="20"/>
                <w:szCs w:val="20"/>
              </w:rPr>
              <w:t>Control</w:t>
            </w:r>
          </w:p>
        </w:tc>
        <w:tc>
          <w:tcPr>
            <w:tcW w:w="1408" w:type="dxa"/>
            <w:shd w:val="clear" w:color="auto" w:fill="EAF1DD" w:themeFill="accent3" w:themeFillTint="33"/>
            <w:vAlign w:val="center"/>
          </w:tcPr>
          <w:p w14:paraId="0B27FE77" w14:textId="1196BBEF" w:rsidR="00A06382" w:rsidRPr="00F07213" w:rsidRDefault="0003076C" w:rsidP="00A06382">
            <w:pPr>
              <w:jc w:val="center"/>
              <w:rPr>
                <w:sz w:val="20"/>
                <w:szCs w:val="20"/>
              </w:rPr>
            </w:pPr>
            <w:r>
              <w:rPr>
                <w:sz w:val="20"/>
                <w:szCs w:val="20"/>
              </w:rPr>
              <w:t>10.8</w:t>
            </w:r>
          </w:p>
        </w:tc>
        <w:tc>
          <w:tcPr>
            <w:tcW w:w="1393" w:type="dxa"/>
            <w:shd w:val="clear" w:color="auto" w:fill="EAF1DD" w:themeFill="accent3" w:themeFillTint="33"/>
            <w:vAlign w:val="center"/>
          </w:tcPr>
          <w:p w14:paraId="1859C737" w14:textId="0EE8B92D" w:rsidR="00A06382" w:rsidRDefault="0003076C" w:rsidP="00A06382">
            <w:pPr>
              <w:jc w:val="center"/>
              <w:rPr>
                <w:sz w:val="20"/>
                <w:szCs w:val="20"/>
              </w:rPr>
            </w:pPr>
            <w:r>
              <w:rPr>
                <w:sz w:val="20"/>
                <w:szCs w:val="20"/>
              </w:rPr>
              <w:t>13.9</w:t>
            </w:r>
          </w:p>
        </w:tc>
        <w:tc>
          <w:tcPr>
            <w:tcW w:w="1482" w:type="dxa"/>
            <w:vMerge w:val="restart"/>
            <w:shd w:val="clear" w:color="auto" w:fill="EAF1DD" w:themeFill="accent3" w:themeFillTint="33"/>
            <w:vAlign w:val="center"/>
          </w:tcPr>
          <w:p w14:paraId="473C545C" w14:textId="291E148E" w:rsidR="00A06382" w:rsidRPr="0003076C" w:rsidRDefault="0003076C" w:rsidP="00EC37AA">
            <w:pPr>
              <w:jc w:val="center"/>
              <w:rPr>
                <w:sz w:val="20"/>
              </w:rPr>
            </w:pPr>
            <w:r w:rsidRPr="0003076C">
              <w:rPr>
                <w:sz w:val="20"/>
              </w:rPr>
              <w:t>5.0-20.4</w:t>
            </w:r>
          </w:p>
        </w:tc>
        <w:tc>
          <w:tcPr>
            <w:tcW w:w="1483" w:type="dxa"/>
            <w:vMerge w:val="restart"/>
            <w:shd w:val="clear" w:color="auto" w:fill="EAF1DD" w:themeFill="accent3" w:themeFillTint="33"/>
            <w:vAlign w:val="center"/>
          </w:tcPr>
          <w:p w14:paraId="707D1CEB" w14:textId="5033EBB2" w:rsidR="00A06382" w:rsidRPr="0003076C" w:rsidRDefault="0003076C" w:rsidP="00EC37AA">
            <w:pPr>
              <w:jc w:val="center"/>
              <w:rPr>
                <w:sz w:val="20"/>
              </w:rPr>
            </w:pPr>
            <w:r w:rsidRPr="0003076C">
              <w:rPr>
                <w:sz w:val="20"/>
              </w:rPr>
              <w:t>3.20-210.4</w:t>
            </w:r>
          </w:p>
        </w:tc>
      </w:tr>
      <w:tr w:rsidR="00A06382" w14:paraId="67181D75" w14:textId="77777777" w:rsidTr="00A12741">
        <w:trPr>
          <w:trHeight w:val="96"/>
        </w:trPr>
        <w:tc>
          <w:tcPr>
            <w:tcW w:w="1769" w:type="dxa"/>
            <w:vMerge/>
            <w:shd w:val="clear" w:color="auto" w:fill="auto"/>
            <w:vAlign w:val="center"/>
          </w:tcPr>
          <w:p w14:paraId="361CC292" w14:textId="2CC6DAED" w:rsidR="00A06382" w:rsidRDefault="00A06382" w:rsidP="00A06382"/>
        </w:tc>
        <w:tc>
          <w:tcPr>
            <w:tcW w:w="1525" w:type="dxa"/>
            <w:shd w:val="clear" w:color="auto" w:fill="EAF1DD" w:themeFill="accent3" w:themeFillTint="33"/>
            <w:vAlign w:val="center"/>
          </w:tcPr>
          <w:p w14:paraId="08611BEE" w14:textId="452ACD4F" w:rsidR="00A06382" w:rsidRPr="00D2765A" w:rsidRDefault="00A06382" w:rsidP="00A06382">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079387B" w14:textId="193E3E1E" w:rsidR="00A06382" w:rsidRPr="00F07213" w:rsidRDefault="0003076C" w:rsidP="00A06382">
            <w:pPr>
              <w:jc w:val="center"/>
              <w:rPr>
                <w:sz w:val="20"/>
                <w:szCs w:val="20"/>
              </w:rPr>
            </w:pPr>
            <w:r>
              <w:rPr>
                <w:sz w:val="20"/>
                <w:szCs w:val="20"/>
              </w:rPr>
              <w:t>9.7</w:t>
            </w:r>
          </w:p>
        </w:tc>
        <w:tc>
          <w:tcPr>
            <w:tcW w:w="1393" w:type="dxa"/>
            <w:shd w:val="clear" w:color="auto" w:fill="EAF1DD" w:themeFill="accent3" w:themeFillTint="33"/>
            <w:vAlign w:val="center"/>
          </w:tcPr>
          <w:p w14:paraId="157870F2" w14:textId="5C6379B7" w:rsidR="00A06382" w:rsidRPr="0003076C" w:rsidRDefault="0003076C" w:rsidP="00A06382">
            <w:pPr>
              <w:jc w:val="center"/>
              <w:rPr>
                <w:b/>
                <w:sz w:val="20"/>
                <w:szCs w:val="20"/>
                <w:u w:val="single"/>
              </w:rPr>
            </w:pPr>
            <w:r w:rsidRPr="0003076C">
              <w:rPr>
                <w:b/>
                <w:sz w:val="20"/>
                <w:szCs w:val="20"/>
                <w:u w:val="single"/>
              </w:rPr>
              <w:t>11.8</w:t>
            </w:r>
          </w:p>
        </w:tc>
        <w:tc>
          <w:tcPr>
            <w:tcW w:w="1482" w:type="dxa"/>
            <w:vMerge/>
          </w:tcPr>
          <w:p w14:paraId="4891B879" w14:textId="77777777" w:rsidR="00A06382" w:rsidRDefault="00A06382" w:rsidP="00A06382"/>
        </w:tc>
        <w:tc>
          <w:tcPr>
            <w:tcW w:w="1483" w:type="dxa"/>
            <w:vMerge/>
          </w:tcPr>
          <w:p w14:paraId="195EDB84" w14:textId="24957818" w:rsidR="00A06382" w:rsidRDefault="00A06382" w:rsidP="00A06382"/>
        </w:tc>
      </w:tr>
    </w:tbl>
    <w:p w14:paraId="7AD08368" w14:textId="31C797AC" w:rsidR="003A3E9B" w:rsidRDefault="0094282A" w:rsidP="008E7AF3">
      <w:pPr>
        <w:ind w:right="-2"/>
        <w:rPr>
          <w:sz w:val="18"/>
        </w:rPr>
      </w:pPr>
      <w:r w:rsidRPr="00FF1CBA">
        <w:rPr>
          <w:sz w:val="18"/>
        </w:rPr>
        <w:t xml:space="preserve">1. </w:t>
      </w:r>
      <w:r w:rsidR="003A3E9B" w:rsidRPr="00FF1CBA">
        <w:rPr>
          <w:sz w:val="18"/>
        </w:rPr>
        <w:t>Bold</w:t>
      </w:r>
      <w:r w:rsidR="002F6F59" w:rsidRPr="00FF1CBA">
        <w:rPr>
          <w:sz w:val="18"/>
        </w:rPr>
        <w:t>ed</w:t>
      </w:r>
      <w:r w:rsidR="003A3E9B" w:rsidRPr="00FF1CBA">
        <w:rPr>
          <w:sz w:val="18"/>
        </w:rPr>
        <w:t xml:space="preserve"> and underlined results </w:t>
      </w:r>
      <w:r w:rsidR="00286305" w:rsidRPr="00FF1CBA">
        <w:rPr>
          <w:sz w:val="18"/>
        </w:rPr>
        <w:t>indicate</w:t>
      </w:r>
      <w:r w:rsidR="003A3E9B" w:rsidRPr="00FF1CBA">
        <w:rPr>
          <w:sz w:val="18"/>
        </w:rPr>
        <w:t xml:space="preserve"> </w:t>
      </w:r>
      <w:r w:rsidRPr="00FF1CBA">
        <w:rPr>
          <w:sz w:val="18"/>
        </w:rPr>
        <w:t>those data points that were statistical</w:t>
      </w:r>
      <w:r w:rsidR="00F803D0">
        <w:rPr>
          <w:sz w:val="18"/>
        </w:rPr>
        <w:t>ly</w:t>
      </w:r>
      <w:r w:rsidRPr="00FF1CBA">
        <w:rPr>
          <w:sz w:val="18"/>
        </w:rPr>
        <w:t xml:space="preserve"> significant</w:t>
      </w:r>
      <w:r w:rsidR="003A3E9B" w:rsidRPr="00FF1CBA">
        <w:rPr>
          <w:sz w:val="18"/>
        </w:rPr>
        <w:t xml:space="preserve"> when comparing the control to the transformed </w:t>
      </w:r>
      <w:r w:rsidR="00013025" w:rsidRPr="00FF1CBA">
        <w:rPr>
          <w:sz w:val="18"/>
        </w:rPr>
        <w:t>line</w:t>
      </w:r>
      <w:r w:rsidR="00127F25" w:rsidRPr="00FF1CBA">
        <w:rPr>
          <w:sz w:val="18"/>
        </w:rPr>
        <w:t>.</w:t>
      </w:r>
    </w:p>
    <w:p w14:paraId="4E519742" w14:textId="05970A36" w:rsidR="000973C6" w:rsidRPr="00FF1CBA" w:rsidRDefault="000973C6" w:rsidP="00164956">
      <w:pPr>
        <w:ind w:right="-110"/>
        <w:rPr>
          <w:sz w:val="18"/>
        </w:rPr>
      </w:pPr>
      <w:r w:rsidRPr="000973C6">
        <w:rPr>
          <w:sz w:val="18"/>
        </w:rPr>
        <w:t>2. Tolerance intervals were calculated from reference varieties of potatoes grown in the V11 compositional analysis study</w:t>
      </w:r>
      <w:r w:rsidR="0021594E">
        <w:rPr>
          <w:sz w:val="18"/>
        </w:rPr>
        <w:t>.</w:t>
      </w:r>
    </w:p>
    <w:p w14:paraId="2E829199" w14:textId="17A46116" w:rsidR="00FD16FF" w:rsidRPr="00164956" w:rsidRDefault="00FD16FF" w:rsidP="00BD7646">
      <w:pPr>
        <w:pStyle w:val="Heading3"/>
      </w:pPr>
      <w:bookmarkStart w:id="129" w:name="_Toc454886854"/>
      <w:bookmarkStart w:id="130" w:name="_Toc488842357"/>
      <w:bookmarkStart w:id="131" w:name="_Toc488842467"/>
      <w:bookmarkStart w:id="132" w:name="_Toc38956965"/>
      <w:r w:rsidRPr="00164956">
        <w:t>5.</w:t>
      </w:r>
      <w:r w:rsidR="003A1FCC" w:rsidRPr="00164956">
        <w:t>2</w:t>
      </w:r>
      <w:r w:rsidRPr="00164956">
        <w:t>.</w:t>
      </w:r>
      <w:r w:rsidR="008E0995" w:rsidRPr="00164956">
        <w:t>2</w:t>
      </w:r>
      <w:r w:rsidRPr="00164956">
        <w:tab/>
      </w:r>
      <w:r w:rsidR="00560BDF" w:rsidRPr="00164956">
        <w:t>Comparison of t</w:t>
      </w:r>
      <w:r w:rsidRPr="00164956">
        <w:t>otal amino acid</w:t>
      </w:r>
      <w:bookmarkEnd w:id="129"/>
      <w:r w:rsidR="00560BDF" w:rsidRPr="00164956">
        <w:t xml:space="preserve"> levels</w:t>
      </w:r>
      <w:bookmarkEnd w:id="130"/>
      <w:bookmarkEnd w:id="131"/>
      <w:bookmarkEnd w:id="132"/>
    </w:p>
    <w:p w14:paraId="3BEDDC0D" w14:textId="0231143E" w:rsidR="005F0DBA" w:rsidRPr="005275DC" w:rsidRDefault="00512518" w:rsidP="00A726E1">
      <w:pPr>
        <w:rPr>
          <w:color w:val="FF0000"/>
        </w:rPr>
      </w:pPr>
      <w:r w:rsidRPr="003F28A8">
        <w:t>A summary of the total amino acid levels for the transformed lines is presented in Table</w:t>
      </w:r>
      <w:r w:rsidR="00743F49" w:rsidRPr="003F28A8">
        <w:t>s</w:t>
      </w:r>
      <w:r w:rsidR="0001677B">
        <w:t xml:space="preserve"> 11 and 12</w:t>
      </w:r>
      <w:r w:rsidRPr="003F28A8">
        <w:t xml:space="preserve">. </w:t>
      </w:r>
      <w:r w:rsidR="007C3FBE" w:rsidRPr="00444F50">
        <w:t xml:space="preserve">For the </w:t>
      </w:r>
      <w:r w:rsidR="000447F7" w:rsidRPr="00444F50">
        <w:t>amino acids</w:t>
      </w:r>
      <w:r w:rsidR="00A726E1" w:rsidRPr="00444F50">
        <w:t xml:space="preserve"> shown</w:t>
      </w:r>
      <w:r w:rsidR="00AD2E6A">
        <w:t xml:space="preserve"> in Table 11</w:t>
      </w:r>
      <w:r w:rsidR="007C3FBE" w:rsidRPr="00444F50">
        <w:t xml:space="preserve">, </w:t>
      </w:r>
      <w:r w:rsidR="00830010" w:rsidRPr="00444F50">
        <w:t xml:space="preserve">there were minor but </w:t>
      </w:r>
      <w:r w:rsidR="00F803D0">
        <w:t xml:space="preserve">statistically </w:t>
      </w:r>
      <w:r w:rsidR="00830010" w:rsidRPr="00444F50">
        <w:t xml:space="preserve">significant </w:t>
      </w:r>
      <w:r w:rsidR="00F803D0">
        <w:t>differences</w:t>
      </w:r>
      <w:r w:rsidR="00F803D0" w:rsidRPr="00444F50">
        <w:t xml:space="preserve"> </w:t>
      </w:r>
      <w:r w:rsidR="00830010" w:rsidRPr="00444F50">
        <w:t xml:space="preserve">in levels in </w:t>
      </w:r>
      <w:r w:rsidR="00444F50" w:rsidRPr="00444F50">
        <w:t>V11 and Z6</w:t>
      </w:r>
      <w:r w:rsidR="00E03FBF" w:rsidRPr="00444F50">
        <w:t>.</w:t>
      </w:r>
      <w:r w:rsidR="00830010" w:rsidRPr="00444F50">
        <w:t xml:space="preserve"> </w:t>
      </w:r>
      <w:r w:rsidR="00A726E1" w:rsidRPr="00444F50">
        <w:t xml:space="preserve">None of these values fall outside the tolerance interval or </w:t>
      </w:r>
      <w:r w:rsidR="0047446A">
        <w:t xml:space="preserve">combined </w:t>
      </w:r>
      <w:r w:rsidR="00444F50" w:rsidRPr="00444F50">
        <w:t>literature</w:t>
      </w:r>
      <w:r w:rsidR="00A726E1" w:rsidRPr="00444F50">
        <w:t xml:space="preserve"> range, indicating </w:t>
      </w:r>
      <w:r w:rsidR="00F803D0">
        <w:t>the differences are consistent with</w:t>
      </w:r>
      <w:r w:rsidR="00E03FBF" w:rsidRPr="00444F50">
        <w:t xml:space="preserve"> natural variation.</w:t>
      </w:r>
    </w:p>
    <w:p w14:paraId="5F4D46DA" w14:textId="77777777" w:rsidR="00407D9D" w:rsidRDefault="00407D9D" w:rsidP="00407D9D">
      <w:pPr>
        <w:widowControl/>
        <w:rPr>
          <w:color w:val="FF0000"/>
        </w:rPr>
      </w:pPr>
    </w:p>
    <w:p w14:paraId="7F910B05" w14:textId="4CDAE5A7" w:rsidR="007A244A" w:rsidRPr="00407D9D" w:rsidRDefault="00AD2E6A" w:rsidP="00407D9D">
      <w:pPr>
        <w:widowControl/>
        <w:rPr>
          <w:rFonts w:cs="Arial"/>
          <w:b/>
          <w:color w:val="FF0000"/>
        </w:rPr>
      </w:pPr>
      <w:r>
        <w:rPr>
          <w:b/>
        </w:rPr>
        <w:t>Table 11</w:t>
      </w:r>
      <w:r w:rsidR="00C15CCE" w:rsidRPr="00407D9D">
        <w:rPr>
          <w:b/>
        </w:rPr>
        <w:t>: Summary of total amino acids in the transformed line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164956" w:rsidRPr="00FF1CBA" w14:paraId="5F475ED1" w14:textId="77777777" w:rsidTr="00945658">
        <w:trPr>
          <w:trHeight w:val="213"/>
        </w:trPr>
        <w:tc>
          <w:tcPr>
            <w:tcW w:w="1769" w:type="dxa"/>
            <w:vMerge w:val="restart"/>
            <w:shd w:val="clear" w:color="auto" w:fill="9BBB59" w:themeFill="accent3"/>
            <w:vAlign w:val="center"/>
          </w:tcPr>
          <w:p w14:paraId="1DDCE97F" w14:textId="77777777" w:rsidR="00164956" w:rsidRPr="00FF1CBA" w:rsidRDefault="00164956" w:rsidP="00945658">
            <w:pPr>
              <w:jc w:val="center"/>
              <w:rPr>
                <w:b/>
              </w:rPr>
            </w:pPr>
            <w:r w:rsidRPr="00FF1CBA">
              <w:rPr>
                <w:b/>
              </w:rPr>
              <w:t>Variable</w:t>
            </w:r>
          </w:p>
        </w:tc>
        <w:tc>
          <w:tcPr>
            <w:tcW w:w="1525" w:type="dxa"/>
            <w:vMerge w:val="restart"/>
            <w:shd w:val="clear" w:color="auto" w:fill="9BBB59" w:themeFill="accent3"/>
            <w:vAlign w:val="center"/>
          </w:tcPr>
          <w:p w14:paraId="3EF66C14" w14:textId="77777777" w:rsidR="00164956" w:rsidRPr="00FF1CBA" w:rsidRDefault="00164956" w:rsidP="00945658">
            <w:pPr>
              <w:jc w:val="center"/>
              <w:rPr>
                <w:b/>
              </w:rPr>
            </w:pPr>
            <w:r w:rsidRPr="00FF1CBA">
              <w:rPr>
                <w:b/>
              </w:rPr>
              <w:t>Sample</w:t>
            </w:r>
          </w:p>
        </w:tc>
        <w:tc>
          <w:tcPr>
            <w:tcW w:w="2801" w:type="dxa"/>
            <w:gridSpan w:val="2"/>
            <w:shd w:val="clear" w:color="auto" w:fill="9BBB59" w:themeFill="accent3"/>
            <w:vAlign w:val="center"/>
          </w:tcPr>
          <w:p w14:paraId="0E9D04EC" w14:textId="77777777" w:rsidR="00164956" w:rsidRPr="00FF1CBA" w:rsidRDefault="00164956" w:rsidP="00945658">
            <w:pPr>
              <w:jc w:val="center"/>
              <w:rPr>
                <w:b/>
              </w:rPr>
            </w:pPr>
            <w:r w:rsidRPr="00FF1CBA">
              <w:rPr>
                <w:b/>
              </w:rPr>
              <w:t>Mean</w:t>
            </w:r>
          </w:p>
          <w:p w14:paraId="38D29A6A" w14:textId="77777777" w:rsidR="00164956" w:rsidRPr="00FF1CBA" w:rsidRDefault="00164956" w:rsidP="00945658">
            <w:pPr>
              <w:jc w:val="center"/>
              <w:rPr>
                <w:b/>
              </w:rPr>
            </w:pPr>
          </w:p>
        </w:tc>
        <w:tc>
          <w:tcPr>
            <w:tcW w:w="1482" w:type="dxa"/>
            <w:vMerge w:val="restart"/>
            <w:shd w:val="clear" w:color="auto" w:fill="9BBB59" w:themeFill="accent3"/>
            <w:vAlign w:val="center"/>
          </w:tcPr>
          <w:p w14:paraId="027AB5B2" w14:textId="77777777" w:rsidR="00164956" w:rsidRDefault="00164956" w:rsidP="00945658">
            <w:pPr>
              <w:jc w:val="center"/>
              <w:rPr>
                <w:b/>
              </w:rPr>
            </w:pPr>
            <w:r w:rsidRPr="00FF1CBA">
              <w:rPr>
                <w:b/>
              </w:rPr>
              <w:t>Tolerance Interval</w:t>
            </w:r>
          </w:p>
          <w:p w14:paraId="38991155" w14:textId="77777777" w:rsidR="00164956" w:rsidRPr="00FF1CBA" w:rsidRDefault="00164956" w:rsidP="00945658">
            <w:pPr>
              <w:jc w:val="center"/>
              <w:rPr>
                <w:b/>
              </w:rPr>
            </w:pPr>
            <w:r>
              <w:rPr>
                <w:b/>
              </w:rPr>
              <w:t>(min-max)</w:t>
            </w:r>
          </w:p>
        </w:tc>
        <w:tc>
          <w:tcPr>
            <w:tcW w:w="1483" w:type="dxa"/>
            <w:vMerge w:val="restart"/>
            <w:shd w:val="clear" w:color="auto" w:fill="9BBB59" w:themeFill="accent3"/>
            <w:vAlign w:val="center"/>
          </w:tcPr>
          <w:p w14:paraId="633AAF0A" w14:textId="77777777" w:rsidR="00164956" w:rsidRDefault="00164956" w:rsidP="00945658">
            <w:pPr>
              <w:jc w:val="center"/>
              <w:rPr>
                <w:b/>
              </w:rPr>
            </w:pPr>
            <w:r>
              <w:rPr>
                <w:b/>
              </w:rPr>
              <w:t xml:space="preserve">Combined Literature range </w:t>
            </w:r>
          </w:p>
          <w:p w14:paraId="5D59F636" w14:textId="77777777" w:rsidR="00164956" w:rsidRPr="00FF1CBA" w:rsidRDefault="00164956" w:rsidP="00945658">
            <w:pPr>
              <w:jc w:val="center"/>
              <w:rPr>
                <w:b/>
              </w:rPr>
            </w:pPr>
            <w:r>
              <w:rPr>
                <w:b/>
              </w:rPr>
              <w:t>(min-max)</w:t>
            </w:r>
          </w:p>
        </w:tc>
      </w:tr>
      <w:tr w:rsidR="00164956" w14:paraId="3F5C463D" w14:textId="77777777" w:rsidTr="00945658">
        <w:trPr>
          <w:trHeight w:val="212"/>
        </w:trPr>
        <w:tc>
          <w:tcPr>
            <w:tcW w:w="1769" w:type="dxa"/>
            <w:vMerge/>
            <w:vAlign w:val="center"/>
          </w:tcPr>
          <w:p w14:paraId="500D52AA" w14:textId="77777777" w:rsidR="00164956" w:rsidRDefault="00164956" w:rsidP="00945658">
            <w:pPr>
              <w:jc w:val="center"/>
            </w:pPr>
          </w:p>
        </w:tc>
        <w:tc>
          <w:tcPr>
            <w:tcW w:w="1525" w:type="dxa"/>
            <w:vMerge/>
            <w:vAlign w:val="center"/>
          </w:tcPr>
          <w:p w14:paraId="2A291C53" w14:textId="77777777" w:rsidR="00164956" w:rsidRDefault="00164956" w:rsidP="00945658">
            <w:pPr>
              <w:jc w:val="center"/>
            </w:pPr>
          </w:p>
        </w:tc>
        <w:tc>
          <w:tcPr>
            <w:tcW w:w="1408" w:type="dxa"/>
            <w:shd w:val="clear" w:color="auto" w:fill="9BBB59" w:themeFill="accent3"/>
            <w:vAlign w:val="center"/>
          </w:tcPr>
          <w:p w14:paraId="06306A75" w14:textId="77777777" w:rsidR="00164956" w:rsidRPr="00FF1CBA" w:rsidRDefault="00164956" w:rsidP="00945658">
            <w:pPr>
              <w:jc w:val="center"/>
              <w:rPr>
                <w:b/>
              </w:rPr>
            </w:pPr>
            <w:r w:rsidRPr="00FF1CBA">
              <w:rPr>
                <w:b/>
              </w:rPr>
              <w:t>V11</w:t>
            </w:r>
          </w:p>
        </w:tc>
        <w:tc>
          <w:tcPr>
            <w:tcW w:w="1393" w:type="dxa"/>
            <w:shd w:val="clear" w:color="auto" w:fill="9BBB59" w:themeFill="accent3"/>
            <w:vAlign w:val="center"/>
          </w:tcPr>
          <w:p w14:paraId="0A70B6DD" w14:textId="77777777" w:rsidR="00164956" w:rsidRPr="00FF1CBA" w:rsidRDefault="00164956" w:rsidP="00945658">
            <w:pPr>
              <w:jc w:val="center"/>
              <w:rPr>
                <w:b/>
              </w:rPr>
            </w:pPr>
            <w:r w:rsidRPr="00FF1CBA">
              <w:rPr>
                <w:b/>
              </w:rPr>
              <w:t>Z6</w:t>
            </w:r>
          </w:p>
        </w:tc>
        <w:tc>
          <w:tcPr>
            <w:tcW w:w="1482" w:type="dxa"/>
            <w:vMerge/>
            <w:vAlign w:val="center"/>
          </w:tcPr>
          <w:p w14:paraId="21240425" w14:textId="77777777" w:rsidR="00164956" w:rsidRDefault="00164956" w:rsidP="00945658">
            <w:pPr>
              <w:jc w:val="center"/>
            </w:pPr>
          </w:p>
        </w:tc>
        <w:tc>
          <w:tcPr>
            <w:tcW w:w="1483" w:type="dxa"/>
            <w:vMerge/>
            <w:vAlign w:val="center"/>
          </w:tcPr>
          <w:p w14:paraId="7DBFBA55" w14:textId="77777777" w:rsidR="00164956" w:rsidRDefault="00164956" w:rsidP="00945658">
            <w:pPr>
              <w:jc w:val="center"/>
            </w:pPr>
          </w:p>
        </w:tc>
      </w:tr>
      <w:tr w:rsidR="00A1734C" w:rsidRPr="000973C6" w14:paraId="5245305B" w14:textId="77777777" w:rsidTr="00FE1DF3">
        <w:trPr>
          <w:trHeight w:val="97"/>
        </w:trPr>
        <w:tc>
          <w:tcPr>
            <w:tcW w:w="1769" w:type="dxa"/>
            <w:vMerge w:val="restart"/>
            <w:vAlign w:val="center"/>
          </w:tcPr>
          <w:p w14:paraId="51FF79A3" w14:textId="7E3DADBD" w:rsidR="00A1734C" w:rsidRPr="00164956" w:rsidRDefault="00A1734C" w:rsidP="00A1734C">
            <w:pPr>
              <w:jc w:val="center"/>
              <w:rPr>
                <w:b/>
                <w:sz w:val="20"/>
                <w:szCs w:val="22"/>
              </w:rPr>
            </w:pPr>
            <w:r w:rsidRPr="00164956">
              <w:rPr>
                <w:b/>
                <w:sz w:val="20"/>
              </w:rPr>
              <w:t>Alanine</w:t>
            </w:r>
          </w:p>
        </w:tc>
        <w:tc>
          <w:tcPr>
            <w:tcW w:w="1525" w:type="dxa"/>
            <w:vAlign w:val="center"/>
          </w:tcPr>
          <w:p w14:paraId="50EA3622" w14:textId="3FCBF0E4" w:rsidR="00A1734C" w:rsidRPr="00D2765A" w:rsidRDefault="00A1734C" w:rsidP="00A1734C">
            <w:pPr>
              <w:jc w:val="center"/>
              <w:rPr>
                <w:sz w:val="20"/>
                <w:szCs w:val="20"/>
              </w:rPr>
            </w:pPr>
            <w:r w:rsidRPr="00D2765A">
              <w:rPr>
                <w:sz w:val="20"/>
                <w:szCs w:val="20"/>
              </w:rPr>
              <w:t>Control</w:t>
            </w:r>
          </w:p>
        </w:tc>
        <w:tc>
          <w:tcPr>
            <w:tcW w:w="1408" w:type="dxa"/>
            <w:vAlign w:val="center"/>
          </w:tcPr>
          <w:p w14:paraId="442BA0F9" w14:textId="4F63A1A3" w:rsidR="00A1734C" w:rsidRPr="00F07213" w:rsidRDefault="0071306A" w:rsidP="00A1734C">
            <w:pPr>
              <w:jc w:val="center"/>
              <w:rPr>
                <w:sz w:val="20"/>
                <w:szCs w:val="20"/>
              </w:rPr>
            </w:pPr>
            <w:r>
              <w:rPr>
                <w:sz w:val="20"/>
                <w:szCs w:val="20"/>
              </w:rPr>
              <w:t>64.2</w:t>
            </w:r>
          </w:p>
        </w:tc>
        <w:tc>
          <w:tcPr>
            <w:tcW w:w="1393" w:type="dxa"/>
            <w:vAlign w:val="center"/>
          </w:tcPr>
          <w:p w14:paraId="58CB5C81" w14:textId="394DED64" w:rsidR="00A1734C" w:rsidRPr="00F07213" w:rsidRDefault="00A744A8" w:rsidP="00A1734C">
            <w:pPr>
              <w:jc w:val="center"/>
              <w:rPr>
                <w:sz w:val="20"/>
                <w:szCs w:val="20"/>
              </w:rPr>
            </w:pPr>
            <w:r>
              <w:rPr>
                <w:sz w:val="20"/>
                <w:szCs w:val="20"/>
              </w:rPr>
              <w:t>62.5</w:t>
            </w:r>
          </w:p>
        </w:tc>
        <w:tc>
          <w:tcPr>
            <w:tcW w:w="1482" w:type="dxa"/>
            <w:vMerge w:val="restart"/>
            <w:vAlign w:val="center"/>
          </w:tcPr>
          <w:p w14:paraId="0CA897DC" w14:textId="5D219F1D" w:rsidR="00A1734C" w:rsidRPr="000973C6" w:rsidRDefault="000143A9" w:rsidP="00FE1DF3">
            <w:pPr>
              <w:jc w:val="center"/>
              <w:rPr>
                <w:sz w:val="20"/>
              </w:rPr>
            </w:pPr>
            <w:r>
              <w:rPr>
                <w:sz w:val="20"/>
              </w:rPr>
              <w:t>22.4-105</w:t>
            </w:r>
          </w:p>
        </w:tc>
        <w:tc>
          <w:tcPr>
            <w:tcW w:w="1483" w:type="dxa"/>
            <w:vMerge w:val="restart"/>
            <w:vAlign w:val="center"/>
          </w:tcPr>
          <w:p w14:paraId="3AD681FA" w14:textId="57C11F1C" w:rsidR="00A1734C" w:rsidRPr="000973C6" w:rsidRDefault="00336856" w:rsidP="00FE1DF3">
            <w:pPr>
              <w:jc w:val="center"/>
              <w:rPr>
                <w:sz w:val="20"/>
              </w:rPr>
            </w:pPr>
            <w:r>
              <w:rPr>
                <w:sz w:val="20"/>
              </w:rPr>
              <w:t>10-145</w:t>
            </w:r>
          </w:p>
        </w:tc>
      </w:tr>
      <w:tr w:rsidR="00A1734C" w:rsidRPr="000973C6" w14:paraId="69DDBCBE" w14:textId="77777777" w:rsidTr="00FE1DF3">
        <w:trPr>
          <w:trHeight w:val="96"/>
        </w:trPr>
        <w:tc>
          <w:tcPr>
            <w:tcW w:w="1769" w:type="dxa"/>
            <w:vMerge/>
            <w:vAlign w:val="center"/>
          </w:tcPr>
          <w:p w14:paraId="435CF969" w14:textId="77777777" w:rsidR="00A1734C" w:rsidRPr="00164956" w:rsidRDefault="00A1734C" w:rsidP="00A1734C">
            <w:pPr>
              <w:jc w:val="center"/>
              <w:rPr>
                <w:b/>
                <w:sz w:val="20"/>
                <w:szCs w:val="22"/>
              </w:rPr>
            </w:pPr>
          </w:p>
        </w:tc>
        <w:tc>
          <w:tcPr>
            <w:tcW w:w="1525" w:type="dxa"/>
            <w:vAlign w:val="center"/>
          </w:tcPr>
          <w:p w14:paraId="60D90FA1" w14:textId="0DE53E90" w:rsidR="00A1734C" w:rsidRPr="00D2765A" w:rsidRDefault="00A1734C" w:rsidP="00A1734C">
            <w:pPr>
              <w:jc w:val="center"/>
              <w:rPr>
                <w:sz w:val="20"/>
                <w:szCs w:val="20"/>
              </w:rPr>
            </w:pPr>
            <w:r w:rsidRPr="00D2765A">
              <w:rPr>
                <w:sz w:val="20"/>
                <w:szCs w:val="20"/>
              </w:rPr>
              <w:t>Transformant</w:t>
            </w:r>
          </w:p>
        </w:tc>
        <w:tc>
          <w:tcPr>
            <w:tcW w:w="1408" w:type="dxa"/>
            <w:vAlign w:val="center"/>
          </w:tcPr>
          <w:p w14:paraId="02396F34" w14:textId="64DE44BB" w:rsidR="00A1734C" w:rsidRPr="0071306A" w:rsidRDefault="0071306A" w:rsidP="00A1734C">
            <w:pPr>
              <w:jc w:val="center"/>
              <w:rPr>
                <w:b/>
                <w:sz w:val="20"/>
                <w:szCs w:val="20"/>
                <w:u w:val="single"/>
              </w:rPr>
            </w:pPr>
            <w:r w:rsidRPr="0071306A">
              <w:rPr>
                <w:b/>
                <w:sz w:val="20"/>
                <w:szCs w:val="20"/>
                <w:u w:val="single"/>
              </w:rPr>
              <w:t>70.9</w:t>
            </w:r>
          </w:p>
        </w:tc>
        <w:tc>
          <w:tcPr>
            <w:tcW w:w="1393" w:type="dxa"/>
            <w:vAlign w:val="center"/>
          </w:tcPr>
          <w:p w14:paraId="706BDDF4" w14:textId="6BEA9BBF" w:rsidR="00A1734C" w:rsidRPr="00C3496E" w:rsidRDefault="00A744A8" w:rsidP="00A1734C">
            <w:pPr>
              <w:jc w:val="center"/>
              <w:rPr>
                <w:b/>
                <w:sz w:val="20"/>
                <w:szCs w:val="20"/>
                <w:u w:val="single"/>
              </w:rPr>
            </w:pPr>
            <w:r>
              <w:rPr>
                <w:b/>
                <w:sz w:val="20"/>
                <w:szCs w:val="20"/>
                <w:u w:val="single"/>
              </w:rPr>
              <w:t>74.8</w:t>
            </w:r>
          </w:p>
        </w:tc>
        <w:tc>
          <w:tcPr>
            <w:tcW w:w="1482" w:type="dxa"/>
            <w:vMerge/>
            <w:vAlign w:val="center"/>
          </w:tcPr>
          <w:p w14:paraId="752EBF18" w14:textId="77777777" w:rsidR="00A1734C" w:rsidRPr="000973C6" w:rsidRDefault="00A1734C" w:rsidP="00FE1DF3">
            <w:pPr>
              <w:jc w:val="center"/>
              <w:rPr>
                <w:sz w:val="20"/>
              </w:rPr>
            </w:pPr>
          </w:p>
        </w:tc>
        <w:tc>
          <w:tcPr>
            <w:tcW w:w="1483" w:type="dxa"/>
            <w:vMerge/>
            <w:vAlign w:val="center"/>
          </w:tcPr>
          <w:p w14:paraId="1D65EA64" w14:textId="77777777" w:rsidR="00A1734C" w:rsidRPr="000973C6" w:rsidRDefault="00A1734C" w:rsidP="00FE1DF3">
            <w:pPr>
              <w:jc w:val="center"/>
              <w:rPr>
                <w:sz w:val="20"/>
              </w:rPr>
            </w:pPr>
          </w:p>
        </w:tc>
      </w:tr>
      <w:tr w:rsidR="00A1734C" w:rsidRPr="000973C6" w14:paraId="2D92AB52" w14:textId="77777777" w:rsidTr="00FE1DF3">
        <w:trPr>
          <w:trHeight w:val="97"/>
        </w:trPr>
        <w:tc>
          <w:tcPr>
            <w:tcW w:w="1769" w:type="dxa"/>
            <w:vMerge w:val="restart"/>
            <w:shd w:val="clear" w:color="auto" w:fill="EAF1DD" w:themeFill="accent3" w:themeFillTint="33"/>
            <w:vAlign w:val="center"/>
          </w:tcPr>
          <w:p w14:paraId="7A9EAA9F" w14:textId="1F3F3169" w:rsidR="00A1734C" w:rsidRPr="00164956" w:rsidRDefault="00A1734C" w:rsidP="00A1734C">
            <w:pPr>
              <w:jc w:val="center"/>
              <w:rPr>
                <w:b/>
                <w:sz w:val="20"/>
                <w:szCs w:val="22"/>
              </w:rPr>
            </w:pPr>
            <w:r w:rsidRPr="00164956">
              <w:rPr>
                <w:b/>
                <w:sz w:val="20"/>
              </w:rPr>
              <w:t>Arginine</w:t>
            </w:r>
          </w:p>
        </w:tc>
        <w:tc>
          <w:tcPr>
            <w:tcW w:w="1525" w:type="dxa"/>
            <w:shd w:val="clear" w:color="auto" w:fill="EAF1DD" w:themeFill="accent3" w:themeFillTint="33"/>
            <w:vAlign w:val="center"/>
          </w:tcPr>
          <w:p w14:paraId="3404A1A7" w14:textId="2E9DC4B9"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30BA624E" w14:textId="55FA52CA" w:rsidR="00A1734C" w:rsidRPr="00F07213" w:rsidRDefault="0071306A" w:rsidP="00A1734C">
            <w:pPr>
              <w:jc w:val="center"/>
              <w:rPr>
                <w:sz w:val="20"/>
                <w:szCs w:val="20"/>
              </w:rPr>
            </w:pPr>
            <w:r>
              <w:rPr>
                <w:sz w:val="20"/>
                <w:szCs w:val="20"/>
              </w:rPr>
              <w:t>123</w:t>
            </w:r>
          </w:p>
        </w:tc>
        <w:tc>
          <w:tcPr>
            <w:tcW w:w="1393" w:type="dxa"/>
            <w:shd w:val="clear" w:color="auto" w:fill="EAF1DD" w:themeFill="accent3" w:themeFillTint="33"/>
            <w:vAlign w:val="center"/>
          </w:tcPr>
          <w:p w14:paraId="795A0D9E" w14:textId="2D7C21FC" w:rsidR="00A1734C" w:rsidRPr="00F07213" w:rsidRDefault="00A744A8" w:rsidP="00A1734C">
            <w:pPr>
              <w:jc w:val="center"/>
              <w:rPr>
                <w:sz w:val="20"/>
                <w:szCs w:val="20"/>
              </w:rPr>
            </w:pPr>
            <w:r>
              <w:rPr>
                <w:sz w:val="20"/>
                <w:szCs w:val="20"/>
              </w:rPr>
              <w:t>127</w:t>
            </w:r>
          </w:p>
        </w:tc>
        <w:tc>
          <w:tcPr>
            <w:tcW w:w="1482" w:type="dxa"/>
            <w:vMerge w:val="restart"/>
            <w:shd w:val="clear" w:color="auto" w:fill="EAF1DD" w:themeFill="accent3" w:themeFillTint="33"/>
            <w:vAlign w:val="center"/>
          </w:tcPr>
          <w:p w14:paraId="0EC96AF3" w14:textId="3A225444" w:rsidR="00A1734C" w:rsidRPr="000973C6" w:rsidRDefault="000143A9" w:rsidP="00FE1DF3">
            <w:pPr>
              <w:jc w:val="center"/>
              <w:rPr>
                <w:sz w:val="20"/>
              </w:rPr>
            </w:pPr>
            <w:r>
              <w:rPr>
                <w:sz w:val="20"/>
              </w:rPr>
              <w:t>15.8-188</w:t>
            </w:r>
          </w:p>
        </w:tc>
        <w:tc>
          <w:tcPr>
            <w:tcW w:w="1483" w:type="dxa"/>
            <w:vMerge w:val="restart"/>
            <w:shd w:val="clear" w:color="auto" w:fill="EAF1DD" w:themeFill="accent3" w:themeFillTint="33"/>
            <w:vAlign w:val="center"/>
          </w:tcPr>
          <w:p w14:paraId="6018AC31" w14:textId="36AA41E3" w:rsidR="00A1734C" w:rsidRPr="000973C6" w:rsidRDefault="00336856" w:rsidP="00FE1DF3">
            <w:pPr>
              <w:jc w:val="center"/>
              <w:rPr>
                <w:sz w:val="20"/>
              </w:rPr>
            </w:pPr>
            <w:r>
              <w:rPr>
                <w:sz w:val="20"/>
              </w:rPr>
              <w:t>46.2-234</w:t>
            </w:r>
          </w:p>
        </w:tc>
      </w:tr>
      <w:tr w:rsidR="00A1734C" w:rsidRPr="000973C6" w14:paraId="66ECA5D9" w14:textId="77777777" w:rsidTr="00FE1DF3">
        <w:trPr>
          <w:trHeight w:val="96"/>
        </w:trPr>
        <w:tc>
          <w:tcPr>
            <w:tcW w:w="1769" w:type="dxa"/>
            <w:vMerge/>
            <w:shd w:val="clear" w:color="auto" w:fill="EAF1DD" w:themeFill="accent3" w:themeFillTint="33"/>
            <w:vAlign w:val="center"/>
          </w:tcPr>
          <w:p w14:paraId="6EC32242"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4F062407" w14:textId="7590BFB3"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9A109AB" w14:textId="35A55951" w:rsidR="00A1734C" w:rsidRPr="0071306A" w:rsidRDefault="0071306A" w:rsidP="00A1734C">
            <w:pPr>
              <w:jc w:val="center"/>
              <w:rPr>
                <w:b/>
                <w:sz w:val="20"/>
                <w:szCs w:val="20"/>
                <w:u w:val="single"/>
              </w:rPr>
            </w:pPr>
            <w:r w:rsidRPr="0071306A">
              <w:rPr>
                <w:b/>
                <w:sz w:val="20"/>
                <w:szCs w:val="20"/>
                <w:u w:val="single"/>
              </w:rPr>
              <w:t>142</w:t>
            </w:r>
          </w:p>
        </w:tc>
        <w:tc>
          <w:tcPr>
            <w:tcW w:w="1393" w:type="dxa"/>
            <w:shd w:val="clear" w:color="auto" w:fill="EAF1DD" w:themeFill="accent3" w:themeFillTint="33"/>
            <w:vAlign w:val="center"/>
          </w:tcPr>
          <w:p w14:paraId="71FCB8E3" w14:textId="50DFA221" w:rsidR="00A1734C" w:rsidRPr="00A744A8" w:rsidRDefault="00A744A8" w:rsidP="00A1734C">
            <w:pPr>
              <w:jc w:val="center"/>
              <w:rPr>
                <w:b/>
                <w:sz w:val="20"/>
                <w:szCs w:val="20"/>
                <w:u w:val="single"/>
              </w:rPr>
            </w:pPr>
            <w:r w:rsidRPr="00A744A8">
              <w:rPr>
                <w:b/>
                <w:sz w:val="20"/>
                <w:szCs w:val="20"/>
                <w:u w:val="single"/>
              </w:rPr>
              <w:t>147</w:t>
            </w:r>
          </w:p>
        </w:tc>
        <w:tc>
          <w:tcPr>
            <w:tcW w:w="1482" w:type="dxa"/>
            <w:vMerge/>
            <w:shd w:val="clear" w:color="auto" w:fill="EAF1DD" w:themeFill="accent3" w:themeFillTint="33"/>
            <w:vAlign w:val="center"/>
          </w:tcPr>
          <w:p w14:paraId="074DDF85"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518498F4" w14:textId="77777777" w:rsidR="00A1734C" w:rsidRPr="000973C6" w:rsidRDefault="00A1734C" w:rsidP="00FE1DF3">
            <w:pPr>
              <w:jc w:val="center"/>
              <w:rPr>
                <w:sz w:val="20"/>
              </w:rPr>
            </w:pPr>
          </w:p>
        </w:tc>
      </w:tr>
      <w:tr w:rsidR="00A1734C" w:rsidRPr="000973C6" w14:paraId="73BEDC08" w14:textId="77777777" w:rsidTr="00FE1DF3">
        <w:trPr>
          <w:trHeight w:val="97"/>
        </w:trPr>
        <w:tc>
          <w:tcPr>
            <w:tcW w:w="1769" w:type="dxa"/>
            <w:vMerge w:val="restart"/>
            <w:shd w:val="clear" w:color="auto" w:fill="auto"/>
            <w:vAlign w:val="center"/>
          </w:tcPr>
          <w:p w14:paraId="1FA3748A" w14:textId="56574576" w:rsidR="00A1734C" w:rsidRPr="00164956" w:rsidRDefault="00A1734C" w:rsidP="00A1734C">
            <w:pPr>
              <w:jc w:val="center"/>
              <w:rPr>
                <w:b/>
                <w:sz w:val="20"/>
                <w:szCs w:val="22"/>
              </w:rPr>
            </w:pPr>
            <w:r w:rsidRPr="00164956">
              <w:rPr>
                <w:b/>
                <w:sz w:val="20"/>
              </w:rPr>
              <w:t>Cystine</w:t>
            </w:r>
          </w:p>
        </w:tc>
        <w:tc>
          <w:tcPr>
            <w:tcW w:w="1525" w:type="dxa"/>
            <w:vAlign w:val="center"/>
          </w:tcPr>
          <w:p w14:paraId="5CBA8B87" w14:textId="4D1735B4" w:rsidR="00A1734C" w:rsidRPr="00D2765A" w:rsidRDefault="00A1734C" w:rsidP="00A1734C">
            <w:pPr>
              <w:jc w:val="center"/>
              <w:rPr>
                <w:sz w:val="20"/>
                <w:szCs w:val="20"/>
              </w:rPr>
            </w:pPr>
            <w:r w:rsidRPr="00D2765A">
              <w:rPr>
                <w:sz w:val="20"/>
                <w:szCs w:val="20"/>
              </w:rPr>
              <w:t>Control</w:t>
            </w:r>
          </w:p>
        </w:tc>
        <w:tc>
          <w:tcPr>
            <w:tcW w:w="1408" w:type="dxa"/>
            <w:vAlign w:val="center"/>
          </w:tcPr>
          <w:p w14:paraId="7B879920" w14:textId="0C9815B8" w:rsidR="00A1734C" w:rsidRPr="00F07213" w:rsidRDefault="0071306A" w:rsidP="00A1734C">
            <w:pPr>
              <w:jc w:val="center"/>
              <w:rPr>
                <w:sz w:val="20"/>
                <w:szCs w:val="20"/>
              </w:rPr>
            </w:pPr>
            <w:r>
              <w:rPr>
                <w:sz w:val="20"/>
                <w:szCs w:val="20"/>
              </w:rPr>
              <w:t>26.6</w:t>
            </w:r>
          </w:p>
        </w:tc>
        <w:tc>
          <w:tcPr>
            <w:tcW w:w="1393" w:type="dxa"/>
            <w:vAlign w:val="center"/>
          </w:tcPr>
          <w:p w14:paraId="1C0A4DB9" w14:textId="492D729A" w:rsidR="00A1734C" w:rsidRPr="00F07213" w:rsidRDefault="00A744A8" w:rsidP="00A1734C">
            <w:pPr>
              <w:jc w:val="center"/>
              <w:rPr>
                <w:sz w:val="20"/>
                <w:szCs w:val="20"/>
              </w:rPr>
            </w:pPr>
            <w:r>
              <w:rPr>
                <w:sz w:val="20"/>
                <w:szCs w:val="20"/>
              </w:rPr>
              <w:t>27.6</w:t>
            </w:r>
          </w:p>
        </w:tc>
        <w:tc>
          <w:tcPr>
            <w:tcW w:w="1482" w:type="dxa"/>
            <w:vMerge w:val="restart"/>
            <w:vAlign w:val="center"/>
          </w:tcPr>
          <w:p w14:paraId="525477AA" w14:textId="3BB4392C" w:rsidR="00A1734C" w:rsidRPr="000973C6" w:rsidRDefault="000143A9" w:rsidP="00FE1DF3">
            <w:pPr>
              <w:jc w:val="center"/>
              <w:rPr>
                <w:sz w:val="20"/>
              </w:rPr>
            </w:pPr>
            <w:r>
              <w:rPr>
                <w:sz w:val="20"/>
              </w:rPr>
              <w:t>10.0-49.5</w:t>
            </w:r>
          </w:p>
        </w:tc>
        <w:tc>
          <w:tcPr>
            <w:tcW w:w="1483" w:type="dxa"/>
            <w:vMerge w:val="restart"/>
            <w:vAlign w:val="center"/>
          </w:tcPr>
          <w:p w14:paraId="0D7F9D36" w14:textId="160F111C" w:rsidR="00A1734C" w:rsidRPr="000973C6" w:rsidRDefault="00FE1DF3" w:rsidP="00FE1DF3">
            <w:pPr>
              <w:jc w:val="center"/>
              <w:rPr>
                <w:sz w:val="20"/>
              </w:rPr>
            </w:pPr>
            <w:r>
              <w:rPr>
                <w:sz w:val="20"/>
              </w:rPr>
              <w:t>10.0-92.5</w:t>
            </w:r>
          </w:p>
        </w:tc>
      </w:tr>
      <w:tr w:rsidR="00A1734C" w:rsidRPr="000973C6" w14:paraId="2CBF068F" w14:textId="77777777" w:rsidTr="00FE1DF3">
        <w:trPr>
          <w:trHeight w:val="96"/>
        </w:trPr>
        <w:tc>
          <w:tcPr>
            <w:tcW w:w="1769" w:type="dxa"/>
            <w:vMerge/>
            <w:shd w:val="clear" w:color="auto" w:fill="auto"/>
            <w:vAlign w:val="center"/>
          </w:tcPr>
          <w:p w14:paraId="7C0C20AE" w14:textId="77777777" w:rsidR="00A1734C" w:rsidRPr="00164956" w:rsidRDefault="00A1734C" w:rsidP="00A1734C">
            <w:pPr>
              <w:jc w:val="center"/>
              <w:rPr>
                <w:b/>
                <w:sz w:val="20"/>
                <w:szCs w:val="22"/>
              </w:rPr>
            </w:pPr>
          </w:p>
        </w:tc>
        <w:tc>
          <w:tcPr>
            <w:tcW w:w="1525" w:type="dxa"/>
            <w:vAlign w:val="center"/>
          </w:tcPr>
          <w:p w14:paraId="784EA420" w14:textId="0E742804" w:rsidR="00A1734C" w:rsidRPr="00D2765A" w:rsidRDefault="00A1734C" w:rsidP="00A1734C">
            <w:pPr>
              <w:jc w:val="center"/>
              <w:rPr>
                <w:sz w:val="20"/>
                <w:szCs w:val="20"/>
              </w:rPr>
            </w:pPr>
            <w:r w:rsidRPr="00D2765A">
              <w:rPr>
                <w:sz w:val="20"/>
                <w:szCs w:val="20"/>
              </w:rPr>
              <w:t>Transformant</w:t>
            </w:r>
          </w:p>
        </w:tc>
        <w:tc>
          <w:tcPr>
            <w:tcW w:w="1408" w:type="dxa"/>
            <w:vAlign w:val="center"/>
          </w:tcPr>
          <w:p w14:paraId="7BFB55A2" w14:textId="52CD9804" w:rsidR="00A1734C" w:rsidRPr="0071306A" w:rsidRDefault="0071306A" w:rsidP="00A1734C">
            <w:pPr>
              <w:jc w:val="center"/>
              <w:rPr>
                <w:b/>
                <w:sz w:val="20"/>
                <w:szCs w:val="20"/>
                <w:u w:val="single"/>
              </w:rPr>
            </w:pPr>
            <w:r w:rsidRPr="0071306A">
              <w:rPr>
                <w:b/>
                <w:sz w:val="20"/>
                <w:szCs w:val="20"/>
                <w:u w:val="single"/>
              </w:rPr>
              <w:t>30.2</w:t>
            </w:r>
          </w:p>
        </w:tc>
        <w:tc>
          <w:tcPr>
            <w:tcW w:w="1393" w:type="dxa"/>
            <w:vAlign w:val="center"/>
          </w:tcPr>
          <w:p w14:paraId="74112B59" w14:textId="5891E0CD" w:rsidR="00A1734C" w:rsidRPr="00A744A8" w:rsidRDefault="00A744A8" w:rsidP="00A1734C">
            <w:pPr>
              <w:jc w:val="center"/>
              <w:rPr>
                <w:b/>
                <w:sz w:val="20"/>
                <w:szCs w:val="20"/>
                <w:u w:val="single"/>
              </w:rPr>
            </w:pPr>
            <w:r w:rsidRPr="00A744A8">
              <w:rPr>
                <w:b/>
                <w:sz w:val="20"/>
                <w:szCs w:val="20"/>
                <w:u w:val="single"/>
              </w:rPr>
              <w:t>33.8</w:t>
            </w:r>
          </w:p>
        </w:tc>
        <w:tc>
          <w:tcPr>
            <w:tcW w:w="1482" w:type="dxa"/>
            <w:vMerge/>
            <w:vAlign w:val="center"/>
          </w:tcPr>
          <w:p w14:paraId="51B8ED24" w14:textId="77777777" w:rsidR="00A1734C" w:rsidRPr="000973C6" w:rsidRDefault="00A1734C" w:rsidP="00FE1DF3">
            <w:pPr>
              <w:jc w:val="center"/>
              <w:rPr>
                <w:sz w:val="20"/>
              </w:rPr>
            </w:pPr>
          </w:p>
        </w:tc>
        <w:tc>
          <w:tcPr>
            <w:tcW w:w="1483" w:type="dxa"/>
            <w:vMerge/>
            <w:vAlign w:val="center"/>
          </w:tcPr>
          <w:p w14:paraId="3E6E6900" w14:textId="77777777" w:rsidR="00A1734C" w:rsidRPr="000973C6" w:rsidRDefault="00A1734C" w:rsidP="00FE1DF3">
            <w:pPr>
              <w:jc w:val="center"/>
              <w:rPr>
                <w:sz w:val="20"/>
              </w:rPr>
            </w:pPr>
          </w:p>
        </w:tc>
      </w:tr>
      <w:tr w:rsidR="00A1734C" w:rsidRPr="000973C6" w14:paraId="040E0120" w14:textId="77777777" w:rsidTr="00FE1DF3">
        <w:trPr>
          <w:trHeight w:val="97"/>
        </w:trPr>
        <w:tc>
          <w:tcPr>
            <w:tcW w:w="1769" w:type="dxa"/>
            <w:vMerge w:val="restart"/>
            <w:shd w:val="clear" w:color="auto" w:fill="EAF1DD" w:themeFill="accent3" w:themeFillTint="33"/>
            <w:vAlign w:val="center"/>
          </w:tcPr>
          <w:p w14:paraId="376B6275" w14:textId="6D10A22C" w:rsidR="00A1734C" w:rsidRPr="00164956" w:rsidRDefault="00A1734C" w:rsidP="00A1734C">
            <w:pPr>
              <w:jc w:val="center"/>
              <w:rPr>
                <w:b/>
                <w:sz w:val="20"/>
                <w:szCs w:val="22"/>
              </w:rPr>
            </w:pPr>
            <w:r w:rsidRPr="00164956">
              <w:rPr>
                <w:b/>
                <w:sz w:val="20"/>
              </w:rPr>
              <w:t>Glycine</w:t>
            </w:r>
          </w:p>
        </w:tc>
        <w:tc>
          <w:tcPr>
            <w:tcW w:w="1525" w:type="dxa"/>
            <w:shd w:val="clear" w:color="auto" w:fill="EAF1DD" w:themeFill="accent3" w:themeFillTint="33"/>
            <w:vAlign w:val="center"/>
          </w:tcPr>
          <w:p w14:paraId="2DACF96C" w14:textId="192FCAF7"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5FE972AF" w14:textId="7A1B36AE" w:rsidR="00A1734C" w:rsidRPr="00F07213" w:rsidRDefault="0071306A" w:rsidP="00A1734C">
            <w:pPr>
              <w:jc w:val="center"/>
              <w:rPr>
                <w:sz w:val="20"/>
                <w:szCs w:val="20"/>
              </w:rPr>
            </w:pPr>
            <w:r>
              <w:rPr>
                <w:sz w:val="20"/>
                <w:szCs w:val="20"/>
              </w:rPr>
              <w:t>65.4</w:t>
            </w:r>
          </w:p>
        </w:tc>
        <w:tc>
          <w:tcPr>
            <w:tcW w:w="1393" w:type="dxa"/>
            <w:shd w:val="clear" w:color="auto" w:fill="EAF1DD" w:themeFill="accent3" w:themeFillTint="33"/>
            <w:vAlign w:val="center"/>
          </w:tcPr>
          <w:p w14:paraId="19E1843C" w14:textId="6344B0DE" w:rsidR="00A1734C" w:rsidRPr="00F07213" w:rsidRDefault="00A744A8" w:rsidP="00A1734C">
            <w:pPr>
              <w:jc w:val="center"/>
              <w:rPr>
                <w:sz w:val="20"/>
                <w:szCs w:val="20"/>
              </w:rPr>
            </w:pPr>
            <w:r>
              <w:rPr>
                <w:sz w:val="20"/>
                <w:szCs w:val="20"/>
              </w:rPr>
              <w:t>66.1</w:t>
            </w:r>
          </w:p>
        </w:tc>
        <w:tc>
          <w:tcPr>
            <w:tcW w:w="1482" w:type="dxa"/>
            <w:vMerge w:val="restart"/>
            <w:shd w:val="clear" w:color="auto" w:fill="EAF1DD" w:themeFill="accent3" w:themeFillTint="33"/>
            <w:vAlign w:val="center"/>
          </w:tcPr>
          <w:p w14:paraId="7B9AB168" w14:textId="049ACCE8" w:rsidR="00A1734C" w:rsidRPr="000973C6" w:rsidRDefault="000143A9" w:rsidP="00FE1DF3">
            <w:pPr>
              <w:jc w:val="center"/>
              <w:rPr>
                <w:sz w:val="20"/>
              </w:rPr>
            </w:pPr>
            <w:r>
              <w:rPr>
                <w:sz w:val="20"/>
              </w:rPr>
              <w:t>10.0-110</w:t>
            </w:r>
          </w:p>
        </w:tc>
        <w:tc>
          <w:tcPr>
            <w:tcW w:w="1483" w:type="dxa"/>
            <w:vMerge w:val="restart"/>
            <w:shd w:val="clear" w:color="auto" w:fill="EAF1DD" w:themeFill="accent3" w:themeFillTint="33"/>
            <w:vAlign w:val="center"/>
          </w:tcPr>
          <w:p w14:paraId="7894EB26" w14:textId="5F1B37C1" w:rsidR="00A1734C" w:rsidRPr="000973C6" w:rsidRDefault="00336856" w:rsidP="00FE1DF3">
            <w:pPr>
              <w:jc w:val="center"/>
              <w:rPr>
                <w:sz w:val="20"/>
              </w:rPr>
            </w:pPr>
            <w:r>
              <w:rPr>
                <w:sz w:val="20"/>
              </w:rPr>
              <w:t>1.00-372</w:t>
            </w:r>
          </w:p>
        </w:tc>
      </w:tr>
      <w:tr w:rsidR="00A1734C" w:rsidRPr="000973C6" w14:paraId="2B739CE6" w14:textId="77777777" w:rsidTr="00FE1DF3">
        <w:trPr>
          <w:trHeight w:val="96"/>
        </w:trPr>
        <w:tc>
          <w:tcPr>
            <w:tcW w:w="1769" w:type="dxa"/>
            <w:vMerge/>
            <w:shd w:val="clear" w:color="auto" w:fill="EAF1DD" w:themeFill="accent3" w:themeFillTint="33"/>
            <w:vAlign w:val="center"/>
          </w:tcPr>
          <w:p w14:paraId="284DE6E4"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4F9F907E" w14:textId="598A3155"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7771F8B" w14:textId="4131117A" w:rsidR="00A1734C" w:rsidRPr="0071306A" w:rsidRDefault="0071306A" w:rsidP="00A1734C">
            <w:pPr>
              <w:jc w:val="center"/>
              <w:rPr>
                <w:b/>
                <w:sz w:val="20"/>
                <w:szCs w:val="20"/>
                <w:u w:val="single"/>
              </w:rPr>
            </w:pPr>
            <w:r w:rsidRPr="0071306A">
              <w:rPr>
                <w:b/>
                <w:sz w:val="20"/>
                <w:szCs w:val="20"/>
                <w:u w:val="single"/>
              </w:rPr>
              <w:t>72.7</w:t>
            </w:r>
          </w:p>
        </w:tc>
        <w:tc>
          <w:tcPr>
            <w:tcW w:w="1393" w:type="dxa"/>
            <w:shd w:val="clear" w:color="auto" w:fill="EAF1DD" w:themeFill="accent3" w:themeFillTint="33"/>
            <w:vAlign w:val="center"/>
          </w:tcPr>
          <w:p w14:paraId="7001F54E" w14:textId="6AFC2B13" w:rsidR="00A1734C" w:rsidRPr="00A744A8" w:rsidRDefault="00A744A8" w:rsidP="00A1734C">
            <w:pPr>
              <w:jc w:val="center"/>
              <w:rPr>
                <w:b/>
                <w:sz w:val="20"/>
                <w:szCs w:val="20"/>
                <w:u w:val="single"/>
              </w:rPr>
            </w:pPr>
            <w:r w:rsidRPr="00A744A8">
              <w:rPr>
                <w:b/>
                <w:sz w:val="20"/>
                <w:szCs w:val="20"/>
                <w:u w:val="single"/>
              </w:rPr>
              <w:t>79.2</w:t>
            </w:r>
          </w:p>
        </w:tc>
        <w:tc>
          <w:tcPr>
            <w:tcW w:w="1482" w:type="dxa"/>
            <w:vMerge/>
            <w:shd w:val="clear" w:color="auto" w:fill="EAF1DD" w:themeFill="accent3" w:themeFillTint="33"/>
            <w:vAlign w:val="center"/>
          </w:tcPr>
          <w:p w14:paraId="162C9B10"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484573AD" w14:textId="77777777" w:rsidR="00A1734C" w:rsidRPr="000973C6" w:rsidRDefault="00A1734C" w:rsidP="00FE1DF3">
            <w:pPr>
              <w:jc w:val="center"/>
              <w:rPr>
                <w:sz w:val="20"/>
              </w:rPr>
            </w:pPr>
          </w:p>
        </w:tc>
      </w:tr>
      <w:tr w:rsidR="00A1734C" w:rsidRPr="000973C6" w14:paraId="20923C3C" w14:textId="77777777" w:rsidTr="00FE1DF3">
        <w:trPr>
          <w:trHeight w:val="97"/>
        </w:trPr>
        <w:tc>
          <w:tcPr>
            <w:tcW w:w="1769" w:type="dxa"/>
            <w:vMerge w:val="restart"/>
            <w:shd w:val="clear" w:color="auto" w:fill="auto"/>
            <w:vAlign w:val="center"/>
          </w:tcPr>
          <w:p w14:paraId="0D56F05C" w14:textId="322A57D0" w:rsidR="00A1734C" w:rsidRPr="00164956" w:rsidRDefault="00A1734C" w:rsidP="00A1734C">
            <w:pPr>
              <w:jc w:val="center"/>
              <w:rPr>
                <w:b/>
                <w:sz w:val="20"/>
                <w:szCs w:val="22"/>
              </w:rPr>
            </w:pPr>
            <w:r w:rsidRPr="00164956">
              <w:rPr>
                <w:b/>
                <w:sz w:val="20"/>
              </w:rPr>
              <w:t>Histidine</w:t>
            </w:r>
          </w:p>
        </w:tc>
        <w:tc>
          <w:tcPr>
            <w:tcW w:w="1525" w:type="dxa"/>
            <w:vAlign w:val="center"/>
          </w:tcPr>
          <w:p w14:paraId="5B4FB3DD" w14:textId="25936E49" w:rsidR="00A1734C" w:rsidRPr="00D2765A" w:rsidRDefault="00A1734C" w:rsidP="00A1734C">
            <w:pPr>
              <w:jc w:val="center"/>
              <w:rPr>
                <w:sz w:val="20"/>
                <w:szCs w:val="20"/>
              </w:rPr>
            </w:pPr>
            <w:r w:rsidRPr="00D2765A">
              <w:rPr>
                <w:sz w:val="20"/>
                <w:szCs w:val="20"/>
              </w:rPr>
              <w:t>Control</w:t>
            </w:r>
          </w:p>
        </w:tc>
        <w:tc>
          <w:tcPr>
            <w:tcW w:w="1408" w:type="dxa"/>
            <w:vAlign w:val="center"/>
          </w:tcPr>
          <w:p w14:paraId="1BB41934" w14:textId="2B5A43CF" w:rsidR="00A1734C" w:rsidRPr="00F07213" w:rsidRDefault="0071306A" w:rsidP="00A1734C">
            <w:pPr>
              <w:jc w:val="center"/>
              <w:rPr>
                <w:sz w:val="20"/>
                <w:szCs w:val="20"/>
              </w:rPr>
            </w:pPr>
            <w:r>
              <w:rPr>
                <w:sz w:val="20"/>
                <w:szCs w:val="20"/>
              </w:rPr>
              <w:t>34.3</w:t>
            </w:r>
          </w:p>
        </w:tc>
        <w:tc>
          <w:tcPr>
            <w:tcW w:w="1393" w:type="dxa"/>
            <w:vAlign w:val="center"/>
          </w:tcPr>
          <w:p w14:paraId="6737934A" w14:textId="6C695855" w:rsidR="00A1734C" w:rsidRPr="00F07213" w:rsidRDefault="00A744A8" w:rsidP="00A1734C">
            <w:pPr>
              <w:jc w:val="center"/>
              <w:rPr>
                <w:sz w:val="20"/>
                <w:szCs w:val="20"/>
              </w:rPr>
            </w:pPr>
            <w:r>
              <w:rPr>
                <w:sz w:val="20"/>
                <w:szCs w:val="20"/>
              </w:rPr>
              <w:t>35.2</w:t>
            </w:r>
          </w:p>
        </w:tc>
        <w:tc>
          <w:tcPr>
            <w:tcW w:w="1482" w:type="dxa"/>
            <w:vMerge w:val="restart"/>
            <w:vAlign w:val="center"/>
          </w:tcPr>
          <w:p w14:paraId="5A1A6EF3" w14:textId="23C3924A" w:rsidR="00A1734C" w:rsidRPr="000973C6" w:rsidRDefault="000143A9" w:rsidP="00FE1DF3">
            <w:pPr>
              <w:jc w:val="center"/>
              <w:rPr>
                <w:sz w:val="20"/>
              </w:rPr>
            </w:pPr>
            <w:r>
              <w:rPr>
                <w:sz w:val="20"/>
              </w:rPr>
              <w:t>11.5-52.5</w:t>
            </w:r>
          </w:p>
        </w:tc>
        <w:tc>
          <w:tcPr>
            <w:tcW w:w="1483" w:type="dxa"/>
            <w:vMerge w:val="restart"/>
            <w:vAlign w:val="center"/>
          </w:tcPr>
          <w:p w14:paraId="431F3DCA" w14:textId="2D6E1D70" w:rsidR="00A1734C" w:rsidRPr="000973C6" w:rsidRDefault="00336856" w:rsidP="00FE1DF3">
            <w:pPr>
              <w:jc w:val="center"/>
              <w:rPr>
                <w:sz w:val="20"/>
              </w:rPr>
            </w:pPr>
            <w:r>
              <w:rPr>
                <w:sz w:val="20"/>
              </w:rPr>
              <w:t>10-105</w:t>
            </w:r>
          </w:p>
        </w:tc>
      </w:tr>
      <w:tr w:rsidR="00A1734C" w:rsidRPr="000973C6" w14:paraId="7DED9D62" w14:textId="77777777" w:rsidTr="00FE1DF3">
        <w:trPr>
          <w:trHeight w:val="96"/>
        </w:trPr>
        <w:tc>
          <w:tcPr>
            <w:tcW w:w="1769" w:type="dxa"/>
            <w:vMerge/>
            <w:shd w:val="clear" w:color="auto" w:fill="FDE9D9" w:themeFill="accent6" w:themeFillTint="33"/>
            <w:vAlign w:val="center"/>
          </w:tcPr>
          <w:p w14:paraId="251D9913" w14:textId="77777777" w:rsidR="00A1734C" w:rsidRPr="00164956" w:rsidRDefault="00A1734C" w:rsidP="00A1734C">
            <w:pPr>
              <w:jc w:val="center"/>
              <w:rPr>
                <w:b/>
                <w:sz w:val="20"/>
                <w:szCs w:val="22"/>
              </w:rPr>
            </w:pPr>
          </w:p>
        </w:tc>
        <w:tc>
          <w:tcPr>
            <w:tcW w:w="1525" w:type="dxa"/>
            <w:vAlign w:val="center"/>
          </w:tcPr>
          <w:p w14:paraId="7B86281E" w14:textId="23FAA948" w:rsidR="00A1734C" w:rsidRPr="00D2765A" w:rsidRDefault="00A1734C" w:rsidP="00A1734C">
            <w:pPr>
              <w:jc w:val="center"/>
              <w:rPr>
                <w:sz w:val="20"/>
                <w:szCs w:val="20"/>
              </w:rPr>
            </w:pPr>
            <w:r w:rsidRPr="00D2765A">
              <w:rPr>
                <w:sz w:val="20"/>
                <w:szCs w:val="20"/>
              </w:rPr>
              <w:t>Transformant</w:t>
            </w:r>
          </w:p>
        </w:tc>
        <w:tc>
          <w:tcPr>
            <w:tcW w:w="1408" w:type="dxa"/>
            <w:vAlign w:val="center"/>
          </w:tcPr>
          <w:p w14:paraId="64BE0C45" w14:textId="32E24D7A" w:rsidR="00A1734C" w:rsidRPr="00F07213" w:rsidRDefault="0071306A" w:rsidP="00A1734C">
            <w:pPr>
              <w:jc w:val="center"/>
              <w:rPr>
                <w:sz w:val="20"/>
                <w:szCs w:val="20"/>
              </w:rPr>
            </w:pPr>
            <w:r>
              <w:rPr>
                <w:sz w:val="20"/>
                <w:szCs w:val="20"/>
              </w:rPr>
              <w:t>36.0</w:t>
            </w:r>
          </w:p>
        </w:tc>
        <w:tc>
          <w:tcPr>
            <w:tcW w:w="1393" w:type="dxa"/>
            <w:vAlign w:val="center"/>
          </w:tcPr>
          <w:p w14:paraId="69E99931" w14:textId="060C07FD" w:rsidR="00A1734C" w:rsidRPr="00F07213" w:rsidRDefault="00A744A8" w:rsidP="00A1734C">
            <w:pPr>
              <w:jc w:val="center"/>
              <w:rPr>
                <w:sz w:val="20"/>
                <w:szCs w:val="20"/>
              </w:rPr>
            </w:pPr>
            <w:r>
              <w:rPr>
                <w:sz w:val="20"/>
                <w:szCs w:val="20"/>
              </w:rPr>
              <w:t>38.9</w:t>
            </w:r>
          </w:p>
        </w:tc>
        <w:tc>
          <w:tcPr>
            <w:tcW w:w="1482" w:type="dxa"/>
            <w:vMerge/>
            <w:vAlign w:val="center"/>
          </w:tcPr>
          <w:p w14:paraId="41A6DCBE" w14:textId="77777777" w:rsidR="00A1734C" w:rsidRPr="000973C6" w:rsidRDefault="00A1734C" w:rsidP="00FE1DF3">
            <w:pPr>
              <w:jc w:val="center"/>
              <w:rPr>
                <w:sz w:val="20"/>
              </w:rPr>
            </w:pPr>
          </w:p>
        </w:tc>
        <w:tc>
          <w:tcPr>
            <w:tcW w:w="1483" w:type="dxa"/>
            <w:vMerge/>
            <w:vAlign w:val="center"/>
          </w:tcPr>
          <w:p w14:paraId="396F4D19" w14:textId="77777777" w:rsidR="00A1734C" w:rsidRPr="000973C6" w:rsidRDefault="00A1734C" w:rsidP="00FE1DF3">
            <w:pPr>
              <w:jc w:val="center"/>
              <w:rPr>
                <w:sz w:val="20"/>
              </w:rPr>
            </w:pPr>
          </w:p>
        </w:tc>
      </w:tr>
      <w:tr w:rsidR="00A1734C" w:rsidRPr="000973C6" w14:paraId="6BD2364F" w14:textId="77777777" w:rsidTr="00FE1DF3">
        <w:trPr>
          <w:trHeight w:val="97"/>
        </w:trPr>
        <w:tc>
          <w:tcPr>
            <w:tcW w:w="1769" w:type="dxa"/>
            <w:vMerge w:val="restart"/>
            <w:shd w:val="clear" w:color="auto" w:fill="EAF1DD" w:themeFill="accent3" w:themeFillTint="33"/>
            <w:vAlign w:val="center"/>
          </w:tcPr>
          <w:p w14:paraId="1FBBA89F" w14:textId="1D779AB6" w:rsidR="00A1734C" w:rsidRPr="00164956" w:rsidRDefault="00A1734C" w:rsidP="00A1734C">
            <w:pPr>
              <w:jc w:val="center"/>
              <w:rPr>
                <w:b/>
                <w:sz w:val="20"/>
                <w:szCs w:val="22"/>
              </w:rPr>
            </w:pPr>
            <w:r w:rsidRPr="00164956">
              <w:rPr>
                <w:b/>
                <w:sz w:val="20"/>
              </w:rPr>
              <w:t>Isoleucine</w:t>
            </w:r>
          </w:p>
        </w:tc>
        <w:tc>
          <w:tcPr>
            <w:tcW w:w="1525" w:type="dxa"/>
            <w:shd w:val="clear" w:color="auto" w:fill="EAF1DD" w:themeFill="accent3" w:themeFillTint="33"/>
            <w:vAlign w:val="center"/>
          </w:tcPr>
          <w:p w14:paraId="7D40A484" w14:textId="623D02ED"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33F4441B" w14:textId="2105C69A" w:rsidR="00A1734C" w:rsidRPr="00F07213" w:rsidRDefault="000143A9" w:rsidP="00A1734C">
            <w:pPr>
              <w:jc w:val="center"/>
              <w:rPr>
                <w:sz w:val="20"/>
                <w:szCs w:val="20"/>
              </w:rPr>
            </w:pPr>
            <w:r>
              <w:rPr>
                <w:sz w:val="20"/>
                <w:szCs w:val="20"/>
              </w:rPr>
              <w:t>75.5</w:t>
            </w:r>
          </w:p>
        </w:tc>
        <w:tc>
          <w:tcPr>
            <w:tcW w:w="1393" w:type="dxa"/>
            <w:shd w:val="clear" w:color="auto" w:fill="EAF1DD" w:themeFill="accent3" w:themeFillTint="33"/>
            <w:vAlign w:val="center"/>
          </w:tcPr>
          <w:p w14:paraId="3CE585DE" w14:textId="5F62290F" w:rsidR="00A1734C" w:rsidRPr="00F07213" w:rsidRDefault="00A744A8" w:rsidP="00A1734C">
            <w:pPr>
              <w:jc w:val="center"/>
              <w:rPr>
                <w:sz w:val="20"/>
                <w:szCs w:val="20"/>
              </w:rPr>
            </w:pPr>
            <w:r>
              <w:rPr>
                <w:sz w:val="20"/>
                <w:szCs w:val="20"/>
              </w:rPr>
              <w:t>74.7</w:t>
            </w:r>
          </w:p>
        </w:tc>
        <w:tc>
          <w:tcPr>
            <w:tcW w:w="1482" w:type="dxa"/>
            <w:vMerge w:val="restart"/>
            <w:shd w:val="clear" w:color="auto" w:fill="EAF1DD" w:themeFill="accent3" w:themeFillTint="33"/>
            <w:vAlign w:val="center"/>
          </w:tcPr>
          <w:p w14:paraId="4C4D691E" w14:textId="3DE5CDDE" w:rsidR="00A1734C" w:rsidRPr="000973C6" w:rsidRDefault="000143A9" w:rsidP="00FE1DF3">
            <w:pPr>
              <w:jc w:val="center"/>
              <w:rPr>
                <w:sz w:val="20"/>
              </w:rPr>
            </w:pPr>
            <w:r>
              <w:rPr>
                <w:sz w:val="20"/>
              </w:rPr>
              <w:t>20.0-123</w:t>
            </w:r>
          </w:p>
        </w:tc>
        <w:tc>
          <w:tcPr>
            <w:tcW w:w="1483" w:type="dxa"/>
            <w:vMerge w:val="restart"/>
            <w:shd w:val="clear" w:color="auto" w:fill="EAF1DD" w:themeFill="accent3" w:themeFillTint="33"/>
            <w:vAlign w:val="center"/>
          </w:tcPr>
          <w:p w14:paraId="50C68B13" w14:textId="320CB754" w:rsidR="00A1734C" w:rsidRPr="000973C6" w:rsidRDefault="00336856" w:rsidP="00FE1DF3">
            <w:pPr>
              <w:jc w:val="center"/>
              <w:rPr>
                <w:sz w:val="20"/>
              </w:rPr>
            </w:pPr>
            <w:r>
              <w:rPr>
                <w:sz w:val="20"/>
              </w:rPr>
              <w:t>21.3-137</w:t>
            </w:r>
          </w:p>
        </w:tc>
      </w:tr>
      <w:tr w:rsidR="00A1734C" w:rsidRPr="000973C6" w14:paraId="0E4B3294" w14:textId="77777777" w:rsidTr="00FE1DF3">
        <w:trPr>
          <w:trHeight w:val="96"/>
        </w:trPr>
        <w:tc>
          <w:tcPr>
            <w:tcW w:w="1769" w:type="dxa"/>
            <w:vMerge/>
            <w:shd w:val="clear" w:color="auto" w:fill="EAF1DD" w:themeFill="accent3" w:themeFillTint="33"/>
            <w:vAlign w:val="center"/>
          </w:tcPr>
          <w:p w14:paraId="7A7A6FCE"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46201C75" w14:textId="59A61AC8"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58F0A0A0" w14:textId="0086B932" w:rsidR="00A1734C" w:rsidRPr="000143A9" w:rsidRDefault="000143A9" w:rsidP="00A1734C">
            <w:pPr>
              <w:jc w:val="center"/>
              <w:rPr>
                <w:b/>
                <w:sz w:val="20"/>
                <w:szCs w:val="20"/>
                <w:u w:val="single"/>
              </w:rPr>
            </w:pPr>
            <w:r w:rsidRPr="000143A9">
              <w:rPr>
                <w:b/>
                <w:sz w:val="20"/>
                <w:szCs w:val="20"/>
                <w:u w:val="single"/>
              </w:rPr>
              <w:t>82.2</w:t>
            </w:r>
          </w:p>
        </w:tc>
        <w:tc>
          <w:tcPr>
            <w:tcW w:w="1393" w:type="dxa"/>
            <w:shd w:val="clear" w:color="auto" w:fill="EAF1DD" w:themeFill="accent3" w:themeFillTint="33"/>
            <w:vAlign w:val="center"/>
          </w:tcPr>
          <w:p w14:paraId="224EF816" w14:textId="4D499F02" w:rsidR="00A1734C" w:rsidRPr="00C3496E" w:rsidRDefault="00A744A8" w:rsidP="00A1734C">
            <w:pPr>
              <w:jc w:val="center"/>
              <w:rPr>
                <w:b/>
                <w:sz w:val="20"/>
                <w:szCs w:val="20"/>
                <w:u w:val="single"/>
              </w:rPr>
            </w:pPr>
            <w:r>
              <w:rPr>
                <w:b/>
                <w:sz w:val="20"/>
                <w:szCs w:val="20"/>
                <w:u w:val="single"/>
              </w:rPr>
              <w:t>86.0</w:t>
            </w:r>
          </w:p>
        </w:tc>
        <w:tc>
          <w:tcPr>
            <w:tcW w:w="1482" w:type="dxa"/>
            <w:vMerge/>
            <w:shd w:val="clear" w:color="auto" w:fill="EAF1DD" w:themeFill="accent3" w:themeFillTint="33"/>
            <w:vAlign w:val="center"/>
          </w:tcPr>
          <w:p w14:paraId="4A90354A"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195934CC" w14:textId="77777777" w:rsidR="00A1734C" w:rsidRPr="000973C6" w:rsidRDefault="00A1734C" w:rsidP="00FE1DF3">
            <w:pPr>
              <w:jc w:val="center"/>
              <w:rPr>
                <w:sz w:val="20"/>
              </w:rPr>
            </w:pPr>
          </w:p>
        </w:tc>
      </w:tr>
      <w:tr w:rsidR="00A1734C" w:rsidRPr="000973C6" w14:paraId="297E767C" w14:textId="77777777" w:rsidTr="00FE1DF3">
        <w:trPr>
          <w:trHeight w:val="97"/>
        </w:trPr>
        <w:tc>
          <w:tcPr>
            <w:tcW w:w="1769" w:type="dxa"/>
            <w:vMerge w:val="restart"/>
            <w:shd w:val="clear" w:color="auto" w:fill="auto"/>
            <w:vAlign w:val="center"/>
          </w:tcPr>
          <w:p w14:paraId="32779487" w14:textId="1076EAEC" w:rsidR="00A1734C" w:rsidRPr="00164956" w:rsidRDefault="00A1734C" w:rsidP="00A1734C">
            <w:pPr>
              <w:jc w:val="center"/>
              <w:rPr>
                <w:b/>
                <w:sz w:val="20"/>
                <w:szCs w:val="22"/>
              </w:rPr>
            </w:pPr>
            <w:r w:rsidRPr="00164956">
              <w:rPr>
                <w:b/>
                <w:sz w:val="20"/>
              </w:rPr>
              <w:t>Leucine</w:t>
            </w:r>
          </w:p>
        </w:tc>
        <w:tc>
          <w:tcPr>
            <w:tcW w:w="1525" w:type="dxa"/>
            <w:vAlign w:val="center"/>
          </w:tcPr>
          <w:p w14:paraId="3089D3F0" w14:textId="545E5EF2" w:rsidR="00A1734C" w:rsidRPr="00D2765A" w:rsidRDefault="00A1734C" w:rsidP="00A1734C">
            <w:pPr>
              <w:jc w:val="center"/>
              <w:rPr>
                <w:sz w:val="20"/>
                <w:szCs w:val="20"/>
              </w:rPr>
            </w:pPr>
            <w:r w:rsidRPr="00D2765A">
              <w:rPr>
                <w:sz w:val="20"/>
                <w:szCs w:val="20"/>
              </w:rPr>
              <w:t>Control</w:t>
            </w:r>
          </w:p>
        </w:tc>
        <w:tc>
          <w:tcPr>
            <w:tcW w:w="1408" w:type="dxa"/>
            <w:vAlign w:val="center"/>
          </w:tcPr>
          <w:p w14:paraId="3294704F" w14:textId="068E194E" w:rsidR="00A1734C" w:rsidRPr="00F07213" w:rsidRDefault="000143A9" w:rsidP="00A1734C">
            <w:pPr>
              <w:jc w:val="center"/>
              <w:rPr>
                <w:sz w:val="20"/>
                <w:szCs w:val="20"/>
              </w:rPr>
            </w:pPr>
            <w:r>
              <w:rPr>
                <w:sz w:val="20"/>
                <w:szCs w:val="20"/>
              </w:rPr>
              <w:t>124</w:t>
            </w:r>
          </w:p>
        </w:tc>
        <w:tc>
          <w:tcPr>
            <w:tcW w:w="1393" w:type="dxa"/>
            <w:vAlign w:val="center"/>
          </w:tcPr>
          <w:p w14:paraId="03A5638A" w14:textId="09FEB1B8" w:rsidR="00A1734C" w:rsidRPr="00F07213" w:rsidRDefault="00A744A8" w:rsidP="00A1734C">
            <w:pPr>
              <w:jc w:val="center"/>
              <w:rPr>
                <w:sz w:val="20"/>
                <w:szCs w:val="20"/>
              </w:rPr>
            </w:pPr>
            <w:r>
              <w:rPr>
                <w:sz w:val="20"/>
                <w:szCs w:val="20"/>
              </w:rPr>
              <w:t>120</w:t>
            </w:r>
          </w:p>
        </w:tc>
        <w:tc>
          <w:tcPr>
            <w:tcW w:w="1482" w:type="dxa"/>
            <w:vMerge w:val="restart"/>
            <w:vAlign w:val="center"/>
          </w:tcPr>
          <w:p w14:paraId="7AE85AA1" w14:textId="1ED35E5F" w:rsidR="00A1734C" w:rsidRPr="000973C6" w:rsidRDefault="000143A9" w:rsidP="00FE1DF3">
            <w:pPr>
              <w:jc w:val="center"/>
              <w:rPr>
                <w:sz w:val="20"/>
              </w:rPr>
            </w:pPr>
            <w:r>
              <w:rPr>
                <w:sz w:val="20"/>
              </w:rPr>
              <w:t>10.0-225</w:t>
            </w:r>
          </w:p>
        </w:tc>
        <w:tc>
          <w:tcPr>
            <w:tcW w:w="1483" w:type="dxa"/>
            <w:vMerge w:val="restart"/>
            <w:vAlign w:val="center"/>
          </w:tcPr>
          <w:p w14:paraId="3EE9C6DA" w14:textId="546C5932" w:rsidR="00A1734C" w:rsidRPr="000973C6" w:rsidRDefault="00336856" w:rsidP="00FE1DF3">
            <w:pPr>
              <w:jc w:val="center"/>
              <w:rPr>
                <w:sz w:val="20"/>
              </w:rPr>
            </w:pPr>
            <w:r>
              <w:rPr>
                <w:sz w:val="20"/>
              </w:rPr>
              <w:t>53.0-224</w:t>
            </w:r>
          </w:p>
        </w:tc>
      </w:tr>
      <w:tr w:rsidR="00A1734C" w:rsidRPr="000973C6" w14:paraId="3FC14DFA" w14:textId="77777777" w:rsidTr="00FE1DF3">
        <w:trPr>
          <w:trHeight w:val="96"/>
        </w:trPr>
        <w:tc>
          <w:tcPr>
            <w:tcW w:w="1769" w:type="dxa"/>
            <w:vMerge/>
            <w:shd w:val="clear" w:color="auto" w:fill="FDE9D9" w:themeFill="accent6" w:themeFillTint="33"/>
            <w:vAlign w:val="center"/>
          </w:tcPr>
          <w:p w14:paraId="73942BFD" w14:textId="77777777" w:rsidR="00A1734C" w:rsidRPr="00164956" w:rsidRDefault="00A1734C" w:rsidP="00A1734C">
            <w:pPr>
              <w:jc w:val="center"/>
              <w:rPr>
                <w:b/>
                <w:sz w:val="20"/>
                <w:szCs w:val="22"/>
              </w:rPr>
            </w:pPr>
          </w:p>
        </w:tc>
        <w:tc>
          <w:tcPr>
            <w:tcW w:w="1525" w:type="dxa"/>
            <w:vAlign w:val="center"/>
          </w:tcPr>
          <w:p w14:paraId="16688AEA" w14:textId="436D4028" w:rsidR="00A1734C" w:rsidRPr="00D2765A" w:rsidRDefault="00A1734C" w:rsidP="00A1734C">
            <w:pPr>
              <w:jc w:val="center"/>
              <w:rPr>
                <w:sz w:val="20"/>
                <w:szCs w:val="20"/>
              </w:rPr>
            </w:pPr>
            <w:r w:rsidRPr="00D2765A">
              <w:rPr>
                <w:sz w:val="20"/>
                <w:szCs w:val="20"/>
              </w:rPr>
              <w:t>Transformant</w:t>
            </w:r>
          </w:p>
        </w:tc>
        <w:tc>
          <w:tcPr>
            <w:tcW w:w="1408" w:type="dxa"/>
            <w:vAlign w:val="center"/>
          </w:tcPr>
          <w:p w14:paraId="43A5EC2E" w14:textId="757D2CEB" w:rsidR="00A1734C" w:rsidRPr="000143A9" w:rsidRDefault="000143A9" w:rsidP="00A1734C">
            <w:pPr>
              <w:jc w:val="center"/>
              <w:rPr>
                <w:b/>
                <w:sz w:val="20"/>
                <w:szCs w:val="20"/>
                <w:u w:val="single"/>
              </w:rPr>
            </w:pPr>
            <w:r w:rsidRPr="000143A9">
              <w:rPr>
                <w:b/>
                <w:sz w:val="20"/>
                <w:szCs w:val="20"/>
                <w:u w:val="single"/>
              </w:rPr>
              <w:t>138</w:t>
            </w:r>
          </w:p>
        </w:tc>
        <w:tc>
          <w:tcPr>
            <w:tcW w:w="1393" w:type="dxa"/>
            <w:vAlign w:val="center"/>
          </w:tcPr>
          <w:p w14:paraId="4F626AE4" w14:textId="0C56F3CD" w:rsidR="00A1734C" w:rsidRPr="00C3496E" w:rsidRDefault="00A744A8" w:rsidP="00A1734C">
            <w:pPr>
              <w:jc w:val="center"/>
              <w:rPr>
                <w:b/>
                <w:sz w:val="20"/>
                <w:szCs w:val="20"/>
                <w:u w:val="single"/>
              </w:rPr>
            </w:pPr>
            <w:r>
              <w:rPr>
                <w:b/>
                <w:sz w:val="20"/>
                <w:szCs w:val="20"/>
                <w:u w:val="single"/>
              </w:rPr>
              <w:t>148</w:t>
            </w:r>
          </w:p>
        </w:tc>
        <w:tc>
          <w:tcPr>
            <w:tcW w:w="1482" w:type="dxa"/>
            <w:vMerge/>
            <w:vAlign w:val="center"/>
          </w:tcPr>
          <w:p w14:paraId="0DAB7FED" w14:textId="77777777" w:rsidR="00A1734C" w:rsidRPr="000973C6" w:rsidRDefault="00A1734C" w:rsidP="00FE1DF3">
            <w:pPr>
              <w:jc w:val="center"/>
              <w:rPr>
                <w:sz w:val="20"/>
              </w:rPr>
            </w:pPr>
          </w:p>
        </w:tc>
        <w:tc>
          <w:tcPr>
            <w:tcW w:w="1483" w:type="dxa"/>
            <w:vMerge/>
            <w:vAlign w:val="center"/>
          </w:tcPr>
          <w:p w14:paraId="07576B70" w14:textId="77777777" w:rsidR="00A1734C" w:rsidRPr="000973C6" w:rsidRDefault="00A1734C" w:rsidP="00FE1DF3">
            <w:pPr>
              <w:jc w:val="center"/>
              <w:rPr>
                <w:sz w:val="20"/>
              </w:rPr>
            </w:pPr>
          </w:p>
        </w:tc>
      </w:tr>
      <w:tr w:rsidR="00A1734C" w:rsidRPr="000973C6" w14:paraId="7BB2D053" w14:textId="77777777" w:rsidTr="00FE1DF3">
        <w:trPr>
          <w:trHeight w:val="97"/>
        </w:trPr>
        <w:tc>
          <w:tcPr>
            <w:tcW w:w="1769" w:type="dxa"/>
            <w:vMerge w:val="restart"/>
            <w:shd w:val="clear" w:color="auto" w:fill="EAF1DD" w:themeFill="accent3" w:themeFillTint="33"/>
            <w:vAlign w:val="center"/>
          </w:tcPr>
          <w:p w14:paraId="2AE05618" w14:textId="3D1F190E" w:rsidR="00A1734C" w:rsidRPr="00164956" w:rsidRDefault="00A1734C" w:rsidP="00A1734C">
            <w:pPr>
              <w:jc w:val="center"/>
              <w:rPr>
                <w:b/>
                <w:sz w:val="20"/>
                <w:szCs w:val="22"/>
              </w:rPr>
            </w:pPr>
            <w:r w:rsidRPr="00164956">
              <w:rPr>
                <w:b/>
                <w:sz w:val="20"/>
              </w:rPr>
              <w:t>Lysine</w:t>
            </w:r>
          </w:p>
        </w:tc>
        <w:tc>
          <w:tcPr>
            <w:tcW w:w="1525" w:type="dxa"/>
            <w:shd w:val="clear" w:color="auto" w:fill="EAF1DD" w:themeFill="accent3" w:themeFillTint="33"/>
            <w:vAlign w:val="center"/>
          </w:tcPr>
          <w:p w14:paraId="7B53AFCE" w14:textId="51431AFE"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548C70EA" w14:textId="6F21243F" w:rsidR="00A1734C" w:rsidRPr="00F07213" w:rsidRDefault="000143A9" w:rsidP="00A1734C">
            <w:pPr>
              <w:jc w:val="center"/>
              <w:rPr>
                <w:sz w:val="20"/>
                <w:szCs w:val="20"/>
              </w:rPr>
            </w:pPr>
            <w:r>
              <w:rPr>
                <w:sz w:val="20"/>
                <w:szCs w:val="20"/>
              </w:rPr>
              <w:t>111</w:t>
            </w:r>
          </w:p>
        </w:tc>
        <w:tc>
          <w:tcPr>
            <w:tcW w:w="1393" w:type="dxa"/>
            <w:shd w:val="clear" w:color="auto" w:fill="EAF1DD" w:themeFill="accent3" w:themeFillTint="33"/>
            <w:vAlign w:val="center"/>
          </w:tcPr>
          <w:p w14:paraId="2AD49D3F" w14:textId="064F0C7E" w:rsidR="00A1734C" w:rsidRPr="00F07213" w:rsidRDefault="00A744A8" w:rsidP="00A1734C">
            <w:pPr>
              <w:jc w:val="center"/>
              <w:rPr>
                <w:sz w:val="20"/>
                <w:szCs w:val="20"/>
              </w:rPr>
            </w:pPr>
            <w:r>
              <w:rPr>
                <w:sz w:val="20"/>
                <w:szCs w:val="20"/>
              </w:rPr>
              <w:t>107</w:t>
            </w:r>
          </w:p>
        </w:tc>
        <w:tc>
          <w:tcPr>
            <w:tcW w:w="1482" w:type="dxa"/>
            <w:vMerge w:val="restart"/>
            <w:shd w:val="clear" w:color="auto" w:fill="EAF1DD" w:themeFill="accent3" w:themeFillTint="33"/>
            <w:vAlign w:val="center"/>
          </w:tcPr>
          <w:p w14:paraId="39A1445E" w14:textId="16E9F664" w:rsidR="00A1734C" w:rsidRPr="000973C6" w:rsidRDefault="000143A9" w:rsidP="00FE1DF3">
            <w:pPr>
              <w:jc w:val="center"/>
              <w:rPr>
                <w:sz w:val="20"/>
              </w:rPr>
            </w:pPr>
            <w:r>
              <w:rPr>
                <w:sz w:val="20"/>
              </w:rPr>
              <w:t>36.6-173</w:t>
            </w:r>
          </w:p>
        </w:tc>
        <w:tc>
          <w:tcPr>
            <w:tcW w:w="1483" w:type="dxa"/>
            <w:vMerge w:val="restart"/>
            <w:shd w:val="clear" w:color="auto" w:fill="EAF1DD" w:themeFill="accent3" w:themeFillTint="33"/>
            <w:vAlign w:val="center"/>
          </w:tcPr>
          <w:p w14:paraId="7AC892C0" w14:textId="6FB1F26A" w:rsidR="00A1734C" w:rsidRPr="000973C6" w:rsidRDefault="00336856" w:rsidP="00FE1DF3">
            <w:pPr>
              <w:jc w:val="center"/>
              <w:rPr>
                <w:sz w:val="20"/>
              </w:rPr>
            </w:pPr>
            <w:r>
              <w:rPr>
                <w:sz w:val="20"/>
              </w:rPr>
              <w:t>44.4-495</w:t>
            </w:r>
          </w:p>
        </w:tc>
      </w:tr>
      <w:tr w:rsidR="00A1734C" w:rsidRPr="000973C6" w14:paraId="7B7C2C04" w14:textId="77777777" w:rsidTr="00FE1DF3">
        <w:trPr>
          <w:trHeight w:val="96"/>
        </w:trPr>
        <w:tc>
          <w:tcPr>
            <w:tcW w:w="1769" w:type="dxa"/>
            <w:vMerge/>
            <w:shd w:val="clear" w:color="auto" w:fill="EAF1DD" w:themeFill="accent3" w:themeFillTint="33"/>
            <w:vAlign w:val="center"/>
          </w:tcPr>
          <w:p w14:paraId="15EEF4AB"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0B2D08FC" w14:textId="166F61A9"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59BE5C40" w14:textId="7017740B" w:rsidR="00A1734C" w:rsidRPr="00F07213" w:rsidRDefault="000143A9" w:rsidP="00A1734C">
            <w:pPr>
              <w:jc w:val="center"/>
              <w:rPr>
                <w:sz w:val="20"/>
                <w:szCs w:val="20"/>
              </w:rPr>
            </w:pPr>
            <w:r>
              <w:rPr>
                <w:sz w:val="20"/>
                <w:szCs w:val="20"/>
              </w:rPr>
              <w:t>118</w:t>
            </w:r>
          </w:p>
        </w:tc>
        <w:tc>
          <w:tcPr>
            <w:tcW w:w="1393" w:type="dxa"/>
            <w:shd w:val="clear" w:color="auto" w:fill="EAF1DD" w:themeFill="accent3" w:themeFillTint="33"/>
            <w:vAlign w:val="center"/>
          </w:tcPr>
          <w:p w14:paraId="76E5DFA2" w14:textId="7ACF7B69" w:rsidR="00A1734C" w:rsidRPr="00C3496E" w:rsidRDefault="00A744A8" w:rsidP="00A1734C">
            <w:pPr>
              <w:jc w:val="center"/>
              <w:rPr>
                <w:b/>
                <w:sz w:val="20"/>
                <w:szCs w:val="20"/>
                <w:u w:val="single"/>
              </w:rPr>
            </w:pPr>
            <w:r>
              <w:rPr>
                <w:b/>
                <w:sz w:val="20"/>
                <w:szCs w:val="20"/>
                <w:u w:val="single"/>
              </w:rPr>
              <w:t>124</w:t>
            </w:r>
          </w:p>
        </w:tc>
        <w:tc>
          <w:tcPr>
            <w:tcW w:w="1482" w:type="dxa"/>
            <w:vMerge/>
            <w:shd w:val="clear" w:color="auto" w:fill="EAF1DD" w:themeFill="accent3" w:themeFillTint="33"/>
            <w:vAlign w:val="center"/>
          </w:tcPr>
          <w:p w14:paraId="6BC148A1"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710C2F36" w14:textId="77777777" w:rsidR="00A1734C" w:rsidRPr="000973C6" w:rsidRDefault="00A1734C" w:rsidP="00FE1DF3">
            <w:pPr>
              <w:jc w:val="center"/>
              <w:rPr>
                <w:sz w:val="20"/>
              </w:rPr>
            </w:pPr>
          </w:p>
        </w:tc>
      </w:tr>
      <w:tr w:rsidR="00A1734C" w:rsidRPr="000973C6" w14:paraId="7837AC56" w14:textId="77777777" w:rsidTr="00FE1DF3">
        <w:trPr>
          <w:trHeight w:val="97"/>
        </w:trPr>
        <w:tc>
          <w:tcPr>
            <w:tcW w:w="1769" w:type="dxa"/>
            <w:vMerge w:val="restart"/>
            <w:shd w:val="clear" w:color="auto" w:fill="auto"/>
            <w:vAlign w:val="center"/>
          </w:tcPr>
          <w:p w14:paraId="6706B3F3" w14:textId="6D110633" w:rsidR="00A1734C" w:rsidRPr="00164956" w:rsidRDefault="00A1734C" w:rsidP="00A1734C">
            <w:pPr>
              <w:jc w:val="center"/>
              <w:rPr>
                <w:b/>
                <w:sz w:val="20"/>
                <w:szCs w:val="22"/>
              </w:rPr>
            </w:pPr>
            <w:r w:rsidRPr="00164956">
              <w:rPr>
                <w:b/>
                <w:sz w:val="20"/>
              </w:rPr>
              <w:t>Methionine</w:t>
            </w:r>
          </w:p>
        </w:tc>
        <w:tc>
          <w:tcPr>
            <w:tcW w:w="1525" w:type="dxa"/>
            <w:vAlign w:val="center"/>
          </w:tcPr>
          <w:p w14:paraId="07326EB6" w14:textId="4A024CA3" w:rsidR="00A1734C" w:rsidRPr="00D2765A" w:rsidRDefault="00A1734C" w:rsidP="00A1734C">
            <w:pPr>
              <w:jc w:val="center"/>
              <w:rPr>
                <w:sz w:val="20"/>
                <w:szCs w:val="20"/>
              </w:rPr>
            </w:pPr>
            <w:r w:rsidRPr="00D2765A">
              <w:rPr>
                <w:sz w:val="20"/>
                <w:szCs w:val="20"/>
              </w:rPr>
              <w:t>Control</w:t>
            </w:r>
          </w:p>
        </w:tc>
        <w:tc>
          <w:tcPr>
            <w:tcW w:w="1408" w:type="dxa"/>
            <w:vAlign w:val="center"/>
          </w:tcPr>
          <w:p w14:paraId="34CDF224" w14:textId="136B5B48" w:rsidR="00A1734C" w:rsidRPr="00F07213" w:rsidRDefault="000143A9" w:rsidP="00A1734C">
            <w:pPr>
              <w:jc w:val="center"/>
              <w:rPr>
                <w:sz w:val="20"/>
                <w:szCs w:val="20"/>
              </w:rPr>
            </w:pPr>
            <w:r>
              <w:rPr>
                <w:sz w:val="20"/>
                <w:szCs w:val="20"/>
              </w:rPr>
              <w:t>36.9</w:t>
            </w:r>
          </w:p>
        </w:tc>
        <w:tc>
          <w:tcPr>
            <w:tcW w:w="1393" w:type="dxa"/>
            <w:vAlign w:val="center"/>
          </w:tcPr>
          <w:p w14:paraId="5BCF277E" w14:textId="6929AD61" w:rsidR="00A1734C" w:rsidRPr="00F07213" w:rsidRDefault="00A744A8" w:rsidP="00A1734C">
            <w:pPr>
              <w:jc w:val="center"/>
              <w:rPr>
                <w:sz w:val="20"/>
                <w:szCs w:val="20"/>
              </w:rPr>
            </w:pPr>
            <w:r>
              <w:rPr>
                <w:sz w:val="20"/>
                <w:szCs w:val="20"/>
              </w:rPr>
              <w:t>34.7</w:t>
            </w:r>
          </w:p>
        </w:tc>
        <w:tc>
          <w:tcPr>
            <w:tcW w:w="1482" w:type="dxa"/>
            <w:vMerge w:val="restart"/>
            <w:vAlign w:val="center"/>
          </w:tcPr>
          <w:p w14:paraId="352AF380" w14:textId="66F04861" w:rsidR="00A1734C" w:rsidRPr="000973C6" w:rsidRDefault="000143A9" w:rsidP="00FE1DF3">
            <w:pPr>
              <w:jc w:val="center"/>
              <w:rPr>
                <w:sz w:val="20"/>
              </w:rPr>
            </w:pPr>
            <w:r>
              <w:rPr>
                <w:sz w:val="20"/>
              </w:rPr>
              <w:t>11.3-59.7</w:t>
            </w:r>
          </w:p>
        </w:tc>
        <w:tc>
          <w:tcPr>
            <w:tcW w:w="1483" w:type="dxa"/>
            <w:vMerge w:val="restart"/>
            <w:vAlign w:val="center"/>
          </w:tcPr>
          <w:p w14:paraId="4BCC5076" w14:textId="1CE3BB56" w:rsidR="00A1734C" w:rsidRPr="000973C6" w:rsidRDefault="000143A9" w:rsidP="00FE1DF3">
            <w:pPr>
              <w:jc w:val="center"/>
              <w:rPr>
                <w:sz w:val="20"/>
              </w:rPr>
            </w:pPr>
            <w:r>
              <w:rPr>
                <w:sz w:val="20"/>
              </w:rPr>
              <w:t>9.00-128</w:t>
            </w:r>
          </w:p>
        </w:tc>
      </w:tr>
      <w:tr w:rsidR="00A1734C" w:rsidRPr="000973C6" w14:paraId="082A891C" w14:textId="77777777" w:rsidTr="00FE1DF3">
        <w:trPr>
          <w:trHeight w:val="96"/>
        </w:trPr>
        <w:tc>
          <w:tcPr>
            <w:tcW w:w="1769" w:type="dxa"/>
            <w:vMerge/>
            <w:shd w:val="clear" w:color="auto" w:fill="FDE9D9" w:themeFill="accent6" w:themeFillTint="33"/>
            <w:vAlign w:val="center"/>
          </w:tcPr>
          <w:p w14:paraId="0ADB478C" w14:textId="77777777" w:rsidR="00A1734C" w:rsidRPr="00164956" w:rsidRDefault="00A1734C" w:rsidP="00A1734C">
            <w:pPr>
              <w:jc w:val="center"/>
              <w:rPr>
                <w:b/>
                <w:sz w:val="20"/>
                <w:szCs w:val="22"/>
              </w:rPr>
            </w:pPr>
          </w:p>
        </w:tc>
        <w:tc>
          <w:tcPr>
            <w:tcW w:w="1525" w:type="dxa"/>
            <w:vAlign w:val="center"/>
          </w:tcPr>
          <w:p w14:paraId="19547358" w14:textId="5542E48D" w:rsidR="00A1734C" w:rsidRPr="00D2765A" w:rsidRDefault="00A1734C" w:rsidP="00A1734C">
            <w:pPr>
              <w:jc w:val="center"/>
              <w:rPr>
                <w:sz w:val="20"/>
                <w:szCs w:val="20"/>
              </w:rPr>
            </w:pPr>
            <w:r w:rsidRPr="00D2765A">
              <w:rPr>
                <w:sz w:val="20"/>
                <w:szCs w:val="20"/>
              </w:rPr>
              <w:t>Transformant</w:t>
            </w:r>
          </w:p>
        </w:tc>
        <w:tc>
          <w:tcPr>
            <w:tcW w:w="1408" w:type="dxa"/>
            <w:vAlign w:val="center"/>
          </w:tcPr>
          <w:p w14:paraId="57D9B442" w14:textId="19814C3B" w:rsidR="00A1734C" w:rsidRPr="00F07213" w:rsidRDefault="000143A9" w:rsidP="00A1734C">
            <w:pPr>
              <w:jc w:val="center"/>
              <w:rPr>
                <w:sz w:val="20"/>
                <w:szCs w:val="20"/>
              </w:rPr>
            </w:pPr>
            <w:r>
              <w:rPr>
                <w:sz w:val="20"/>
                <w:szCs w:val="20"/>
              </w:rPr>
              <w:t>39.2</w:t>
            </w:r>
          </w:p>
        </w:tc>
        <w:tc>
          <w:tcPr>
            <w:tcW w:w="1393" w:type="dxa"/>
            <w:vAlign w:val="center"/>
          </w:tcPr>
          <w:p w14:paraId="55E53825" w14:textId="3714259A" w:rsidR="00A1734C" w:rsidRPr="00A744A8" w:rsidRDefault="00A744A8" w:rsidP="00A1734C">
            <w:pPr>
              <w:jc w:val="center"/>
              <w:rPr>
                <w:b/>
                <w:sz w:val="20"/>
                <w:szCs w:val="20"/>
                <w:u w:val="single"/>
              </w:rPr>
            </w:pPr>
            <w:r w:rsidRPr="00A744A8">
              <w:rPr>
                <w:b/>
                <w:sz w:val="20"/>
                <w:szCs w:val="20"/>
                <w:u w:val="single"/>
              </w:rPr>
              <w:t>39.5</w:t>
            </w:r>
          </w:p>
        </w:tc>
        <w:tc>
          <w:tcPr>
            <w:tcW w:w="1482" w:type="dxa"/>
            <w:vMerge/>
            <w:vAlign w:val="center"/>
          </w:tcPr>
          <w:p w14:paraId="55A7BA0F" w14:textId="77777777" w:rsidR="00A1734C" w:rsidRPr="000973C6" w:rsidRDefault="00A1734C" w:rsidP="00FE1DF3">
            <w:pPr>
              <w:jc w:val="center"/>
              <w:rPr>
                <w:sz w:val="20"/>
              </w:rPr>
            </w:pPr>
          </w:p>
        </w:tc>
        <w:tc>
          <w:tcPr>
            <w:tcW w:w="1483" w:type="dxa"/>
            <w:vMerge/>
            <w:vAlign w:val="center"/>
          </w:tcPr>
          <w:p w14:paraId="1E99AA64" w14:textId="77777777" w:rsidR="00A1734C" w:rsidRPr="000973C6" w:rsidRDefault="00A1734C" w:rsidP="00FE1DF3">
            <w:pPr>
              <w:jc w:val="center"/>
              <w:rPr>
                <w:sz w:val="20"/>
              </w:rPr>
            </w:pPr>
          </w:p>
        </w:tc>
      </w:tr>
      <w:tr w:rsidR="00A1734C" w:rsidRPr="000973C6" w14:paraId="36E17898" w14:textId="77777777" w:rsidTr="00FE1DF3">
        <w:trPr>
          <w:trHeight w:val="97"/>
        </w:trPr>
        <w:tc>
          <w:tcPr>
            <w:tcW w:w="1769" w:type="dxa"/>
            <w:vMerge w:val="restart"/>
            <w:shd w:val="clear" w:color="auto" w:fill="EAF1DD" w:themeFill="accent3" w:themeFillTint="33"/>
            <w:vAlign w:val="center"/>
          </w:tcPr>
          <w:p w14:paraId="62DAB549" w14:textId="4127C3BF" w:rsidR="00A1734C" w:rsidRPr="00164956" w:rsidRDefault="00A1734C" w:rsidP="00A1734C">
            <w:pPr>
              <w:jc w:val="center"/>
              <w:rPr>
                <w:b/>
                <w:sz w:val="20"/>
                <w:szCs w:val="22"/>
              </w:rPr>
            </w:pPr>
            <w:r w:rsidRPr="00164956">
              <w:rPr>
                <w:b/>
                <w:sz w:val="20"/>
              </w:rPr>
              <w:t>Phenylalanine</w:t>
            </w:r>
          </w:p>
        </w:tc>
        <w:tc>
          <w:tcPr>
            <w:tcW w:w="1525" w:type="dxa"/>
            <w:shd w:val="clear" w:color="auto" w:fill="EAF1DD" w:themeFill="accent3" w:themeFillTint="33"/>
            <w:vAlign w:val="center"/>
          </w:tcPr>
          <w:p w14:paraId="7B69A19C" w14:textId="0246DF2D"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1E69D3B0" w14:textId="506E77C5" w:rsidR="00A1734C" w:rsidRPr="00F07213" w:rsidRDefault="000143A9" w:rsidP="00A1734C">
            <w:pPr>
              <w:jc w:val="center"/>
              <w:rPr>
                <w:sz w:val="20"/>
                <w:szCs w:val="20"/>
              </w:rPr>
            </w:pPr>
            <w:r>
              <w:rPr>
                <w:sz w:val="20"/>
                <w:szCs w:val="20"/>
              </w:rPr>
              <w:t>91.2</w:t>
            </w:r>
          </w:p>
        </w:tc>
        <w:tc>
          <w:tcPr>
            <w:tcW w:w="1393" w:type="dxa"/>
            <w:shd w:val="clear" w:color="auto" w:fill="EAF1DD" w:themeFill="accent3" w:themeFillTint="33"/>
            <w:vAlign w:val="center"/>
          </w:tcPr>
          <w:p w14:paraId="5CEABDB5" w14:textId="066490AB" w:rsidR="00A1734C" w:rsidRPr="00F07213" w:rsidRDefault="00A744A8" w:rsidP="00A1734C">
            <w:pPr>
              <w:jc w:val="center"/>
              <w:rPr>
                <w:sz w:val="20"/>
                <w:szCs w:val="20"/>
              </w:rPr>
            </w:pPr>
            <w:r>
              <w:rPr>
                <w:sz w:val="20"/>
                <w:szCs w:val="20"/>
              </w:rPr>
              <w:t>90.3</w:t>
            </w:r>
          </w:p>
        </w:tc>
        <w:tc>
          <w:tcPr>
            <w:tcW w:w="1482" w:type="dxa"/>
            <w:vMerge w:val="restart"/>
            <w:shd w:val="clear" w:color="auto" w:fill="EAF1DD" w:themeFill="accent3" w:themeFillTint="33"/>
            <w:vAlign w:val="center"/>
          </w:tcPr>
          <w:p w14:paraId="347CC07E" w14:textId="01D74915" w:rsidR="00A1734C" w:rsidRPr="000973C6" w:rsidRDefault="000143A9" w:rsidP="00FE1DF3">
            <w:pPr>
              <w:jc w:val="center"/>
              <w:rPr>
                <w:sz w:val="20"/>
              </w:rPr>
            </w:pPr>
            <w:r>
              <w:rPr>
                <w:sz w:val="20"/>
              </w:rPr>
              <w:t>11.7-154</w:t>
            </w:r>
          </w:p>
        </w:tc>
        <w:tc>
          <w:tcPr>
            <w:tcW w:w="1483" w:type="dxa"/>
            <w:vMerge w:val="restart"/>
            <w:shd w:val="clear" w:color="auto" w:fill="EAF1DD" w:themeFill="accent3" w:themeFillTint="33"/>
            <w:vAlign w:val="center"/>
          </w:tcPr>
          <w:p w14:paraId="30F15F4A" w14:textId="40AA4286" w:rsidR="00A1734C" w:rsidRPr="000973C6" w:rsidRDefault="00336856" w:rsidP="00FE1DF3">
            <w:pPr>
              <w:jc w:val="center"/>
              <w:rPr>
                <w:sz w:val="20"/>
              </w:rPr>
            </w:pPr>
            <w:r>
              <w:rPr>
                <w:sz w:val="20"/>
              </w:rPr>
              <w:t>41.4-131</w:t>
            </w:r>
          </w:p>
        </w:tc>
      </w:tr>
      <w:tr w:rsidR="00A1734C" w:rsidRPr="000973C6" w14:paraId="5C6D2298" w14:textId="77777777" w:rsidTr="00FE1DF3">
        <w:trPr>
          <w:trHeight w:val="96"/>
        </w:trPr>
        <w:tc>
          <w:tcPr>
            <w:tcW w:w="1769" w:type="dxa"/>
            <w:vMerge/>
            <w:shd w:val="clear" w:color="auto" w:fill="EAF1DD" w:themeFill="accent3" w:themeFillTint="33"/>
            <w:vAlign w:val="center"/>
          </w:tcPr>
          <w:p w14:paraId="02DC297A"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532FE105" w14:textId="73EC6EAD"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6ED86365" w14:textId="2412FB03" w:rsidR="00A1734C" w:rsidRPr="000143A9" w:rsidRDefault="000143A9" w:rsidP="00A1734C">
            <w:pPr>
              <w:jc w:val="center"/>
              <w:rPr>
                <w:sz w:val="20"/>
                <w:szCs w:val="20"/>
              </w:rPr>
            </w:pPr>
            <w:r w:rsidRPr="000143A9">
              <w:rPr>
                <w:sz w:val="20"/>
                <w:szCs w:val="20"/>
              </w:rPr>
              <w:t>96.6</w:t>
            </w:r>
          </w:p>
        </w:tc>
        <w:tc>
          <w:tcPr>
            <w:tcW w:w="1393" w:type="dxa"/>
            <w:shd w:val="clear" w:color="auto" w:fill="EAF1DD" w:themeFill="accent3" w:themeFillTint="33"/>
            <w:vAlign w:val="center"/>
          </w:tcPr>
          <w:p w14:paraId="7E69FDB8" w14:textId="49D7AC44" w:rsidR="00A1734C" w:rsidRPr="00C3496E" w:rsidRDefault="00A744A8" w:rsidP="00A1734C">
            <w:pPr>
              <w:jc w:val="center"/>
              <w:rPr>
                <w:b/>
                <w:sz w:val="20"/>
                <w:szCs w:val="20"/>
                <w:u w:val="single"/>
              </w:rPr>
            </w:pPr>
            <w:r>
              <w:rPr>
                <w:b/>
                <w:sz w:val="20"/>
                <w:szCs w:val="20"/>
                <w:u w:val="single"/>
              </w:rPr>
              <w:t>101</w:t>
            </w:r>
          </w:p>
        </w:tc>
        <w:tc>
          <w:tcPr>
            <w:tcW w:w="1482" w:type="dxa"/>
            <w:vMerge/>
            <w:shd w:val="clear" w:color="auto" w:fill="EAF1DD" w:themeFill="accent3" w:themeFillTint="33"/>
            <w:vAlign w:val="center"/>
          </w:tcPr>
          <w:p w14:paraId="43376891"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3FB34BBB" w14:textId="77777777" w:rsidR="00A1734C" w:rsidRPr="000973C6" w:rsidRDefault="00A1734C" w:rsidP="00FE1DF3">
            <w:pPr>
              <w:jc w:val="center"/>
              <w:rPr>
                <w:sz w:val="20"/>
              </w:rPr>
            </w:pPr>
          </w:p>
        </w:tc>
      </w:tr>
      <w:tr w:rsidR="00A1734C" w:rsidRPr="000973C6" w14:paraId="27F9F6A4" w14:textId="77777777" w:rsidTr="00FE1DF3">
        <w:trPr>
          <w:trHeight w:val="97"/>
        </w:trPr>
        <w:tc>
          <w:tcPr>
            <w:tcW w:w="1769" w:type="dxa"/>
            <w:vMerge w:val="restart"/>
            <w:shd w:val="clear" w:color="auto" w:fill="auto"/>
            <w:vAlign w:val="center"/>
          </w:tcPr>
          <w:p w14:paraId="42FAFCC2" w14:textId="2D8D3B8C" w:rsidR="00A1734C" w:rsidRPr="00164956" w:rsidRDefault="00A1734C" w:rsidP="00A1734C">
            <w:pPr>
              <w:jc w:val="center"/>
              <w:rPr>
                <w:b/>
                <w:sz w:val="20"/>
                <w:szCs w:val="22"/>
              </w:rPr>
            </w:pPr>
            <w:r w:rsidRPr="00164956">
              <w:rPr>
                <w:b/>
                <w:sz w:val="20"/>
              </w:rPr>
              <w:t>Proline</w:t>
            </w:r>
          </w:p>
        </w:tc>
        <w:tc>
          <w:tcPr>
            <w:tcW w:w="1525" w:type="dxa"/>
            <w:vAlign w:val="center"/>
          </w:tcPr>
          <w:p w14:paraId="31BF7FCF" w14:textId="505EDEEE" w:rsidR="00A1734C" w:rsidRPr="00D2765A" w:rsidRDefault="00A1734C" w:rsidP="00A1734C">
            <w:pPr>
              <w:jc w:val="center"/>
              <w:rPr>
                <w:sz w:val="20"/>
                <w:szCs w:val="20"/>
              </w:rPr>
            </w:pPr>
            <w:r w:rsidRPr="00D2765A">
              <w:rPr>
                <w:sz w:val="20"/>
                <w:szCs w:val="20"/>
              </w:rPr>
              <w:t>Control</w:t>
            </w:r>
          </w:p>
        </w:tc>
        <w:tc>
          <w:tcPr>
            <w:tcW w:w="1408" w:type="dxa"/>
            <w:vAlign w:val="center"/>
          </w:tcPr>
          <w:p w14:paraId="1A97002B" w14:textId="3298DA07" w:rsidR="00A1734C" w:rsidRPr="00F07213" w:rsidRDefault="000143A9" w:rsidP="00A1734C">
            <w:pPr>
              <w:jc w:val="center"/>
              <w:rPr>
                <w:sz w:val="20"/>
                <w:szCs w:val="20"/>
              </w:rPr>
            </w:pPr>
            <w:r>
              <w:rPr>
                <w:sz w:val="20"/>
                <w:szCs w:val="20"/>
              </w:rPr>
              <w:t>72.3</w:t>
            </w:r>
          </w:p>
        </w:tc>
        <w:tc>
          <w:tcPr>
            <w:tcW w:w="1393" w:type="dxa"/>
            <w:vAlign w:val="center"/>
          </w:tcPr>
          <w:p w14:paraId="2DEE2E8A" w14:textId="16D219F0" w:rsidR="00A1734C" w:rsidRPr="00F07213" w:rsidRDefault="00A744A8" w:rsidP="00A1734C">
            <w:pPr>
              <w:jc w:val="center"/>
              <w:rPr>
                <w:sz w:val="20"/>
                <w:szCs w:val="20"/>
              </w:rPr>
            </w:pPr>
            <w:r>
              <w:rPr>
                <w:sz w:val="20"/>
                <w:szCs w:val="20"/>
              </w:rPr>
              <w:t>67.8</w:t>
            </w:r>
          </w:p>
        </w:tc>
        <w:tc>
          <w:tcPr>
            <w:tcW w:w="1482" w:type="dxa"/>
            <w:vMerge w:val="restart"/>
            <w:vAlign w:val="center"/>
          </w:tcPr>
          <w:p w14:paraId="257C3176" w14:textId="7342FA72" w:rsidR="00A1734C" w:rsidRPr="000973C6" w:rsidRDefault="004973ED" w:rsidP="00FE1DF3">
            <w:pPr>
              <w:jc w:val="center"/>
              <w:rPr>
                <w:sz w:val="20"/>
              </w:rPr>
            </w:pPr>
            <w:r>
              <w:rPr>
                <w:sz w:val="20"/>
              </w:rPr>
              <w:t>10.0-155</w:t>
            </w:r>
          </w:p>
        </w:tc>
        <w:tc>
          <w:tcPr>
            <w:tcW w:w="1483" w:type="dxa"/>
            <w:vMerge w:val="restart"/>
            <w:vAlign w:val="center"/>
          </w:tcPr>
          <w:p w14:paraId="288240BA" w14:textId="15A26B2E" w:rsidR="00A1734C" w:rsidRPr="000973C6" w:rsidRDefault="00336856" w:rsidP="00FE1DF3">
            <w:pPr>
              <w:jc w:val="center"/>
              <w:rPr>
                <w:sz w:val="20"/>
              </w:rPr>
            </w:pPr>
            <w:r>
              <w:rPr>
                <w:sz w:val="20"/>
              </w:rPr>
              <w:t>31.9-232</w:t>
            </w:r>
          </w:p>
        </w:tc>
      </w:tr>
      <w:tr w:rsidR="00A1734C" w:rsidRPr="000973C6" w14:paraId="6337C5F5" w14:textId="77777777" w:rsidTr="00FE1DF3">
        <w:trPr>
          <w:trHeight w:val="96"/>
        </w:trPr>
        <w:tc>
          <w:tcPr>
            <w:tcW w:w="1769" w:type="dxa"/>
            <w:vMerge/>
            <w:shd w:val="clear" w:color="auto" w:fill="FDE9D9" w:themeFill="accent6" w:themeFillTint="33"/>
            <w:vAlign w:val="center"/>
          </w:tcPr>
          <w:p w14:paraId="3B77A79A" w14:textId="77777777" w:rsidR="00A1734C" w:rsidRPr="00164956" w:rsidRDefault="00A1734C" w:rsidP="00A1734C">
            <w:pPr>
              <w:jc w:val="center"/>
              <w:rPr>
                <w:b/>
                <w:sz w:val="20"/>
                <w:szCs w:val="22"/>
              </w:rPr>
            </w:pPr>
          </w:p>
        </w:tc>
        <w:tc>
          <w:tcPr>
            <w:tcW w:w="1525" w:type="dxa"/>
            <w:vAlign w:val="center"/>
          </w:tcPr>
          <w:p w14:paraId="7865975C" w14:textId="629B3995" w:rsidR="00A1734C" w:rsidRPr="00D2765A" w:rsidRDefault="00A1734C" w:rsidP="00A1734C">
            <w:pPr>
              <w:jc w:val="center"/>
              <w:rPr>
                <w:sz w:val="20"/>
                <w:szCs w:val="20"/>
              </w:rPr>
            </w:pPr>
            <w:r w:rsidRPr="00D2765A">
              <w:rPr>
                <w:sz w:val="20"/>
                <w:szCs w:val="20"/>
              </w:rPr>
              <w:t>Transformant</w:t>
            </w:r>
          </w:p>
        </w:tc>
        <w:tc>
          <w:tcPr>
            <w:tcW w:w="1408" w:type="dxa"/>
            <w:vAlign w:val="center"/>
          </w:tcPr>
          <w:p w14:paraId="6C6C8B25" w14:textId="5F7D8440" w:rsidR="00A1734C" w:rsidRPr="00F07213" w:rsidRDefault="000143A9" w:rsidP="00A1734C">
            <w:pPr>
              <w:jc w:val="center"/>
              <w:rPr>
                <w:sz w:val="20"/>
                <w:szCs w:val="20"/>
              </w:rPr>
            </w:pPr>
            <w:r>
              <w:rPr>
                <w:sz w:val="20"/>
                <w:szCs w:val="20"/>
              </w:rPr>
              <w:t>78.9</w:t>
            </w:r>
          </w:p>
        </w:tc>
        <w:tc>
          <w:tcPr>
            <w:tcW w:w="1393" w:type="dxa"/>
            <w:vAlign w:val="center"/>
          </w:tcPr>
          <w:p w14:paraId="1B230BD8" w14:textId="7AE2EDAF" w:rsidR="00A1734C" w:rsidRPr="00A744A8" w:rsidRDefault="00A744A8" w:rsidP="00A1734C">
            <w:pPr>
              <w:jc w:val="center"/>
              <w:rPr>
                <w:b/>
                <w:sz w:val="20"/>
                <w:szCs w:val="20"/>
                <w:u w:val="single"/>
              </w:rPr>
            </w:pPr>
            <w:r w:rsidRPr="00A744A8">
              <w:rPr>
                <w:b/>
                <w:sz w:val="20"/>
                <w:szCs w:val="20"/>
                <w:u w:val="single"/>
              </w:rPr>
              <w:t>80.9</w:t>
            </w:r>
          </w:p>
        </w:tc>
        <w:tc>
          <w:tcPr>
            <w:tcW w:w="1482" w:type="dxa"/>
            <w:vMerge/>
            <w:vAlign w:val="center"/>
          </w:tcPr>
          <w:p w14:paraId="2A8A2B9F" w14:textId="77777777" w:rsidR="00A1734C" w:rsidRPr="000973C6" w:rsidRDefault="00A1734C" w:rsidP="00FE1DF3">
            <w:pPr>
              <w:jc w:val="center"/>
              <w:rPr>
                <w:sz w:val="20"/>
              </w:rPr>
            </w:pPr>
          </w:p>
        </w:tc>
        <w:tc>
          <w:tcPr>
            <w:tcW w:w="1483" w:type="dxa"/>
            <w:vMerge/>
            <w:vAlign w:val="center"/>
          </w:tcPr>
          <w:p w14:paraId="11B8378D" w14:textId="77777777" w:rsidR="00A1734C" w:rsidRPr="000973C6" w:rsidRDefault="00A1734C" w:rsidP="00FE1DF3">
            <w:pPr>
              <w:jc w:val="center"/>
              <w:rPr>
                <w:sz w:val="20"/>
              </w:rPr>
            </w:pPr>
          </w:p>
        </w:tc>
      </w:tr>
      <w:tr w:rsidR="00A1734C" w:rsidRPr="000973C6" w14:paraId="23C77B75" w14:textId="77777777" w:rsidTr="00FE1DF3">
        <w:trPr>
          <w:trHeight w:val="97"/>
        </w:trPr>
        <w:tc>
          <w:tcPr>
            <w:tcW w:w="1769" w:type="dxa"/>
            <w:vMerge w:val="restart"/>
            <w:shd w:val="clear" w:color="auto" w:fill="EAF1DD" w:themeFill="accent3" w:themeFillTint="33"/>
            <w:vAlign w:val="center"/>
          </w:tcPr>
          <w:p w14:paraId="6DB22882" w14:textId="1E323670" w:rsidR="00A1734C" w:rsidRPr="00164956" w:rsidRDefault="00A1734C" w:rsidP="00A1734C">
            <w:pPr>
              <w:jc w:val="center"/>
              <w:rPr>
                <w:b/>
                <w:sz w:val="20"/>
                <w:szCs w:val="22"/>
              </w:rPr>
            </w:pPr>
            <w:r w:rsidRPr="00164956">
              <w:rPr>
                <w:b/>
                <w:sz w:val="20"/>
              </w:rPr>
              <w:t>Serine</w:t>
            </w:r>
          </w:p>
        </w:tc>
        <w:tc>
          <w:tcPr>
            <w:tcW w:w="1525" w:type="dxa"/>
            <w:shd w:val="clear" w:color="auto" w:fill="EAF1DD" w:themeFill="accent3" w:themeFillTint="33"/>
            <w:vAlign w:val="center"/>
          </w:tcPr>
          <w:p w14:paraId="66C901A1" w14:textId="77FD0342"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485067D0" w14:textId="0AD79498" w:rsidR="00A1734C" w:rsidRPr="00F07213" w:rsidRDefault="000143A9" w:rsidP="00A1734C">
            <w:pPr>
              <w:jc w:val="center"/>
              <w:rPr>
                <w:sz w:val="20"/>
                <w:szCs w:val="20"/>
              </w:rPr>
            </w:pPr>
            <w:r>
              <w:rPr>
                <w:sz w:val="20"/>
                <w:szCs w:val="20"/>
              </w:rPr>
              <w:t>74.7</w:t>
            </w:r>
          </w:p>
        </w:tc>
        <w:tc>
          <w:tcPr>
            <w:tcW w:w="1393" w:type="dxa"/>
            <w:shd w:val="clear" w:color="auto" w:fill="EAF1DD" w:themeFill="accent3" w:themeFillTint="33"/>
            <w:vAlign w:val="center"/>
          </w:tcPr>
          <w:p w14:paraId="4FAB66BC" w14:textId="1D24597D" w:rsidR="00A1734C" w:rsidRPr="00F07213" w:rsidRDefault="00A744A8" w:rsidP="00A1734C">
            <w:pPr>
              <w:jc w:val="center"/>
              <w:rPr>
                <w:sz w:val="20"/>
                <w:szCs w:val="20"/>
              </w:rPr>
            </w:pPr>
            <w:r>
              <w:rPr>
                <w:sz w:val="20"/>
                <w:szCs w:val="20"/>
              </w:rPr>
              <w:t>75.7</w:t>
            </w:r>
          </w:p>
        </w:tc>
        <w:tc>
          <w:tcPr>
            <w:tcW w:w="1482" w:type="dxa"/>
            <w:vMerge w:val="restart"/>
            <w:shd w:val="clear" w:color="auto" w:fill="EAF1DD" w:themeFill="accent3" w:themeFillTint="33"/>
            <w:vAlign w:val="center"/>
          </w:tcPr>
          <w:p w14:paraId="7D9121C5" w14:textId="586AD86E" w:rsidR="00A1734C" w:rsidRPr="000973C6" w:rsidRDefault="004973ED" w:rsidP="00FE1DF3">
            <w:pPr>
              <w:jc w:val="center"/>
              <w:rPr>
                <w:sz w:val="20"/>
              </w:rPr>
            </w:pPr>
            <w:r>
              <w:rPr>
                <w:sz w:val="20"/>
              </w:rPr>
              <w:t>10.0-130</w:t>
            </w:r>
          </w:p>
        </w:tc>
        <w:tc>
          <w:tcPr>
            <w:tcW w:w="1483" w:type="dxa"/>
            <w:vMerge w:val="restart"/>
            <w:shd w:val="clear" w:color="auto" w:fill="EAF1DD" w:themeFill="accent3" w:themeFillTint="33"/>
            <w:vAlign w:val="center"/>
          </w:tcPr>
          <w:p w14:paraId="43C97CD9" w14:textId="3A2B0862" w:rsidR="00A1734C" w:rsidRPr="000973C6" w:rsidRDefault="00336856" w:rsidP="00FE1DF3">
            <w:pPr>
              <w:jc w:val="center"/>
              <w:rPr>
                <w:sz w:val="20"/>
              </w:rPr>
            </w:pPr>
            <w:r>
              <w:rPr>
                <w:sz w:val="20"/>
              </w:rPr>
              <w:t>10.0-140</w:t>
            </w:r>
          </w:p>
        </w:tc>
      </w:tr>
      <w:tr w:rsidR="00A1734C" w:rsidRPr="000973C6" w14:paraId="62EE505D" w14:textId="77777777" w:rsidTr="00FE1DF3">
        <w:trPr>
          <w:trHeight w:val="96"/>
        </w:trPr>
        <w:tc>
          <w:tcPr>
            <w:tcW w:w="1769" w:type="dxa"/>
            <w:vMerge/>
            <w:shd w:val="clear" w:color="auto" w:fill="EAF1DD" w:themeFill="accent3" w:themeFillTint="33"/>
            <w:vAlign w:val="center"/>
          </w:tcPr>
          <w:p w14:paraId="36D7FD30"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1718F16F" w14:textId="4072FE07"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2F2DE61" w14:textId="4FB332E3" w:rsidR="00A1734C" w:rsidRPr="000143A9" w:rsidRDefault="000143A9" w:rsidP="00A1734C">
            <w:pPr>
              <w:jc w:val="center"/>
              <w:rPr>
                <w:b/>
                <w:sz w:val="20"/>
                <w:szCs w:val="20"/>
                <w:u w:val="single"/>
              </w:rPr>
            </w:pPr>
            <w:r w:rsidRPr="000143A9">
              <w:rPr>
                <w:b/>
                <w:sz w:val="20"/>
                <w:szCs w:val="20"/>
                <w:u w:val="single"/>
              </w:rPr>
              <w:t>82.7</w:t>
            </w:r>
          </w:p>
        </w:tc>
        <w:tc>
          <w:tcPr>
            <w:tcW w:w="1393" w:type="dxa"/>
            <w:shd w:val="clear" w:color="auto" w:fill="EAF1DD" w:themeFill="accent3" w:themeFillTint="33"/>
            <w:vAlign w:val="center"/>
          </w:tcPr>
          <w:p w14:paraId="2A4A0BC7" w14:textId="3924C5D2" w:rsidR="00A1734C" w:rsidRPr="00A744A8" w:rsidRDefault="00A744A8" w:rsidP="00A1734C">
            <w:pPr>
              <w:jc w:val="center"/>
              <w:rPr>
                <w:b/>
                <w:sz w:val="20"/>
                <w:szCs w:val="20"/>
                <w:u w:val="single"/>
              </w:rPr>
            </w:pPr>
            <w:r w:rsidRPr="00A744A8">
              <w:rPr>
                <w:b/>
                <w:sz w:val="20"/>
                <w:szCs w:val="20"/>
                <w:u w:val="single"/>
              </w:rPr>
              <w:t>87.9</w:t>
            </w:r>
          </w:p>
        </w:tc>
        <w:tc>
          <w:tcPr>
            <w:tcW w:w="1482" w:type="dxa"/>
            <w:vMerge/>
            <w:shd w:val="clear" w:color="auto" w:fill="EAF1DD" w:themeFill="accent3" w:themeFillTint="33"/>
            <w:vAlign w:val="center"/>
          </w:tcPr>
          <w:p w14:paraId="75B29147"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5E7C55A4" w14:textId="77777777" w:rsidR="00A1734C" w:rsidRPr="000973C6" w:rsidRDefault="00A1734C" w:rsidP="00FE1DF3">
            <w:pPr>
              <w:jc w:val="center"/>
              <w:rPr>
                <w:sz w:val="20"/>
              </w:rPr>
            </w:pPr>
          </w:p>
        </w:tc>
      </w:tr>
      <w:tr w:rsidR="00A1734C" w:rsidRPr="000973C6" w14:paraId="5CF7BC34" w14:textId="77777777" w:rsidTr="00FE1DF3">
        <w:trPr>
          <w:trHeight w:val="177"/>
        </w:trPr>
        <w:tc>
          <w:tcPr>
            <w:tcW w:w="1769" w:type="dxa"/>
            <w:vMerge w:val="restart"/>
            <w:shd w:val="clear" w:color="auto" w:fill="auto"/>
            <w:vAlign w:val="center"/>
          </w:tcPr>
          <w:p w14:paraId="6B8DED2E" w14:textId="075F3298" w:rsidR="00A1734C" w:rsidRPr="00164956" w:rsidRDefault="00A1734C" w:rsidP="00A1734C">
            <w:pPr>
              <w:jc w:val="center"/>
              <w:rPr>
                <w:b/>
                <w:sz w:val="20"/>
                <w:szCs w:val="22"/>
              </w:rPr>
            </w:pPr>
            <w:r w:rsidRPr="00164956">
              <w:rPr>
                <w:b/>
                <w:sz w:val="20"/>
              </w:rPr>
              <w:t>Threonine</w:t>
            </w:r>
          </w:p>
        </w:tc>
        <w:tc>
          <w:tcPr>
            <w:tcW w:w="1525" w:type="dxa"/>
            <w:vAlign w:val="center"/>
          </w:tcPr>
          <w:p w14:paraId="3ED0DF0B" w14:textId="1688208C" w:rsidR="00A1734C" w:rsidRPr="00D2765A" w:rsidRDefault="00A1734C" w:rsidP="00A1734C">
            <w:pPr>
              <w:jc w:val="center"/>
              <w:rPr>
                <w:sz w:val="20"/>
                <w:szCs w:val="20"/>
              </w:rPr>
            </w:pPr>
            <w:r w:rsidRPr="00D2765A">
              <w:rPr>
                <w:sz w:val="20"/>
                <w:szCs w:val="20"/>
              </w:rPr>
              <w:t>Control</w:t>
            </w:r>
          </w:p>
        </w:tc>
        <w:tc>
          <w:tcPr>
            <w:tcW w:w="1408" w:type="dxa"/>
            <w:vAlign w:val="center"/>
          </w:tcPr>
          <w:p w14:paraId="6E098109" w14:textId="6E97A621" w:rsidR="00A1734C" w:rsidRPr="00F07213" w:rsidRDefault="000143A9" w:rsidP="00A1734C">
            <w:pPr>
              <w:jc w:val="center"/>
              <w:rPr>
                <w:sz w:val="20"/>
                <w:szCs w:val="20"/>
              </w:rPr>
            </w:pPr>
            <w:r>
              <w:rPr>
                <w:sz w:val="20"/>
                <w:szCs w:val="20"/>
              </w:rPr>
              <w:t>77.7</w:t>
            </w:r>
          </w:p>
        </w:tc>
        <w:tc>
          <w:tcPr>
            <w:tcW w:w="1393" w:type="dxa"/>
            <w:vAlign w:val="center"/>
          </w:tcPr>
          <w:p w14:paraId="7DA82084" w14:textId="06EAD8DF" w:rsidR="00A1734C" w:rsidRPr="00F07213" w:rsidRDefault="00A744A8" w:rsidP="00A1734C">
            <w:pPr>
              <w:jc w:val="center"/>
              <w:rPr>
                <w:sz w:val="20"/>
                <w:szCs w:val="20"/>
              </w:rPr>
            </w:pPr>
            <w:r>
              <w:rPr>
                <w:sz w:val="20"/>
                <w:szCs w:val="20"/>
              </w:rPr>
              <w:t>79.2</w:t>
            </w:r>
          </w:p>
        </w:tc>
        <w:tc>
          <w:tcPr>
            <w:tcW w:w="1482" w:type="dxa"/>
            <w:vMerge w:val="restart"/>
            <w:vAlign w:val="center"/>
          </w:tcPr>
          <w:p w14:paraId="35F457AC" w14:textId="6E8A6AE2" w:rsidR="00A1734C" w:rsidRPr="000973C6" w:rsidRDefault="004973ED" w:rsidP="00FE1DF3">
            <w:pPr>
              <w:jc w:val="center"/>
              <w:rPr>
                <w:sz w:val="20"/>
              </w:rPr>
            </w:pPr>
            <w:r>
              <w:rPr>
                <w:sz w:val="20"/>
              </w:rPr>
              <w:t>11.5-129</w:t>
            </w:r>
          </w:p>
        </w:tc>
        <w:tc>
          <w:tcPr>
            <w:tcW w:w="1483" w:type="dxa"/>
            <w:vMerge w:val="restart"/>
            <w:vAlign w:val="center"/>
          </w:tcPr>
          <w:p w14:paraId="79D434BA" w14:textId="5722179A" w:rsidR="00A1734C" w:rsidRPr="000973C6" w:rsidRDefault="00336856" w:rsidP="00FE1DF3">
            <w:pPr>
              <w:jc w:val="center"/>
              <w:rPr>
                <w:sz w:val="20"/>
              </w:rPr>
            </w:pPr>
            <w:r>
              <w:rPr>
                <w:sz w:val="20"/>
              </w:rPr>
              <w:t>19.8-133</w:t>
            </w:r>
          </w:p>
        </w:tc>
      </w:tr>
      <w:tr w:rsidR="00A1734C" w:rsidRPr="000973C6" w14:paraId="2EB21CB1" w14:textId="77777777" w:rsidTr="00FE1DF3">
        <w:trPr>
          <w:trHeight w:val="177"/>
        </w:trPr>
        <w:tc>
          <w:tcPr>
            <w:tcW w:w="1769" w:type="dxa"/>
            <w:vMerge/>
            <w:shd w:val="clear" w:color="auto" w:fill="FDE9D9" w:themeFill="accent6" w:themeFillTint="33"/>
            <w:vAlign w:val="center"/>
          </w:tcPr>
          <w:p w14:paraId="1B908FC1" w14:textId="77777777" w:rsidR="00A1734C" w:rsidRPr="00164956" w:rsidRDefault="00A1734C" w:rsidP="00A1734C">
            <w:pPr>
              <w:jc w:val="center"/>
              <w:rPr>
                <w:b/>
                <w:sz w:val="20"/>
                <w:szCs w:val="22"/>
              </w:rPr>
            </w:pPr>
          </w:p>
        </w:tc>
        <w:tc>
          <w:tcPr>
            <w:tcW w:w="1525" w:type="dxa"/>
            <w:vAlign w:val="center"/>
          </w:tcPr>
          <w:p w14:paraId="13E7A519" w14:textId="7F5551B4" w:rsidR="00A1734C" w:rsidRPr="00D2765A" w:rsidRDefault="00A1734C" w:rsidP="00A1734C">
            <w:pPr>
              <w:jc w:val="center"/>
              <w:rPr>
                <w:sz w:val="20"/>
                <w:szCs w:val="20"/>
              </w:rPr>
            </w:pPr>
            <w:r w:rsidRPr="00D2765A">
              <w:rPr>
                <w:sz w:val="20"/>
                <w:szCs w:val="20"/>
              </w:rPr>
              <w:t>Transformant</w:t>
            </w:r>
          </w:p>
        </w:tc>
        <w:tc>
          <w:tcPr>
            <w:tcW w:w="1408" w:type="dxa"/>
            <w:vAlign w:val="center"/>
          </w:tcPr>
          <w:p w14:paraId="38B57C96" w14:textId="5B3544A4" w:rsidR="00A1734C" w:rsidRPr="000143A9" w:rsidRDefault="000143A9" w:rsidP="00A1734C">
            <w:pPr>
              <w:jc w:val="center"/>
              <w:rPr>
                <w:b/>
                <w:sz w:val="20"/>
                <w:szCs w:val="20"/>
                <w:u w:val="single"/>
              </w:rPr>
            </w:pPr>
            <w:r w:rsidRPr="000143A9">
              <w:rPr>
                <w:b/>
                <w:sz w:val="20"/>
                <w:szCs w:val="20"/>
                <w:u w:val="single"/>
              </w:rPr>
              <w:t>85.6</w:t>
            </w:r>
          </w:p>
        </w:tc>
        <w:tc>
          <w:tcPr>
            <w:tcW w:w="1393" w:type="dxa"/>
            <w:vAlign w:val="center"/>
          </w:tcPr>
          <w:p w14:paraId="25794B6E" w14:textId="0EF44380" w:rsidR="00A1734C" w:rsidRPr="00A744A8" w:rsidRDefault="00A744A8" w:rsidP="00A1734C">
            <w:pPr>
              <w:jc w:val="center"/>
              <w:rPr>
                <w:b/>
                <w:sz w:val="20"/>
                <w:szCs w:val="20"/>
                <w:u w:val="single"/>
              </w:rPr>
            </w:pPr>
            <w:r w:rsidRPr="00A744A8">
              <w:rPr>
                <w:b/>
                <w:sz w:val="20"/>
                <w:szCs w:val="20"/>
                <w:u w:val="single"/>
              </w:rPr>
              <w:t>94.2</w:t>
            </w:r>
          </w:p>
        </w:tc>
        <w:tc>
          <w:tcPr>
            <w:tcW w:w="1482" w:type="dxa"/>
            <w:vMerge/>
            <w:vAlign w:val="center"/>
          </w:tcPr>
          <w:p w14:paraId="394F72A2" w14:textId="77777777" w:rsidR="00A1734C" w:rsidRPr="000973C6" w:rsidRDefault="00A1734C" w:rsidP="00FE1DF3">
            <w:pPr>
              <w:jc w:val="center"/>
              <w:rPr>
                <w:sz w:val="20"/>
              </w:rPr>
            </w:pPr>
          </w:p>
        </w:tc>
        <w:tc>
          <w:tcPr>
            <w:tcW w:w="1483" w:type="dxa"/>
            <w:vMerge/>
            <w:vAlign w:val="center"/>
          </w:tcPr>
          <w:p w14:paraId="37ED891E" w14:textId="77777777" w:rsidR="00A1734C" w:rsidRDefault="00A1734C" w:rsidP="00FE1DF3">
            <w:pPr>
              <w:jc w:val="center"/>
              <w:rPr>
                <w:sz w:val="20"/>
              </w:rPr>
            </w:pPr>
          </w:p>
        </w:tc>
      </w:tr>
      <w:tr w:rsidR="00A1734C" w:rsidRPr="000973C6" w14:paraId="5F123BD1" w14:textId="77777777" w:rsidTr="00FE1DF3">
        <w:trPr>
          <w:trHeight w:val="89"/>
        </w:trPr>
        <w:tc>
          <w:tcPr>
            <w:tcW w:w="1769" w:type="dxa"/>
            <w:vMerge w:val="restart"/>
            <w:shd w:val="clear" w:color="auto" w:fill="EAF1DD" w:themeFill="accent3" w:themeFillTint="33"/>
            <w:vAlign w:val="center"/>
          </w:tcPr>
          <w:p w14:paraId="12A65D82" w14:textId="03019943" w:rsidR="00A1734C" w:rsidRPr="00164956" w:rsidRDefault="00A1734C" w:rsidP="00A1734C">
            <w:pPr>
              <w:jc w:val="center"/>
              <w:rPr>
                <w:b/>
                <w:sz w:val="20"/>
                <w:szCs w:val="22"/>
              </w:rPr>
            </w:pPr>
            <w:r w:rsidRPr="00164956">
              <w:rPr>
                <w:b/>
                <w:sz w:val="20"/>
              </w:rPr>
              <w:t>Tryptophan</w:t>
            </w:r>
          </w:p>
        </w:tc>
        <w:tc>
          <w:tcPr>
            <w:tcW w:w="1525" w:type="dxa"/>
            <w:shd w:val="clear" w:color="auto" w:fill="EAF1DD" w:themeFill="accent3" w:themeFillTint="33"/>
            <w:vAlign w:val="center"/>
          </w:tcPr>
          <w:p w14:paraId="135E09FD" w14:textId="213FCDD8"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19B1E682" w14:textId="7F88923D" w:rsidR="00A1734C" w:rsidRPr="00F07213" w:rsidRDefault="000143A9" w:rsidP="00A1734C">
            <w:pPr>
              <w:jc w:val="center"/>
              <w:rPr>
                <w:sz w:val="20"/>
                <w:szCs w:val="20"/>
              </w:rPr>
            </w:pPr>
            <w:r>
              <w:rPr>
                <w:sz w:val="20"/>
                <w:szCs w:val="20"/>
              </w:rPr>
              <w:t>20.1</w:t>
            </w:r>
          </w:p>
        </w:tc>
        <w:tc>
          <w:tcPr>
            <w:tcW w:w="1393" w:type="dxa"/>
            <w:shd w:val="clear" w:color="auto" w:fill="EAF1DD" w:themeFill="accent3" w:themeFillTint="33"/>
            <w:vAlign w:val="center"/>
          </w:tcPr>
          <w:p w14:paraId="58E4DA86" w14:textId="1AB63ABD" w:rsidR="00A1734C" w:rsidRDefault="00A744A8" w:rsidP="00A1734C">
            <w:pPr>
              <w:jc w:val="center"/>
              <w:rPr>
                <w:sz w:val="20"/>
                <w:szCs w:val="20"/>
              </w:rPr>
            </w:pPr>
            <w:r>
              <w:rPr>
                <w:sz w:val="20"/>
                <w:szCs w:val="20"/>
              </w:rPr>
              <w:t>22.0</w:t>
            </w:r>
          </w:p>
        </w:tc>
        <w:tc>
          <w:tcPr>
            <w:tcW w:w="1482" w:type="dxa"/>
            <w:vMerge w:val="restart"/>
            <w:shd w:val="clear" w:color="auto" w:fill="EAF1DD" w:themeFill="accent3" w:themeFillTint="33"/>
            <w:vAlign w:val="center"/>
          </w:tcPr>
          <w:p w14:paraId="5EA02397" w14:textId="52CAC63B" w:rsidR="00A1734C" w:rsidRPr="000973C6" w:rsidRDefault="004973ED" w:rsidP="00FE1DF3">
            <w:pPr>
              <w:jc w:val="center"/>
              <w:rPr>
                <w:sz w:val="20"/>
              </w:rPr>
            </w:pPr>
            <w:r>
              <w:rPr>
                <w:sz w:val="20"/>
              </w:rPr>
              <w:t>10.0-36.3</w:t>
            </w:r>
          </w:p>
        </w:tc>
        <w:tc>
          <w:tcPr>
            <w:tcW w:w="1483" w:type="dxa"/>
            <w:vMerge w:val="restart"/>
            <w:shd w:val="clear" w:color="auto" w:fill="EAF1DD" w:themeFill="accent3" w:themeFillTint="33"/>
            <w:vAlign w:val="center"/>
          </w:tcPr>
          <w:p w14:paraId="40823AB0" w14:textId="37FEF3FB" w:rsidR="00A1734C" w:rsidRDefault="00336856" w:rsidP="00FE1DF3">
            <w:pPr>
              <w:jc w:val="center"/>
              <w:rPr>
                <w:sz w:val="20"/>
              </w:rPr>
            </w:pPr>
            <w:r>
              <w:rPr>
                <w:sz w:val="20"/>
              </w:rPr>
              <w:t>10.0-32.1</w:t>
            </w:r>
          </w:p>
        </w:tc>
      </w:tr>
      <w:tr w:rsidR="00A1734C" w:rsidRPr="000973C6" w14:paraId="79C9F892" w14:textId="77777777" w:rsidTr="00FE1DF3">
        <w:trPr>
          <w:trHeight w:val="88"/>
        </w:trPr>
        <w:tc>
          <w:tcPr>
            <w:tcW w:w="1769" w:type="dxa"/>
            <w:vMerge/>
            <w:shd w:val="clear" w:color="auto" w:fill="EAF1DD" w:themeFill="accent3" w:themeFillTint="33"/>
            <w:vAlign w:val="center"/>
          </w:tcPr>
          <w:p w14:paraId="591CC66D"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3FF52275" w14:textId="60EF26FB"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A37BAB2" w14:textId="062A51A2" w:rsidR="00A1734C" w:rsidRPr="00F07213" w:rsidRDefault="000143A9" w:rsidP="00A1734C">
            <w:pPr>
              <w:jc w:val="center"/>
              <w:rPr>
                <w:sz w:val="20"/>
                <w:szCs w:val="20"/>
              </w:rPr>
            </w:pPr>
            <w:r>
              <w:rPr>
                <w:sz w:val="20"/>
                <w:szCs w:val="20"/>
              </w:rPr>
              <w:t>20.9</w:t>
            </w:r>
          </w:p>
        </w:tc>
        <w:tc>
          <w:tcPr>
            <w:tcW w:w="1393" w:type="dxa"/>
            <w:shd w:val="clear" w:color="auto" w:fill="EAF1DD" w:themeFill="accent3" w:themeFillTint="33"/>
            <w:vAlign w:val="center"/>
          </w:tcPr>
          <w:p w14:paraId="0702107D" w14:textId="3F115ED6" w:rsidR="00A1734C" w:rsidRPr="00336856" w:rsidRDefault="00A744A8" w:rsidP="00A1734C">
            <w:pPr>
              <w:jc w:val="center"/>
              <w:rPr>
                <w:sz w:val="20"/>
                <w:szCs w:val="20"/>
              </w:rPr>
            </w:pPr>
            <w:r w:rsidRPr="00336856">
              <w:rPr>
                <w:sz w:val="20"/>
                <w:szCs w:val="20"/>
              </w:rPr>
              <w:t>23.1</w:t>
            </w:r>
          </w:p>
        </w:tc>
        <w:tc>
          <w:tcPr>
            <w:tcW w:w="1482" w:type="dxa"/>
            <w:vMerge/>
            <w:shd w:val="clear" w:color="auto" w:fill="EAF1DD" w:themeFill="accent3" w:themeFillTint="33"/>
            <w:vAlign w:val="center"/>
          </w:tcPr>
          <w:p w14:paraId="753F4C5F"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1861C4DC" w14:textId="77777777" w:rsidR="00A1734C" w:rsidRDefault="00A1734C" w:rsidP="00FE1DF3">
            <w:pPr>
              <w:jc w:val="center"/>
              <w:rPr>
                <w:sz w:val="20"/>
              </w:rPr>
            </w:pPr>
          </w:p>
        </w:tc>
      </w:tr>
      <w:tr w:rsidR="00A1734C" w:rsidRPr="000973C6" w14:paraId="3D5FDEE0" w14:textId="77777777" w:rsidTr="00FE1DF3">
        <w:trPr>
          <w:trHeight w:val="89"/>
        </w:trPr>
        <w:tc>
          <w:tcPr>
            <w:tcW w:w="1769" w:type="dxa"/>
            <w:vMerge w:val="restart"/>
            <w:shd w:val="clear" w:color="auto" w:fill="auto"/>
            <w:vAlign w:val="center"/>
          </w:tcPr>
          <w:p w14:paraId="3009D627" w14:textId="0BFCA065" w:rsidR="00A1734C" w:rsidRPr="00164956" w:rsidRDefault="00A1734C" w:rsidP="00A1734C">
            <w:pPr>
              <w:jc w:val="center"/>
              <w:rPr>
                <w:b/>
                <w:sz w:val="20"/>
                <w:szCs w:val="22"/>
              </w:rPr>
            </w:pPr>
            <w:r w:rsidRPr="00164956">
              <w:rPr>
                <w:b/>
                <w:sz w:val="20"/>
              </w:rPr>
              <w:t>Tyrosine</w:t>
            </w:r>
          </w:p>
        </w:tc>
        <w:tc>
          <w:tcPr>
            <w:tcW w:w="1525" w:type="dxa"/>
            <w:vAlign w:val="center"/>
          </w:tcPr>
          <w:p w14:paraId="046971A9" w14:textId="03664DB7" w:rsidR="00A1734C" w:rsidRPr="00D2765A" w:rsidRDefault="00A1734C" w:rsidP="00A1734C">
            <w:pPr>
              <w:jc w:val="center"/>
              <w:rPr>
                <w:sz w:val="20"/>
                <w:szCs w:val="20"/>
              </w:rPr>
            </w:pPr>
            <w:r w:rsidRPr="00D2765A">
              <w:rPr>
                <w:sz w:val="20"/>
                <w:szCs w:val="20"/>
              </w:rPr>
              <w:t>Control</w:t>
            </w:r>
          </w:p>
        </w:tc>
        <w:tc>
          <w:tcPr>
            <w:tcW w:w="1408" w:type="dxa"/>
            <w:vAlign w:val="center"/>
          </w:tcPr>
          <w:p w14:paraId="5C3A0B8D" w14:textId="46E316CC" w:rsidR="00A1734C" w:rsidRPr="00F07213" w:rsidRDefault="000143A9" w:rsidP="00A1734C">
            <w:pPr>
              <w:jc w:val="center"/>
              <w:rPr>
                <w:sz w:val="20"/>
                <w:szCs w:val="20"/>
              </w:rPr>
            </w:pPr>
            <w:r>
              <w:rPr>
                <w:sz w:val="20"/>
                <w:szCs w:val="20"/>
              </w:rPr>
              <w:t>76.1</w:t>
            </w:r>
          </w:p>
        </w:tc>
        <w:tc>
          <w:tcPr>
            <w:tcW w:w="1393" w:type="dxa"/>
            <w:vAlign w:val="center"/>
          </w:tcPr>
          <w:p w14:paraId="39DA120A" w14:textId="35E22AD0" w:rsidR="00A1734C" w:rsidRDefault="00A744A8" w:rsidP="00A1734C">
            <w:pPr>
              <w:jc w:val="center"/>
              <w:rPr>
                <w:sz w:val="20"/>
                <w:szCs w:val="20"/>
              </w:rPr>
            </w:pPr>
            <w:r>
              <w:rPr>
                <w:sz w:val="20"/>
                <w:szCs w:val="20"/>
              </w:rPr>
              <w:t>73.7</w:t>
            </w:r>
          </w:p>
        </w:tc>
        <w:tc>
          <w:tcPr>
            <w:tcW w:w="1482" w:type="dxa"/>
            <w:vMerge w:val="restart"/>
            <w:vAlign w:val="center"/>
          </w:tcPr>
          <w:p w14:paraId="7DF2E019" w14:textId="3DD7B727" w:rsidR="00A1734C" w:rsidRPr="000973C6" w:rsidRDefault="004973ED" w:rsidP="00FE1DF3">
            <w:pPr>
              <w:jc w:val="center"/>
              <w:rPr>
                <w:sz w:val="20"/>
              </w:rPr>
            </w:pPr>
            <w:r>
              <w:rPr>
                <w:sz w:val="20"/>
              </w:rPr>
              <w:t>17.3-124</w:t>
            </w:r>
          </w:p>
        </w:tc>
        <w:tc>
          <w:tcPr>
            <w:tcW w:w="1483" w:type="dxa"/>
            <w:vMerge w:val="restart"/>
            <w:vAlign w:val="center"/>
          </w:tcPr>
          <w:p w14:paraId="698C1072" w14:textId="01DB7CDE" w:rsidR="00A1734C" w:rsidRDefault="00336856" w:rsidP="00FE1DF3">
            <w:pPr>
              <w:jc w:val="center"/>
              <w:rPr>
                <w:sz w:val="20"/>
              </w:rPr>
            </w:pPr>
            <w:r>
              <w:rPr>
                <w:sz w:val="20"/>
              </w:rPr>
              <w:t>27.5-237</w:t>
            </w:r>
          </w:p>
        </w:tc>
      </w:tr>
      <w:tr w:rsidR="00A1734C" w:rsidRPr="000973C6" w14:paraId="1ED51C71" w14:textId="77777777" w:rsidTr="00FE1DF3">
        <w:trPr>
          <w:trHeight w:val="88"/>
        </w:trPr>
        <w:tc>
          <w:tcPr>
            <w:tcW w:w="1769" w:type="dxa"/>
            <w:vMerge/>
            <w:shd w:val="clear" w:color="auto" w:fill="FDE9D9" w:themeFill="accent6" w:themeFillTint="33"/>
            <w:vAlign w:val="center"/>
          </w:tcPr>
          <w:p w14:paraId="3DC4AF3C" w14:textId="77777777" w:rsidR="00A1734C" w:rsidRPr="00164956" w:rsidRDefault="00A1734C" w:rsidP="00A1734C">
            <w:pPr>
              <w:jc w:val="center"/>
              <w:rPr>
                <w:b/>
                <w:sz w:val="20"/>
                <w:szCs w:val="22"/>
              </w:rPr>
            </w:pPr>
          </w:p>
        </w:tc>
        <w:tc>
          <w:tcPr>
            <w:tcW w:w="1525" w:type="dxa"/>
            <w:vAlign w:val="center"/>
          </w:tcPr>
          <w:p w14:paraId="3D835488" w14:textId="35813FA8" w:rsidR="00A1734C" w:rsidRPr="00D2765A" w:rsidRDefault="00A1734C" w:rsidP="00A1734C">
            <w:pPr>
              <w:jc w:val="center"/>
              <w:rPr>
                <w:sz w:val="20"/>
                <w:szCs w:val="20"/>
              </w:rPr>
            </w:pPr>
            <w:r w:rsidRPr="00D2765A">
              <w:rPr>
                <w:sz w:val="20"/>
                <w:szCs w:val="20"/>
              </w:rPr>
              <w:t>Transformant</w:t>
            </w:r>
          </w:p>
        </w:tc>
        <w:tc>
          <w:tcPr>
            <w:tcW w:w="1408" w:type="dxa"/>
            <w:vAlign w:val="center"/>
          </w:tcPr>
          <w:p w14:paraId="724EC709" w14:textId="271EA901" w:rsidR="00A1734C" w:rsidRPr="000143A9" w:rsidRDefault="000143A9" w:rsidP="00A1734C">
            <w:pPr>
              <w:jc w:val="center"/>
              <w:rPr>
                <w:b/>
                <w:sz w:val="20"/>
                <w:szCs w:val="20"/>
                <w:u w:val="single"/>
              </w:rPr>
            </w:pPr>
            <w:r w:rsidRPr="000143A9">
              <w:rPr>
                <w:b/>
                <w:sz w:val="20"/>
                <w:szCs w:val="20"/>
                <w:u w:val="single"/>
              </w:rPr>
              <w:t>85.9</w:t>
            </w:r>
          </w:p>
        </w:tc>
        <w:tc>
          <w:tcPr>
            <w:tcW w:w="1393" w:type="dxa"/>
            <w:vAlign w:val="center"/>
          </w:tcPr>
          <w:p w14:paraId="5336981C" w14:textId="3DB1E9CF" w:rsidR="00A1734C" w:rsidRPr="00A744A8" w:rsidRDefault="00A744A8" w:rsidP="00A1734C">
            <w:pPr>
              <w:jc w:val="center"/>
              <w:rPr>
                <w:b/>
                <w:sz w:val="20"/>
                <w:szCs w:val="20"/>
                <w:u w:val="single"/>
              </w:rPr>
            </w:pPr>
            <w:r w:rsidRPr="00A744A8">
              <w:rPr>
                <w:b/>
                <w:sz w:val="20"/>
                <w:szCs w:val="20"/>
                <w:u w:val="single"/>
              </w:rPr>
              <w:t>89.4</w:t>
            </w:r>
          </w:p>
        </w:tc>
        <w:tc>
          <w:tcPr>
            <w:tcW w:w="1482" w:type="dxa"/>
            <w:vMerge/>
            <w:vAlign w:val="center"/>
          </w:tcPr>
          <w:p w14:paraId="70763D1D" w14:textId="77777777" w:rsidR="00A1734C" w:rsidRPr="000973C6" w:rsidRDefault="00A1734C" w:rsidP="00FE1DF3">
            <w:pPr>
              <w:jc w:val="center"/>
              <w:rPr>
                <w:sz w:val="20"/>
              </w:rPr>
            </w:pPr>
          </w:p>
        </w:tc>
        <w:tc>
          <w:tcPr>
            <w:tcW w:w="1483" w:type="dxa"/>
            <w:vMerge/>
            <w:vAlign w:val="center"/>
          </w:tcPr>
          <w:p w14:paraId="031384AA" w14:textId="77777777" w:rsidR="00A1734C" w:rsidRDefault="00A1734C" w:rsidP="00FE1DF3">
            <w:pPr>
              <w:jc w:val="center"/>
              <w:rPr>
                <w:sz w:val="20"/>
              </w:rPr>
            </w:pPr>
          </w:p>
        </w:tc>
      </w:tr>
      <w:tr w:rsidR="00A1734C" w:rsidRPr="000973C6" w14:paraId="336F9BB1" w14:textId="77777777" w:rsidTr="00FE1DF3">
        <w:trPr>
          <w:trHeight w:val="89"/>
        </w:trPr>
        <w:tc>
          <w:tcPr>
            <w:tcW w:w="1769" w:type="dxa"/>
            <w:vMerge w:val="restart"/>
            <w:shd w:val="clear" w:color="auto" w:fill="EAF1DD" w:themeFill="accent3" w:themeFillTint="33"/>
            <w:vAlign w:val="center"/>
          </w:tcPr>
          <w:p w14:paraId="5A25562D" w14:textId="45EB0DBD" w:rsidR="00A1734C" w:rsidRPr="00164956" w:rsidRDefault="00A1734C" w:rsidP="00A1734C">
            <w:pPr>
              <w:jc w:val="center"/>
              <w:rPr>
                <w:b/>
                <w:sz w:val="20"/>
                <w:szCs w:val="22"/>
              </w:rPr>
            </w:pPr>
            <w:r w:rsidRPr="00164956">
              <w:rPr>
                <w:b/>
                <w:sz w:val="20"/>
              </w:rPr>
              <w:t>Valine</w:t>
            </w:r>
          </w:p>
        </w:tc>
        <w:tc>
          <w:tcPr>
            <w:tcW w:w="1525" w:type="dxa"/>
            <w:shd w:val="clear" w:color="auto" w:fill="EAF1DD" w:themeFill="accent3" w:themeFillTint="33"/>
            <w:vAlign w:val="center"/>
          </w:tcPr>
          <w:p w14:paraId="6567EE03" w14:textId="0E1FE355"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5F22D7FB" w14:textId="2303D1CA" w:rsidR="00A1734C" w:rsidRPr="00F07213" w:rsidRDefault="000143A9" w:rsidP="00A1734C">
            <w:pPr>
              <w:jc w:val="center"/>
              <w:rPr>
                <w:sz w:val="20"/>
                <w:szCs w:val="20"/>
              </w:rPr>
            </w:pPr>
            <w:r>
              <w:rPr>
                <w:sz w:val="20"/>
                <w:szCs w:val="20"/>
              </w:rPr>
              <w:t>102</w:t>
            </w:r>
          </w:p>
        </w:tc>
        <w:tc>
          <w:tcPr>
            <w:tcW w:w="1393" w:type="dxa"/>
            <w:shd w:val="clear" w:color="auto" w:fill="EAF1DD" w:themeFill="accent3" w:themeFillTint="33"/>
            <w:vAlign w:val="center"/>
          </w:tcPr>
          <w:p w14:paraId="56C4B1CB" w14:textId="064A3F43" w:rsidR="00A1734C" w:rsidRDefault="00A744A8" w:rsidP="00A1734C">
            <w:pPr>
              <w:jc w:val="center"/>
              <w:rPr>
                <w:sz w:val="20"/>
                <w:szCs w:val="20"/>
              </w:rPr>
            </w:pPr>
            <w:r>
              <w:rPr>
                <w:sz w:val="20"/>
                <w:szCs w:val="20"/>
              </w:rPr>
              <w:t>99.0</w:t>
            </w:r>
          </w:p>
        </w:tc>
        <w:tc>
          <w:tcPr>
            <w:tcW w:w="1482" w:type="dxa"/>
            <w:vMerge w:val="restart"/>
            <w:shd w:val="clear" w:color="auto" w:fill="EAF1DD" w:themeFill="accent3" w:themeFillTint="33"/>
            <w:vAlign w:val="center"/>
          </w:tcPr>
          <w:p w14:paraId="52E58B04" w14:textId="4CFAEC9E" w:rsidR="00A1734C" w:rsidRPr="000973C6" w:rsidRDefault="004973ED" w:rsidP="00FE1DF3">
            <w:pPr>
              <w:jc w:val="center"/>
              <w:rPr>
                <w:sz w:val="20"/>
              </w:rPr>
            </w:pPr>
            <w:r>
              <w:rPr>
                <w:sz w:val="20"/>
              </w:rPr>
              <w:t>43.3-159</w:t>
            </w:r>
          </w:p>
        </w:tc>
        <w:tc>
          <w:tcPr>
            <w:tcW w:w="1483" w:type="dxa"/>
            <w:vMerge w:val="restart"/>
            <w:shd w:val="clear" w:color="auto" w:fill="EAF1DD" w:themeFill="accent3" w:themeFillTint="33"/>
            <w:vAlign w:val="center"/>
          </w:tcPr>
          <w:p w14:paraId="4B13033A" w14:textId="398C3668" w:rsidR="00A1734C" w:rsidRDefault="00ED0933" w:rsidP="00FE1DF3">
            <w:pPr>
              <w:jc w:val="center"/>
              <w:rPr>
                <w:sz w:val="20"/>
              </w:rPr>
            </w:pPr>
            <w:r>
              <w:rPr>
                <w:sz w:val="20"/>
              </w:rPr>
              <w:t>24.6-259</w:t>
            </w:r>
          </w:p>
        </w:tc>
      </w:tr>
      <w:tr w:rsidR="00A1734C" w:rsidRPr="000973C6" w14:paraId="4E5CD662" w14:textId="77777777" w:rsidTr="00164956">
        <w:trPr>
          <w:trHeight w:val="88"/>
        </w:trPr>
        <w:tc>
          <w:tcPr>
            <w:tcW w:w="1769" w:type="dxa"/>
            <w:vMerge/>
            <w:shd w:val="clear" w:color="auto" w:fill="EAF1DD" w:themeFill="accent3" w:themeFillTint="33"/>
            <w:vAlign w:val="center"/>
          </w:tcPr>
          <w:p w14:paraId="4ACD1EA7" w14:textId="77777777" w:rsidR="00A1734C" w:rsidRPr="00FF1CBA" w:rsidRDefault="00A1734C" w:rsidP="00A1734C">
            <w:pPr>
              <w:jc w:val="center"/>
              <w:rPr>
                <w:b/>
                <w:sz w:val="20"/>
                <w:szCs w:val="22"/>
              </w:rPr>
            </w:pPr>
          </w:p>
        </w:tc>
        <w:tc>
          <w:tcPr>
            <w:tcW w:w="1525" w:type="dxa"/>
            <w:shd w:val="clear" w:color="auto" w:fill="EAF1DD" w:themeFill="accent3" w:themeFillTint="33"/>
            <w:vAlign w:val="center"/>
          </w:tcPr>
          <w:p w14:paraId="3A1DBBDE" w14:textId="33996751"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21BD0D44" w14:textId="7AE5CEA1" w:rsidR="00A1734C" w:rsidRPr="000143A9" w:rsidRDefault="000143A9" w:rsidP="00A1734C">
            <w:pPr>
              <w:jc w:val="center"/>
              <w:rPr>
                <w:b/>
                <w:sz w:val="20"/>
                <w:szCs w:val="20"/>
                <w:u w:val="single"/>
              </w:rPr>
            </w:pPr>
            <w:r w:rsidRPr="000143A9">
              <w:rPr>
                <w:b/>
                <w:sz w:val="20"/>
                <w:szCs w:val="20"/>
                <w:u w:val="single"/>
              </w:rPr>
              <w:t>109</w:t>
            </w:r>
          </w:p>
        </w:tc>
        <w:tc>
          <w:tcPr>
            <w:tcW w:w="1393" w:type="dxa"/>
            <w:shd w:val="clear" w:color="auto" w:fill="EAF1DD" w:themeFill="accent3" w:themeFillTint="33"/>
            <w:vAlign w:val="center"/>
          </w:tcPr>
          <w:p w14:paraId="6CB2A678" w14:textId="10C19317" w:rsidR="00A1734C" w:rsidRPr="00A744A8" w:rsidRDefault="00A744A8" w:rsidP="00A1734C">
            <w:pPr>
              <w:jc w:val="center"/>
              <w:rPr>
                <w:b/>
                <w:sz w:val="20"/>
                <w:szCs w:val="20"/>
                <w:u w:val="single"/>
              </w:rPr>
            </w:pPr>
            <w:r w:rsidRPr="00A744A8">
              <w:rPr>
                <w:b/>
                <w:sz w:val="20"/>
                <w:szCs w:val="20"/>
                <w:u w:val="single"/>
              </w:rPr>
              <w:t>109</w:t>
            </w:r>
          </w:p>
        </w:tc>
        <w:tc>
          <w:tcPr>
            <w:tcW w:w="1482" w:type="dxa"/>
            <w:vMerge/>
            <w:shd w:val="clear" w:color="auto" w:fill="EAF1DD" w:themeFill="accent3" w:themeFillTint="33"/>
          </w:tcPr>
          <w:p w14:paraId="1CA92F59" w14:textId="77777777" w:rsidR="00A1734C" w:rsidRPr="000973C6" w:rsidRDefault="00A1734C" w:rsidP="00A1734C">
            <w:pPr>
              <w:rPr>
                <w:sz w:val="20"/>
              </w:rPr>
            </w:pPr>
          </w:p>
        </w:tc>
        <w:tc>
          <w:tcPr>
            <w:tcW w:w="1483" w:type="dxa"/>
            <w:vMerge/>
            <w:shd w:val="clear" w:color="auto" w:fill="EAF1DD" w:themeFill="accent3" w:themeFillTint="33"/>
          </w:tcPr>
          <w:p w14:paraId="218A3696" w14:textId="77777777" w:rsidR="00A1734C" w:rsidRDefault="00A1734C" w:rsidP="00A1734C">
            <w:pPr>
              <w:rPr>
                <w:sz w:val="20"/>
              </w:rPr>
            </w:pPr>
          </w:p>
        </w:tc>
      </w:tr>
    </w:tbl>
    <w:p w14:paraId="26D3EB3B" w14:textId="60F3767B" w:rsidR="006D1904" w:rsidRPr="000973C6" w:rsidRDefault="006D1904" w:rsidP="008E7AF3">
      <w:pPr>
        <w:ind w:right="-110"/>
        <w:rPr>
          <w:sz w:val="18"/>
        </w:rPr>
      </w:pPr>
      <w:r w:rsidRPr="000973C6">
        <w:rPr>
          <w:sz w:val="18"/>
        </w:rPr>
        <w:t xml:space="preserve">1. </w:t>
      </w:r>
      <w:r w:rsidR="0094282A" w:rsidRPr="000973C6">
        <w:rPr>
          <w:sz w:val="18"/>
        </w:rPr>
        <w:t>Bolded and underlined results indicate those data points that were statistical</w:t>
      </w:r>
      <w:r w:rsidR="00F551E6">
        <w:rPr>
          <w:sz w:val="18"/>
        </w:rPr>
        <w:t>ly</w:t>
      </w:r>
      <w:r w:rsidR="0094282A" w:rsidRPr="000973C6">
        <w:rPr>
          <w:sz w:val="18"/>
        </w:rPr>
        <w:t xml:space="preserve"> significant when comparing the control to the transformed </w:t>
      </w:r>
      <w:r w:rsidR="00013025" w:rsidRPr="000973C6">
        <w:rPr>
          <w:sz w:val="18"/>
        </w:rPr>
        <w:t>line</w:t>
      </w:r>
      <w:r w:rsidR="0094282A" w:rsidRPr="000973C6">
        <w:rPr>
          <w:sz w:val="18"/>
        </w:rPr>
        <w:t xml:space="preserve">. </w:t>
      </w:r>
    </w:p>
    <w:p w14:paraId="4315FEB2" w14:textId="3AF35F44" w:rsidR="000973C6" w:rsidRPr="000973C6" w:rsidRDefault="000973C6" w:rsidP="008E7AF3">
      <w:pPr>
        <w:ind w:right="-110"/>
        <w:rPr>
          <w:sz w:val="18"/>
        </w:rPr>
      </w:pPr>
      <w:r w:rsidRPr="000973C6">
        <w:rPr>
          <w:sz w:val="18"/>
        </w:rPr>
        <w:t>2. Tolerance intervals were calculated from reference varieties of potatoes grown in the V11 compositional analysis study</w:t>
      </w:r>
      <w:r w:rsidR="0021594E">
        <w:rPr>
          <w:sz w:val="18"/>
        </w:rPr>
        <w:t>.</w:t>
      </w:r>
    </w:p>
    <w:p w14:paraId="210EF408" w14:textId="77777777" w:rsidR="00743F49" w:rsidRPr="005275DC" w:rsidRDefault="00743F49">
      <w:pPr>
        <w:widowControl/>
        <w:rPr>
          <w:color w:val="FF0000"/>
        </w:rPr>
      </w:pPr>
    </w:p>
    <w:p w14:paraId="5495C36A" w14:textId="00C88DA4" w:rsidR="00743F49" w:rsidRDefault="00743F49">
      <w:pPr>
        <w:widowControl/>
      </w:pPr>
      <w:r w:rsidRPr="0021594E">
        <w:t xml:space="preserve">As part of the genetic modification of the potatoes, the </w:t>
      </w:r>
      <w:r w:rsidR="00015E99">
        <w:t>a</w:t>
      </w:r>
      <w:r w:rsidR="00015E99" w:rsidRPr="0021594E">
        <w:t xml:space="preserve">pplicant </w:t>
      </w:r>
      <w:r w:rsidRPr="0021594E">
        <w:t xml:space="preserve">used RNAi to </w:t>
      </w:r>
      <w:r w:rsidR="00F551E6">
        <w:t>silence</w:t>
      </w:r>
      <w:r w:rsidR="00F551E6" w:rsidRPr="0021594E">
        <w:t xml:space="preserve"> </w:t>
      </w:r>
      <w:r w:rsidRPr="0021594E">
        <w:t xml:space="preserve">the </w:t>
      </w:r>
      <w:r w:rsidR="00F551E6">
        <w:t xml:space="preserve">expression of the </w:t>
      </w:r>
      <w:r w:rsidR="00E84D67" w:rsidRPr="0001677B">
        <w:rPr>
          <w:i/>
        </w:rPr>
        <w:t>Asn1</w:t>
      </w:r>
      <w:r w:rsidR="00E84D67">
        <w:rPr>
          <w:i/>
        </w:rPr>
        <w:t xml:space="preserve"> </w:t>
      </w:r>
      <w:r w:rsidR="005803F7">
        <w:t xml:space="preserve">gene </w:t>
      </w:r>
      <w:r w:rsidR="00E84D67">
        <w:t xml:space="preserve">(encoding </w:t>
      </w:r>
      <w:r w:rsidRPr="0021594E">
        <w:t>asparagine synthetase</w:t>
      </w:r>
      <w:r w:rsidR="00E84D67">
        <w:t>)</w:t>
      </w:r>
      <w:r w:rsidRPr="0021594E">
        <w:t>, with the aim of reducing asparagine levels. Thus it was expected there would be a reduction in asparagine levels in the transfo</w:t>
      </w:r>
      <w:r w:rsidR="00AD2E6A">
        <w:t>rmed lines, as shown in Table 12</w:t>
      </w:r>
      <w:r w:rsidRPr="0021594E">
        <w:t>. The resulting increase in glutamine is also expected because the biosynthesis of these amino acids is inter</w:t>
      </w:r>
      <w:r w:rsidR="00ED4608">
        <w:t>dependent, as shown in Figure 7</w:t>
      </w:r>
      <w:r w:rsidRPr="0021594E">
        <w:t>.</w:t>
      </w:r>
    </w:p>
    <w:p w14:paraId="1A8F3891" w14:textId="77777777" w:rsidR="00407D9D" w:rsidRDefault="00407D9D" w:rsidP="00407D9D"/>
    <w:p w14:paraId="094FA70B" w14:textId="224F058A" w:rsidR="00407D9D" w:rsidRPr="0021594E" w:rsidRDefault="00407D9D" w:rsidP="00407D9D">
      <w:r w:rsidRPr="00054DEC">
        <w:t xml:space="preserve">Although there were major and </w:t>
      </w:r>
      <w:r w:rsidR="00F551E6">
        <w:t xml:space="preserve">statistically </w:t>
      </w:r>
      <w:r w:rsidRPr="00054DEC">
        <w:t xml:space="preserve">significant </w:t>
      </w:r>
      <w:r w:rsidR="005803F7">
        <w:t>differences</w:t>
      </w:r>
      <w:r w:rsidR="005803F7" w:rsidRPr="00054DEC">
        <w:t xml:space="preserve"> </w:t>
      </w:r>
      <w:r w:rsidRPr="00054DEC">
        <w:t xml:space="preserve">in the total asparagine and glutamine levels in the transformed events, the values fall within the tolerance interval reported in the V11 study and combined </w:t>
      </w:r>
      <w:r>
        <w:t>literature</w:t>
      </w:r>
      <w:r w:rsidRPr="00054DEC">
        <w:t xml:space="preserve"> range indicating these </w:t>
      </w:r>
      <w:r w:rsidR="00F551E6">
        <w:t>differences</w:t>
      </w:r>
      <w:r w:rsidR="00F551E6" w:rsidRPr="00054DEC">
        <w:t xml:space="preserve"> </w:t>
      </w:r>
      <w:r w:rsidRPr="00054DEC">
        <w:t>are within the natural variation that exists in potato.</w:t>
      </w:r>
      <w:r w:rsidRPr="00054DEC">
        <w:rPr>
          <w:i/>
        </w:rPr>
        <w:t xml:space="preserve"> </w:t>
      </w:r>
    </w:p>
    <w:p w14:paraId="6E6BAB2F" w14:textId="77777777" w:rsidR="00A726E1" w:rsidRPr="005275DC" w:rsidRDefault="00A726E1">
      <w:pPr>
        <w:widowControl/>
        <w:rPr>
          <w:color w:val="FF0000"/>
        </w:rPr>
      </w:pPr>
    </w:p>
    <w:p w14:paraId="03C0C4FF" w14:textId="7525C4CC" w:rsidR="00A726E1" w:rsidRPr="003F28A8" w:rsidRDefault="00AD2E6A" w:rsidP="00662885">
      <w:pPr>
        <w:pStyle w:val="FSTableTitle"/>
      </w:pPr>
      <w:r>
        <w:t>Table 12</w:t>
      </w:r>
      <w:r w:rsidR="00A726E1" w:rsidRPr="003F28A8">
        <w:t xml:space="preserve">: Summary of total </w:t>
      </w:r>
      <w:r w:rsidR="00743F49" w:rsidRPr="003F28A8">
        <w:t>asparagine and glutamine levels</w:t>
      </w:r>
      <w:r w:rsidR="00A726E1" w:rsidRPr="003F28A8">
        <w:t xml:space="preserve"> in the transformed line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D30365" w:rsidRPr="00FF1CBA" w14:paraId="71E04E46" w14:textId="77777777" w:rsidTr="002370B8">
        <w:trPr>
          <w:trHeight w:val="213"/>
        </w:trPr>
        <w:tc>
          <w:tcPr>
            <w:tcW w:w="1769" w:type="dxa"/>
            <w:vMerge w:val="restart"/>
            <w:shd w:val="clear" w:color="auto" w:fill="9BBB59" w:themeFill="accent3"/>
            <w:vAlign w:val="center"/>
          </w:tcPr>
          <w:p w14:paraId="18D1C5DF" w14:textId="77777777" w:rsidR="00D30365" w:rsidRPr="00FF1CBA" w:rsidRDefault="00D30365" w:rsidP="002370B8">
            <w:pPr>
              <w:jc w:val="center"/>
              <w:rPr>
                <w:b/>
              </w:rPr>
            </w:pPr>
            <w:r w:rsidRPr="00FF1CBA">
              <w:rPr>
                <w:b/>
              </w:rPr>
              <w:t>Variable</w:t>
            </w:r>
          </w:p>
        </w:tc>
        <w:tc>
          <w:tcPr>
            <w:tcW w:w="1525" w:type="dxa"/>
            <w:vMerge w:val="restart"/>
            <w:shd w:val="clear" w:color="auto" w:fill="9BBB59" w:themeFill="accent3"/>
            <w:vAlign w:val="center"/>
          </w:tcPr>
          <w:p w14:paraId="42A0B0D6" w14:textId="77777777" w:rsidR="00D30365" w:rsidRPr="00FF1CBA" w:rsidRDefault="00D30365" w:rsidP="002370B8">
            <w:pPr>
              <w:jc w:val="center"/>
              <w:rPr>
                <w:b/>
              </w:rPr>
            </w:pPr>
            <w:r w:rsidRPr="00FF1CBA">
              <w:rPr>
                <w:b/>
              </w:rPr>
              <w:t>Sample</w:t>
            </w:r>
          </w:p>
        </w:tc>
        <w:tc>
          <w:tcPr>
            <w:tcW w:w="2801" w:type="dxa"/>
            <w:gridSpan w:val="2"/>
            <w:shd w:val="clear" w:color="auto" w:fill="9BBB59" w:themeFill="accent3"/>
            <w:vAlign w:val="center"/>
          </w:tcPr>
          <w:p w14:paraId="29ACDDC1" w14:textId="77777777" w:rsidR="00D30365" w:rsidRPr="00FF1CBA" w:rsidRDefault="00D30365" w:rsidP="002370B8">
            <w:pPr>
              <w:jc w:val="center"/>
              <w:rPr>
                <w:b/>
              </w:rPr>
            </w:pPr>
            <w:r w:rsidRPr="00FF1CBA">
              <w:rPr>
                <w:b/>
              </w:rPr>
              <w:t>Mean</w:t>
            </w:r>
          </w:p>
          <w:p w14:paraId="67C4110C" w14:textId="77777777" w:rsidR="00D30365" w:rsidRPr="00FF1CBA" w:rsidRDefault="00D30365" w:rsidP="002370B8">
            <w:pPr>
              <w:jc w:val="center"/>
              <w:rPr>
                <w:b/>
              </w:rPr>
            </w:pPr>
          </w:p>
        </w:tc>
        <w:tc>
          <w:tcPr>
            <w:tcW w:w="1482" w:type="dxa"/>
            <w:vMerge w:val="restart"/>
            <w:shd w:val="clear" w:color="auto" w:fill="9BBB59" w:themeFill="accent3"/>
            <w:vAlign w:val="center"/>
          </w:tcPr>
          <w:p w14:paraId="67CEF4B0" w14:textId="77777777" w:rsidR="00D30365" w:rsidRDefault="00D30365" w:rsidP="002370B8">
            <w:pPr>
              <w:jc w:val="center"/>
              <w:rPr>
                <w:b/>
              </w:rPr>
            </w:pPr>
            <w:r w:rsidRPr="00FF1CBA">
              <w:rPr>
                <w:b/>
              </w:rPr>
              <w:t>Tolerance Interval</w:t>
            </w:r>
          </w:p>
          <w:p w14:paraId="098E0365" w14:textId="77777777" w:rsidR="00D30365" w:rsidRPr="00FF1CBA" w:rsidRDefault="00D30365" w:rsidP="002370B8">
            <w:pPr>
              <w:jc w:val="center"/>
              <w:rPr>
                <w:b/>
              </w:rPr>
            </w:pPr>
            <w:r>
              <w:rPr>
                <w:b/>
              </w:rPr>
              <w:t>(min-max)</w:t>
            </w:r>
          </w:p>
        </w:tc>
        <w:tc>
          <w:tcPr>
            <w:tcW w:w="1483" w:type="dxa"/>
            <w:vMerge w:val="restart"/>
            <w:shd w:val="clear" w:color="auto" w:fill="9BBB59" w:themeFill="accent3"/>
            <w:vAlign w:val="center"/>
          </w:tcPr>
          <w:p w14:paraId="2824EC0C" w14:textId="77777777" w:rsidR="00D30365" w:rsidRDefault="00D30365" w:rsidP="002370B8">
            <w:pPr>
              <w:jc w:val="center"/>
              <w:rPr>
                <w:b/>
              </w:rPr>
            </w:pPr>
            <w:r>
              <w:rPr>
                <w:b/>
              </w:rPr>
              <w:t xml:space="preserve">Combined Literature range </w:t>
            </w:r>
          </w:p>
          <w:p w14:paraId="2B803E3C" w14:textId="77777777" w:rsidR="00D30365" w:rsidRPr="00FF1CBA" w:rsidRDefault="00D30365" w:rsidP="002370B8">
            <w:pPr>
              <w:jc w:val="center"/>
              <w:rPr>
                <w:b/>
              </w:rPr>
            </w:pPr>
            <w:r>
              <w:rPr>
                <w:b/>
              </w:rPr>
              <w:t>(min-max)</w:t>
            </w:r>
          </w:p>
        </w:tc>
      </w:tr>
      <w:tr w:rsidR="00D30365" w14:paraId="0795F273" w14:textId="77777777" w:rsidTr="002370B8">
        <w:trPr>
          <w:trHeight w:val="212"/>
        </w:trPr>
        <w:tc>
          <w:tcPr>
            <w:tcW w:w="1769" w:type="dxa"/>
            <w:vMerge/>
            <w:vAlign w:val="center"/>
          </w:tcPr>
          <w:p w14:paraId="4527C266" w14:textId="77777777" w:rsidR="00D30365" w:rsidRDefault="00D30365" w:rsidP="002370B8">
            <w:pPr>
              <w:jc w:val="center"/>
            </w:pPr>
          </w:p>
        </w:tc>
        <w:tc>
          <w:tcPr>
            <w:tcW w:w="1525" w:type="dxa"/>
            <w:vMerge/>
            <w:vAlign w:val="center"/>
          </w:tcPr>
          <w:p w14:paraId="21599D58" w14:textId="77777777" w:rsidR="00D30365" w:rsidRDefault="00D30365" w:rsidP="002370B8">
            <w:pPr>
              <w:jc w:val="center"/>
            </w:pPr>
          </w:p>
        </w:tc>
        <w:tc>
          <w:tcPr>
            <w:tcW w:w="1408" w:type="dxa"/>
            <w:shd w:val="clear" w:color="auto" w:fill="9BBB59" w:themeFill="accent3"/>
            <w:vAlign w:val="center"/>
          </w:tcPr>
          <w:p w14:paraId="05F60E17" w14:textId="77777777" w:rsidR="00D30365" w:rsidRPr="00FF1CBA" w:rsidRDefault="00D30365" w:rsidP="002370B8">
            <w:pPr>
              <w:jc w:val="center"/>
              <w:rPr>
                <w:b/>
              </w:rPr>
            </w:pPr>
            <w:r w:rsidRPr="00FF1CBA">
              <w:rPr>
                <w:b/>
              </w:rPr>
              <w:t>V11</w:t>
            </w:r>
          </w:p>
        </w:tc>
        <w:tc>
          <w:tcPr>
            <w:tcW w:w="1393" w:type="dxa"/>
            <w:shd w:val="clear" w:color="auto" w:fill="9BBB59" w:themeFill="accent3"/>
            <w:vAlign w:val="center"/>
          </w:tcPr>
          <w:p w14:paraId="4B874905" w14:textId="77777777" w:rsidR="00D30365" w:rsidRPr="00FF1CBA" w:rsidRDefault="00D30365" w:rsidP="002370B8">
            <w:pPr>
              <w:jc w:val="center"/>
              <w:rPr>
                <w:b/>
              </w:rPr>
            </w:pPr>
            <w:r w:rsidRPr="00FF1CBA">
              <w:rPr>
                <w:b/>
              </w:rPr>
              <w:t>Z6</w:t>
            </w:r>
          </w:p>
        </w:tc>
        <w:tc>
          <w:tcPr>
            <w:tcW w:w="1482" w:type="dxa"/>
            <w:vMerge/>
            <w:vAlign w:val="center"/>
          </w:tcPr>
          <w:p w14:paraId="2009154B" w14:textId="77777777" w:rsidR="00D30365" w:rsidRDefault="00D30365" w:rsidP="002370B8">
            <w:pPr>
              <w:jc w:val="center"/>
            </w:pPr>
          </w:p>
        </w:tc>
        <w:tc>
          <w:tcPr>
            <w:tcW w:w="1483" w:type="dxa"/>
            <w:vMerge/>
            <w:vAlign w:val="center"/>
          </w:tcPr>
          <w:p w14:paraId="178294DF" w14:textId="77777777" w:rsidR="00D30365" w:rsidRDefault="00D30365" w:rsidP="002370B8">
            <w:pPr>
              <w:jc w:val="center"/>
            </w:pPr>
          </w:p>
        </w:tc>
      </w:tr>
      <w:tr w:rsidR="00D30365" w:rsidRPr="000973C6" w14:paraId="71AB3547" w14:textId="77777777" w:rsidTr="000E042E">
        <w:trPr>
          <w:trHeight w:val="97"/>
        </w:trPr>
        <w:tc>
          <w:tcPr>
            <w:tcW w:w="1769" w:type="dxa"/>
            <w:vMerge w:val="restart"/>
            <w:vAlign w:val="center"/>
          </w:tcPr>
          <w:p w14:paraId="1E82EB8A" w14:textId="129CEDE6" w:rsidR="00D30365" w:rsidRPr="00164956" w:rsidRDefault="00D30365" w:rsidP="00D30365">
            <w:pPr>
              <w:jc w:val="center"/>
              <w:rPr>
                <w:b/>
                <w:sz w:val="20"/>
                <w:szCs w:val="22"/>
              </w:rPr>
            </w:pPr>
            <w:r>
              <w:rPr>
                <w:b/>
                <w:sz w:val="20"/>
              </w:rPr>
              <w:t>Aspartic Acid + Asparagine</w:t>
            </w:r>
          </w:p>
        </w:tc>
        <w:tc>
          <w:tcPr>
            <w:tcW w:w="1525" w:type="dxa"/>
            <w:vAlign w:val="center"/>
          </w:tcPr>
          <w:p w14:paraId="1F92C4BB" w14:textId="5649FFBA" w:rsidR="00D30365" w:rsidRPr="00D2765A" w:rsidRDefault="00D30365" w:rsidP="00D30365">
            <w:pPr>
              <w:jc w:val="center"/>
              <w:rPr>
                <w:sz w:val="20"/>
                <w:szCs w:val="20"/>
              </w:rPr>
            </w:pPr>
            <w:r w:rsidRPr="00D2765A">
              <w:rPr>
                <w:sz w:val="20"/>
                <w:szCs w:val="20"/>
              </w:rPr>
              <w:t>Control</w:t>
            </w:r>
          </w:p>
        </w:tc>
        <w:tc>
          <w:tcPr>
            <w:tcW w:w="1408" w:type="dxa"/>
            <w:vAlign w:val="center"/>
          </w:tcPr>
          <w:p w14:paraId="5C920B3B" w14:textId="0BF7D3BB" w:rsidR="00D30365" w:rsidRPr="00F07213" w:rsidRDefault="00D30365" w:rsidP="00D30365">
            <w:pPr>
              <w:jc w:val="center"/>
              <w:rPr>
                <w:sz w:val="20"/>
                <w:szCs w:val="20"/>
              </w:rPr>
            </w:pPr>
            <w:r>
              <w:rPr>
                <w:sz w:val="20"/>
                <w:szCs w:val="20"/>
              </w:rPr>
              <w:t>519</w:t>
            </w:r>
          </w:p>
        </w:tc>
        <w:tc>
          <w:tcPr>
            <w:tcW w:w="1393" w:type="dxa"/>
            <w:vAlign w:val="center"/>
          </w:tcPr>
          <w:p w14:paraId="69C5B358" w14:textId="6F946B4F" w:rsidR="00D30365" w:rsidRPr="00F07213" w:rsidRDefault="002B05A4" w:rsidP="00D30365">
            <w:pPr>
              <w:jc w:val="center"/>
              <w:rPr>
                <w:sz w:val="20"/>
                <w:szCs w:val="20"/>
              </w:rPr>
            </w:pPr>
            <w:r>
              <w:rPr>
                <w:sz w:val="20"/>
                <w:szCs w:val="20"/>
              </w:rPr>
              <w:t>502</w:t>
            </w:r>
          </w:p>
        </w:tc>
        <w:tc>
          <w:tcPr>
            <w:tcW w:w="1482" w:type="dxa"/>
            <w:vMerge w:val="restart"/>
            <w:vAlign w:val="center"/>
          </w:tcPr>
          <w:p w14:paraId="607E19CC" w14:textId="054D6156" w:rsidR="00D30365" w:rsidRPr="000973C6" w:rsidRDefault="00D30365" w:rsidP="000E042E">
            <w:pPr>
              <w:jc w:val="center"/>
              <w:rPr>
                <w:sz w:val="20"/>
              </w:rPr>
            </w:pPr>
            <w:r>
              <w:rPr>
                <w:sz w:val="20"/>
              </w:rPr>
              <w:t>44.2-799</w:t>
            </w:r>
          </w:p>
        </w:tc>
        <w:tc>
          <w:tcPr>
            <w:tcW w:w="1483" w:type="dxa"/>
            <w:vMerge w:val="restart"/>
            <w:vAlign w:val="center"/>
          </w:tcPr>
          <w:p w14:paraId="60B0975A" w14:textId="7E4BF00A" w:rsidR="00D30365" w:rsidRPr="000973C6" w:rsidRDefault="002B05A4" w:rsidP="000E042E">
            <w:pPr>
              <w:jc w:val="center"/>
              <w:rPr>
                <w:sz w:val="20"/>
              </w:rPr>
            </w:pPr>
            <w:r>
              <w:rPr>
                <w:sz w:val="20"/>
              </w:rPr>
              <w:t>177-1548</w:t>
            </w:r>
          </w:p>
        </w:tc>
      </w:tr>
      <w:tr w:rsidR="00D30365" w:rsidRPr="000973C6" w14:paraId="5FD44ACC" w14:textId="77777777" w:rsidTr="000E042E">
        <w:trPr>
          <w:trHeight w:val="96"/>
        </w:trPr>
        <w:tc>
          <w:tcPr>
            <w:tcW w:w="1769" w:type="dxa"/>
            <w:vMerge/>
            <w:vAlign w:val="center"/>
          </w:tcPr>
          <w:p w14:paraId="5027DFF9" w14:textId="77777777" w:rsidR="00D30365" w:rsidRPr="00164956" w:rsidRDefault="00D30365" w:rsidP="00D30365">
            <w:pPr>
              <w:jc w:val="center"/>
              <w:rPr>
                <w:b/>
                <w:sz w:val="20"/>
                <w:szCs w:val="22"/>
              </w:rPr>
            </w:pPr>
          </w:p>
        </w:tc>
        <w:tc>
          <w:tcPr>
            <w:tcW w:w="1525" w:type="dxa"/>
            <w:vAlign w:val="center"/>
          </w:tcPr>
          <w:p w14:paraId="24C844FA" w14:textId="6FE460C1" w:rsidR="00D30365" w:rsidRPr="00D2765A" w:rsidRDefault="00D30365" w:rsidP="00D30365">
            <w:pPr>
              <w:jc w:val="center"/>
              <w:rPr>
                <w:sz w:val="20"/>
                <w:szCs w:val="20"/>
              </w:rPr>
            </w:pPr>
            <w:r w:rsidRPr="00D2765A">
              <w:rPr>
                <w:sz w:val="20"/>
                <w:szCs w:val="20"/>
              </w:rPr>
              <w:t>Transformant</w:t>
            </w:r>
          </w:p>
        </w:tc>
        <w:tc>
          <w:tcPr>
            <w:tcW w:w="1408" w:type="dxa"/>
            <w:vAlign w:val="center"/>
          </w:tcPr>
          <w:p w14:paraId="320AE56A" w14:textId="74E0681A" w:rsidR="00D30365" w:rsidRPr="0071306A" w:rsidRDefault="00D30365" w:rsidP="00D30365">
            <w:pPr>
              <w:jc w:val="center"/>
              <w:rPr>
                <w:b/>
                <w:sz w:val="20"/>
                <w:szCs w:val="20"/>
                <w:u w:val="single"/>
              </w:rPr>
            </w:pPr>
            <w:r>
              <w:rPr>
                <w:b/>
                <w:sz w:val="20"/>
                <w:szCs w:val="20"/>
                <w:u w:val="single"/>
              </w:rPr>
              <w:t>300</w:t>
            </w:r>
          </w:p>
        </w:tc>
        <w:tc>
          <w:tcPr>
            <w:tcW w:w="1393" w:type="dxa"/>
            <w:vAlign w:val="center"/>
          </w:tcPr>
          <w:p w14:paraId="670FEEFE" w14:textId="7879E761" w:rsidR="00D30365" w:rsidRPr="00C3496E" w:rsidRDefault="002B05A4" w:rsidP="00D30365">
            <w:pPr>
              <w:jc w:val="center"/>
              <w:rPr>
                <w:b/>
                <w:sz w:val="20"/>
                <w:szCs w:val="20"/>
                <w:u w:val="single"/>
              </w:rPr>
            </w:pPr>
            <w:r>
              <w:rPr>
                <w:b/>
                <w:sz w:val="20"/>
                <w:szCs w:val="20"/>
                <w:u w:val="single"/>
              </w:rPr>
              <w:t>308</w:t>
            </w:r>
          </w:p>
        </w:tc>
        <w:tc>
          <w:tcPr>
            <w:tcW w:w="1482" w:type="dxa"/>
            <w:vMerge/>
            <w:vAlign w:val="center"/>
          </w:tcPr>
          <w:p w14:paraId="69507E28" w14:textId="77777777" w:rsidR="00D30365" w:rsidRPr="000973C6" w:rsidRDefault="00D30365" w:rsidP="000E042E">
            <w:pPr>
              <w:jc w:val="center"/>
              <w:rPr>
                <w:sz w:val="20"/>
              </w:rPr>
            </w:pPr>
          </w:p>
        </w:tc>
        <w:tc>
          <w:tcPr>
            <w:tcW w:w="1483" w:type="dxa"/>
            <w:vMerge/>
            <w:vAlign w:val="center"/>
          </w:tcPr>
          <w:p w14:paraId="5004B659" w14:textId="77777777" w:rsidR="00D30365" w:rsidRPr="000973C6" w:rsidRDefault="00D30365" w:rsidP="000E042E">
            <w:pPr>
              <w:jc w:val="center"/>
              <w:rPr>
                <w:sz w:val="20"/>
              </w:rPr>
            </w:pPr>
          </w:p>
        </w:tc>
      </w:tr>
      <w:tr w:rsidR="00D30365" w:rsidRPr="000973C6" w14:paraId="07459943" w14:textId="77777777" w:rsidTr="000E042E">
        <w:trPr>
          <w:trHeight w:val="97"/>
        </w:trPr>
        <w:tc>
          <w:tcPr>
            <w:tcW w:w="1769" w:type="dxa"/>
            <w:vMerge w:val="restart"/>
            <w:shd w:val="clear" w:color="auto" w:fill="EAF1DD" w:themeFill="accent3" w:themeFillTint="33"/>
            <w:vAlign w:val="center"/>
          </w:tcPr>
          <w:p w14:paraId="6E466579" w14:textId="5E342C52" w:rsidR="00D30365" w:rsidRPr="00164956" w:rsidRDefault="00D30365" w:rsidP="00D30365">
            <w:pPr>
              <w:jc w:val="center"/>
              <w:rPr>
                <w:b/>
                <w:sz w:val="20"/>
                <w:szCs w:val="22"/>
              </w:rPr>
            </w:pPr>
            <w:r>
              <w:rPr>
                <w:b/>
                <w:sz w:val="20"/>
              </w:rPr>
              <w:t>Glutamic Acid + Glutamate</w:t>
            </w:r>
          </w:p>
        </w:tc>
        <w:tc>
          <w:tcPr>
            <w:tcW w:w="1525" w:type="dxa"/>
            <w:shd w:val="clear" w:color="auto" w:fill="EAF1DD" w:themeFill="accent3" w:themeFillTint="33"/>
            <w:vAlign w:val="center"/>
          </w:tcPr>
          <w:p w14:paraId="1DAFCC58" w14:textId="2760B251" w:rsidR="00D30365" w:rsidRPr="00D2765A" w:rsidRDefault="00D30365" w:rsidP="00D30365">
            <w:pPr>
              <w:jc w:val="center"/>
              <w:rPr>
                <w:sz w:val="20"/>
                <w:szCs w:val="20"/>
              </w:rPr>
            </w:pPr>
            <w:r w:rsidRPr="00D2765A">
              <w:rPr>
                <w:sz w:val="20"/>
                <w:szCs w:val="20"/>
              </w:rPr>
              <w:t>Control</w:t>
            </w:r>
          </w:p>
        </w:tc>
        <w:tc>
          <w:tcPr>
            <w:tcW w:w="1408" w:type="dxa"/>
            <w:shd w:val="clear" w:color="auto" w:fill="EAF1DD" w:themeFill="accent3" w:themeFillTint="33"/>
            <w:vAlign w:val="center"/>
          </w:tcPr>
          <w:p w14:paraId="7C3F0955" w14:textId="4C4E3486" w:rsidR="00D30365" w:rsidRPr="00F07213" w:rsidRDefault="002B05A4" w:rsidP="00D30365">
            <w:pPr>
              <w:jc w:val="center"/>
              <w:rPr>
                <w:sz w:val="20"/>
                <w:szCs w:val="20"/>
              </w:rPr>
            </w:pPr>
            <w:r>
              <w:rPr>
                <w:sz w:val="20"/>
                <w:szCs w:val="20"/>
              </w:rPr>
              <w:t>350</w:t>
            </w:r>
          </w:p>
        </w:tc>
        <w:tc>
          <w:tcPr>
            <w:tcW w:w="1393" w:type="dxa"/>
            <w:shd w:val="clear" w:color="auto" w:fill="EAF1DD" w:themeFill="accent3" w:themeFillTint="33"/>
            <w:vAlign w:val="center"/>
          </w:tcPr>
          <w:p w14:paraId="1955F905" w14:textId="48B59A1F" w:rsidR="00D30365" w:rsidRPr="00F07213" w:rsidRDefault="002B05A4" w:rsidP="00D30365">
            <w:pPr>
              <w:jc w:val="center"/>
              <w:rPr>
                <w:sz w:val="20"/>
                <w:szCs w:val="20"/>
              </w:rPr>
            </w:pPr>
            <w:r>
              <w:rPr>
                <w:sz w:val="20"/>
                <w:szCs w:val="20"/>
              </w:rPr>
              <w:t>369</w:t>
            </w:r>
          </w:p>
        </w:tc>
        <w:tc>
          <w:tcPr>
            <w:tcW w:w="1482" w:type="dxa"/>
            <w:vMerge w:val="restart"/>
            <w:shd w:val="clear" w:color="auto" w:fill="EAF1DD" w:themeFill="accent3" w:themeFillTint="33"/>
            <w:vAlign w:val="center"/>
          </w:tcPr>
          <w:p w14:paraId="123EE11A" w14:textId="3C3A1090" w:rsidR="00D30365" w:rsidRPr="000973C6" w:rsidRDefault="00D30365" w:rsidP="000E042E">
            <w:pPr>
              <w:jc w:val="center"/>
              <w:rPr>
                <w:sz w:val="20"/>
              </w:rPr>
            </w:pPr>
            <w:r>
              <w:rPr>
                <w:sz w:val="20"/>
              </w:rPr>
              <w:t>128-581</w:t>
            </w:r>
          </w:p>
        </w:tc>
        <w:tc>
          <w:tcPr>
            <w:tcW w:w="1483" w:type="dxa"/>
            <w:vMerge w:val="restart"/>
            <w:shd w:val="clear" w:color="auto" w:fill="EAF1DD" w:themeFill="accent3" w:themeFillTint="33"/>
            <w:vAlign w:val="center"/>
          </w:tcPr>
          <w:p w14:paraId="114E6356" w14:textId="45B0CD99" w:rsidR="00D30365" w:rsidRPr="000973C6" w:rsidRDefault="002B05A4" w:rsidP="000E042E">
            <w:pPr>
              <w:jc w:val="center"/>
              <w:rPr>
                <w:sz w:val="20"/>
              </w:rPr>
            </w:pPr>
            <w:r>
              <w:rPr>
                <w:sz w:val="20"/>
              </w:rPr>
              <w:t>152-956</w:t>
            </w:r>
          </w:p>
        </w:tc>
      </w:tr>
      <w:tr w:rsidR="00D30365" w:rsidRPr="000973C6" w14:paraId="64CE9BA8" w14:textId="77777777" w:rsidTr="002370B8">
        <w:trPr>
          <w:trHeight w:val="96"/>
        </w:trPr>
        <w:tc>
          <w:tcPr>
            <w:tcW w:w="1769" w:type="dxa"/>
            <w:vMerge/>
            <w:shd w:val="clear" w:color="auto" w:fill="EAF1DD" w:themeFill="accent3" w:themeFillTint="33"/>
            <w:vAlign w:val="center"/>
          </w:tcPr>
          <w:p w14:paraId="1415499A" w14:textId="77777777" w:rsidR="00D30365" w:rsidRPr="00164956" w:rsidRDefault="00D30365" w:rsidP="00D30365">
            <w:pPr>
              <w:jc w:val="center"/>
              <w:rPr>
                <w:b/>
                <w:sz w:val="20"/>
                <w:szCs w:val="22"/>
              </w:rPr>
            </w:pPr>
          </w:p>
        </w:tc>
        <w:tc>
          <w:tcPr>
            <w:tcW w:w="1525" w:type="dxa"/>
            <w:shd w:val="clear" w:color="auto" w:fill="EAF1DD" w:themeFill="accent3" w:themeFillTint="33"/>
            <w:vAlign w:val="center"/>
          </w:tcPr>
          <w:p w14:paraId="0FB55D82" w14:textId="43A59DF9" w:rsidR="00D30365" w:rsidRPr="00D2765A" w:rsidRDefault="00D30365" w:rsidP="00D30365">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BD0FF6C" w14:textId="7B09A25C" w:rsidR="00D30365" w:rsidRPr="0071306A" w:rsidRDefault="002B05A4" w:rsidP="00D30365">
            <w:pPr>
              <w:jc w:val="center"/>
              <w:rPr>
                <w:b/>
                <w:sz w:val="20"/>
                <w:szCs w:val="20"/>
                <w:u w:val="single"/>
              </w:rPr>
            </w:pPr>
            <w:r>
              <w:rPr>
                <w:b/>
                <w:sz w:val="20"/>
                <w:szCs w:val="20"/>
                <w:u w:val="single"/>
              </w:rPr>
              <w:t>495</w:t>
            </w:r>
          </w:p>
        </w:tc>
        <w:tc>
          <w:tcPr>
            <w:tcW w:w="1393" w:type="dxa"/>
            <w:shd w:val="clear" w:color="auto" w:fill="EAF1DD" w:themeFill="accent3" w:themeFillTint="33"/>
            <w:vAlign w:val="center"/>
          </w:tcPr>
          <w:p w14:paraId="5BE398BE" w14:textId="0350080A" w:rsidR="00D30365" w:rsidRPr="00A744A8" w:rsidRDefault="002B05A4" w:rsidP="00D30365">
            <w:pPr>
              <w:jc w:val="center"/>
              <w:rPr>
                <w:b/>
                <w:sz w:val="20"/>
                <w:szCs w:val="20"/>
                <w:u w:val="single"/>
              </w:rPr>
            </w:pPr>
            <w:r>
              <w:rPr>
                <w:b/>
                <w:sz w:val="20"/>
                <w:szCs w:val="20"/>
                <w:u w:val="single"/>
              </w:rPr>
              <w:t>510</w:t>
            </w:r>
          </w:p>
        </w:tc>
        <w:tc>
          <w:tcPr>
            <w:tcW w:w="1482" w:type="dxa"/>
            <w:vMerge/>
            <w:shd w:val="clear" w:color="auto" w:fill="EAF1DD" w:themeFill="accent3" w:themeFillTint="33"/>
          </w:tcPr>
          <w:p w14:paraId="456787F1" w14:textId="77777777" w:rsidR="00D30365" w:rsidRPr="000973C6" w:rsidRDefault="00D30365" w:rsidP="00D30365">
            <w:pPr>
              <w:rPr>
                <w:sz w:val="20"/>
              </w:rPr>
            </w:pPr>
          </w:p>
        </w:tc>
        <w:tc>
          <w:tcPr>
            <w:tcW w:w="1483" w:type="dxa"/>
            <w:vMerge/>
            <w:shd w:val="clear" w:color="auto" w:fill="EAF1DD" w:themeFill="accent3" w:themeFillTint="33"/>
          </w:tcPr>
          <w:p w14:paraId="2FD6F701" w14:textId="77777777" w:rsidR="00D30365" w:rsidRPr="000973C6" w:rsidRDefault="00D30365" w:rsidP="00D30365">
            <w:pPr>
              <w:rPr>
                <w:sz w:val="20"/>
              </w:rPr>
            </w:pPr>
          </w:p>
        </w:tc>
      </w:tr>
    </w:tbl>
    <w:p w14:paraId="68D3EB7D" w14:textId="77777777" w:rsidR="00D30365" w:rsidRDefault="00D30365" w:rsidP="008E7AF3">
      <w:pPr>
        <w:ind w:right="-286"/>
        <w:rPr>
          <w:color w:val="FF0000"/>
          <w:sz w:val="18"/>
        </w:rPr>
      </w:pPr>
    </w:p>
    <w:p w14:paraId="1D922E3C" w14:textId="77777777" w:rsidR="0021594E" w:rsidRPr="0021594E" w:rsidRDefault="00A726E1" w:rsidP="008E7AF3">
      <w:pPr>
        <w:ind w:right="-286"/>
        <w:rPr>
          <w:sz w:val="18"/>
        </w:rPr>
      </w:pPr>
      <w:r w:rsidRPr="0021594E">
        <w:rPr>
          <w:sz w:val="18"/>
        </w:rPr>
        <w:t xml:space="preserve">1. During sample preparation, asparagine and glutamine are converted to their carboxylic acid forms, aspartic acid and glutamic acid therefore the data presented is the sum of both these amino acids. </w:t>
      </w:r>
    </w:p>
    <w:p w14:paraId="54BB9F53" w14:textId="49104FD5" w:rsidR="00A726E1" w:rsidRPr="0021594E" w:rsidRDefault="00A726E1" w:rsidP="008E7AF3">
      <w:pPr>
        <w:ind w:right="-286"/>
        <w:rPr>
          <w:sz w:val="18"/>
        </w:rPr>
      </w:pPr>
      <w:r w:rsidRPr="0021594E">
        <w:rPr>
          <w:sz w:val="18"/>
        </w:rPr>
        <w:t>2. Bolded and underlined results indicate those data points that were statistical</w:t>
      </w:r>
      <w:r w:rsidR="00F551E6">
        <w:rPr>
          <w:sz w:val="18"/>
        </w:rPr>
        <w:t>ly</w:t>
      </w:r>
      <w:r w:rsidRPr="0021594E">
        <w:rPr>
          <w:sz w:val="18"/>
        </w:rPr>
        <w:t xml:space="preserve"> significant when comparing the control to the transformed </w:t>
      </w:r>
      <w:r w:rsidR="00013025" w:rsidRPr="0021594E">
        <w:rPr>
          <w:sz w:val="18"/>
        </w:rPr>
        <w:t>line</w:t>
      </w:r>
      <w:r w:rsidRPr="0021594E">
        <w:rPr>
          <w:sz w:val="18"/>
        </w:rPr>
        <w:t xml:space="preserve">. </w:t>
      </w:r>
    </w:p>
    <w:p w14:paraId="3A58EB6B" w14:textId="77777777" w:rsidR="00407D9D" w:rsidRDefault="0021594E" w:rsidP="00407D9D">
      <w:pPr>
        <w:ind w:right="-110"/>
        <w:rPr>
          <w:sz w:val="18"/>
        </w:rPr>
      </w:pPr>
      <w:r w:rsidRPr="0021594E">
        <w:rPr>
          <w:sz w:val="18"/>
        </w:rPr>
        <w:t>3. Tolerance intervals were calculated from reference varieties of potatoes grown in the V11 compositional analysis study</w:t>
      </w:r>
      <w:r>
        <w:rPr>
          <w:sz w:val="18"/>
        </w:rPr>
        <w:t>.</w:t>
      </w:r>
    </w:p>
    <w:p w14:paraId="555483A6" w14:textId="6C849A2A" w:rsidR="00C16DD3" w:rsidRPr="00407D9D" w:rsidRDefault="00407D9D" w:rsidP="00407D9D">
      <w:pPr>
        <w:ind w:right="-110"/>
        <w:rPr>
          <w:sz w:val="18"/>
        </w:rPr>
      </w:pPr>
      <w:r w:rsidRPr="005275DC">
        <w:rPr>
          <w:noProof/>
          <w:color w:val="FF0000"/>
          <w:lang w:eastAsia="en-GB" w:bidi="ar-SA"/>
        </w:rPr>
        <mc:AlternateContent>
          <mc:Choice Requires="wpg">
            <w:drawing>
              <wp:anchor distT="0" distB="0" distL="114300" distR="114300" simplePos="0" relativeHeight="251658246" behindDoc="0" locked="0" layoutInCell="1" allowOverlap="1" wp14:anchorId="21595A0C" wp14:editId="76B79720">
                <wp:simplePos x="0" y="0"/>
                <wp:positionH relativeFrom="column">
                  <wp:posOffset>1313668</wp:posOffset>
                </wp:positionH>
                <wp:positionV relativeFrom="paragraph">
                  <wp:posOffset>0</wp:posOffset>
                </wp:positionV>
                <wp:extent cx="3118485" cy="1847850"/>
                <wp:effectExtent l="0" t="0" r="24765" b="19050"/>
                <wp:wrapTopAndBottom/>
                <wp:docPr id="379" name="Group 379" descr="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wp:cNvGraphicFramePr/>
                <a:graphic xmlns:a="http://schemas.openxmlformats.org/drawingml/2006/main">
                  <a:graphicData uri="http://schemas.microsoft.com/office/word/2010/wordprocessingGroup">
                    <wpg:wgp>
                      <wpg:cNvGrpSpPr/>
                      <wpg:grpSpPr>
                        <a:xfrm>
                          <a:off x="0" y="0"/>
                          <a:ext cx="3118485" cy="1847850"/>
                          <a:chOff x="0" y="0"/>
                          <a:chExt cx="3362325" cy="2085975"/>
                        </a:xfrm>
                      </wpg:grpSpPr>
                      <pic:pic xmlns:pic="http://schemas.openxmlformats.org/drawingml/2006/picture">
                        <pic:nvPicPr>
                          <pic:cNvPr id="343" name="Picture 343"/>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47625" y="47625"/>
                            <a:ext cx="3267075" cy="1971675"/>
                          </a:xfrm>
                          <a:prstGeom prst="rect">
                            <a:avLst/>
                          </a:prstGeom>
                        </pic:spPr>
                      </pic:pic>
                      <wps:wsp>
                        <wps:cNvPr id="378" name="Rectangle 378"/>
                        <wps:cNvSpPr/>
                        <wps:spPr>
                          <a:xfrm>
                            <a:off x="0" y="0"/>
                            <a:ext cx="3362325" cy="2085975"/>
                          </a:xfrm>
                          <a:prstGeom prst="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FA9AD0" id="Group 379" o:spid="_x0000_s1026" alt="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style="position:absolute;margin-left:103.45pt;margin-top:0;width:245.55pt;height:145.5pt;z-index:251658246;mso-width-relative:margin;mso-height-relative:margin" coordsize="33623,20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">
                <v:shape id="Picture 343" o:spid="_x0000_s1027" type="#_x0000_t75" style="position:absolute;left:476;top:476;width:32671;height:19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">
                  <v:imagedata r:id="rId36" o:title=""/>
                  <v:path arrowok="t"/>
                </v:shape>
                <v:rect id="Rectangle 378" o:spid="_x0000_s1028" style="position:absolute;width:33623;height:20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" filled="f" strokecolor="#5a5a5a [2109]" strokeweight="1.5pt"/>
                <w10:wrap type="topAndBottom"/>
              </v:group>
            </w:pict>
          </mc:Fallback>
        </mc:AlternateContent>
      </w:r>
      <w:r w:rsidR="00ED4608">
        <w:rPr>
          <w:i/>
        </w:rPr>
        <w:t>Figure 7</w:t>
      </w:r>
      <w:r w:rsidR="001A5875" w:rsidRPr="00054DEC">
        <w:rPr>
          <w:i/>
        </w:rPr>
        <w:t xml:space="preserve">: The interrelationship between asparagine and glutamine biosynthesis pathways. </w:t>
      </w:r>
    </w:p>
    <w:p w14:paraId="54815F5C" w14:textId="60AB8110" w:rsidR="001A5875" w:rsidRPr="00054DEC" w:rsidRDefault="001A5875" w:rsidP="003D6679">
      <w:r w:rsidRPr="00054DEC">
        <w:rPr>
          <w:i/>
        </w:rPr>
        <w:t xml:space="preserve">This simplified diagram outlines the metabolic pathways linking the biosynthesis of asparagine and glutamine. The enzyme asparagine synthetase (AS) converts aspartic acid to asparagine. Aspartic acid can also be converted to glutamic acid and in turn, glutamine. By </w:t>
      </w:r>
      <w:r w:rsidR="00F551E6">
        <w:rPr>
          <w:i/>
        </w:rPr>
        <w:t>silencing the expression</w:t>
      </w:r>
      <w:r w:rsidRPr="00054DEC">
        <w:rPr>
          <w:i/>
        </w:rPr>
        <w:t xml:space="preserve"> of AS, the expected result would be a decrease in asparagine and an increase in glutamic acid and glutamine. Other enzymes shown in this pathway include AG – asparaginase, AAT – aspartate aminotransferase, GS – glutamine synthetase.</w:t>
      </w:r>
    </w:p>
    <w:p w14:paraId="758BDAD9" w14:textId="38CDC78A" w:rsidR="003D6679" w:rsidRPr="00054DEC" w:rsidRDefault="003D6679" w:rsidP="00BD7646">
      <w:pPr>
        <w:pStyle w:val="Heading3"/>
      </w:pPr>
      <w:bookmarkStart w:id="133" w:name="_Toc488842358"/>
      <w:bookmarkStart w:id="134" w:name="_Toc488842468"/>
      <w:bookmarkStart w:id="135" w:name="_Toc38956966"/>
      <w:r w:rsidRPr="00054DEC">
        <w:t>5.</w:t>
      </w:r>
      <w:r w:rsidR="003A1FCC" w:rsidRPr="00054DEC">
        <w:t>2</w:t>
      </w:r>
      <w:r w:rsidRPr="00054DEC">
        <w:t>.3</w:t>
      </w:r>
      <w:r w:rsidRPr="00054DEC">
        <w:tab/>
        <w:t>Comparison of free amino acid levels</w:t>
      </w:r>
      <w:bookmarkEnd w:id="133"/>
      <w:bookmarkEnd w:id="134"/>
      <w:bookmarkEnd w:id="135"/>
    </w:p>
    <w:p w14:paraId="7DB0F5D5" w14:textId="2AC0564F" w:rsidR="00257B97" w:rsidRPr="00EF55DC" w:rsidRDefault="00257B97" w:rsidP="00257B97">
      <w:r w:rsidRPr="00EF55DC">
        <w:t xml:space="preserve">In </w:t>
      </w:r>
      <w:r w:rsidR="00315802">
        <w:t>addition to total amino acid levels</w:t>
      </w:r>
      <w:r w:rsidRPr="00EF55DC">
        <w:t xml:space="preserve">, specific free amino acid levels were also </w:t>
      </w:r>
      <w:r w:rsidR="00315802">
        <w:t>measured</w:t>
      </w:r>
      <w:r w:rsidR="00315802" w:rsidRPr="00EF55DC">
        <w:t xml:space="preserve"> </w:t>
      </w:r>
      <w:r w:rsidRPr="00EF55DC">
        <w:t>as it is the unbound form of asparagine that contributes to the formation of acrylamide during cooking.</w:t>
      </w:r>
    </w:p>
    <w:p w14:paraId="4306FEED" w14:textId="56632E83" w:rsidR="00C27FF8" w:rsidRPr="005275DC" w:rsidRDefault="00C27FF8">
      <w:pPr>
        <w:widowControl/>
        <w:rPr>
          <w:color w:val="FF0000"/>
        </w:rPr>
      </w:pPr>
    </w:p>
    <w:p w14:paraId="1C276F52" w14:textId="02720F14" w:rsidR="00E27CB7" w:rsidRPr="005275DC" w:rsidRDefault="003D6679" w:rsidP="003D6679">
      <w:pPr>
        <w:rPr>
          <w:color w:val="FF0000"/>
        </w:rPr>
      </w:pPr>
      <w:r w:rsidRPr="00EF55DC">
        <w:t>Analysis of the free amino acid levels (Table 1</w:t>
      </w:r>
      <w:r w:rsidR="00AD2E6A">
        <w:t>3</w:t>
      </w:r>
      <w:r w:rsidR="007E2111" w:rsidRPr="00EF55DC">
        <w:t xml:space="preserve">) showed </w:t>
      </w:r>
      <w:r w:rsidR="00F551E6">
        <w:t>there was a 3.9 and 3.8-fold reduction in</w:t>
      </w:r>
      <w:r w:rsidR="00F551E6" w:rsidRPr="00EF55DC">
        <w:t xml:space="preserve"> </w:t>
      </w:r>
      <w:r w:rsidR="007E2111" w:rsidRPr="00EF55DC">
        <w:t xml:space="preserve">asparagine </w:t>
      </w:r>
      <w:r w:rsidR="00F551E6">
        <w:t xml:space="preserve">levels </w:t>
      </w:r>
      <w:r w:rsidR="0034282B" w:rsidRPr="00EF55DC">
        <w:t xml:space="preserve">for </w:t>
      </w:r>
      <w:r w:rsidR="00EF55DC" w:rsidRPr="00EF55DC">
        <w:t>V11 and Z6</w:t>
      </w:r>
      <w:r w:rsidR="0034282B" w:rsidRPr="00EF55DC">
        <w:t xml:space="preserve"> </w:t>
      </w:r>
      <w:r w:rsidRPr="00EF55DC">
        <w:t xml:space="preserve">respectively, correlated with increased glutamine </w:t>
      </w:r>
      <w:r w:rsidR="00E50B9F">
        <w:t>levels</w:t>
      </w:r>
      <w:r w:rsidRPr="00EF55DC">
        <w:t xml:space="preserve">. </w:t>
      </w:r>
      <w:r w:rsidRPr="00103E9D">
        <w:t xml:space="preserve">Again, these results are expected </w:t>
      </w:r>
      <w:r w:rsidR="00E50B9F" w:rsidRPr="0021594E">
        <w:t>because the biosynthesis of these amino acid</w:t>
      </w:r>
      <w:r w:rsidR="00E50B9F">
        <w:t xml:space="preserve">s is interdependent </w:t>
      </w:r>
      <w:r w:rsidR="00ED4608">
        <w:t>(Figure 7</w:t>
      </w:r>
      <w:r w:rsidRPr="00103E9D">
        <w:t>).</w:t>
      </w:r>
    </w:p>
    <w:p w14:paraId="6323D23A" w14:textId="33CF957D" w:rsidR="005D48EB" w:rsidRPr="005275DC" w:rsidRDefault="005D48EB">
      <w:pPr>
        <w:widowControl/>
        <w:rPr>
          <w:rFonts w:cs="Arial"/>
          <w:b/>
          <w:color w:val="FF0000"/>
        </w:rPr>
      </w:pPr>
    </w:p>
    <w:p w14:paraId="630C0302" w14:textId="59BCD034" w:rsidR="00C9692D" w:rsidRDefault="00E03FBF" w:rsidP="00C9692D">
      <w:pPr>
        <w:pStyle w:val="FSFigureTitle"/>
        <w:rPr>
          <w:color w:val="FF0000"/>
        </w:rPr>
      </w:pPr>
      <w:r w:rsidRPr="00C9692D">
        <w:rPr>
          <w:rFonts w:cs="Times New Roman"/>
          <w:i w:val="0"/>
        </w:rPr>
        <w:t xml:space="preserve">Although there are </w:t>
      </w:r>
      <w:r w:rsidR="00F551E6">
        <w:rPr>
          <w:rFonts w:cs="Times New Roman"/>
          <w:i w:val="0"/>
        </w:rPr>
        <w:t xml:space="preserve">statistically </w:t>
      </w:r>
      <w:r w:rsidRPr="00C9692D">
        <w:rPr>
          <w:rFonts w:cs="Times New Roman"/>
          <w:i w:val="0"/>
        </w:rPr>
        <w:t>significant</w:t>
      </w:r>
      <w:r w:rsidR="00C9692D" w:rsidRPr="00C9692D">
        <w:rPr>
          <w:rFonts w:cs="Times New Roman"/>
          <w:i w:val="0"/>
        </w:rPr>
        <w:t xml:space="preserve"> </w:t>
      </w:r>
      <w:r w:rsidR="00E50B9F">
        <w:rPr>
          <w:rFonts w:cs="Times New Roman"/>
          <w:i w:val="0"/>
        </w:rPr>
        <w:t xml:space="preserve">differences in free asparagine and </w:t>
      </w:r>
      <w:r w:rsidRPr="00C9692D">
        <w:rPr>
          <w:rFonts w:cs="Times New Roman"/>
          <w:i w:val="0"/>
        </w:rPr>
        <w:t>glutamine</w:t>
      </w:r>
      <w:r w:rsidR="00C9692D" w:rsidRPr="00C9692D">
        <w:rPr>
          <w:rFonts w:cs="Times New Roman"/>
          <w:i w:val="0"/>
        </w:rPr>
        <w:t xml:space="preserve"> </w:t>
      </w:r>
      <w:r w:rsidRPr="00C9692D">
        <w:rPr>
          <w:rFonts w:cs="Times New Roman"/>
          <w:i w:val="0"/>
        </w:rPr>
        <w:t>levels between the transformed lines (</w:t>
      </w:r>
      <w:r w:rsidR="00C9692D" w:rsidRPr="00C9692D">
        <w:rPr>
          <w:rFonts w:cs="Times New Roman"/>
          <w:i w:val="0"/>
        </w:rPr>
        <w:t>V11 and Z6</w:t>
      </w:r>
      <w:r w:rsidRPr="00C9692D">
        <w:rPr>
          <w:rFonts w:cs="Times New Roman"/>
          <w:i w:val="0"/>
        </w:rPr>
        <w:t xml:space="preserve">) and their </w:t>
      </w:r>
      <w:r w:rsidR="0001298E">
        <w:rPr>
          <w:rFonts w:cs="Times New Roman"/>
          <w:i w:val="0"/>
        </w:rPr>
        <w:t>parental line</w:t>
      </w:r>
      <w:r w:rsidRPr="00C9692D">
        <w:rPr>
          <w:rFonts w:cs="Times New Roman"/>
          <w:i w:val="0"/>
        </w:rPr>
        <w:t xml:space="preserve">, </w:t>
      </w:r>
      <w:r w:rsidRPr="00C9692D">
        <w:rPr>
          <w:i w:val="0"/>
        </w:rPr>
        <w:t xml:space="preserve">the values fall within the natural variation range seen in the reference </w:t>
      </w:r>
      <w:r w:rsidR="0001298E">
        <w:rPr>
          <w:rFonts w:cs="Times New Roman"/>
          <w:i w:val="0"/>
        </w:rPr>
        <w:t>varieties</w:t>
      </w:r>
      <w:r w:rsidR="00C9692D" w:rsidRPr="00C9692D">
        <w:rPr>
          <w:rFonts w:cs="Times New Roman"/>
          <w:i w:val="0"/>
        </w:rPr>
        <w:t xml:space="preserve"> </w:t>
      </w:r>
      <w:r w:rsidR="00C9692D">
        <w:rPr>
          <w:rFonts w:cs="Times New Roman"/>
          <w:i w:val="0"/>
        </w:rPr>
        <w:t>for</w:t>
      </w:r>
      <w:r w:rsidR="00C9692D" w:rsidRPr="00C9692D">
        <w:rPr>
          <w:rFonts w:cs="Times New Roman"/>
          <w:i w:val="0"/>
        </w:rPr>
        <w:t xml:space="preserve"> the V11 study</w:t>
      </w:r>
      <w:r w:rsidRPr="00C9692D">
        <w:rPr>
          <w:i w:val="0"/>
        </w:rPr>
        <w:t xml:space="preserve"> and the ranges in the published literature</w:t>
      </w:r>
      <w:r w:rsidRPr="00C9692D">
        <w:rPr>
          <w:rFonts w:cs="Times New Roman"/>
          <w:i w:val="0"/>
        </w:rPr>
        <w:t>.</w:t>
      </w:r>
    </w:p>
    <w:p w14:paraId="052B520B" w14:textId="77777777" w:rsidR="00C9692D" w:rsidRDefault="00C9692D" w:rsidP="00C9692D">
      <w:pPr>
        <w:pStyle w:val="FSFigureTitle"/>
        <w:rPr>
          <w:color w:val="FF0000"/>
        </w:rPr>
      </w:pPr>
    </w:p>
    <w:p w14:paraId="3785B403" w14:textId="10F16D4C" w:rsidR="00E27CB7" w:rsidRPr="00C9692D" w:rsidRDefault="00076026" w:rsidP="00C9692D">
      <w:pPr>
        <w:pStyle w:val="FSTableTitle"/>
      </w:pPr>
      <w:r w:rsidRPr="00EF55DC">
        <w:t>Table 1</w:t>
      </w:r>
      <w:r w:rsidR="00AD2E6A">
        <w:t>3</w:t>
      </w:r>
      <w:r w:rsidR="00E27CB7" w:rsidRPr="00EF55DC">
        <w:t xml:space="preserve">: Summary of free </w:t>
      </w:r>
      <w:r w:rsidR="00731C96" w:rsidRPr="00EF55DC">
        <w:t>asparagine and glutamine</w:t>
      </w:r>
      <w:r w:rsidR="00E27CB7" w:rsidRPr="00EF55DC">
        <w:t xml:space="preserve"> result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2B05A4" w:rsidRPr="00FF1CBA" w14:paraId="639DDD96" w14:textId="77777777" w:rsidTr="002370B8">
        <w:trPr>
          <w:trHeight w:val="213"/>
        </w:trPr>
        <w:tc>
          <w:tcPr>
            <w:tcW w:w="1769" w:type="dxa"/>
            <w:vMerge w:val="restart"/>
            <w:shd w:val="clear" w:color="auto" w:fill="9BBB59" w:themeFill="accent3"/>
            <w:vAlign w:val="center"/>
          </w:tcPr>
          <w:p w14:paraId="0C8A7826" w14:textId="77777777" w:rsidR="002B05A4" w:rsidRPr="00FF1CBA" w:rsidRDefault="002B05A4" w:rsidP="002370B8">
            <w:pPr>
              <w:jc w:val="center"/>
              <w:rPr>
                <w:b/>
              </w:rPr>
            </w:pPr>
            <w:r w:rsidRPr="00FF1CBA">
              <w:rPr>
                <w:b/>
              </w:rPr>
              <w:t>Variable</w:t>
            </w:r>
          </w:p>
        </w:tc>
        <w:tc>
          <w:tcPr>
            <w:tcW w:w="1525" w:type="dxa"/>
            <w:vMerge w:val="restart"/>
            <w:shd w:val="clear" w:color="auto" w:fill="9BBB59" w:themeFill="accent3"/>
            <w:vAlign w:val="center"/>
          </w:tcPr>
          <w:p w14:paraId="372FF9FC" w14:textId="77777777" w:rsidR="002B05A4" w:rsidRPr="00FF1CBA" w:rsidRDefault="002B05A4" w:rsidP="002370B8">
            <w:pPr>
              <w:jc w:val="center"/>
              <w:rPr>
                <w:b/>
              </w:rPr>
            </w:pPr>
            <w:r w:rsidRPr="00FF1CBA">
              <w:rPr>
                <w:b/>
              </w:rPr>
              <w:t>Sample</w:t>
            </w:r>
          </w:p>
        </w:tc>
        <w:tc>
          <w:tcPr>
            <w:tcW w:w="2801" w:type="dxa"/>
            <w:gridSpan w:val="2"/>
            <w:shd w:val="clear" w:color="auto" w:fill="9BBB59" w:themeFill="accent3"/>
            <w:vAlign w:val="center"/>
          </w:tcPr>
          <w:p w14:paraId="46960A85" w14:textId="77777777" w:rsidR="002B05A4" w:rsidRPr="00FF1CBA" w:rsidRDefault="002B05A4" w:rsidP="002370B8">
            <w:pPr>
              <w:jc w:val="center"/>
              <w:rPr>
                <w:b/>
              </w:rPr>
            </w:pPr>
            <w:r w:rsidRPr="00FF1CBA">
              <w:rPr>
                <w:b/>
              </w:rPr>
              <w:t>Mean</w:t>
            </w:r>
          </w:p>
          <w:p w14:paraId="051E5F38" w14:textId="77777777" w:rsidR="002B05A4" w:rsidRPr="00FF1CBA" w:rsidRDefault="002B05A4" w:rsidP="002370B8">
            <w:pPr>
              <w:jc w:val="center"/>
              <w:rPr>
                <w:b/>
              </w:rPr>
            </w:pPr>
          </w:p>
        </w:tc>
        <w:tc>
          <w:tcPr>
            <w:tcW w:w="1482" w:type="dxa"/>
            <w:vMerge w:val="restart"/>
            <w:shd w:val="clear" w:color="auto" w:fill="9BBB59" w:themeFill="accent3"/>
            <w:vAlign w:val="center"/>
          </w:tcPr>
          <w:p w14:paraId="7937A515" w14:textId="77777777" w:rsidR="002B05A4" w:rsidRDefault="002B05A4" w:rsidP="002370B8">
            <w:pPr>
              <w:jc w:val="center"/>
              <w:rPr>
                <w:b/>
              </w:rPr>
            </w:pPr>
            <w:r w:rsidRPr="00FF1CBA">
              <w:rPr>
                <w:b/>
              </w:rPr>
              <w:t>Tolerance Interval</w:t>
            </w:r>
          </w:p>
          <w:p w14:paraId="66C50A3E" w14:textId="77777777" w:rsidR="002B05A4" w:rsidRPr="00FF1CBA" w:rsidRDefault="002B05A4" w:rsidP="002370B8">
            <w:pPr>
              <w:jc w:val="center"/>
              <w:rPr>
                <w:b/>
              </w:rPr>
            </w:pPr>
            <w:r>
              <w:rPr>
                <w:b/>
              </w:rPr>
              <w:t>(min-max)</w:t>
            </w:r>
          </w:p>
        </w:tc>
        <w:tc>
          <w:tcPr>
            <w:tcW w:w="1483" w:type="dxa"/>
            <w:vMerge w:val="restart"/>
            <w:shd w:val="clear" w:color="auto" w:fill="9BBB59" w:themeFill="accent3"/>
            <w:vAlign w:val="center"/>
          </w:tcPr>
          <w:p w14:paraId="3026D0DB" w14:textId="77777777" w:rsidR="002B05A4" w:rsidRDefault="002B05A4" w:rsidP="002370B8">
            <w:pPr>
              <w:jc w:val="center"/>
              <w:rPr>
                <w:b/>
              </w:rPr>
            </w:pPr>
            <w:r>
              <w:rPr>
                <w:b/>
              </w:rPr>
              <w:t xml:space="preserve">Combined Literature range </w:t>
            </w:r>
          </w:p>
          <w:p w14:paraId="5C271D5A" w14:textId="77777777" w:rsidR="002B05A4" w:rsidRPr="00FF1CBA" w:rsidRDefault="002B05A4" w:rsidP="002370B8">
            <w:pPr>
              <w:jc w:val="center"/>
              <w:rPr>
                <w:b/>
              </w:rPr>
            </w:pPr>
            <w:r>
              <w:rPr>
                <w:b/>
              </w:rPr>
              <w:t>(min-max)</w:t>
            </w:r>
          </w:p>
        </w:tc>
      </w:tr>
      <w:tr w:rsidR="002B05A4" w14:paraId="420DA489" w14:textId="77777777" w:rsidTr="002370B8">
        <w:trPr>
          <w:trHeight w:val="212"/>
        </w:trPr>
        <w:tc>
          <w:tcPr>
            <w:tcW w:w="1769" w:type="dxa"/>
            <w:vMerge/>
            <w:vAlign w:val="center"/>
          </w:tcPr>
          <w:p w14:paraId="3A4A9FCE" w14:textId="77777777" w:rsidR="002B05A4" w:rsidRDefault="002B05A4" w:rsidP="002370B8">
            <w:pPr>
              <w:jc w:val="center"/>
            </w:pPr>
          </w:p>
        </w:tc>
        <w:tc>
          <w:tcPr>
            <w:tcW w:w="1525" w:type="dxa"/>
            <w:vMerge/>
            <w:vAlign w:val="center"/>
          </w:tcPr>
          <w:p w14:paraId="5BE17348" w14:textId="77777777" w:rsidR="002B05A4" w:rsidRDefault="002B05A4" w:rsidP="002370B8">
            <w:pPr>
              <w:jc w:val="center"/>
            </w:pPr>
          </w:p>
        </w:tc>
        <w:tc>
          <w:tcPr>
            <w:tcW w:w="1408" w:type="dxa"/>
            <w:shd w:val="clear" w:color="auto" w:fill="9BBB59" w:themeFill="accent3"/>
            <w:vAlign w:val="center"/>
          </w:tcPr>
          <w:p w14:paraId="73107C00" w14:textId="77777777" w:rsidR="002B05A4" w:rsidRPr="00FF1CBA" w:rsidRDefault="002B05A4" w:rsidP="002370B8">
            <w:pPr>
              <w:jc w:val="center"/>
              <w:rPr>
                <w:b/>
              </w:rPr>
            </w:pPr>
            <w:r w:rsidRPr="00FF1CBA">
              <w:rPr>
                <w:b/>
              </w:rPr>
              <w:t>V11</w:t>
            </w:r>
          </w:p>
        </w:tc>
        <w:tc>
          <w:tcPr>
            <w:tcW w:w="1393" w:type="dxa"/>
            <w:shd w:val="clear" w:color="auto" w:fill="9BBB59" w:themeFill="accent3"/>
            <w:vAlign w:val="center"/>
          </w:tcPr>
          <w:p w14:paraId="5A720CF3" w14:textId="77777777" w:rsidR="002B05A4" w:rsidRPr="00FF1CBA" w:rsidRDefault="002B05A4" w:rsidP="002370B8">
            <w:pPr>
              <w:jc w:val="center"/>
              <w:rPr>
                <w:b/>
              </w:rPr>
            </w:pPr>
            <w:r w:rsidRPr="00FF1CBA">
              <w:rPr>
                <w:b/>
              </w:rPr>
              <w:t>Z6</w:t>
            </w:r>
          </w:p>
        </w:tc>
        <w:tc>
          <w:tcPr>
            <w:tcW w:w="1482" w:type="dxa"/>
            <w:vMerge/>
            <w:vAlign w:val="center"/>
          </w:tcPr>
          <w:p w14:paraId="6467B758" w14:textId="77777777" w:rsidR="002B05A4" w:rsidRDefault="002B05A4" w:rsidP="002370B8">
            <w:pPr>
              <w:jc w:val="center"/>
            </w:pPr>
          </w:p>
        </w:tc>
        <w:tc>
          <w:tcPr>
            <w:tcW w:w="1483" w:type="dxa"/>
            <w:vMerge/>
            <w:vAlign w:val="center"/>
          </w:tcPr>
          <w:p w14:paraId="79F1887A" w14:textId="77777777" w:rsidR="002B05A4" w:rsidRDefault="002B05A4" w:rsidP="002370B8">
            <w:pPr>
              <w:jc w:val="center"/>
            </w:pPr>
          </w:p>
        </w:tc>
      </w:tr>
      <w:tr w:rsidR="002B05A4" w:rsidRPr="000973C6" w14:paraId="48D1AEDB" w14:textId="77777777" w:rsidTr="002370B8">
        <w:trPr>
          <w:trHeight w:val="97"/>
        </w:trPr>
        <w:tc>
          <w:tcPr>
            <w:tcW w:w="1769" w:type="dxa"/>
            <w:vMerge w:val="restart"/>
            <w:vAlign w:val="center"/>
          </w:tcPr>
          <w:p w14:paraId="206DEB1F" w14:textId="1188654D" w:rsidR="002B05A4" w:rsidRPr="00164956" w:rsidRDefault="002B05A4" w:rsidP="002370B8">
            <w:pPr>
              <w:jc w:val="center"/>
              <w:rPr>
                <w:b/>
                <w:sz w:val="20"/>
                <w:szCs w:val="22"/>
              </w:rPr>
            </w:pPr>
            <w:r>
              <w:rPr>
                <w:b/>
                <w:sz w:val="20"/>
              </w:rPr>
              <w:t>Asparagine</w:t>
            </w:r>
          </w:p>
        </w:tc>
        <w:tc>
          <w:tcPr>
            <w:tcW w:w="1525" w:type="dxa"/>
            <w:vAlign w:val="center"/>
          </w:tcPr>
          <w:p w14:paraId="33E1C573" w14:textId="77777777" w:rsidR="002B05A4" w:rsidRPr="00D2765A" w:rsidRDefault="002B05A4" w:rsidP="002370B8">
            <w:pPr>
              <w:jc w:val="center"/>
              <w:rPr>
                <w:sz w:val="20"/>
                <w:szCs w:val="20"/>
              </w:rPr>
            </w:pPr>
            <w:r w:rsidRPr="00D2765A">
              <w:rPr>
                <w:sz w:val="20"/>
                <w:szCs w:val="20"/>
              </w:rPr>
              <w:t>Control</w:t>
            </w:r>
          </w:p>
        </w:tc>
        <w:tc>
          <w:tcPr>
            <w:tcW w:w="1408" w:type="dxa"/>
            <w:vAlign w:val="center"/>
          </w:tcPr>
          <w:p w14:paraId="7760A7AA" w14:textId="0B0228A2" w:rsidR="002B05A4" w:rsidRPr="00F07213" w:rsidRDefault="002B05A4" w:rsidP="002370B8">
            <w:pPr>
              <w:jc w:val="center"/>
              <w:rPr>
                <w:sz w:val="20"/>
                <w:szCs w:val="20"/>
              </w:rPr>
            </w:pPr>
            <w:r>
              <w:rPr>
                <w:sz w:val="20"/>
                <w:szCs w:val="20"/>
              </w:rPr>
              <w:t>312</w:t>
            </w:r>
          </w:p>
        </w:tc>
        <w:tc>
          <w:tcPr>
            <w:tcW w:w="1393" w:type="dxa"/>
            <w:vAlign w:val="center"/>
          </w:tcPr>
          <w:p w14:paraId="520D0B42" w14:textId="00133B9C" w:rsidR="002B05A4" w:rsidRPr="00F07213" w:rsidRDefault="006232BE" w:rsidP="002370B8">
            <w:pPr>
              <w:jc w:val="center"/>
              <w:rPr>
                <w:sz w:val="20"/>
                <w:szCs w:val="20"/>
              </w:rPr>
            </w:pPr>
            <w:r>
              <w:rPr>
                <w:sz w:val="20"/>
                <w:szCs w:val="20"/>
              </w:rPr>
              <w:t>309</w:t>
            </w:r>
          </w:p>
        </w:tc>
        <w:tc>
          <w:tcPr>
            <w:tcW w:w="1482" w:type="dxa"/>
            <w:vMerge w:val="restart"/>
            <w:vAlign w:val="center"/>
          </w:tcPr>
          <w:p w14:paraId="5975CF66" w14:textId="59353C8C" w:rsidR="002B05A4" w:rsidRPr="000973C6" w:rsidRDefault="006D636E" w:rsidP="002370B8">
            <w:pPr>
              <w:jc w:val="center"/>
              <w:rPr>
                <w:sz w:val="20"/>
              </w:rPr>
            </w:pPr>
            <w:r>
              <w:rPr>
                <w:sz w:val="20"/>
              </w:rPr>
              <w:t>10.0-520</w:t>
            </w:r>
          </w:p>
        </w:tc>
        <w:tc>
          <w:tcPr>
            <w:tcW w:w="1483" w:type="dxa"/>
            <w:vMerge w:val="restart"/>
            <w:vAlign w:val="center"/>
          </w:tcPr>
          <w:p w14:paraId="17A24F87" w14:textId="7074C8A0" w:rsidR="002B05A4" w:rsidRPr="000973C6" w:rsidRDefault="006D636E" w:rsidP="002370B8">
            <w:pPr>
              <w:jc w:val="center"/>
              <w:rPr>
                <w:sz w:val="20"/>
              </w:rPr>
            </w:pPr>
            <w:r>
              <w:rPr>
                <w:sz w:val="20"/>
              </w:rPr>
              <w:t>31.2-689</w:t>
            </w:r>
          </w:p>
        </w:tc>
      </w:tr>
      <w:tr w:rsidR="002B05A4" w:rsidRPr="000973C6" w14:paraId="4460B4A1" w14:textId="77777777" w:rsidTr="002370B8">
        <w:trPr>
          <w:trHeight w:val="96"/>
        </w:trPr>
        <w:tc>
          <w:tcPr>
            <w:tcW w:w="1769" w:type="dxa"/>
            <w:vMerge/>
            <w:vAlign w:val="center"/>
          </w:tcPr>
          <w:p w14:paraId="2F2DE5F8" w14:textId="77777777" w:rsidR="002B05A4" w:rsidRPr="00164956" w:rsidRDefault="002B05A4" w:rsidP="002370B8">
            <w:pPr>
              <w:jc w:val="center"/>
              <w:rPr>
                <w:b/>
                <w:sz w:val="20"/>
                <w:szCs w:val="22"/>
              </w:rPr>
            </w:pPr>
          </w:p>
        </w:tc>
        <w:tc>
          <w:tcPr>
            <w:tcW w:w="1525" w:type="dxa"/>
            <w:vAlign w:val="center"/>
          </w:tcPr>
          <w:p w14:paraId="0EDC2FD7" w14:textId="77777777" w:rsidR="002B05A4" w:rsidRPr="00D2765A" w:rsidRDefault="002B05A4" w:rsidP="002370B8">
            <w:pPr>
              <w:jc w:val="center"/>
              <w:rPr>
                <w:sz w:val="20"/>
                <w:szCs w:val="20"/>
              </w:rPr>
            </w:pPr>
            <w:r w:rsidRPr="00D2765A">
              <w:rPr>
                <w:sz w:val="20"/>
                <w:szCs w:val="20"/>
              </w:rPr>
              <w:t>Transformant</w:t>
            </w:r>
          </w:p>
        </w:tc>
        <w:tc>
          <w:tcPr>
            <w:tcW w:w="1408" w:type="dxa"/>
            <w:vAlign w:val="center"/>
          </w:tcPr>
          <w:p w14:paraId="30240F4B" w14:textId="56B56D0F" w:rsidR="002B05A4" w:rsidRPr="0071306A" w:rsidRDefault="002B05A4" w:rsidP="002370B8">
            <w:pPr>
              <w:jc w:val="center"/>
              <w:rPr>
                <w:b/>
                <w:sz w:val="20"/>
                <w:szCs w:val="20"/>
                <w:u w:val="single"/>
              </w:rPr>
            </w:pPr>
            <w:r>
              <w:rPr>
                <w:b/>
                <w:sz w:val="20"/>
                <w:szCs w:val="20"/>
                <w:u w:val="single"/>
              </w:rPr>
              <w:t>79.4</w:t>
            </w:r>
          </w:p>
        </w:tc>
        <w:tc>
          <w:tcPr>
            <w:tcW w:w="1393" w:type="dxa"/>
            <w:vAlign w:val="center"/>
          </w:tcPr>
          <w:p w14:paraId="726B6EF5" w14:textId="36E34B5D" w:rsidR="002B05A4" w:rsidRPr="00C3496E" w:rsidRDefault="006232BE" w:rsidP="002370B8">
            <w:pPr>
              <w:jc w:val="center"/>
              <w:rPr>
                <w:b/>
                <w:sz w:val="20"/>
                <w:szCs w:val="20"/>
                <w:u w:val="single"/>
              </w:rPr>
            </w:pPr>
            <w:r>
              <w:rPr>
                <w:b/>
                <w:sz w:val="20"/>
                <w:szCs w:val="20"/>
                <w:u w:val="single"/>
              </w:rPr>
              <w:t>80.4</w:t>
            </w:r>
          </w:p>
        </w:tc>
        <w:tc>
          <w:tcPr>
            <w:tcW w:w="1482" w:type="dxa"/>
            <w:vMerge/>
            <w:vAlign w:val="center"/>
          </w:tcPr>
          <w:p w14:paraId="1E8CAE7B" w14:textId="77777777" w:rsidR="002B05A4" w:rsidRPr="000973C6" w:rsidRDefault="002B05A4" w:rsidP="002370B8">
            <w:pPr>
              <w:jc w:val="center"/>
              <w:rPr>
                <w:sz w:val="20"/>
              </w:rPr>
            </w:pPr>
          </w:p>
        </w:tc>
        <w:tc>
          <w:tcPr>
            <w:tcW w:w="1483" w:type="dxa"/>
            <w:vMerge/>
            <w:vAlign w:val="center"/>
          </w:tcPr>
          <w:p w14:paraId="160E79BB" w14:textId="77777777" w:rsidR="002B05A4" w:rsidRPr="000973C6" w:rsidRDefault="002B05A4" w:rsidP="002370B8">
            <w:pPr>
              <w:jc w:val="center"/>
              <w:rPr>
                <w:sz w:val="20"/>
              </w:rPr>
            </w:pPr>
          </w:p>
        </w:tc>
      </w:tr>
      <w:tr w:rsidR="002B05A4" w:rsidRPr="000973C6" w14:paraId="03D2C76C" w14:textId="77777777" w:rsidTr="00394356">
        <w:trPr>
          <w:trHeight w:val="97"/>
        </w:trPr>
        <w:tc>
          <w:tcPr>
            <w:tcW w:w="1769" w:type="dxa"/>
            <w:vMerge w:val="restart"/>
            <w:shd w:val="clear" w:color="auto" w:fill="EAF1DD" w:themeFill="accent3" w:themeFillTint="33"/>
            <w:vAlign w:val="center"/>
          </w:tcPr>
          <w:p w14:paraId="4CFE5915" w14:textId="54FE6F7D" w:rsidR="002B05A4" w:rsidRPr="00164956" w:rsidRDefault="002B05A4" w:rsidP="002370B8">
            <w:pPr>
              <w:jc w:val="center"/>
              <w:rPr>
                <w:b/>
                <w:sz w:val="20"/>
                <w:szCs w:val="22"/>
              </w:rPr>
            </w:pPr>
            <w:r>
              <w:rPr>
                <w:b/>
                <w:sz w:val="20"/>
              </w:rPr>
              <w:t>Aspartic Acid</w:t>
            </w:r>
          </w:p>
        </w:tc>
        <w:tc>
          <w:tcPr>
            <w:tcW w:w="1525" w:type="dxa"/>
            <w:shd w:val="clear" w:color="auto" w:fill="EAF1DD" w:themeFill="accent3" w:themeFillTint="33"/>
            <w:vAlign w:val="center"/>
          </w:tcPr>
          <w:p w14:paraId="54AC573D" w14:textId="77777777" w:rsidR="002B05A4" w:rsidRPr="00D2765A" w:rsidRDefault="002B05A4" w:rsidP="002370B8">
            <w:pPr>
              <w:jc w:val="center"/>
              <w:rPr>
                <w:sz w:val="20"/>
                <w:szCs w:val="20"/>
              </w:rPr>
            </w:pPr>
            <w:r w:rsidRPr="00D2765A">
              <w:rPr>
                <w:sz w:val="20"/>
                <w:szCs w:val="20"/>
              </w:rPr>
              <w:t>Control</w:t>
            </w:r>
          </w:p>
        </w:tc>
        <w:tc>
          <w:tcPr>
            <w:tcW w:w="1408" w:type="dxa"/>
            <w:shd w:val="clear" w:color="auto" w:fill="EAF1DD" w:themeFill="accent3" w:themeFillTint="33"/>
            <w:vAlign w:val="center"/>
          </w:tcPr>
          <w:p w14:paraId="729BAC7A" w14:textId="54247C37" w:rsidR="002B05A4" w:rsidRPr="00F07213" w:rsidRDefault="002B05A4" w:rsidP="002370B8">
            <w:pPr>
              <w:jc w:val="center"/>
              <w:rPr>
                <w:sz w:val="20"/>
                <w:szCs w:val="20"/>
              </w:rPr>
            </w:pPr>
            <w:r>
              <w:rPr>
                <w:sz w:val="20"/>
                <w:szCs w:val="20"/>
              </w:rPr>
              <w:t>51.5</w:t>
            </w:r>
          </w:p>
        </w:tc>
        <w:tc>
          <w:tcPr>
            <w:tcW w:w="1393" w:type="dxa"/>
            <w:shd w:val="clear" w:color="auto" w:fill="EAF1DD" w:themeFill="accent3" w:themeFillTint="33"/>
            <w:vAlign w:val="center"/>
          </w:tcPr>
          <w:p w14:paraId="5934C50C" w14:textId="7DCB7C7A" w:rsidR="002B05A4" w:rsidRPr="006232BE" w:rsidRDefault="006232BE" w:rsidP="002370B8">
            <w:pPr>
              <w:jc w:val="center"/>
              <w:rPr>
                <w:sz w:val="20"/>
                <w:szCs w:val="20"/>
              </w:rPr>
            </w:pPr>
            <w:r>
              <w:rPr>
                <w:sz w:val="20"/>
                <w:szCs w:val="20"/>
              </w:rPr>
              <w:t>44.2</w:t>
            </w:r>
          </w:p>
        </w:tc>
        <w:tc>
          <w:tcPr>
            <w:tcW w:w="1482" w:type="dxa"/>
            <w:vMerge w:val="restart"/>
            <w:shd w:val="clear" w:color="auto" w:fill="EAF1DD" w:themeFill="accent3" w:themeFillTint="33"/>
            <w:vAlign w:val="center"/>
          </w:tcPr>
          <w:p w14:paraId="58783998" w14:textId="403C036E" w:rsidR="002B05A4" w:rsidRPr="000973C6" w:rsidRDefault="006D636E" w:rsidP="00394356">
            <w:pPr>
              <w:jc w:val="center"/>
              <w:rPr>
                <w:sz w:val="20"/>
              </w:rPr>
            </w:pPr>
            <w:r>
              <w:rPr>
                <w:sz w:val="20"/>
              </w:rPr>
              <w:t>4.20-71.4</w:t>
            </w:r>
          </w:p>
        </w:tc>
        <w:tc>
          <w:tcPr>
            <w:tcW w:w="1483" w:type="dxa"/>
            <w:vMerge w:val="restart"/>
            <w:shd w:val="clear" w:color="auto" w:fill="EAF1DD" w:themeFill="accent3" w:themeFillTint="33"/>
            <w:vAlign w:val="center"/>
          </w:tcPr>
          <w:p w14:paraId="17466D10" w14:textId="461A4D9D" w:rsidR="002B05A4" w:rsidRPr="000973C6" w:rsidRDefault="006D636E" w:rsidP="00394356">
            <w:pPr>
              <w:jc w:val="center"/>
              <w:rPr>
                <w:sz w:val="20"/>
              </w:rPr>
            </w:pPr>
            <w:r>
              <w:rPr>
                <w:sz w:val="20"/>
              </w:rPr>
              <w:t>6.4-197</w:t>
            </w:r>
          </w:p>
        </w:tc>
      </w:tr>
      <w:tr w:rsidR="002B05A4" w:rsidRPr="000973C6" w14:paraId="5D821FCA" w14:textId="77777777" w:rsidTr="00394356">
        <w:trPr>
          <w:trHeight w:val="96"/>
        </w:trPr>
        <w:tc>
          <w:tcPr>
            <w:tcW w:w="1769" w:type="dxa"/>
            <w:vMerge/>
            <w:shd w:val="clear" w:color="auto" w:fill="EAF1DD" w:themeFill="accent3" w:themeFillTint="33"/>
            <w:vAlign w:val="center"/>
          </w:tcPr>
          <w:p w14:paraId="48392E16" w14:textId="77777777" w:rsidR="002B05A4" w:rsidRPr="00164956" w:rsidRDefault="002B05A4" w:rsidP="002370B8">
            <w:pPr>
              <w:jc w:val="center"/>
              <w:rPr>
                <w:b/>
                <w:sz w:val="20"/>
                <w:szCs w:val="22"/>
              </w:rPr>
            </w:pPr>
          </w:p>
        </w:tc>
        <w:tc>
          <w:tcPr>
            <w:tcW w:w="1525" w:type="dxa"/>
            <w:shd w:val="clear" w:color="auto" w:fill="EAF1DD" w:themeFill="accent3" w:themeFillTint="33"/>
            <w:vAlign w:val="center"/>
          </w:tcPr>
          <w:p w14:paraId="54A9D024" w14:textId="77777777" w:rsidR="002B05A4" w:rsidRPr="00D2765A" w:rsidRDefault="002B05A4" w:rsidP="002370B8">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1A2E03B" w14:textId="2470CFBF" w:rsidR="002B05A4" w:rsidRPr="002B05A4" w:rsidRDefault="002B05A4" w:rsidP="002370B8">
            <w:pPr>
              <w:jc w:val="center"/>
              <w:rPr>
                <w:sz w:val="20"/>
                <w:szCs w:val="20"/>
              </w:rPr>
            </w:pPr>
            <w:r w:rsidRPr="002B05A4">
              <w:rPr>
                <w:sz w:val="20"/>
                <w:szCs w:val="20"/>
              </w:rPr>
              <w:t>53.7</w:t>
            </w:r>
          </w:p>
        </w:tc>
        <w:tc>
          <w:tcPr>
            <w:tcW w:w="1393" w:type="dxa"/>
            <w:shd w:val="clear" w:color="auto" w:fill="EAF1DD" w:themeFill="accent3" w:themeFillTint="33"/>
            <w:vAlign w:val="center"/>
          </w:tcPr>
          <w:p w14:paraId="3080E12C" w14:textId="32E9B1F2" w:rsidR="002B05A4" w:rsidRPr="006232BE" w:rsidRDefault="006232BE" w:rsidP="002370B8">
            <w:pPr>
              <w:jc w:val="center"/>
              <w:rPr>
                <w:sz w:val="20"/>
                <w:szCs w:val="20"/>
              </w:rPr>
            </w:pPr>
            <w:r>
              <w:rPr>
                <w:sz w:val="20"/>
                <w:szCs w:val="20"/>
              </w:rPr>
              <w:t>45.1</w:t>
            </w:r>
          </w:p>
        </w:tc>
        <w:tc>
          <w:tcPr>
            <w:tcW w:w="1482" w:type="dxa"/>
            <w:vMerge/>
            <w:shd w:val="clear" w:color="auto" w:fill="EAF1DD" w:themeFill="accent3" w:themeFillTint="33"/>
            <w:vAlign w:val="center"/>
          </w:tcPr>
          <w:p w14:paraId="5B4B0F21" w14:textId="77777777" w:rsidR="002B05A4" w:rsidRPr="000973C6" w:rsidRDefault="002B05A4" w:rsidP="00394356">
            <w:pPr>
              <w:jc w:val="center"/>
              <w:rPr>
                <w:sz w:val="20"/>
              </w:rPr>
            </w:pPr>
          </w:p>
        </w:tc>
        <w:tc>
          <w:tcPr>
            <w:tcW w:w="1483" w:type="dxa"/>
            <w:vMerge/>
            <w:shd w:val="clear" w:color="auto" w:fill="EAF1DD" w:themeFill="accent3" w:themeFillTint="33"/>
            <w:vAlign w:val="center"/>
          </w:tcPr>
          <w:p w14:paraId="69903D07" w14:textId="77777777" w:rsidR="002B05A4" w:rsidRPr="000973C6" w:rsidRDefault="002B05A4" w:rsidP="00394356">
            <w:pPr>
              <w:jc w:val="center"/>
              <w:rPr>
                <w:sz w:val="20"/>
              </w:rPr>
            </w:pPr>
          </w:p>
        </w:tc>
      </w:tr>
      <w:tr w:rsidR="003A0805" w:rsidRPr="000973C6" w14:paraId="29D8E5E1" w14:textId="77777777" w:rsidTr="00394356">
        <w:trPr>
          <w:trHeight w:val="97"/>
        </w:trPr>
        <w:tc>
          <w:tcPr>
            <w:tcW w:w="1769" w:type="dxa"/>
            <w:vMerge w:val="restart"/>
            <w:shd w:val="clear" w:color="auto" w:fill="auto"/>
            <w:vAlign w:val="center"/>
          </w:tcPr>
          <w:p w14:paraId="640A77F3" w14:textId="4F15BC54" w:rsidR="003A0805" w:rsidRPr="00164956" w:rsidRDefault="003A0805" w:rsidP="003A0805">
            <w:pPr>
              <w:jc w:val="center"/>
              <w:rPr>
                <w:b/>
                <w:sz w:val="20"/>
                <w:szCs w:val="22"/>
              </w:rPr>
            </w:pPr>
            <w:r>
              <w:rPr>
                <w:b/>
                <w:sz w:val="20"/>
              </w:rPr>
              <w:t>Glutamine</w:t>
            </w:r>
          </w:p>
        </w:tc>
        <w:tc>
          <w:tcPr>
            <w:tcW w:w="1525" w:type="dxa"/>
            <w:vAlign w:val="center"/>
          </w:tcPr>
          <w:p w14:paraId="00A890E1" w14:textId="77777777" w:rsidR="003A0805" w:rsidRPr="00D2765A" w:rsidRDefault="003A0805" w:rsidP="003A0805">
            <w:pPr>
              <w:jc w:val="center"/>
              <w:rPr>
                <w:sz w:val="20"/>
                <w:szCs w:val="20"/>
              </w:rPr>
            </w:pPr>
            <w:r w:rsidRPr="00D2765A">
              <w:rPr>
                <w:sz w:val="20"/>
                <w:szCs w:val="20"/>
              </w:rPr>
              <w:t>Control</w:t>
            </w:r>
          </w:p>
        </w:tc>
        <w:tc>
          <w:tcPr>
            <w:tcW w:w="1408" w:type="dxa"/>
            <w:vAlign w:val="center"/>
          </w:tcPr>
          <w:p w14:paraId="5DCAB4EB" w14:textId="24AA9C2F" w:rsidR="003A0805" w:rsidRPr="00F07213" w:rsidRDefault="003A0805" w:rsidP="003A0805">
            <w:pPr>
              <w:jc w:val="center"/>
              <w:rPr>
                <w:sz w:val="20"/>
                <w:szCs w:val="20"/>
              </w:rPr>
            </w:pPr>
            <w:r>
              <w:rPr>
                <w:sz w:val="20"/>
                <w:szCs w:val="20"/>
              </w:rPr>
              <w:t>125</w:t>
            </w:r>
          </w:p>
        </w:tc>
        <w:tc>
          <w:tcPr>
            <w:tcW w:w="1393" w:type="dxa"/>
            <w:vAlign w:val="center"/>
          </w:tcPr>
          <w:p w14:paraId="448B8984" w14:textId="4E73DA3C" w:rsidR="003A0805" w:rsidRPr="006232BE" w:rsidRDefault="003A0805" w:rsidP="003A0805">
            <w:pPr>
              <w:jc w:val="center"/>
              <w:rPr>
                <w:sz w:val="20"/>
                <w:szCs w:val="20"/>
              </w:rPr>
            </w:pPr>
            <w:r>
              <w:rPr>
                <w:sz w:val="20"/>
                <w:szCs w:val="20"/>
              </w:rPr>
              <w:t>162</w:t>
            </w:r>
          </w:p>
        </w:tc>
        <w:tc>
          <w:tcPr>
            <w:tcW w:w="1482" w:type="dxa"/>
            <w:vMerge w:val="restart"/>
            <w:vAlign w:val="center"/>
          </w:tcPr>
          <w:p w14:paraId="382772B5" w14:textId="21097827" w:rsidR="003A0805" w:rsidRPr="000973C6" w:rsidRDefault="003A0805" w:rsidP="003A0805">
            <w:pPr>
              <w:jc w:val="center"/>
              <w:rPr>
                <w:sz w:val="20"/>
              </w:rPr>
            </w:pPr>
            <w:r>
              <w:rPr>
                <w:sz w:val="20"/>
              </w:rPr>
              <w:t>10.0-298</w:t>
            </w:r>
          </w:p>
        </w:tc>
        <w:tc>
          <w:tcPr>
            <w:tcW w:w="1483" w:type="dxa"/>
            <w:vMerge w:val="restart"/>
            <w:vAlign w:val="center"/>
          </w:tcPr>
          <w:p w14:paraId="5C6856DB" w14:textId="705E4203" w:rsidR="003A0805" w:rsidRPr="000973C6" w:rsidRDefault="003A0805" w:rsidP="003A0805">
            <w:pPr>
              <w:jc w:val="center"/>
              <w:rPr>
                <w:sz w:val="20"/>
              </w:rPr>
            </w:pPr>
            <w:r>
              <w:rPr>
                <w:sz w:val="20"/>
              </w:rPr>
              <w:t>33.6-539</w:t>
            </w:r>
          </w:p>
        </w:tc>
      </w:tr>
      <w:tr w:rsidR="003A0805" w:rsidRPr="000973C6" w14:paraId="727CFC68" w14:textId="77777777" w:rsidTr="00394356">
        <w:trPr>
          <w:trHeight w:val="96"/>
        </w:trPr>
        <w:tc>
          <w:tcPr>
            <w:tcW w:w="1769" w:type="dxa"/>
            <w:vMerge/>
            <w:shd w:val="clear" w:color="auto" w:fill="auto"/>
            <w:vAlign w:val="center"/>
          </w:tcPr>
          <w:p w14:paraId="00F7A5CF" w14:textId="77777777" w:rsidR="003A0805" w:rsidRPr="00164956" w:rsidRDefault="003A0805" w:rsidP="003A0805">
            <w:pPr>
              <w:jc w:val="center"/>
              <w:rPr>
                <w:b/>
                <w:sz w:val="20"/>
                <w:szCs w:val="22"/>
              </w:rPr>
            </w:pPr>
          </w:p>
        </w:tc>
        <w:tc>
          <w:tcPr>
            <w:tcW w:w="1525" w:type="dxa"/>
            <w:vAlign w:val="center"/>
          </w:tcPr>
          <w:p w14:paraId="37A0AB19" w14:textId="77777777" w:rsidR="003A0805" w:rsidRPr="00D2765A" w:rsidRDefault="003A0805" w:rsidP="003A0805">
            <w:pPr>
              <w:jc w:val="center"/>
              <w:rPr>
                <w:sz w:val="20"/>
                <w:szCs w:val="20"/>
              </w:rPr>
            </w:pPr>
            <w:r w:rsidRPr="00D2765A">
              <w:rPr>
                <w:sz w:val="20"/>
                <w:szCs w:val="20"/>
              </w:rPr>
              <w:t>Transformant</w:t>
            </w:r>
          </w:p>
        </w:tc>
        <w:tc>
          <w:tcPr>
            <w:tcW w:w="1408" w:type="dxa"/>
            <w:vAlign w:val="center"/>
          </w:tcPr>
          <w:p w14:paraId="29D0C111" w14:textId="7B200DC8" w:rsidR="003A0805" w:rsidRPr="0071306A" w:rsidRDefault="003A0805" w:rsidP="003A0805">
            <w:pPr>
              <w:jc w:val="center"/>
              <w:rPr>
                <w:b/>
                <w:sz w:val="20"/>
                <w:szCs w:val="20"/>
                <w:u w:val="single"/>
              </w:rPr>
            </w:pPr>
            <w:r>
              <w:rPr>
                <w:b/>
                <w:sz w:val="20"/>
                <w:szCs w:val="20"/>
                <w:u w:val="single"/>
              </w:rPr>
              <w:t>222</w:t>
            </w:r>
          </w:p>
        </w:tc>
        <w:tc>
          <w:tcPr>
            <w:tcW w:w="1393" w:type="dxa"/>
            <w:vAlign w:val="center"/>
          </w:tcPr>
          <w:p w14:paraId="488B6618" w14:textId="79C0A309" w:rsidR="003A0805" w:rsidRPr="006232BE" w:rsidRDefault="003A0805" w:rsidP="003A0805">
            <w:pPr>
              <w:jc w:val="center"/>
              <w:rPr>
                <w:sz w:val="20"/>
                <w:szCs w:val="20"/>
              </w:rPr>
            </w:pPr>
            <w:r>
              <w:rPr>
                <w:b/>
                <w:sz w:val="20"/>
                <w:szCs w:val="20"/>
                <w:u w:val="single"/>
              </w:rPr>
              <w:t>259</w:t>
            </w:r>
          </w:p>
        </w:tc>
        <w:tc>
          <w:tcPr>
            <w:tcW w:w="1482" w:type="dxa"/>
            <w:vMerge/>
            <w:vAlign w:val="center"/>
          </w:tcPr>
          <w:p w14:paraId="26D8740C" w14:textId="77777777" w:rsidR="003A0805" w:rsidRPr="000973C6" w:rsidRDefault="003A0805" w:rsidP="003A0805">
            <w:pPr>
              <w:jc w:val="center"/>
              <w:rPr>
                <w:sz w:val="20"/>
              </w:rPr>
            </w:pPr>
          </w:p>
        </w:tc>
        <w:tc>
          <w:tcPr>
            <w:tcW w:w="1483" w:type="dxa"/>
            <w:vMerge/>
            <w:vAlign w:val="center"/>
          </w:tcPr>
          <w:p w14:paraId="58E8B538" w14:textId="77777777" w:rsidR="003A0805" w:rsidRPr="000973C6" w:rsidRDefault="003A0805" w:rsidP="003A0805">
            <w:pPr>
              <w:jc w:val="center"/>
              <w:rPr>
                <w:sz w:val="20"/>
              </w:rPr>
            </w:pPr>
          </w:p>
        </w:tc>
      </w:tr>
      <w:tr w:rsidR="002B05A4" w:rsidRPr="000973C6" w14:paraId="5E92E203" w14:textId="77777777" w:rsidTr="00394356">
        <w:trPr>
          <w:trHeight w:val="97"/>
        </w:trPr>
        <w:tc>
          <w:tcPr>
            <w:tcW w:w="1769" w:type="dxa"/>
            <w:vMerge w:val="restart"/>
            <w:shd w:val="clear" w:color="auto" w:fill="EAF1DD" w:themeFill="accent3" w:themeFillTint="33"/>
            <w:vAlign w:val="center"/>
          </w:tcPr>
          <w:p w14:paraId="3FEC2488" w14:textId="507F3F46" w:rsidR="002B05A4" w:rsidRPr="00164956" w:rsidRDefault="002B05A4" w:rsidP="002370B8">
            <w:pPr>
              <w:jc w:val="center"/>
              <w:rPr>
                <w:b/>
                <w:sz w:val="20"/>
                <w:szCs w:val="22"/>
              </w:rPr>
            </w:pPr>
            <w:r>
              <w:rPr>
                <w:b/>
                <w:sz w:val="20"/>
              </w:rPr>
              <w:t>Glutamic Acid</w:t>
            </w:r>
          </w:p>
        </w:tc>
        <w:tc>
          <w:tcPr>
            <w:tcW w:w="1525" w:type="dxa"/>
            <w:shd w:val="clear" w:color="auto" w:fill="EAF1DD" w:themeFill="accent3" w:themeFillTint="33"/>
            <w:vAlign w:val="center"/>
          </w:tcPr>
          <w:p w14:paraId="61424DE5" w14:textId="77777777" w:rsidR="002B05A4" w:rsidRPr="00D2765A" w:rsidRDefault="002B05A4" w:rsidP="002370B8">
            <w:pPr>
              <w:jc w:val="center"/>
              <w:rPr>
                <w:sz w:val="20"/>
                <w:szCs w:val="20"/>
              </w:rPr>
            </w:pPr>
            <w:r w:rsidRPr="00D2765A">
              <w:rPr>
                <w:sz w:val="20"/>
                <w:szCs w:val="20"/>
              </w:rPr>
              <w:t>Control</w:t>
            </w:r>
          </w:p>
        </w:tc>
        <w:tc>
          <w:tcPr>
            <w:tcW w:w="1408" w:type="dxa"/>
            <w:shd w:val="clear" w:color="auto" w:fill="EAF1DD" w:themeFill="accent3" w:themeFillTint="33"/>
            <w:vAlign w:val="center"/>
          </w:tcPr>
          <w:p w14:paraId="47B337E3" w14:textId="4B3DFE09" w:rsidR="002B05A4" w:rsidRPr="00F07213" w:rsidRDefault="002B05A4" w:rsidP="002370B8">
            <w:pPr>
              <w:jc w:val="center"/>
              <w:rPr>
                <w:sz w:val="20"/>
                <w:szCs w:val="20"/>
              </w:rPr>
            </w:pPr>
            <w:r>
              <w:rPr>
                <w:sz w:val="20"/>
                <w:szCs w:val="20"/>
              </w:rPr>
              <w:t>61.8</w:t>
            </w:r>
          </w:p>
        </w:tc>
        <w:tc>
          <w:tcPr>
            <w:tcW w:w="1393" w:type="dxa"/>
            <w:shd w:val="clear" w:color="auto" w:fill="EAF1DD" w:themeFill="accent3" w:themeFillTint="33"/>
            <w:vAlign w:val="center"/>
          </w:tcPr>
          <w:p w14:paraId="4173D64F" w14:textId="0241C4DA" w:rsidR="002B05A4" w:rsidRPr="006232BE" w:rsidRDefault="003A0805" w:rsidP="002370B8">
            <w:pPr>
              <w:jc w:val="center"/>
              <w:rPr>
                <w:sz w:val="20"/>
                <w:szCs w:val="20"/>
              </w:rPr>
            </w:pPr>
            <w:r>
              <w:rPr>
                <w:sz w:val="20"/>
                <w:szCs w:val="20"/>
              </w:rPr>
              <w:t>54.5</w:t>
            </w:r>
          </w:p>
        </w:tc>
        <w:tc>
          <w:tcPr>
            <w:tcW w:w="1482" w:type="dxa"/>
            <w:vMerge w:val="restart"/>
            <w:shd w:val="clear" w:color="auto" w:fill="EAF1DD" w:themeFill="accent3" w:themeFillTint="33"/>
            <w:vAlign w:val="center"/>
          </w:tcPr>
          <w:p w14:paraId="13F15C2F" w14:textId="7183AC7F" w:rsidR="002B05A4" w:rsidRPr="000973C6" w:rsidRDefault="006D636E" w:rsidP="00394356">
            <w:pPr>
              <w:jc w:val="center"/>
              <w:rPr>
                <w:sz w:val="20"/>
              </w:rPr>
            </w:pPr>
            <w:r>
              <w:rPr>
                <w:sz w:val="20"/>
              </w:rPr>
              <w:t>4.40-96.4</w:t>
            </w:r>
          </w:p>
        </w:tc>
        <w:tc>
          <w:tcPr>
            <w:tcW w:w="1483" w:type="dxa"/>
            <w:vMerge w:val="restart"/>
            <w:shd w:val="clear" w:color="auto" w:fill="EAF1DD" w:themeFill="accent3" w:themeFillTint="33"/>
            <w:vAlign w:val="center"/>
          </w:tcPr>
          <w:p w14:paraId="2D6A357E" w14:textId="6D964867" w:rsidR="002B05A4" w:rsidRPr="000973C6" w:rsidRDefault="003A0805" w:rsidP="00394356">
            <w:pPr>
              <w:jc w:val="center"/>
              <w:rPr>
                <w:sz w:val="20"/>
              </w:rPr>
            </w:pPr>
            <w:r>
              <w:rPr>
                <w:sz w:val="20"/>
              </w:rPr>
              <w:t>12.5-136</w:t>
            </w:r>
          </w:p>
        </w:tc>
      </w:tr>
      <w:tr w:rsidR="002B05A4" w:rsidRPr="000973C6" w14:paraId="582905E1" w14:textId="77777777" w:rsidTr="002370B8">
        <w:trPr>
          <w:trHeight w:val="96"/>
        </w:trPr>
        <w:tc>
          <w:tcPr>
            <w:tcW w:w="1769" w:type="dxa"/>
            <w:vMerge/>
            <w:shd w:val="clear" w:color="auto" w:fill="EAF1DD" w:themeFill="accent3" w:themeFillTint="33"/>
            <w:vAlign w:val="center"/>
          </w:tcPr>
          <w:p w14:paraId="43F5729E" w14:textId="77777777" w:rsidR="002B05A4" w:rsidRPr="00164956" w:rsidRDefault="002B05A4" w:rsidP="002370B8">
            <w:pPr>
              <w:jc w:val="center"/>
              <w:rPr>
                <w:b/>
                <w:sz w:val="20"/>
                <w:szCs w:val="22"/>
              </w:rPr>
            </w:pPr>
          </w:p>
        </w:tc>
        <w:tc>
          <w:tcPr>
            <w:tcW w:w="1525" w:type="dxa"/>
            <w:shd w:val="clear" w:color="auto" w:fill="EAF1DD" w:themeFill="accent3" w:themeFillTint="33"/>
            <w:vAlign w:val="center"/>
          </w:tcPr>
          <w:p w14:paraId="3A3AF5F5" w14:textId="77777777" w:rsidR="002B05A4" w:rsidRPr="00D2765A" w:rsidRDefault="002B05A4" w:rsidP="002370B8">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02FA9AB0" w14:textId="7D3DC405" w:rsidR="002B05A4" w:rsidRPr="002B05A4" w:rsidRDefault="002B05A4" w:rsidP="002370B8">
            <w:pPr>
              <w:jc w:val="center"/>
              <w:rPr>
                <w:sz w:val="20"/>
                <w:szCs w:val="20"/>
              </w:rPr>
            </w:pPr>
            <w:r w:rsidRPr="002B05A4">
              <w:rPr>
                <w:sz w:val="20"/>
                <w:szCs w:val="20"/>
              </w:rPr>
              <w:t>66.5</w:t>
            </w:r>
          </w:p>
        </w:tc>
        <w:tc>
          <w:tcPr>
            <w:tcW w:w="1393" w:type="dxa"/>
            <w:shd w:val="clear" w:color="auto" w:fill="EAF1DD" w:themeFill="accent3" w:themeFillTint="33"/>
            <w:vAlign w:val="center"/>
          </w:tcPr>
          <w:p w14:paraId="630D0DE1" w14:textId="56FB2E3B" w:rsidR="002B05A4" w:rsidRPr="003A0805" w:rsidRDefault="003A0805" w:rsidP="002370B8">
            <w:pPr>
              <w:jc w:val="center"/>
              <w:rPr>
                <w:sz w:val="20"/>
                <w:szCs w:val="20"/>
              </w:rPr>
            </w:pPr>
            <w:r w:rsidRPr="003A0805">
              <w:rPr>
                <w:sz w:val="20"/>
                <w:szCs w:val="20"/>
              </w:rPr>
              <w:t>57.6</w:t>
            </w:r>
          </w:p>
        </w:tc>
        <w:tc>
          <w:tcPr>
            <w:tcW w:w="1482" w:type="dxa"/>
            <w:vMerge/>
            <w:shd w:val="clear" w:color="auto" w:fill="EAF1DD" w:themeFill="accent3" w:themeFillTint="33"/>
          </w:tcPr>
          <w:p w14:paraId="06DA5692" w14:textId="77777777" w:rsidR="002B05A4" w:rsidRPr="000973C6" w:rsidRDefault="002B05A4" w:rsidP="002370B8">
            <w:pPr>
              <w:rPr>
                <w:sz w:val="20"/>
              </w:rPr>
            </w:pPr>
          </w:p>
        </w:tc>
        <w:tc>
          <w:tcPr>
            <w:tcW w:w="1483" w:type="dxa"/>
            <w:vMerge/>
            <w:shd w:val="clear" w:color="auto" w:fill="EAF1DD" w:themeFill="accent3" w:themeFillTint="33"/>
          </w:tcPr>
          <w:p w14:paraId="0137E3C1" w14:textId="77777777" w:rsidR="002B05A4" w:rsidRPr="000973C6" w:rsidRDefault="002B05A4" w:rsidP="002370B8">
            <w:pPr>
              <w:rPr>
                <w:sz w:val="20"/>
              </w:rPr>
            </w:pPr>
          </w:p>
        </w:tc>
      </w:tr>
    </w:tbl>
    <w:p w14:paraId="198EC394" w14:textId="5FE2F6BB" w:rsidR="00127F25" w:rsidRDefault="00127F25" w:rsidP="004A44FA">
      <w:pPr>
        <w:ind w:right="-2"/>
        <w:rPr>
          <w:sz w:val="18"/>
        </w:rPr>
      </w:pPr>
      <w:r w:rsidRPr="00C9692D">
        <w:rPr>
          <w:sz w:val="18"/>
        </w:rPr>
        <w:t xml:space="preserve">1. </w:t>
      </w:r>
      <w:r w:rsidR="0094282A" w:rsidRPr="00C9692D">
        <w:rPr>
          <w:sz w:val="18"/>
        </w:rPr>
        <w:t>Bolded and underlined results indicate those data points that were statistical</w:t>
      </w:r>
      <w:r w:rsidR="00315802">
        <w:rPr>
          <w:sz w:val="18"/>
        </w:rPr>
        <w:t>ly</w:t>
      </w:r>
      <w:r w:rsidR="0094282A" w:rsidRPr="00C9692D">
        <w:rPr>
          <w:sz w:val="18"/>
        </w:rPr>
        <w:t xml:space="preserve"> significant when comparing the control to the transformed </w:t>
      </w:r>
      <w:r w:rsidR="00013025" w:rsidRPr="00C9692D">
        <w:rPr>
          <w:sz w:val="18"/>
        </w:rPr>
        <w:t>line</w:t>
      </w:r>
      <w:r w:rsidR="0094282A" w:rsidRPr="00C9692D">
        <w:rPr>
          <w:sz w:val="18"/>
        </w:rPr>
        <w:t>.</w:t>
      </w:r>
    </w:p>
    <w:p w14:paraId="58166A61" w14:textId="637B76DF" w:rsidR="00C9692D" w:rsidRPr="00C9692D" w:rsidRDefault="00C9692D" w:rsidP="00C9692D">
      <w:pPr>
        <w:ind w:right="-110"/>
        <w:rPr>
          <w:sz w:val="18"/>
        </w:rPr>
      </w:pPr>
      <w:r w:rsidRPr="000973C6">
        <w:rPr>
          <w:sz w:val="18"/>
        </w:rPr>
        <w:t>2. Tolerance intervals were calculated from reference varieties of potatoes grown in the V11 compositional analysis study</w:t>
      </w:r>
      <w:r>
        <w:rPr>
          <w:sz w:val="18"/>
        </w:rPr>
        <w:t>.</w:t>
      </w:r>
    </w:p>
    <w:p w14:paraId="4AE1C96B" w14:textId="45A3CA44" w:rsidR="00FD16FF" w:rsidRPr="00C9692D" w:rsidRDefault="00FD16FF" w:rsidP="00BD7646">
      <w:pPr>
        <w:pStyle w:val="Heading3"/>
      </w:pPr>
      <w:bookmarkStart w:id="136" w:name="_Toc454886858"/>
      <w:bookmarkStart w:id="137" w:name="_Toc488842359"/>
      <w:bookmarkStart w:id="138" w:name="_Toc488842469"/>
      <w:bookmarkStart w:id="139" w:name="_Toc38956967"/>
      <w:r w:rsidRPr="00C9692D">
        <w:t>5.</w:t>
      </w:r>
      <w:r w:rsidR="003A1FCC" w:rsidRPr="00C9692D">
        <w:t>2</w:t>
      </w:r>
      <w:r w:rsidRPr="00C9692D">
        <w:t>.</w:t>
      </w:r>
      <w:r w:rsidR="000D6C8B" w:rsidRPr="00C9692D">
        <w:t>4</w:t>
      </w:r>
      <w:r w:rsidRPr="00C9692D">
        <w:tab/>
      </w:r>
      <w:bookmarkEnd w:id="136"/>
      <w:r w:rsidR="00325066" w:rsidRPr="00C9692D">
        <w:t>Changes in sucrose and r</w:t>
      </w:r>
      <w:r w:rsidR="002F6F59" w:rsidRPr="00C9692D">
        <w:t>educing sugars</w:t>
      </w:r>
      <w:bookmarkEnd w:id="137"/>
      <w:bookmarkEnd w:id="138"/>
      <w:bookmarkEnd w:id="139"/>
    </w:p>
    <w:p w14:paraId="5C494B8D" w14:textId="7D0B3203" w:rsidR="009D76C0" w:rsidRPr="00CC0BD6" w:rsidRDefault="00315802" w:rsidP="00672B00">
      <w:bookmarkStart w:id="140" w:name="_Toc454886859"/>
      <w:r>
        <w:t xml:space="preserve">To investigate the effect of silencing </w:t>
      </w:r>
      <w:r w:rsidR="005803F7">
        <w:t>genes encoding enzymes</w:t>
      </w:r>
      <w:r w:rsidR="00F452E8" w:rsidRPr="00CC0BD6">
        <w:t xml:space="preserve"> involved in the hydrolysis of </w:t>
      </w:r>
      <w:r w:rsidR="00317F78" w:rsidRPr="00CC0BD6">
        <w:t>starch and sucrose</w:t>
      </w:r>
      <w:r w:rsidR="005803F7">
        <w:t>,</w:t>
      </w:r>
      <w:r w:rsidR="00F452E8" w:rsidRPr="00CC0BD6">
        <w:t xml:space="preserve"> </w:t>
      </w:r>
      <w:r>
        <w:t>the levels of</w:t>
      </w:r>
      <w:r w:rsidRPr="00CC0BD6">
        <w:t xml:space="preserve"> </w:t>
      </w:r>
      <w:r w:rsidR="00F452E8" w:rsidRPr="00CC0BD6">
        <w:t>sucrose</w:t>
      </w:r>
      <w:r>
        <w:t>, glucose and fructose</w:t>
      </w:r>
      <w:r w:rsidR="00F452E8" w:rsidRPr="00CC0BD6">
        <w:t xml:space="preserve"> </w:t>
      </w:r>
      <w:r w:rsidR="009D76C0" w:rsidRPr="00CC0BD6">
        <w:t xml:space="preserve">were analysed. </w:t>
      </w:r>
      <w:r w:rsidR="008413E4" w:rsidRPr="00CC0BD6">
        <w:t>As glucose and fructose contain an aldehyde group that can act as a reducing agent, these sugars are known as reducing sugars.</w:t>
      </w:r>
    </w:p>
    <w:p w14:paraId="0C431F12" w14:textId="77777777" w:rsidR="009D76C0" w:rsidRPr="005275DC" w:rsidRDefault="009D76C0" w:rsidP="00672B00">
      <w:pPr>
        <w:rPr>
          <w:color w:val="FF0000"/>
        </w:rPr>
      </w:pPr>
    </w:p>
    <w:p w14:paraId="27D5F83B" w14:textId="6F770650" w:rsidR="00C62F05" w:rsidRPr="00C62F05" w:rsidRDefault="009D76C0" w:rsidP="00672B00">
      <w:r w:rsidRPr="00394356">
        <w:t>The data from</w:t>
      </w:r>
      <w:r w:rsidR="0003661C" w:rsidRPr="00394356">
        <w:t xml:space="preserve"> </w:t>
      </w:r>
      <w:r w:rsidR="00D7099D" w:rsidRPr="00394356">
        <w:t>freshly harvested tubers</w:t>
      </w:r>
      <w:r w:rsidR="0003661C" w:rsidRPr="00394356">
        <w:t xml:space="preserve"> </w:t>
      </w:r>
      <w:r w:rsidR="00CE08C2" w:rsidRPr="00394356">
        <w:t xml:space="preserve">from </w:t>
      </w:r>
      <w:r w:rsidR="004B71A4" w:rsidRPr="00394356">
        <w:t>V11</w:t>
      </w:r>
      <w:r w:rsidR="00444130">
        <w:t xml:space="preserve"> showed no </w:t>
      </w:r>
      <w:r w:rsidR="00315802">
        <w:t xml:space="preserve">differences </w:t>
      </w:r>
      <w:r w:rsidR="00444130">
        <w:t xml:space="preserve">in sucrose and a trend towards lower </w:t>
      </w:r>
      <w:r w:rsidR="0034282B" w:rsidRPr="00394356">
        <w:t xml:space="preserve">reducing sugar levels </w:t>
      </w:r>
      <w:r w:rsidR="00AD2E6A">
        <w:rPr>
          <w:iCs/>
        </w:rPr>
        <w:t>(Table 14</w:t>
      </w:r>
      <w:r w:rsidR="0034282B" w:rsidRPr="00394356">
        <w:rPr>
          <w:iCs/>
        </w:rPr>
        <w:t>)</w:t>
      </w:r>
      <w:r w:rsidR="0034282B" w:rsidRPr="00394356">
        <w:t>.</w:t>
      </w:r>
      <w:r w:rsidR="0034282B" w:rsidRPr="005275DC">
        <w:rPr>
          <w:color w:val="FF0000"/>
        </w:rPr>
        <w:t xml:space="preserve"> </w:t>
      </w:r>
      <w:r w:rsidR="00BB5D6A" w:rsidRPr="00BB5D6A">
        <w:t xml:space="preserve">Although </w:t>
      </w:r>
      <w:r w:rsidR="00BB5D6A">
        <w:t>r</w:t>
      </w:r>
      <w:r w:rsidR="00394356" w:rsidRPr="00394356">
        <w:t>educing sugar levels</w:t>
      </w:r>
      <w:r w:rsidR="00C62F05">
        <w:t xml:space="preserve"> in the </w:t>
      </w:r>
      <w:r w:rsidR="00631EB5">
        <w:t>fresh Z6 tuber</w:t>
      </w:r>
      <w:r w:rsidR="00394356" w:rsidRPr="00394356">
        <w:t xml:space="preserve"> </w:t>
      </w:r>
      <w:r w:rsidR="00C62F05">
        <w:t>were</w:t>
      </w:r>
      <w:r w:rsidR="00BB5D6A">
        <w:t xml:space="preserve"> lower than the parental control, they were</w:t>
      </w:r>
      <w:r w:rsidR="00C62F05" w:rsidRPr="004569E7">
        <w:t xml:space="preserve"> within the variability determined </w:t>
      </w:r>
      <w:r w:rsidR="00C62F05" w:rsidRPr="00FA670F">
        <w:t xml:space="preserve">for the </w:t>
      </w:r>
      <w:r w:rsidR="00C62F05">
        <w:t xml:space="preserve">parental control (12.7 mg/100 g) and the </w:t>
      </w:r>
      <w:r w:rsidR="00BB5D6A">
        <w:t>levels</w:t>
      </w:r>
      <w:r w:rsidR="00C62F05">
        <w:t xml:space="preserve"> </w:t>
      </w:r>
      <w:r w:rsidR="00C62F05" w:rsidRPr="00394356">
        <w:t xml:space="preserve">were not </w:t>
      </w:r>
      <w:r w:rsidR="00315802">
        <w:t xml:space="preserve">statistically </w:t>
      </w:r>
      <w:r w:rsidR="00C62F05" w:rsidRPr="00394356">
        <w:t>significant</w:t>
      </w:r>
      <w:r w:rsidR="00C62F05">
        <w:t>ly different</w:t>
      </w:r>
      <w:r w:rsidR="00C62F05" w:rsidRPr="00394356">
        <w:t xml:space="preserve"> (p&gt;0.05)</w:t>
      </w:r>
      <w:r w:rsidR="00C62F05">
        <w:t xml:space="preserve">. </w:t>
      </w:r>
      <w:r w:rsidR="00631EB5">
        <w:t>Instead</w:t>
      </w:r>
      <w:r w:rsidR="00DB2374">
        <w:t>, s</w:t>
      </w:r>
      <w:r w:rsidR="00C62F05">
        <w:t xml:space="preserve">ucrose </w:t>
      </w:r>
      <w:r w:rsidR="0034282B" w:rsidRPr="00394356">
        <w:t>wa</w:t>
      </w:r>
      <w:r w:rsidR="00A0266B" w:rsidRPr="00394356">
        <w:t xml:space="preserve">s </w:t>
      </w:r>
      <w:r w:rsidR="00315802">
        <w:t xml:space="preserve">statistically </w:t>
      </w:r>
      <w:r w:rsidR="00A0266B" w:rsidRPr="00394356">
        <w:t>significantly higher</w:t>
      </w:r>
      <w:r w:rsidR="00C62F05">
        <w:t xml:space="preserve"> in</w:t>
      </w:r>
      <w:r w:rsidR="00631EB5">
        <w:t xml:space="preserve"> the fresh</w:t>
      </w:r>
      <w:r w:rsidR="00C62F05">
        <w:t xml:space="preserve"> Z6</w:t>
      </w:r>
      <w:r w:rsidR="00631EB5">
        <w:t xml:space="preserve"> tuber</w:t>
      </w:r>
      <w:r w:rsidR="00C62F05">
        <w:t xml:space="preserve"> compared to its parental control</w:t>
      </w:r>
      <w:r w:rsidR="00D7099D" w:rsidRPr="00394356">
        <w:rPr>
          <w:iCs/>
        </w:rPr>
        <w:t>.</w:t>
      </w:r>
      <w:r w:rsidR="00C62F05">
        <w:rPr>
          <w:color w:val="FF0000"/>
        </w:rPr>
        <w:t xml:space="preserve"> </w:t>
      </w:r>
      <w:r w:rsidR="00C62F05" w:rsidRPr="00C62F05">
        <w:t>However, the sucrose value</w:t>
      </w:r>
      <w:r w:rsidR="00A46DF9" w:rsidRPr="00C62F05">
        <w:t xml:space="preserve"> </w:t>
      </w:r>
      <w:r w:rsidR="00C62F05" w:rsidRPr="00C62F05">
        <w:t>falls</w:t>
      </w:r>
      <w:r w:rsidR="00A46DF9" w:rsidRPr="00C62F05">
        <w:t xml:space="preserve"> within the published literature range </w:t>
      </w:r>
      <w:r w:rsidR="00AB25CC" w:rsidRPr="00C62F05">
        <w:t>(</w:t>
      </w:r>
      <w:r w:rsidR="008E6E5D" w:rsidRPr="008E6E5D">
        <w:t xml:space="preserve">39.7-1390 mg/100 </w:t>
      </w:r>
      <w:r w:rsidR="008E6E5D">
        <w:t>g</w:t>
      </w:r>
      <w:r w:rsidR="00AB25CC" w:rsidRPr="00C62F05">
        <w:t xml:space="preserve">) </w:t>
      </w:r>
      <w:r w:rsidR="00A46DF9" w:rsidRPr="00C62F05">
        <w:t xml:space="preserve">indicating </w:t>
      </w:r>
      <w:r w:rsidR="00013025" w:rsidRPr="00C62F05">
        <w:t>the</w:t>
      </w:r>
      <w:r w:rsidR="00A46DF9" w:rsidRPr="00C62F05">
        <w:t xml:space="preserve"> levels are </w:t>
      </w:r>
      <w:r w:rsidR="00315802">
        <w:t xml:space="preserve">still within the range </w:t>
      </w:r>
      <w:r w:rsidR="00A46DF9" w:rsidRPr="00C62F05">
        <w:t>typical</w:t>
      </w:r>
      <w:r w:rsidR="00714C5B" w:rsidRPr="00C62F05">
        <w:t>ly</w:t>
      </w:r>
      <w:r w:rsidR="00A46DF9" w:rsidRPr="00C62F05">
        <w:t xml:space="preserve"> found in potatoe</w:t>
      </w:r>
      <w:r w:rsidR="00D87D3D" w:rsidRPr="00C62F05">
        <w:t xml:space="preserve">s. </w:t>
      </w:r>
    </w:p>
    <w:p w14:paraId="60AD901E" w14:textId="77777777" w:rsidR="00C62F05" w:rsidRDefault="00C62F05" w:rsidP="00672B00">
      <w:pPr>
        <w:rPr>
          <w:color w:val="FF0000"/>
        </w:rPr>
      </w:pPr>
    </w:p>
    <w:p w14:paraId="41DFECCC" w14:textId="3DB1FE04" w:rsidR="00672B00" w:rsidRDefault="00BB5D6A" w:rsidP="00672B00">
      <w:r w:rsidRPr="00BB5D6A">
        <w:t xml:space="preserve">The </w:t>
      </w:r>
      <w:r w:rsidR="00315802">
        <w:t>differences</w:t>
      </w:r>
      <w:r w:rsidR="00315802" w:rsidRPr="00BB5D6A">
        <w:t xml:space="preserve"> </w:t>
      </w:r>
      <w:r w:rsidRPr="00BB5D6A">
        <w:t>in Z6 sucrose levels correlates to increased</w:t>
      </w:r>
      <w:r w:rsidR="00D87D3D" w:rsidRPr="00BB5D6A">
        <w:t xml:space="preserve"> total carbohydrate levels</w:t>
      </w:r>
      <w:r w:rsidR="00AB25CC" w:rsidRPr="00BB5D6A">
        <w:t xml:space="preserve"> </w:t>
      </w:r>
      <w:r w:rsidRPr="00BB5D6A">
        <w:t xml:space="preserve">in Z6 </w:t>
      </w:r>
      <w:r w:rsidR="00AD2E6A">
        <w:t>(Table 10</w:t>
      </w:r>
      <w:r w:rsidR="00AB25CC" w:rsidRPr="00BB5D6A">
        <w:t>)</w:t>
      </w:r>
      <w:r w:rsidR="00D87D3D" w:rsidRPr="00BB5D6A">
        <w:t xml:space="preserve">. </w:t>
      </w:r>
      <w:r w:rsidR="00F85A76" w:rsidRPr="00F85A76">
        <w:t xml:space="preserve">When the plant has sufficient amounts of sucrose, it will produce more stored carbohydrates such as starch and cellulose, which make up the components of crude fibre. </w:t>
      </w:r>
      <w:r w:rsidRPr="00F85A76">
        <w:t xml:space="preserve">However, there was no increase </w:t>
      </w:r>
      <w:r w:rsidR="00D87D3D" w:rsidRPr="00F85A76">
        <w:t xml:space="preserve">in crude fibre levels </w:t>
      </w:r>
      <w:r w:rsidRPr="00F85A76">
        <w:t>in Z6</w:t>
      </w:r>
      <w:r w:rsidR="00F85A76" w:rsidRPr="00F85A76">
        <w:t xml:space="preserve">, </w:t>
      </w:r>
      <w:r w:rsidR="00F85A76">
        <w:t xml:space="preserve">which </w:t>
      </w:r>
      <w:r w:rsidR="00F85A76" w:rsidRPr="00F85A76">
        <w:t xml:space="preserve">possibly </w:t>
      </w:r>
      <w:r w:rsidR="00F85A76">
        <w:t>reflects</w:t>
      </w:r>
      <w:r w:rsidR="00F85A76" w:rsidRPr="00F85A76">
        <w:t xml:space="preserve"> the </w:t>
      </w:r>
      <w:r w:rsidR="00405DC0">
        <w:t xml:space="preserve">overall </w:t>
      </w:r>
      <w:r w:rsidR="00F85A76" w:rsidRPr="00F85A76">
        <w:t>small increase in sucrose that was observed.</w:t>
      </w:r>
      <w:r w:rsidR="00D87D3D" w:rsidRPr="00F85A76">
        <w:t xml:space="preserve"> </w:t>
      </w:r>
    </w:p>
    <w:p w14:paraId="358EB72C" w14:textId="77777777" w:rsidR="00631EB5" w:rsidRDefault="00631EB5" w:rsidP="00672B00"/>
    <w:p w14:paraId="4A8A7740" w14:textId="1D78B3F5" w:rsidR="00631EB5" w:rsidRPr="00D83755" w:rsidRDefault="00631EB5" w:rsidP="00631EB5">
      <w:pPr>
        <w:rPr>
          <w:color w:val="000000" w:themeColor="text1"/>
        </w:rPr>
      </w:pPr>
      <w:r w:rsidRPr="00560FE4">
        <w:t>Glucose and fructose can accumulate in tubers during cold storage. Comparison o</w:t>
      </w:r>
      <w:r w:rsidR="008E6E5D">
        <w:t>f the carbohydrate levels in V11</w:t>
      </w:r>
      <w:r w:rsidRPr="00560FE4">
        <w:t xml:space="preserve"> tubers kept in cold storage</w:t>
      </w:r>
      <w:r>
        <w:t xml:space="preserve"> (10</w:t>
      </w:r>
      <w:r>
        <w:rPr>
          <w:rFonts w:cs="Arial"/>
        </w:rPr>
        <w:t>˚</w:t>
      </w:r>
      <w:r>
        <w:t>C)</w:t>
      </w:r>
      <w:r w:rsidR="008E6E5D">
        <w:t xml:space="preserve"> did not reveal any </w:t>
      </w:r>
      <w:r w:rsidR="00315802">
        <w:t xml:space="preserve">statistically </w:t>
      </w:r>
      <w:r w:rsidRPr="00560FE4">
        <w:t>significant changes in the levels of sucrose or reducing sugars c</w:t>
      </w:r>
      <w:r w:rsidR="008E6E5D">
        <w:t>ompared to the parental control</w:t>
      </w:r>
      <w:r w:rsidRPr="00560FE4">
        <w:t xml:space="preserve"> (Table 1</w:t>
      </w:r>
      <w:r w:rsidR="00AD2E6A">
        <w:t>4</w:t>
      </w:r>
      <w:r w:rsidRPr="00560FE4">
        <w:t>). The mean carbohydrate levels fluctuated over time within the control and transformed groups.</w:t>
      </w:r>
      <w:r>
        <w:t xml:space="preserve"> In contrast, </w:t>
      </w:r>
      <w:r w:rsidRPr="00560FE4">
        <w:t xml:space="preserve">cold storage </w:t>
      </w:r>
      <w:r>
        <w:t>(7</w:t>
      </w:r>
      <w:r>
        <w:rPr>
          <w:rFonts w:cs="Arial"/>
        </w:rPr>
        <w:t>˚</w:t>
      </w:r>
      <w:r>
        <w:t>C)</w:t>
      </w:r>
      <w:r w:rsidRPr="00560FE4">
        <w:t xml:space="preserve"> data</w:t>
      </w:r>
      <w:r>
        <w:t xml:space="preserve"> for</w:t>
      </w:r>
      <w:r w:rsidRPr="00560FE4">
        <w:t xml:space="preserve"> </w:t>
      </w:r>
      <w:r>
        <w:t xml:space="preserve">Z6 line showed </w:t>
      </w:r>
      <w:r w:rsidR="00315802">
        <w:t xml:space="preserve">statistically </w:t>
      </w:r>
      <w:r>
        <w:t>significantly lower levels of reducing sugars compared to</w:t>
      </w:r>
      <w:r w:rsidR="00AD2E6A">
        <w:t xml:space="preserve"> the parental controls (Table 14</w:t>
      </w:r>
      <w:r>
        <w:t xml:space="preserve">). These data correlate well with the </w:t>
      </w:r>
      <w:r w:rsidR="00315802">
        <w:t>silencing</w:t>
      </w:r>
      <w:r>
        <w:t xml:space="preserve"> </w:t>
      </w:r>
      <w:r w:rsidR="005803F7">
        <w:t>of</w:t>
      </w:r>
      <w:r w:rsidR="00863640">
        <w:t xml:space="preserve"> </w:t>
      </w:r>
      <w:r w:rsidR="00863640" w:rsidRPr="00863640">
        <w:rPr>
          <w:i/>
        </w:rPr>
        <w:t>Vlnv</w:t>
      </w:r>
      <w:r w:rsidR="005803F7">
        <w:t xml:space="preserve"> </w:t>
      </w:r>
      <w:r w:rsidR="00863640">
        <w:t>(</w:t>
      </w:r>
      <w:r w:rsidR="005803F7">
        <w:t>the gene encoding</w:t>
      </w:r>
      <w:r w:rsidR="00315802">
        <w:t xml:space="preserve"> </w:t>
      </w:r>
      <w:r>
        <w:t>vacuolar invertase</w:t>
      </w:r>
      <w:r w:rsidR="00863640">
        <w:t>). Vacuolar invertase</w:t>
      </w:r>
      <w:r>
        <w:t xml:space="preserve"> would normally facilitate the </w:t>
      </w:r>
      <w:r w:rsidRPr="00560FE4">
        <w:t>conversion of sucrose to fructose and glucose during cold storage</w:t>
      </w:r>
      <w:r>
        <w:t xml:space="preserve">. </w:t>
      </w:r>
      <w:r w:rsidR="006F1DD7">
        <w:t xml:space="preserve">While the reported </w:t>
      </w:r>
      <w:r>
        <w:t>value is below the literature range (13-1,208 mg/100 g), it is not of biological relevance or concern.</w:t>
      </w:r>
    </w:p>
    <w:p w14:paraId="2FB55474" w14:textId="0716426D" w:rsidR="001B3CF5" w:rsidRPr="00E11E28" w:rsidRDefault="001B3CF5" w:rsidP="001B3CF5"/>
    <w:p w14:paraId="467B7EC2" w14:textId="4A2B597F" w:rsidR="006232BE" w:rsidRPr="00DB2374" w:rsidRDefault="00F14420" w:rsidP="00DB2374">
      <w:pPr>
        <w:rPr>
          <w:b/>
          <w:color w:val="F79646" w:themeColor="accent6"/>
        </w:rPr>
      </w:pPr>
      <w:r w:rsidRPr="001B3CF5">
        <w:rPr>
          <w:b/>
        </w:rPr>
        <w:t xml:space="preserve">Table </w:t>
      </w:r>
      <w:r w:rsidR="00076026" w:rsidRPr="001B3CF5">
        <w:rPr>
          <w:b/>
        </w:rPr>
        <w:t>1</w:t>
      </w:r>
      <w:r w:rsidR="00AD2E6A">
        <w:rPr>
          <w:b/>
        </w:rPr>
        <w:t>4</w:t>
      </w:r>
      <w:r w:rsidRPr="001B3CF5">
        <w:rPr>
          <w:b/>
        </w:rPr>
        <w:t>:</w:t>
      </w:r>
      <w:r w:rsidR="00A5021B" w:rsidRPr="001B3CF5">
        <w:rPr>
          <w:b/>
        </w:rPr>
        <w:t xml:space="preserve"> Summary of the sucrose and reducing sugar levels in freshly harvested and cold-stored potatoes</w:t>
      </w:r>
    </w:p>
    <w:tbl>
      <w:tblPr>
        <w:tblStyle w:val="TableGrid"/>
        <w:tblW w:w="0" w:type="auto"/>
        <w:tblLook w:val="04A0" w:firstRow="1" w:lastRow="0" w:firstColumn="1" w:lastColumn="0" w:noHBand="0" w:noVBand="1"/>
      </w:tblPr>
      <w:tblGrid>
        <w:gridCol w:w="1549"/>
        <w:gridCol w:w="1867"/>
        <w:gridCol w:w="2013"/>
        <w:gridCol w:w="925"/>
        <w:gridCol w:w="953"/>
        <w:gridCol w:w="941"/>
        <w:gridCol w:w="812"/>
      </w:tblGrid>
      <w:tr w:rsidR="00FB17EC" w:rsidRPr="00FF1CBA" w14:paraId="495E6E2E" w14:textId="77777777" w:rsidTr="00C70E6A">
        <w:trPr>
          <w:trHeight w:val="213"/>
        </w:trPr>
        <w:tc>
          <w:tcPr>
            <w:tcW w:w="906" w:type="dxa"/>
            <w:vMerge w:val="restart"/>
            <w:shd w:val="clear" w:color="auto" w:fill="9BBB59" w:themeFill="accent3"/>
            <w:vAlign w:val="center"/>
          </w:tcPr>
          <w:p w14:paraId="7566796F" w14:textId="1F4ACEC7" w:rsidR="00FB17EC" w:rsidRDefault="00015E99" w:rsidP="00C70E6A">
            <w:pPr>
              <w:rPr>
                <w:b/>
              </w:rPr>
            </w:pPr>
            <w:r>
              <w:rPr>
                <w:b/>
              </w:rPr>
              <w:t>Temperature</w:t>
            </w:r>
          </w:p>
        </w:tc>
        <w:tc>
          <w:tcPr>
            <w:tcW w:w="2063" w:type="dxa"/>
            <w:vMerge w:val="restart"/>
            <w:shd w:val="clear" w:color="auto" w:fill="9BBB59" w:themeFill="accent3"/>
            <w:vAlign w:val="center"/>
          </w:tcPr>
          <w:p w14:paraId="5631BB08" w14:textId="632DA23F" w:rsidR="00FB17EC" w:rsidRPr="00FF1CBA" w:rsidRDefault="00FB17EC" w:rsidP="002370B8">
            <w:pPr>
              <w:jc w:val="center"/>
              <w:rPr>
                <w:b/>
              </w:rPr>
            </w:pPr>
            <w:r w:rsidRPr="00FF1CBA">
              <w:rPr>
                <w:b/>
              </w:rPr>
              <w:t>Variable</w:t>
            </w:r>
          </w:p>
        </w:tc>
        <w:tc>
          <w:tcPr>
            <w:tcW w:w="2162" w:type="dxa"/>
            <w:vMerge w:val="restart"/>
            <w:shd w:val="clear" w:color="auto" w:fill="9BBB59" w:themeFill="accent3"/>
            <w:vAlign w:val="center"/>
          </w:tcPr>
          <w:p w14:paraId="4CE10543" w14:textId="77777777" w:rsidR="00FB17EC" w:rsidRPr="00FF1CBA" w:rsidRDefault="00FB17EC" w:rsidP="002370B8">
            <w:pPr>
              <w:jc w:val="center"/>
              <w:rPr>
                <w:b/>
              </w:rPr>
            </w:pPr>
            <w:r w:rsidRPr="00FF1CBA">
              <w:rPr>
                <w:b/>
              </w:rPr>
              <w:t>Sample</w:t>
            </w:r>
          </w:p>
        </w:tc>
        <w:tc>
          <w:tcPr>
            <w:tcW w:w="2031" w:type="dxa"/>
            <w:gridSpan w:val="2"/>
            <w:shd w:val="clear" w:color="auto" w:fill="9BBB59" w:themeFill="accent3"/>
          </w:tcPr>
          <w:p w14:paraId="34407B2A" w14:textId="2F007206" w:rsidR="00FB17EC" w:rsidRPr="00FF1CBA" w:rsidRDefault="00FB17EC" w:rsidP="002370B8">
            <w:pPr>
              <w:jc w:val="center"/>
              <w:rPr>
                <w:b/>
              </w:rPr>
            </w:pPr>
            <w:r>
              <w:rPr>
                <w:b/>
              </w:rPr>
              <w:t>Mean Sucrose (mg/100g)</w:t>
            </w:r>
          </w:p>
        </w:tc>
        <w:tc>
          <w:tcPr>
            <w:tcW w:w="1875" w:type="dxa"/>
            <w:gridSpan w:val="2"/>
            <w:shd w:val="clear" w:color="auto" w:fill="9BBB59" w:themeFill="accent3"/>
            <w:vAlign w:val="center"/>
          </w:tcPr>
          <w:p w14:paraId="0FC5C0F5" w14:textId="1A0BD32A" w:rsidR="00FB17EC" w:rsidRPr="00FF1CBA" w:rsidRDefault="00FB17EC" w:rsidP="00BF6930">
            <w:pPr>
              <w:jc w:val="center"/>
              <w:rPr>
                <w:b/>
              </w:rPr>
            </w:pPr>
            <w:r>
              <w:rPr>
                <w:b/>
              </w:rPr>
              <w:t>Mean Reducing Sugars (mg/100g)</w:t>
            </w:r>
          </w:p>
        </w:tc>
      </w:tr>
      <w:tr w:rsidR="00FB17EC" w14:paraId="23D923C6" w14:textId="77777777" w:rsidTr="00FB17EC">
        <w:trPr>
          <w:trHeight w:val="212"/>
        </w:trPr>
        <w:tc>
          <w:tcPr>
            <w:tcW w:w="906" w:type="dxa"/>
            <w:vMerge/>
          </w:tcPr>
          <w:p w14:paraId="7DF2D8F3" w14:textId="6B776C4A" w:rsidR="00FB17EC" w:rsidRDefault="00FB17EC" w:rsidP="002370B8">
            <w:pPr>
              <w:jc w:val="center"/>
            </w:pPr>
          </w:p>
        </w:tc>
        <w:tc>
          <w:tcPr>
            <w:tcW w:w="2063" w:type="dxa"/>
            <w:vMerge/>
            <w:vAlign w:val="center"/>
          </w:tcPr>
          <w:p w14:paraId="46B5A9C3" w14:textId="71D89C7E" w:rsidR="00FB17EC" w:rsidRDefault="00FB17EC" w:rsidP="002370B8">
            <w:pPr>
              <w:jc w:val="center"/>
            </w:pPr>
          </w:p>
        </w:tc>
        <w:tc>
          <w:tcPr>
            <w:tcW w:w="2162" w:type="dxa"/>
            <w:vMerge/>
            <w:vAlign w:val="center"/>
          </w:tcPr>
          <w:p w14:paraId="423E6985" w14:textId="77777777" w:rsidR="00FB17EC" w:rsidRDefault="00FB17EC" w:rsidP="002370B8">
            <w:pPr>
              <w:jc w:val="center"/>
            </w:pPr>
          </w:p>
        </w:tc>
        <w:tc>
          <w:tcPr>
            <w:tcW w:w="988" w:type="dxa"/>
            <w:shd w:val="clear" w:color="auto" w:fill="9BBB59" w:themeFill="accent3"/>
          </w:tcPr>
          <w:p w14:paraId="03BF1E33" w14:textId="044415F9" w:rsidR="00FB17EC" w:rsidRDefault="00FB17EC" w:rsidP="002370B8">
            <w:pPr>
              <w:jc w:val="center"/>
              <w:rPr>
                <w:b/>
              </w:rPr>
            </w:pPr>
            <w:r>
              <w:rPr>
                <w:b/>
              </w:rPr>
              <w:t>V11</w:t>
            </w:r>
          </w:p>
        </w:tc>
        <w:tc>
          <w:tcPr>
            <w:tcW w:w="1043" w:type="dxa"/>
            <w:shd w:val="clear" w:color="auto" w:fill="9BBB59" w:themeFill="accent3"/>
          </w:tcPr>
          <w:p w14:paraId="1C224132" w14:textId="0DC407F7" w:rsidR="00FB17EC" w:rsidRDefault="00FB17EC" w:rsidP="002370B8">
            <w:pPr>
              <w:jc w:val="center"/>
              <w:rPr>
                <w:b/>
              </w:rPr>
            </w:pPr>
            <w:r>
              <w:rPr>
                <w:b/>
              </w:rPr>
              <w:t>Z6</w:t>
            </w:r>
          </w:p>
        </w:tc>
        <w:tc>
          <w:tcPr>
            <w:tcW w:w="1016" w:type="dxa"/>
            <w:shd w:val="clear" w:color="auto" w:fill="9BBB59" w:themeFill="accent3"/>
            <w:vAlign w:val="center"/>
          </w:tcPr>
          <w:p w14:paraId="6F62D853" w14:textId="05E77939" w:rsidR="00FB17EC" w:rsidRPr="00FF1CBA" w:rsidRDefault="00FB17EC" w:rsidP="002370B8">
            <w:pPr>
              <w:jc w:val="center"/>
              <w:rPr>
                <w:b/>
              </w:rPr>
            </w:pPr>
            <w:r w:rsidRPr="00FF1CBA">
              <w:rPr>
                <w:b/>
              </w:rPr>
              <w:t>V11</w:t>
            </w:r>
          </w:p>
        </w:tc>
        <w:tc>
          <w:tcPr>
            <w:tcW w:w="859" w:type="dxa"/>
            <w:shd w:val="clear" w:color="auto" w:fill="9BBB59" w:themeFill="accent3"/>
            <w:vAlign w:val="center"/>
          </w:tcPr>
          <w:p w14:paraId="3E11CD28" w14:textId="77777777" w:rsidR="00FB17EC" w:rsidRPr="00FF1CBA" w:rsidRDefault="00FB17EC" w:rsidP="002370B8">
            <w:pPr>
              <w:jc w:val="center"/>
              <w:rPr>
                <w:b/>
              </w:rPr>
            </w:pPr>
            <w:r w:rsidRPr="00FF1CBA">
              <w:rPr>
                <w:b/>
              </w:rPr>
              <w:t>Z6</w:t>
            </w:r>
          </w:p>
        </w:tc>
      </w:tr>
      <w:tr w:rsidR="00FB17EC" w:rsidRPr="000973C6" w14:paraId="2D092DD3" w14:textId="77777777" w:rsidTr="00FB17EC">
        <w:trPr>
          <w:trHeight w:val="97"/>
        </w:trPr>
        <w:tc>
          <w:tcPr>
            <w:tcW w:w="906" w:type="dxa"/>
            <w:vMerge w:val="restart"/>
          </w:tcPr>
          <w:p w14:paraId="7BB973DD" w14:textId="77777777" w:rsidR="00FB17EC" w:rsidRDefault="00FB17EC" w:rsidP="002370B8">
            <w:pPr>
              <w:jc w:val="center"/>
              <w:rPr>
                <w:b/>
                <w:sz w:val="20"/>
              </w:rPr>
            </w:pPr>
          </w:p>
          <w:p w14:paraId="7C3EECF4" w14:textId="7BBA56F9" w:rsidR="00FB17EC" w:rsidRDefault="00FB17EC" w:rsidP="002370B8">
            <w:pPr>
              <w:jc w:val="center"/>
              <w:rPr>
                <w:b/>
                <w:sz w:val="20"/>
              </w:rPr>
            </w:pPr>
          </w:p>
        </w:tc>
        <w:tc>
          <w:tcPr>
            <w:tcW w:w="2063" w:type="dxa"/>
            <w:vMerge w:val="restart"/>
            <w:vAlign w:val="center"/>
          </w:tcPr>
          <w:p w14:paraId="5C3E3B0B" w14:textId="5DB90052" w:rsidR="00FB17EC" w:rsidRPr="00164956" w:rsidRDefault="00FB17EC" w:rsidP="002370B8">
            <w:pPr>
              <w:jc w:val="center"/>
              <w:rPr>
                <w:b/>
                <w:sz w:val="20"/>
                <w:szCs w:val="22"/>
              </w:rPr>
            </w:pPr>
            <w:r>
              <w:rPr>
                <w:b/>
                <w:sz w:val="20"/>
              </w:rPr>
              <w:t>Fresh</w:t>
            </w:r>
          </w:p>
        </w:tc>
        <w:tc>
          <w:tcPr>
            <w:tcW w:w="2162" w:type="dxa"/>
            <w:vAlign w:val="center"/>
          </w:tcPr>
          <w:p w14:paraId="5A6C0636" w14:textId="77777777" w:rsidR="00FB17EC" w:rsidRPr="00D2765A" w:rsidRDefault="00FB17EC" w:rsidP="002370B8">
            <w:pPr>
              <w:jc w:val="center"/>
              <w:rPr>
                <w:sz w:val="20"/>
                <w:szCs w:val="20"/>
              </w:rPr>
            </w:pPr>
            <w:r w:rsidRPr="00D2765A">
              <w:rPr>
                <w:sz w:val="20"/>
                <w:szCs w:val="20"/>
              </w:rPr>
              <w:t>Control</w:t>
            </w:r>
          </w:p>
        </w:tc>
        <w:tc>
          <w:tcPr>
            <w:tcW w:w="988" w:type="dxa"/>
          </w:tcPr>
          <w:p w14:paraId="0E3DDBAE" w14:textId="31765A7F" w:rsidR="00FB17EC" w:rsidRDefault="00FB17EC" w:rsidP="002370B8">
            <w:pPr>
              <w:jc w:val="center"/>
              <w:rPr>
                <w:sz w:val="20"/>
                <w:szCs w:val="20"/>
              </w:rPr>
            </w:pPr>
            <w:r>
              <w:rPr>
                <w:sz w:val="20"/>
                <w:szCs w:val="20"/>
              </w:rPr>
              <w:t>194</w:t>
            </w:r>
          </w:p>
        </w:tc>
        <w:tc>
          <w:tcPr>
            <w:tcW w:w="1043" w:type="dxa"/>
          </w:tcPr>
          <w:p w14:paraId="17B55313" w14:textId="3B3B91B0" w:rsidR="00FB17EC" w:rsidRDefault="00FB17EC" w:rsidP="002370B8">
            <w:pPr>
              <w:jc w:val="center"/>
              <w:rPr>
                <w:sz w:val="20"/>
                <w:szCs w:val="20"/>
              </w:rPr>
            </w:pPr>
            <w:r>
              <w:rPr>
                <w:sz w:val="20"/>
                <w:szCs w:val="20"/>
              </w:rPr>
              <w:t>122</w:t>
            </w:r>
          </w:p>
        </w:tc>
        <w:tc>
          <w:tcPr>
            <w:tcW w:w="1016" w:type="dxa"/>
            <w:vAlign w:val="center"/>
          </w:tcPr>
          <w:p w14:paraId="7D373110" w14:textId="2AD9C541" w:rsidR="00FB17EC" w:rsidRPr="00F07213" w:rsidRDefault="00FB17EC" w:rsidP="002370B8">
            <w:pPr>
              <w:jc w:val="center"/>
              <w:rPr>
                <w:sz w:val="20"/>
                <w:szCs w:val="20"/>
              </w:rPr>
            </w:pPr>
            <w:r>
              <w:rPr>
                <w:sz w:val="20"/>
                <w:szCs w:val="20"/>
              </w:rPr>
              <w:t>35.1</w:t>
            </w:r>
          </w:p>
        </w:tc>
        <w:tc>
          <w:tcPr>
            <w:tcW w:w="859" w:type="dxa"/>
            <w:vAlign w:val="center"/>
          </w:tcPr>
          <w:p w14:paraId="49621EC9" w14:textId="133DD555" w:rsidR="00FB17EC" w:rsidRPr="00F07213" w:rsidRDefault="00394356" w:rsidP="002370B8">
            <w:pPr>
              <w:jc w:val="center"/>
              <w:rPr>
                <w:sz w:val="20"/>
                <w:szCs w:val="20"/>
              </w:rPr>
            </w:pPr>
            <w:r>
              <w:rPr>
                <w:sz w:val="20"/>
                <w:szCs w:val="20"/>
              </w:rPr>
              <w:t>17</w:t>
            </w:r>
            <w:r w:rsidR="00FB17EC">
              <w:rPr>
                <w:sz w:val="20"/>
                <w:szCs w:val="20"/>
              </w:rPr>
              <w:t>.7</w:t>
            </w:r>
          </w:p>
        </w:tc>
      </w:tr>
      <w:tr w:rsidR="00FB17EC" w:rsidRPr="000973C6" w14:paraId="1E6AF04C" w14:textId="77777777" w:rsidTr="00FB17EC">
        <w:trPr>
          <w:trHeight w:val="96"/>
        </w:trPr>
        <w:tc>
          <w:tcPr>
            <w:tcW w:w="906" w:type="dxa"/>
            <w:vMerge/>
          </w:tcPr>
          <w:p w14:paraId="70AC53B2" w14:textId="0338AD49" w:rsidR="00FB17EC" w:rsidRPr="00164956" w:rsidRDefault="00FB17EC" w:rsidP="002370B8">
            <w:pPr>
              <w:jc w:val="center"/>
              <w:rPr>
                <w:b/>
                <w:sz w:val="20"/>
                <w:szCs w:val="22"/>
              </w:rPr>
            </w:pPr>
          </w:p>
        </w:tc>
        <w:tc>
          <w:tcPr>
            <w:tcW w:w="2063" w:type="dxa"/>
            <w:vMerge/>
            <w:vAlign w:val="center"/>
          </w:tcPr>
          <w:p w14:paraId="542FBB89" w14:textId="12CA9DB3" w:rsidR="00FB17EC" w:rsidRPr="00164956" w:rsidRDefault="00FB17EC" w:rsidP="002370B8">
            <w:pPr>
              <w:jc w:val="center"/>
              <w:rPr>
                <w:b/>
                <w:sz w:val="20"/>
                <w:szCs w:val="22"/>
              </w:rPr>
            </w:pPr>
          </w:p>
        </w:tc>
        <w:tc>
          <w:tcPr>
            <w:tcW w:w="2162" w:type="dxa"/>
            <w:vAlign w:val="center"/>
          </w:tcPr>
          <w:p w14:paraId="463A6656" w14:textId="77777777" w:rsidR="00FB17EC" w:rsidRPr="00D2765A" w:rsidRDefault="00FB17EC" w:rsidP="002370B8">
            <w:pPr>
              <w:jc w:val="center"/>
              <w:rPr>
                <w:sz w:val="20"/>
                <w:szCs w:val="20"/>
              </w:rPr>
            </w:pPr>
            <w:r w:rsidRPr="00D2765A">
              <w:rPr>
                <w:sz w:val="20"/>
                <w:szCs w:val="20"/>
              </w:rPr>
              <w:t>Transformant</w:t>
            </w:r>
          </w:p>
        </w:tc>
        <w:tc>
          <w:tcPr>
            <w:tcW w:w="988" w:type="dxa"/>
          </w:tcPr>
          <w:p w14:paraId="0FA28530" w14:textId="1F83CDCF" w:rsidR="00FB17EC" w:rsidRPr="00903EF3" w:rsidRDefault="00FB17EC" w:rsidP="002370B8">
            <w:pPr>
              <w:jc w:val="center"/>
              <w:rPr>
                <w:sz w:val="20"/>
                <w:szCs w:val="20"/>
              </w:rPr>
            </w:pPr>
            <w:r>
              <w:rPr>
                <w:sz w:val="20"/>
                <w:szCs w:val="20"/>
              </w:rPr>
              <w:t>197</w:t>
            </w:r>
          </w:p>
        </w:tc>
        <w:tc>
          <w:tcPr>
            <w:tcW w:w="1043" w:type="dxa"/>
          </w:tcPr>
          <w:p w14:paraId="42EF792D" w14:textId="2C278549" w:rsidR="00FB17EC" w:rsidRPr="00FB17EC" w:rsidRDefault="00FB17EC" w:rsidP="002370B8">
            <w:pPr>
              <w:jc w:val="center"/>
              <w:rPr>
                <w:b/>
                <w:sz w:val="20"/>
                <w:szCs w:val="20"/>
                <w:u w:val="single"/>
              </w:rPr>
            </w:pPr>
            <w:r w:rsidRPr="00FB17EC">
              <w:rPr>
                <w:b/>
                <w:sz w:val="20"/>
                <w:szCs w:val="20"/>
                <w:u w:val="single"/>
              </w:rPr>
              <w:t>133</w:t>
            </w:r>
          </w:p>
        </w:tc>
        <w:tc>
          <w:tcPr>
            <w:tcW w:w="1016" w:type="dxa"/>
            <w:vAlign w:val="center"/>
          </w:tcPr>
          <w:p w14:paraId="4974DCD7" w14:textId="260FD31C" w:rsidR="00FB17EC" w:rsidRPr="00903EF3" w:rsidRDefault="00FB17EC" w:rsidP="002370B8">
            <w:pPr>
              <w:jc w:val="center"/>
              <w:rPr>
                <w:sz w:val="20"/>
                <w:szCs w:val="20"/>
              </w:rPr>
            </w:pPr>
            <w:r w:rsidRPr="00903EF3">
              <w:rPr>
                <w:sz w:val="20"/>
                <w:szCs w:val="20"/>
              </w:rPr>
              <w:t>26.7</w:t>
            </w:r>
          </w:p>
        </w:tc>
        <w:tc>
          <w:tcPr>
            <w:tcW w:w="859" w:type="dxa"/>
            <w:vAlign w:val="center"/>
          </w:tcPr>
          <w:p w14:paraId="2348F7A7" w14:textId="6D993DF2" w:rsidR="00FB17EC" w:rsidRPr="00903EF3" w:rsidRDefault="00FB17EC" w:rsidP="002370B8">
            <w:pPr>
              <w:jc w:val="center"/>
              <w:rPr>
                <w:sz w:val="20"/>
                <w:szCs w:val="20"/>
              </w:rPr>
            </w:pPr>
            <w:r>
              <w:rPr>
                <w:sz w:val="20"/>
                <w:szCs w:val="20"/>
              </w:rPr>
              <w:t>6.76</w:t>
            </w:r>
          </w:p>
        </w:tc>
      </w:tr>
      <w:tr w:rsidR="00FB17EC" w:rsidRPr="000973C6" w14:paraId="0AC344C9" w14:textId="77777777" w:rsidTr="000F36C7">
        <w:trPr>
          <w:trHeight w:val="97"/>
        </w:trPr>
        <w:tc>
          <w:tcPr>
            <w:tcW w:w="906" w:type="dxa"/>
            <w:vMerge w:val="restart"/>
            <w:shd w:val="clear" w:color="auto" w:fill="auto"/>
            <w:textDirection w:val="btLr"/>
          </w:tcPr>
          <w:p w14:paraId="09EE0F9E" w14:textId="34F1B8AF" w:rsidR="008B32C6" w:rsidRDefault="008B32C6" w:rsidP="008B32C6">
            <w:pPr>
              <w:ind w:left="113" w:right="113"/>
              <w:rPr>
                <w:b/>
                <w:sz w:val="20"/>
              </w:rPr>
            </w:pPr>
          </w:p>
          <w:p w14:paraId="46D060A5" w14:textId="126AA7CD" w:rsidR="00FB17EC" w:rsidRDefault="00A5230A" w:rsidP="008B32C6">
            <w:pPr>
              <w:ind w:left="113" w:right="113"/>
              <w:jc w:val="center"/>
              <w:rPr>
                <w:b/>
                <w:sz w:val="20"/>
              </w:rPr>
            </w:pPr>
            <w:r>
              <w:rPr>
                <w:b/>
                <w:sz w:val="20"/>
              </w:rPr>
              <w:t xml:space="preserve">7 or </w:t>
            </w:r>
            <w:r w:rsidR="00FB17EC">
              <w:rPr>
                <w:b/>
                <w:sz w:val="20"/>
              </w:rPr>
              <w:t>10</w:t>
            </w:r>
            <w:r w:rsidR="00FB17EC">
              <w:rPr>
                <w:rFonts w:cs="Arial"/>
                <w:b/>
                <w:sz w:val="20"/>
              </w:rPr>
              <w:t>˚</w:t>
            </w:r>
            <w:r w:rsidR="00FB17EC">
              <w:rPr>
                <w:b/>
                <w:sz w:val="20"/>
              </w:rPr>
              <w:t>C</w:t>
            </w:r>
          </w:p>
        </w:tc>
        <w:tc>
          <w:tcPr>
            <w:tcW w:w="2063" w:type="dxa"/>
            <w:vMerge w:val="restart"/>
            <w:shd w:val="clear" w:color="auto" w:fill="EAF1DD" w:themeFill="accent3" w:themeFillTint="33"/>
            <w:vAlign w:val="center"/>
          </w:tcPr>
          <w:p w14:paraId="07915447" w14:textId="0FFA6146" w:rsidR="00FB17EC" w:rsidRPr="00164956" w:rsidRDefault="00FB17EC" w:rsidP="00FB17EC">
            <w:pPr>
              <w:jc w:val="center"/>
              <w:rPr>
                <w:b/>
                <w:sz w:val="20"/>
                <w:szCs w:val="22"/>
              </w:rPr>
            </w:pPr>
            <w:r>
              <w:rPr>
                <w:b/>
                <w:sz w:val="20"/>
              </w:rPr>
              <w:t>3 months</w:t>
            </w:r>
          </w:p>
        </w:tc>
        <w:tc>
          <w:tcPr>
            <w:tcW w:w="2162" w:type="dxa"/>
            <w:shd w:val="clear" w:color="auto" w:fill="EAF1DD" w:themeFill="accent3" w:themeFillTint="33"/>
            <w:vAlign w:val="center"/>
          </w:tcPr>
          <w:p w14:paraId="6D5AD1E6" w14:textId="36E13151" w:rsidR="00FB17EC" w:rsidRPr="00D2765A" w:rsidRDefault="00FB17EC" w:rsidP="00FB17EC">
            <w:pPr>
              <w:jc w:val="center"/>
              <w:rPr>
                <w:sz w:val="20"/>
                <w:szCs w:val="20"/>
              </w:rPr>
            </w:pPr>
            <w:r w:rsidRPr="00D2765A">
              <w:rPr>
                <w:sz w:val="20"/>
                <w:szCs w:val="20"/>
              </w:rPr>
              <w:t>Control</w:t>
            </w:r>
          </w:p>
        </w:tc>
        <w:tc>
          <w:tcPr>
            <w:tcW w:w="988" w:type="dxa"/>
            <w:shd w:val="clear" w:color="auto" w:fill="EAF1DD" w:themeFill="accent3" w:themeFillTint="33"/>
          </w:tcPr>
          <w:p w14:paraId="1A2D7C96" w14:textId="1EA7CF16" w:rsidR="00FB17EC" w:rsidRPr="00903EF3" w:rsidRDefault="00FB17EC" w:rsidP="00FB17EC">
            <w:pPr>
              <w:jc w:val="center"/>
              <w:rPr>
                <w:sz w:val="20"/>
                <w:szCs w:val="20"/>
              </w:rPr>
            </w:pPr>
            <w:r>
              <w:rPr>
                <w:sz w:val="20"/>
                <w:szCs w:val="20"/>
              </w:rPr>
              <w:t>179</w:t>
            </w:r>
          </w:p>
        </w:tc>
        <w:tc>
          <w:tcPr>
            <w:tcW w:w="1043" w:type="dxa"/>
            <w:shd w:val="clear" w:color="auto" w:fill="EAF1DD" w:themeFill="accent3" w:themeFillTint="33"/>
          </w:tcPr>
          <w:p w14:paraId="4258B998" w14:textId="3F6F38E2" w:rsidR="00FB17EC" w:rsidRPr="00903EF3"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503367E7" w14:textId="64B593E3" w:rsidR="00FB17EC" w:rsidRPr="00903EF3" w:rsidRDefault="00FB17EC" w:rsidP="00FB17EC">
            <w:pPr>
              <w:jc w:val="center"/>
              <w:rPr>
                <w:sz w:val="20"/>
                <w:szCs w:val="20"/>
              </w:rPr>
            </w:pPr>
            <w:r>
              <w:rPr>
                <w:sz w:val="20"/>
                <w:szCs w:val="20"/>
              </w:rPr>
              <w:t>151</w:t>
            </w:r>
          </w:p>
        </w:tc>
        <w:tc>
          <w:tcPr>
            <w:tcW w:w="859" w:type="dxa"/>
            <w:shd w:val="clear" w:color="auto" w:fill="EAF1DD" w:themeFill="accent3" w:themeFillTint="33"/>
          </w:tcPr>
          <w:p w14:paraId="5F25F2CA" w14:textId="6EBE0721" w:rsidR="00FB17EC" w:rsidRPr="00903EF3" w:rsidRDefault="00FB17EC" w:rsidP="00FB17EC">
            <w:pPr>
              <w:jc w:val="center"/>
              <w:rPr>
                <w:sz w:val="20"/>
                <w:szCs w:val="20"/>
              </w:rPr>
            </w:pPr>
            <w:r w:rsidRPr="00FB17EC">
              <w:rPr>
                <w:sz w:val="18"/>
                <w:szCs w:val="18"/>
              </w:rPr>
              <w:t>–</w:t>
            </w:r>
          </w:p>
        </w:tc>
      </w:tr>
      <w:tr w:rsidR="00FB17EC" w:rsidRPr="000973C6" w14:paraId="68C400A6" w14:textId="77777777" w:rsidTr="000F36C7">
        <w:trPr>
          <w:trHeight w:val="96"/>
        </w:trPr>
        <w:tc>
          <w:tcPr>
            <w:tcW w:w="906" w:type="dxa"/>
            <w:vMerge/>
            <w:shd w:val="clear" w:color="auto" w:fill="auto"/>
          </w:tcPr>
          <w:p w14:paraId="0A050EBC" w14:textId="5F3D72AB" w:rsidR="00FB17EC" w:rsidRPr="00164956" w:rsidRDefault="00FB17EC" w:rsidP="00FB17EC">
            <w:pPr>
              <w:jc w:val="center"/>
              <w:rPr>
                <w:b/>
                <w:sz w:val="20"/>
                <w:szCs w:val="22"/>
              </w:rPr>
            </w:pPr>
          </w:p>
        </w:tc>
        <w:tc>
          <w:tcPr>
            <w:tcW w:w="2063" w:type="dxa"/>
            <w:vMerge/>
            <w:shd w:val="clear" w:color="auto" w:fill="EAF1DD" w:themeFill="accent3" w:themeFillTint="33"/>
            <w:vAlign w:val="center"/>
          </w:tcPr>
          <w:p w14:paraId="0032860D" w14:textId="1ED2AD38" w:rsidR="00FB17EC" w:rsidRPr="00164956" w:rsidRDefault="00FB17EC" w:rsidP="00FB17EC">
            <w:pPr>
              <w:jc w:val="center"/>
              <w:rPr>
                <w:b/>
                <w:sz w:val="20"/>
                <w:szCs w:val="22"/>
              </w:rPr>
            </w:pPr>
          </w:p>
        </w:tc>
        <w:tc>
          <w:tcPr>
            <w:tcW w:w="2162" w:type="dxa"/>
            <w:shd w:val="clear" w:color="auto" w:fill="EAF1DD" w:themeFill="accent3" w:themeFillTint="33"/>
            <w:vAlign w:val="center"/>
          </w:tcPr>
          <w:p w14:paraId="2D4D4896" w14:textId="08F55A4E" w:rsidR="00FB17EC" w:rsidRPr="00D2765A" w:rsidRDefault="00FB17EC" w:rsidP="00FB17EC">
            <w:pPr>
              <w:jc w:val="center"/>
              <w:rPr>
                <w:sz w:val="20"/>
                <w:szCs w:val="20"/>
              </w:rPr>
            </w:pPr>
            <w:r w:rsidRPr="00D2765A">
              <w:rPr>
                <w:sz w:val="20"/>
                <w:szCs w:val="20"/>
              </w:rPr>
              <w:t>Transformant</w:t>
            </w:r>
          </w:p>
        </w:tc>
        <w:tc>
          <w:tcPr>
            <w:tcW w:w="988" w:type="dxa"/>
            <w:shd w:val="clear" w:color="auto" w:fill="EAF1DD" w:themeFill="accent3" w:themeFillTint="33"/>
          </w:tcPr>
          <w:p w14:paraId="45B15396" w14:textId="6356700E" w:rsidR="00FB17EC" w:rsidRPr="00903EF3" w:rsidRDefault="00FB17EC" w:rsidP="00FB17EC">
            <w:pPr>
              <w:jc w:val="center"/>
              <w:rPr>
                <w:sz w:val="20"/>
                <w:szCs w:val="20"/>
              </w:rPr>
            </w:pPr>
            <w:r>
              <w:rPr>
                <w:sz w:val="20"/>
                <w:szCs w:val="20"/>
              </w:rPr>
              <w:t>147</w:t>
            </w:r>
          </w:p>
        </w:tc>
        <w:tc>
          <w:tcPr>
            <w:tcW w:w="1043" w:type="dxa"/>
            <w:shd w:val="clear" w:color="auto" w:fill="EAF1DD" w:themeFill="accent3" w:themeFillTint="33"/>
          </w:tcPr>
          <w:p w14:paraId="1B49A11A" w14:textId="09532A01" w:rsidR="00FB17EC" w:rsidRPr="00903EF3"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08E66E40" w14:textId="5271D8A7" w:rsidR="00FB17EC" w:rsidRPr="00903EF3" w:rsidRDefault="00FB17EC" w:rsidP="00FB17EC">
            <w:pPr>
              <w:jc w:val="center"/>
              <w:rPr>
                <w:sz w:val="20"/>
                <w:szCs w:val="20"/>
              </w:rPr>
            </w:pPr>
            <w:r>
              <w:rPr>
                <w:sz w:val="20"/>
                <w:szCs w:val="20"/>
              </w:rPr>
              <w:t>53.5</w:t>
            </w:r>
          </w:p>
        </w:tc>
        <w:tc>
          <w:tcPr>
            <w:tcW w:w="859" w:type="dxa"/>
            <w:shd w:val="clear" w:color="auto" w:fill="EAF1DD" w:themeFill="accent3" w:themeFillTint="33"/>
          </w:tcPr>
          <w:p w14:paraId="0B204141" w14:textId="12762C08" w:rsidR="00FB17EC" w:rsidRPr="00903EF3" w:rsidRDefault="00FB17EC" w:rsidP="00FB17EC">
            <w:pPr>
              <w:jc w:val="center"/>
              <w:rPr>
                <w:sz w:val="20"/>
                <w:szCs w:val="20"/>
              </w:rPr>
            </w:pPr>
            <w:r w:rsidRPr="00FB17EC">
              <w:rPr>
                <w:sz w:val="18"/>
                <w:szCs w:val="18"/>
              </w:rPr>
              <w:t>–</w:t>
            </w:r>
          </w:p>
        </w:tc>
      </w:tr>
      <w:tr w:rsidR="00FB17EC" w:rsidRPr="000973C6" w14:paraId="012B93EA" w14:textId="77777777" w:rsidTr="000F36C7">
        <w:trPr>
          <w:trHeight w:val="97"/>
        </w:trPr>
        <w:tc>
          <w:tcPr>
            <w:tcW w:w="906" w:type="dxa"/>
            <w:vMerge/>
            <w:shd w:val="clear" w:color="auto" w:fill="auto"/>
          </w:tcPr>
          <w:p w14:paraId="1A2FD1CA" w14:textId="7D543C6A" w:rsidR="00FB17EC" w:rsidRDefault="00FB17EC" w:rsidP="00FB17EC">
            <w:pPr>
              <w:jc w:val="center"/>
              <w:rPr>
                <w:b/>
                <w:sz w:val="20"/>
              </w:rPr>
            </w:pPr>
          </w:p>
        </w:tc>
        <w:tc>
          <w:tcPr>
            <w:tcW w:w="2063" w:type="dxa"/>
            <w:vMerge w:val="restart"/>
            <w:shd w:val="clear" w:color="auto" w:fill="auto"/>
            <w:vAlign w:val="center"/>
          </w:tcPr>
          <w:p w14:paraId="4259E022" w14:textId="7D12FDF1" w:rsidR="00FB17EC" w:rsidRPr="00164956" w:rsidRDefault="00FB17EC" w:rsidP="00FB17EC">
            <w:pPr>
              <w:jc w:val="center"/>
              <w:rPr>
                <w:b/>
                <w:sz w:val="20"/>
                <w:szCs w:val="22"/>
              </w:rPr>
            </w:pPr>
            <w:r>
              <w:rPr>
                <w:b/>
                <w:sz w:val="20"/>
              </w:rPr>
              <w:t>6 months</w:t>
            </w:r>
          </w:p>
        </w:tc>
        <w:tc>
          <w:tcPr>
            <w:tcW w:w="2162" w:type="dxa"/>
            <w:vAlign w:val="center"/>
          </w:tcPr>
          <w:p w14:paraId="0CF84D8C" w14:textId="1370A787" w:rsidR="00FB17EC" w:rsidRPr="00D2765A" w:rsidRDefault="00FB17EC" w:rsidP="00FB17EC">
            <w:pPr>
              <w:jc w:val="center"/>
              <w:rPr>
                <w:sz w:val="20"/>
                <w:szCs w:val="20"/>
              </w:rPr>
            </w:pPr>
            <w:r w:rsidRPr="00D2765A">
              <w:rPr>
                <w:sz w:val="20"/>
                <w:szCs w:val="20"/>
              </w:rPr>
              <w:t>Control</w:t>
            </w:r>
          </w:p>
        </w:tc>
        <w:tc>
          <w:tcPr>
            <w:tcW w:w="988" w:type="dxa"/>
          </w:tcPr>
          <w:p w14:paraId="74BA1ADA" w14:textId="16438B09" w:rsidR="00FB17EC" w:rsidRPr="00903EF3" w:rsidRDefault="00FB17EC" w:rsidP="00FB17EC">
            <w:pPr>
              <w:jc w:val="center"/>
              <w:rPr>
                <w:sz w:val="20"/>
                <w:szCs w:val="20"/>
              </w:rPr>
            </w:pPr>
            <w:r>
              <w:rPr>
                <w:sz w:val="20"/>
                <w:szCs w:val="20"/>
              </w:rPr>
              <w:t>74.2</w:t>
            </w:r>
          </w:p>
        </w:tc>
        <w:tc>
          <w:tcPr>
            <w:tcW w:w="1043" w:type="dxa"/>
          </w:tcPr>
          <w:p w14:paraId="658EE6BD" w14:textId="63A7A151" w:rsidR="00FB17EC" w:rsidRPr="00903EF3" w:rsidRDefault="0053712D" w:rsidP="00FB17EC">
            <w:pPr>
              <w:jc w:val="center"/>
              <w:rPr>
                <w:sz w:val="20"/>
                <w:szCs w:val="20"/>
              </w:rPr>
            </w:pPr>
            <w:r>
              <w:rPr>
                <w:sz w:val="20"/>
                <w:szCs w:val="20"/>
              </w:rPr>
              <w:t>134</w:t>
            </w:r>
          </w:p>
        </w:tc>
        <w:tc>
          <w:tcPr>
            <w:tcW w:w="1016" w:type="dxa"/>
            <w:vAlign w:val="center"/>
          </w:tcPr>
          <w:p w14:paraId="2CC3BB7E" w14:textId="30DF9193" w:rsidR="00FB17EC" w:rsidRPr="00903EF3" w:rsidRDefault="00FB17EC" w:rsidP="00FB17EC">
            <w:pPr>
              <w:jc w:val="center"/>
              <w:rPr>
                <w:sz w:val="20"/>
                <w:szCs w:val="20"/>
              </w:rPr>
            </w:pPr>
            <w:r>
              <w:rPr>
                <w:sz w:val="20"/>
                <w:szCs w:val="20"/>
              </w:rPr>
              <w:t>14.7</w:t>
            </w:r>
          </w:p>
        </w:tc>
        <w:tc>
          <w:tcPr>
            <w:tcW w:w="859" w:type="dxa"/>
          </w:tcPr>
          <w:p w14:paraId="6BFC9D1F" w14:textId="491E5DC9" w:rsidR="00FB17EC" w:rsidRPr="00903EF3" w:rsidRDefault="0053712D" w:rsidP="00FB17EC">
            <w:pPr>
              <w:jc w:val="center"/>
              <w:rPr>
                <w:sz w:val="20"/>
                <w:szCs w:val="20"/>
              </w:rPr>
            </w:pPr>
            <w:r>
              <w:rPr>
                <w:sz w:val="20"/>
                <w:szCs w:val="20"/>
              </w:rPr>
              <w:t>27.2</w:t>
            </w:r>
          </w:p>
        </w:tc>
      </w:tr>
      <w:tr w:rsidR="00FB17EC" w:rsidRPr="000973C6" w14:paraId="18FD71BB" w14:textId="77777777" w:rsidTr="000F36C7">
        <w:trPr>
          <w:trHeight w:val="96"/>
        </w:trPr>
        <w:tc>
          <w:tcPr>
            <w:tcW w:w="906" w:type="dxa"/>
            <w:vMerge/>
            <w:shd w:val="clear" w:color="auto" w:fill="auto"/>
          </w:tcPr>
          <w:p w14:paraId="1B0B133A" w14:textId="5608F38F" w:rsidR="00FB17EC" w:rsidRPr="00164956" w:rsidRDefault="00FB17EC" w:rsidP="00FB17EC">
            <w:pPr>
              <w:jc w:val="center"/>
              <w:rPr>
                <w:b/>
                <w:sz w:val="20"/>
                <w:szCs w:val="22"/>
              </w:rPr>
            </w:pPr>
          </w:p>
        </w:tc>
        <w:tc>
          <w:tcPr>
            <w:tcW w:w="2063" w:type="dxa"/>
            <w:vMerge/>
            <w:shd w:val="clear" w:color="auto" w:fill="auto"/>
            <w:vAlign w:val="center"/>
          </w:tcPr>
          <w:p w14:paraId="7FD62962" w14:textId="2EC83299" w:rsidR="00FB17EC" w:rsidRPr="00164956" w:rsidRDefault="00FB17EC" w:rsidP="00FB17EC">
            <w:pPr>
              <w:jc w:val="center"/>
              <w:rPr>
                <w:b/>
                <w:sz w:val="20"/>
                <w:szCs w:val="22"/>
              </w:rPr>
            </w:pPr>
          </w:p>
        </w:tc>
        <w:tc>
          <w:tcPr>
            <w:tcW w:w="2162" w:type="dxa"/>
            <w:vAlign w:val="center"/>
          </w:tcPr>
          <w:p w14:paraId="55FE8957" w14:textId="749593C8" w:rsidR="00FB17EC" w:rsidRPr="00D2765A" w:rsidRDefault="00FB17EC" w:rsidP="00FB17EC">
            <w:pPr>
              <w:jc w:val="center"/>
              <w:rPr>
                <w:sz w:val="20"/>
                <w:szCs w:val="20"/>
              </w:rPr>
            </w:pPr>
            <w:r w:rsidRPr="00D2765A">
              <w:rPr>
                <w:sz w:val="20"/>
                <w:szCs w:val="20"/>
              </w:rPr>
              <w:t>Transformant</w:t>
            </w:r>
          </w:p>
        </w:tc>
        <w:tc>
          <w:tcPr>
            <w:tcW w:w="988" w:type="dxa"/>
          </w:tcPr>
          <w:p w14:paraId="7C570BD8" w14:textId="150228B6" w:rsidR="00FB17EC" w:rsidRPr="00903EF3" w:rsidRDefault="00FB17EC" w:rsidP="00FB17EC">
            <w:pPr>
              <w:jc w:val="center"/>
              <w:rPr>
                <w:sz w:val="20"/>
                <w:szCs w:val="20"/>
              </w:rPr>
            </w:pPr>
            <w:r>
              <w:rPr>
                <w:sz w:val="20"/>
                <w:szCs w:val="20"/>
              </w:rPr>
              <w:t>98.0</w:t>
            </w:r>
          </w:p>
        </w:tc>
        <w:tc>
          <w:tcPr>
            <w:tcW w:w="1043" w:type="dxa"/>
          </w:tcPr>
          <w:p w14:paraId="4A7DC64B" w14:textId="52091668" w:rsidR="00FB17EC" w:rsidRPr="00903EF3" w:rsidRDefault="0053712D" w:rsidP="00FB17EC">
            <w:pPr>
              <w:jc w:val="center"/>
              <w:rPr>
                <w:sz w:val="20"/>
                <w:szCs w:val="20"/>
              </w:rPr>
            </w:pPr>
            <w:r>
              <w:rPr>
                <w:sz w:val="20"/>
                <w:szCs w:val="20"/>
              </w:rPr>
              <w:t>137</w:t>
            </w:r>
          </w:p>
        </w:tc>
        <w:tc>
          <w:tcPr>
            <w:tcW w:w="1016" w:type="dxa"/>
            <w:vAlign w:val="center"/>
          </w:tcPr>
          <w:p w14:paraId="20E7B3D6" w14:textId="70AA82A9" w:rsidR="00FB17EC" w:rsidRPr="00903EF3" w:rsidRDefault="00FB17EC" w:rsidP="00FB17EC">
            <w:pPr>
              <w:jc w:val="center"/>
              <w:rPr>
                <w:sz w:val="20"/>
                <w:szCs w:val="20"/>
              </w:rPr>
            </w:pPr>
            <w:r>
              <w:rPr>
                <w:sz w:val="20"/>
                <w:szCs w:val="20"/>
              </w:rPr>
              <w:t>39.4</w:t>
            </w:r>
          </w:p>
        </w:tc>
        <w:tc>
          <w:tcPr>
            <w:tcW w:w="859" w:type="dxa"/>
          </w:tcPr>
          <w:p w14:paraId="73EADB6D" w14:textId="48372348" w:rsidR="00FB17EC" w:rsidRPr="0053712D" w:rsidRDefault="0053712D" w:rsidP="00FB17EC">
            <w:pPr>
              <w:jc w:val="center"/>
              <w:rPr>
                <w:b/>
                <w:sz w:val="20"/>
                <w:szCs w:val="20"/>
                <w:u w:val="single"/>
              </w:rPr>
            </w:pPr>
            <w:r w:rsidRPr="0053712D">
              <w:rPr>
                <w:b/>
                <w:sz w:val="20"/>
                <w:szCs w:val="20"/>
                <w:u w:val="single"/>
              </w:rPr>
              <w:t>6.32</w:t>
            </w:r>
          </w:p>
        </w:tc>
      </w:tr>
      <w:tr w:rsidR="00FB17EC" w:rsidRPr="000973C6" w14:paraId="3F1EAFDA" w14:textId="77777777" w:rsidTr="000F36C7">
        <w:trPr>
          <w:trHeight w:val="97"/>
        </w:trPr>
        <w:tc>
          <w:tcPr>
            <w:tcW w:w="906" w:type="dxa"/>
            <w:vMerge/>
            <w:shd w:val="clear" w:color="auto" w:fill="auto"/>
          </w:tcPr>
          <w:p w14:paraId="2E88BF96" w14:textId="07D91177" w:rsidR="00FB17EC" w:rsidRDefault="00FB17EC" w:rsidP="00FB17EC">
            <w:pPr>
              <w:jc w:val="center"/>
              <w:rPr>
                <w:b/>
                <w:sz w:val="20"/>
              </w:rPr>
            </w:pPr>
          </w:p>
        </w:tc>
        <w:tc>
          <w:tcPr>
            <w:tcW w:w="2063" w:type="dxa"/>
            <w:vMerge w:val="restart"/>
            <w:shd w:val="clear" w:color="auto" w:fill="EAF1DD" w:themeFill="accent3" w:themeFillTint="33"/>
            <w:vAlign w:val="center"/>
          </w:tcPr>
          <w:p w14:paraId="4E00C236" w14:textId="354C3E64" w:rsidR="00FB17EC" w:rsidRPr="00164956" w:rsidRDefault="00FB17EC" w:rsidP="00FB17EC">
            <w:pPr>
              <w:jc w:val="center"/>
              <w:rPr>
                <w:b/>
                <w:sz w:val="20"/>
                <w:szCs w:val="22"/>
              </w:rPr>
            </w:pPr>
            <w:r>
              <w:rPr>
                <w:b/>
                <w:sz w:val="20"/>
              </w:rPr>
              <w:t>9 months</w:t>
            </w:r>
          </w:p>
        </w:tc>
        <w:tc>
          <w:tcPr>
            <w:tcW w:w="2162" w:type="dxa"/>
            <w:shd w:val="clear" w:color="auto" w:fill="EAF1DD" w:themeFill="accent3" w:themeFillTint="33"/>
            <w:vAlign w:val="center"/>
          </w:tcPr>
          <w:p w14:paraId="0E278310" w14:textId="24A987FB" w:rsidR="00FB17EC" w:rsidRPr="00D2765A" w:rsidRDefault="00FB17EC" w:rsidP="00FB17EC">
            <w:pPr>
              <w:jc w:val="center"/>
              <w:rPr>
                <w:sz w:val="20"/>
                <w:szCs w:val="20"/>
              </w:rPr>
            </w:pPr>
            <w:r w:rsidRPr="00D2765A">
              <w:rPr>
                <w:sz w:val="20"/>
                <w:szCs w:val="20"/>
              </w:rPr>
              <w:t>Control</w:t>
            </w:r>
          </w:p>
        </w:tc>
        <w:tc>
          <w:tcPr>
            <w:tcW w:w="988" w:type="dxa"/>
            <w:shd w:val="clear" w:color="auto" w:fill="EAF1DD" w:themeFill="accent3" w:themeFillTint="33"/>
          </w:tcPr>
          <w:p w14:paraId="30D23D97" w14:textId="122C8C79" w:rsidR="00FB17EC" w:rsidRPr="00903EF3" w:rsidRDefault="00FB17EC" w:rsidP="00FB17EC">
            <w:pPr>
              <w:jc w:val="center"/>
              <w:rPr>
                <w:sz w:val="20"/>
                <w:szCs w:val="20"/>
              </w:rPr>
            </w:pPr>
            <w:r>
              <w:rPr>
                <w:sz w:val="20"/>
                <w:szCs w:val="20"/>
              </w:rPr>
              <w:t>145</w:t>
            </w:r>
          </w:p>
        </w:tc>
        <w:tc>
          <w:tcPr>
            <w:tcW w:w="1043" w:type="dxa"/>
            <w:shd w:val="clear" w:color="auto" w:fill="EAF1DD" w:themeFill="accent3" w:themeFillTint="33"/>
          </w:tcPr>
          <w:p w14:paraId="196B1F06" w14:textId="57C57735" w:rsidR="00FB17EC" w:rsidRPr="00903EF3"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1CDBB071" w14:textId="3A0080FB" w:rsidR="00FB17EC" w:rsidRPr="00903EF3" w:rsidRDefault="00FB17EC" w:rsidP="00FB17EC">
            <w:pPr>
              <w:jc w:val="center"/>
              <w:rPr>
                <w:sz w:val="20"/>
                <w:szCs w:val="20"/>
              </w:rPr>
            </w:pPr>
            <w:r>
              <w:rPr>
                <w:sz w:val="20"/>
                <w:szCs w:val="20"/>
              </w:rPr>
              <w:t>105</w:t>
            </w:r>
          </w:p>
        </w:tc>
        <w:tc>
          <w:tcPr>
            <w:tcW w:w="859" w:type="dxa"/>
            <w:shd w:val="clear" w:color="auto" w:fill="EAF1DD" w:themeFill="accent3" w:themeFillTint="33"/>
          </w:tcPr>
          <w:p w14:paraId="330C984C" w14:textId="5A276B4D" w:rsidR="00FB17EC" w:rsidRPr="00903EF3" w:rsidRDefault="00FB17EC" w:rsidP="00FB17EC">
            <w:pPr>
              <w:jc w:val="center"/>
              <w:rPr>
                <w:sz w:val="20"/>
                <w:szCs w:val="20"/>
              </w:rPr>
            </w:pPr>
            <w:r w:rsidRPr="00FB17EC">
              <w:rPr>
                <w:sz w:val="18"/>
                <w:szCs w:val="18"/>
              </w:rPr>
              <w:t>–</w:t>
            </w:r>
          </w:p>
        </w:tc>
      </w:tr>
      <w:tr w:rsidR="00FB17EC" w:rsidRPr="000973C6" w14:paraId="26B25CF7" w14:textId="77777777" w:rsidTr="000F36C7">
        <w:trPr>
          <w:trHeight w:val="96"/>
        </w:trPr>
        <w:tc>
          <w:tcPr>
            <w:tcW w:w="906" w:type="dxa"/>
            <w:vMerge/>
            <w:shd w:val="clear" w:color="auto" w:fill="auto"/>
          </w:tcPr>
          <w:p w14:paraId="541BB6AF" w14:textId="29D7BBDE" w:rsidR="00FB17EC" w:rsidRPr="00164956" w:rsidRDefault="00FB17EC" w:rsidP="00FB17EC">
            <w:pPr>
              <w:jc w:val="center"/>
              <w:rPr>
                <w:b/>
                <w:sz w:val="20"/>
                <w:szCs w:val="22"/>
              </w:rPr>
            </w:pPr>
          </w:p>
        </w:tc>
        <w:tc>
          <w:tcPr>
            <w:tcW w:w="2063" w:type="dxa"/>
            <w:vMerge/>
            <w:shd w:val="clear" w:color="auto" w:fill="EAF1DD" w:themeFill="accent3" w:themeFillTint="33"/>
            <w:vAlign w:val="center"/>
          </w:tcPr>
          <w:p w14:paraId="174D0754" w14:textId="59DB32D7" w:rsidR="00FB17EC" w:rsidRPr="00164956" w:rsidRDefault="00FB17EC" w:rsidP="00FB17EC">
            <w:pPr>
              <w:jc w:val="center"/>
              <w:rPr>
                <w:b/>
                <w:sz w:val="20"/>
                <w:szCs w:val="22"/>
              </w:rPr>
            </w:pPr>
          </w:p>
        </w:tc>
        <w:tc>
          <w:tcPr>
            <w:tcW w:w="2162" w:type="dxa"/>
            <w:shd w:val="clear" w:color="auto" w:fill="EAF1DD" w:themeFill="accent3" w:themeFillTint="33"/>
            <w:vAlign w:val="center"/>
          </w:tcPr>
          <w:p w14:paraId="011EDFC9" w14:textId="4CE7229B" w:rsidR="00FB17EC" w:rsidRPr="00D2765A" w:rsidRDefault="00FB17EC" w:rsidP="00FB17EC">
            <w:pPr>
              <w:jc w:val="center"/>
              <w:rPr>
                <w:sz w:val="20"/>
                <w:szCs w:val="20"/>
              </w:rPr>
            </w:pPr>
            <w:r w:rsidRPr="00D2765A">
              <w:rPr>
                <w:sz w:val="20"/>
                <w:szCs w:val="20"/>
              </w:rPr>
              <w:t>Transformant</w:t>
            </w:r>
          </w:p>
        </w:tc>
        <w:tc>
          <w:tcPr>
            <w:tcW w:w="988" w:type="dxa"/>
            <w:shd w:val="clear" w:color="auto" w:fill="EAF1DD" w:themeFill="accent3" w:themeFillTint="33"/>
          </w:tcPr>
          <w:p w14:paraId="70B4FE3B" w14:textId="3BF4EAE8" w:rsidR="00FB17EC" w:rsidRDefault="00FB17EC" w:rsidP="00FB17EC">
            <w:pPr>
              <w:jc w:val="center"/>
              <w:rPr>
                <w:sz w:val="20"/>
                <w:szCs w:val="20"/>
              </w:rPr>
            </w:pPr>
            <w:r>
              <w:rPr>
                <w:sz w:val="20"/>
                <w:szCs w:val="20"/>
              </w:rPr>
              <w:t>171</w:t>
            </w:r>
          </w:p>
        </w:tc>
        <w:tc>
          <w:tcPr>
            <w:tcW w:w="1043" w:type="dxa"/>
            <w:shd w:val="clear" w:color="auto" w:fill="EAF1DD" w:themeFill="accent3" w:themeFillTint="33"/>
          </w:tcPr>
          <w:p w14:paraId="3CB69238" w14:textId="4D7B0664" w:rsidR="00FB17EC"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187BD353" w14:textId="31EC3F8C" w:rsidR="00FB17EC" w:rsidRPr="002B05A4" w:rsidRDefault="00FB17EC" w:rsidP="00FB17EC">
            <w:pPr>
              <w:jc w:val="center"/>
              <w:rPr>
                <w:sz w:val="20"/>
                <w:szCs w:val="20"/>
              </w:rPr>
            </w:pPr>
            <w:r>
              <w:rPr>
                <w:sz w:val="20"/>
                <w:szCs w:val="20"/>
              </w:rPr>
              <w:t>92.3</w:t>
            </w:r>
          </w:p>
        </w:tc>
        <w:tc>
          <w:tcPr>
            <w:tcW w:w="859" w:type="dxa"/>
            <w:shd w:val="clear" w:color="auto" w:fill="EAF1DD" w:themeFill="accent3" w:themeFillTint="33"/>
          </w:tcPr>
          <w:p w14:paraId="6166DE8F" w14:textId="679EA9DB" w:rsidR="00FB17EC" w:rsidRPr="00A744A8" w:rsidRDefault="00FB17EC" w:rsidP="00FB17EC">
            <w:pPr>
              <w:jc w:val="center"/>
              <w:rPr>
                <w:b/>
                <w:sz w:val="20"/>
                <w:szCs w:val="20"/>
                <w:u w:val="single"/>
              </w:rPr>
            </w:pPr>
            <w:r w:rsidRPr="00FB17EC">
              <w:rPr>
                <w:sz w:val="18"/>
                <w:szCs w:val="18"/>
              </w:rPr>
              <w:t>–</w:t>
            </w:r>
          </w:p>
        </w:tc>
      </w:tr>
    </w:tbl>
    <w:p w14:paraId="1B4381CB" w14:textId="63C5D7D3" w:rsidR="00A46DF9" w:rsidRPr="00E11E28" w:rsidRDefault="00286305" w:rsidP="00E11E28">
      <w:pPr>
        <w:ind w:right="-144"/>
        <w:jc w:val="both"/>
        <w:rPr>
          <w:sz w:val="18"/>
        </w:rPr>
      </w:pPr>
      <w:r w:rsidRPr="00394356">
        <w:rPr>
          <w:sz w:val="18"/>
        </w:rPr>
        <w:t xml:space="preserve">1. Bolded and underlined results indicate statistical significance when comparing the control to the transformed </w:t>
      </w:r>
      <w:r w:rsidR="00013025" w:rsidRPr="00394356">
        <w:rPr>
          <w:sz w:val="18"/>
        </w:rPr>
        <w:t>line</w:t>
      </w:r>
      <w:r w:rsidRPr="00394356">
        <w:rPr>
          <w:sz w:val="18"/>
        </w:rPr>
        <w:t>.</w:t>
      </w:r>
    </w:p>
    <w:p w14:paraId="4A79D272" w14:textId="77777777" w:rsidR="006F1DD7" w:rsidRDefault="006F1DD7" w:rsidP="00631EB5"/>
    <w:p w14:paraId="326E8260" w14:textId="662EBD4F" w:rsidR="00911345" w:rsidRDefault="00911345" w:rsidP="00631EB5">
      <w:r>
        <w:t>In terms of the impact on the level of sucrose and reducing sugars, silencing of all three genes (</w:t>
      </w:r>
      <w:r w:rsidRPr="00911345">
        <w:rPr>
          <w:i/>
        </w:rPr>
        <w:t>PhL</w:t>
      </w:r>
      <w:r>
        <w:t xml:space="preserve">, </w:t>
      </w:r>
      <w:r w:rsidRPr="00911345">
        <w:rPr>
          <w:i/>
        </w:rPr>
        <w:t>R1</w:t>
      </w:r>
      <w:r>
        <w:t xml:space="preserve"> and </w:t>
      </w:r>
      <w:r w:rsidRPr="00911345">
        <w:rPr>
          <w:i/>
        </w:rPr>
        <w:t>Vlnv</w:t>
      </w:r>
      <w:r>
        <w:t xml:space="preserve">) in Z6 was more effective than silencing of the </w:t>
      </w:r>
      <w:r w:rsidRPr="00911345">
        <w:rPr>
          <w:i/>
        </w:rPr>
        <w:t>PhL</w:t>
      </w:r>
      <w:r>
        <w:t xml:space="preserve"> and </w:t>
      </w:r>
      <w:r w:rsidRPr="00911345">
        <w:rPr>
          <w:i/>
        </w:rPr>
        <w:t>R1</w:t>
      </w:r>
      <w:r>
        <w:t xml:space="preserve"> genes only in V11.</w:t>
      </w:r>
    </w:p>
    <w:p w14:paraId="046896FC" w14:textId="6437E89A" w:rsidR="00FD16FF" w:rsidRPr="00D41032" w:rsidRDefault="00FD16FF" w:rsidP="00523875">
      <w:pPr>
        <w:pStyle w:val="Heading2"/>
      </w:pPr>
      <w:bookmarkStart w:id="141" w:name="_Toc38956968"/>
      <w:r w:rsidRPr="00D41032">
        <w:t>5.</w:t>
      </w:r>
      <w:r w:rsidR="003A1FCC" w:rsidRPr="00D41032">
        <w:t>3</w:t>
      </w:r>
      <w:r w:rsidRPr="00D41032">
        <w:tab/>
        <w:t>Conclusions of the compositional analyses</w:t>
      </w:r>
      <w:bookmarkEnd w:id="140"/>
      <w:bookmarkEnd w:id="141"/>
    </w:p>
    <w:p w14:paraId="0B274961" w14:textId="41BD8221" w:rsidR="000F3423" w:rsidRPr="00D41032" w:rsidRDefault="00672B00" w:rsidP="005803F7">
      <w:r w:rsidRPr="00D41032">
        <w:t xml:space="preserve">Detailed compositional analyses were </w:t>
      </w:r>
      <w:r w:rsidR="00F929E5" w:rsidRPr="00D41032">
        <w:t>undertaken</w:t>
      </w:r>
      <w:r w:rsidRPr="00D41032">
        <w:t xml:space="preserve"> </w:t>
      </w:r>
      <w:r w:rsidR="00013025" w:rsidRPr="00D41032">
        <w:t>of</w:t>
      </w:r>
      <w:r w:rsidRPr="00D41032">
        <w:t xml:space="preserve"> transformed </w:t>
      </w:r>
      <w:r w:rsidR="00013025" w:rsidRPr="00D41032">
        <w:t xml:space="preserve">lines </w:t>
      </w:r>
      <w:r w:rsidR="00D41032" w:rsidRPr="00D41032">
        <w:t>V11 and Z6</w:t>
      </w:r>
      <w:r w:rsidRPr="00D41032">
        <w:t xml:space="preserve"> to characterise </w:t>
      </w:r>
      <w:r w:rsidR="00013025" w:rsidRPr="00D41032">
        <w:t xml:space="preserve">the intended compositional changes as well as identify </w:t>
      </w:r>
      <w:r w:rsidRPr="00D41032">
        <w:t xml:space="preserve">any unintended compositional changes. </w:t>
      </w:r>
      <w:r w:rsidR="00863D6D" w:rsidRPr="00D41032">
        <w:t xml:space="preserve">This included </w:t>
      </w:r>
      <w:r w:rsidR="009A58F0" w:rsidRPr="00D41032">
        <w:t>analysis</w:t>
      </w:r>
      <w:r w:rsidRPr="00D41032">
        <w:t xml:space="preserve"> of proximates, fibre, vitamins, minerals, total amino acids, free amino acids,</w:t>
      </w:r>
      <w:r w:rsidR="0054352E">
        <w:t xml:space="preserve"> glycoalkaloids, sucrose and</w:t>
      </w:r>
      <w:r w:rsidRPr="00D41032">
        <w:t xml:space="preserve"> reducing sugars (fructose and glucose</w:t>
      </w:r>
      <w:r w:rsidR="0054352E">
        <w:t>)</w:t>
      </w:r>
      <w:r w:rsidRPr="00D41032">
        <w:t xml:space="preserve">. </w:t>
      </w:r>
    </w:p>
    <w:p w14:paraId="46E0F8B8" w14:textId="77777777" w:rsidR="00C16DD3" w:rsidRPr="005275DC" w:rsidRDefault="00C16DD3" w:rsidP="00672B00">
      <w:pPr>
        <w:rPr>
          <w:color w:val="FF0000"/>
        </w:rPr>
      </w:pPr>
    </w:p>
    <w:p w14:paraId="3E58F388" w14:textId="77C6B2EF" w:rsidR="006C7343" w:rsidRDefault="00911345" w:rsidP="00672B00">
      <w:r>
        <w:t>Only minor statistically significant differences were observed</w:t>
      </w:r>
      <w:r w:rsidR="006F597A" w:rsidRPr="006C22BC">
        <w:t xml:space="preserve"> </w:t>
      </w:r>
      <w:r w:rsidR="006C7343">
        <w:t>in</w:t>
      </w:r>
      <w:r w:rsidR="006C7343" w:rsidRPr="006C22BC">
        <w:t xml:space="preserve"> </w:t>
      </w:r>
      <w:r w:rsidR="006F597A" w:rsidRPr="006C22BC">
        <w:t xml:space="preserve">the proximates, fibre, vitamins, minerals and total amino acid levels in the transformed potatoes. </w:t>
      </w:r>
      <w:r w:rsidR="006C7343">
        <w:t>No differences in glycoalkaloid levels were observed</w:t>
      </w:r>
      <w:r w:rsidR="007F5768">
        <w:t xml:space="preserve"> in V11 and only a minor statistically significant difference was observed in Z6</w:t>
      </w:r>
      <w:r w:rsidR="006C7343">
        <w:t>.</w:t>
      </w:r>
      <w:r w:rsidR="0001677B">
        <w:t xml:space="preserve"> </w:t>
      </w:r>
      <w:r w:rsidR="0001677B">
        <w:rPr>
          <w:lang w:val="en-AU"/>
        </w:rPr>
        <w:t>The levels of these analytes fell within the natural variation found across the range of conventional potato lines used for human consumption.</w:t>
      </w:r>
    </w:p>
    <w:p w14:paraId="047F5E78" w14:textId="77777777" w:rsidR="006C7343" w:rsidRDefault="006C7343" w:rsidP="00672B00"/>
    <w:p w14:paraId="632F0438" w14:textId="44AED2DD" w:rsidR="00E86DAB" w:rsidRDefault="006C7343" w:rsidP="00672B00">
      <w:r>
        <w:t xml:space="preserve">In terms of the </w:t>
      </w:r>
      <w:r w:rsidR="00911345">
        <w:t>expected</w:t>
      </w:r>
      <w:r>
        <w:t xml:space="preserve"> changes</w:t>
      </w:r>
      <w:r w:rsidR="00911345">
        <w:t>, statistically</w:t>
      </w:r>
      <w:r w:rsidR="00B23769" w:rsidRPr="006C22BC">
        <w:t xml:space="preserve"> significant </w:t>
      </w:r>
      <w:r>
        <w:t>differences</w:t>
      </w:r>
      <w:r w:rsidRPr="006C22BC">
        <w:t xml:space="preserve"> </w:t>
      </w:r>
      <w:r w:rsidR="00911345">
        <w:t xml:space="preserve">were </w:t>
      </w:r>
      <w:r w:rsidR="00E86DAB" w:rsidRPr="006C22BC">
        <w:t xml:space="preserve">observed </w:t>
      </w:r>
      <w:r w:rsidR="00B23769" w:rsidRPr="006C22BC">
        <w:t xml:space="preserve">in the levels of both total and free asparagine and glutamine. </w:t>
      </w:r>
      <w:r w:rsidR="00911345">
        <w:t>The reported</w:t>
      </w:r>
      <w:r w:rsidR="00E86DAB" w:rsidRPr="006C22BC">
        <w:t xml:space="preserve"> </w:t>
      </w:r>
      <w:r w:rsidR="00911345">
        <w:t>levels</w:t>
      </w:r>
      <w:r w:rsidR="00911345" w:rsidRPr="006C22BC">
        <w:t xml:space="preserve"> </w:t>
      </w:r>
      <w:r>
        <w:t xml:space="preserve">however </w:t>
      </w:r>
      <w:r w:rsidR="00E86DAB" w:rsidRPr="006C22BC">
        <w:t xml:space="preserve">fell within the </w:t>
      </w:r>
      <w:r>
        <w:t xml:space="preserve">range of </w:t>
      </w:r>
      <w:r w:rsidR="00E86DAB" w:rsidRPr="006C22BC">
        <w:t xml:space="preserve">natural variation </w:t>
      </w:r>
      <w:r>
        <w:t>for potatoes</w:t>
      </w:r>
      <w:r w:rsidR="00E86DAB" w:rsidRPr="006C22BC">
        <w:t xml:space="preserve">, indicating these changes </w:t>
      </w:r>
      <w:r w:rsidR="0001650E" w:rsidRPr="006C22BC">
        <w:t>are</w:t>
      </w:r>
      <w:r w:rsidR="002D210F">
        <w:t xml:space="preserve"> not biologically significan</w:t>
      </w:r>
      <w:r>
        <w:t>t</w:t>
      </w:r>
      <w:r w:rsidR="002D210F">
        <w:t>.</w:t>
      </w:r>
      <w:r>
        <w:t xml:space="preserve"> </w:t>
      </w:r>
      <w:r w:rsidR="00E86DAB" w:rsidRPr="00560FE4">
        <w:t>Similarly, the</w:t>
      </w:r>
      <w:r w:rsidR="008F48F8">
        <w:t>re was a statistically significant increased</w:t>
      </w:r>
      <w:r w:rsidR="00E86DAB" w:rsidRPr="00560FE4">
        <w:t xml:space="preserve"> level of sucrose in freshly harvested</w:t>
      </w:r>
      <w:r w:rsidR="008F48F8">
        <w:t xml:space="preserve"> Z6</w:t>
      </w:r>
      <w:r w:rsidR="00E86DAB" w:rsidRPr="00560FE4">
        <w:t xml:space="preserve"> tubers </w:t>
      </w:r>
      <w:r>
        <w:t>and was accompanied by statistically</w:t>
      </w:r>
      <w:r w:rsidR="007E546D">
        <w:t xml:space="preserve"> significant lower level</w:t>
      </w:r>
      <w:r>
        <w:t xml:space="preserve">s of reducing sugars </w:t>
      </w:r>
      <w:r w:rsidR="007E546D">
        <w:t>following cold storage</w:t>
      </w:r>
      <w:r w:rsidR="00560FE4" w:rsidRPr="00560FE4">
        <w:t xml:space="preserve">. </w:t>
      </w:r>
      <w:r w:rsidRPr="00D87718">
        <w:t xml:space="preserve">Minimal, </w:t>
      </w:r>
      <w:r>
        <w:t>or</w:t>
      </w:r>
      <w:r w:rsidRPr="00560FE4">
        <w:t xml:space="preserve"> no </w:t>
      </w:r>
      <w:r>
        <w:t>differences</w:t>
      </w:r>
      <w:r w:rsidRPr="00560FE4">
        <w:t xml:space="preserve"> in sucrose and reducing sugar levels were </w:t>
      </w:r>
      <w:r>
        <w:t>observed in the progenitor V11 line.</w:t>
      </w:r>
      <w:r w:rsidRPr="00560FE4">
        <w:t xml:space="preserve"> </w:t>
      </w:r>
      <w:r>
        <w:t>The differences observed in sucrose and reducing sugar levels</w:t>
      </w:r>
      <w:r w:rsidR="00D87718">
        <w:t xml:space="preserve"> are not biologically significant. </w:t>
      </w:r>
    </w:p>
    <w:p w14:paraId="519BC9EB" w14:textId="19FFF22C" w:rsidR="002D210F" w:rsidRPr="005275DC" w:rsidRDefault="002D210F" w:rsidP="00672B00">
      <w:pPr>
        <w:rPr>
          <w:color w:val="FF0000"/>
        </w:rPr>
      </w:pPr>
    </w:p>
    <w:p w14:paraId="2A359F72" w14:textId="78B33100" w:rsidR="00EC3165" w:rsidRDefault="003B1FA5" w:rsidP="00FD16FF">
      <w:r w:rsidRPr="00560FE4">
        <w:t xml:space="preserve">In summary, </w:t>
      </w:r>
      <w:r w:rsidR="006C7343">
        <w:t xml:space="preserve">the data indicate that </w:t>
      </w:r>
      <w:r w:rsidR="00672B00" w:rsidRPr="00560FE4">
        <w:t xml:space="preserve">tubers from </w:t>
      </w:r>
      <w:r w:rsidR="00560FE4" w:rsidRPr="00560FE4">
        <w:t>V11 and Z6</w:t>
      </w:r>
      <w:r w:rsidR="00672B00" w:rsidRPr="00560FE4">
        <w:t xml:space="preserve"> are </w:t>
      </w:r>
      <w:r w:rsidR="006C7343">
        <w:t xml:space="preserve">compositionally </w:t>
      </w:r>
      <w:r w:rsidR="00672B00" w:rsidRPr="00560FE4">
        <w:t>equivalent to tubers fro</w:t>
      </w:r>
      <w:r w:rsidR="00B359AA" w:rsidRPr="00560FE4">
        <w:t>m conventional potato varieties.</w:t>
      </w:r>
      <w:r w:rsidR="00793277" w:rsidRPr="00560FE4">
        <w:t xml:space="preserve"> </w:t>
      </w:r>
    </w:p>
    <w:p w14:paraId="0D6BCBEF" w14:textId="77777777" w:rsidR="00C3608B" w:rsidRPr="00560FE4" w:rsidRDefault="00C3608B" w:rsidP="00FD16FF"/>
    <w:p w14:paraId="78370CBB" w14:textId="56E91B21" w:rsidR="00FD16FF" w:rsidRPr="00937080" w:rsidRDefault="00FD16FF" w:rsidP="006024C1">
      <w:pPr>
        <w:pStyle w:val="Heading1"/>
      </w:pPr>
      <w:bookmarkStart w:id="142" w:name="_Toc454886861"/>
      <w:bookmarkStart w:id="143" w:name="_Toc38956969"/>
      <w:r w:rsidRPr="00937080">
        <w:t xml:space="preserve">6 </w:t>
      </w:r>
      <w:r w:rsidRPr="00937080">
        <w:tab/>
        <w:t>Nutritional impact</w:t>
      </w:r>
      <w:bookmarkEnd w:id="142"/>
      <w:bookmarkEnd w:id="143"/>
    </w:p>
    <w:p w14:paraId="1EF160CF" w14:textId="19000444" w:rsidR="001216E8" w:rsidRPr="00937080" w:rsidRDefault="001216E8" w:rsidP="001216E8">
      <w:pPr>
        <w:rPr>
          <w:rFonts w:cs="Arial"/>
          <w:szCs w:val="22"/>
        </w:rPr>
      </w:pPr>
      <w:r w:rsidRPr="00937080">
        <w:rPr>
          <w:rFonts w:cs="Arial"/>
          <w:szCs w:val="22"/>
        </w:rPr>
        <w:t>In assessing the safety of a GM food, a key factor is the need to establish the food is nutritionally adequate and will support typical growth and well-being. In most cases, this can be achieved through an understanding of the genetic modification and its consequences, together with an extensive compositional analysis of the food.</w:t>
      </w:r>
    </w:p>
    <w:p w14:paraId="2D1BB48D" w14:textId="77777777" w:rsidR="001216E8" w:rsidRPr="005275DC" w:rsidRDefault="001216E8" w:rsidP="001216E8">
      <w:pPr>
        <w:rPr>
          <w:rFonts w:cs="Arial"/>
          <w:color w:val="FF0000"/>
          <w:szCs w:val="22"/>
        </w:rPr>
      </w:pPr>
    </w:p>
    <w:p w14:paraId="60A0B747" w14:textId="153DC219" w:rsidR="001216E8" w:rsidRPr="005275DC" w:rsidRDefault="001216E8" w:rsidP="001216E8">
      <w:pPr>
        <w:rPr>
          <w:rFonts w:cs="Arial"/>
          <w:color w:val="FF0000"/>
          <w:szCs w:val="22"/>
        </w:rPr>
      </w:pPr>
      <w:r w:rsidRPr="00937080">
        <w:rPr>
          <w:rFonts w:cs="Arial"/>
          <w:szCs w:val="22"/>
        </w:rPr>
        <w:t xml:space="preserve">If the compositional analysis indicates biologically significant changes to the levels of certain nutrients in the GM food, additional assessment should be undertaken to assess the consequences of the changes and determine whether nutrient intakes are likely to be altered by the introduction of such foods into the food supply. </w:t>
      </w:r>
      <w:r w:rsidRPr="003C39DA">
        <w:rPr>
          <w:rFonts w:cs="Arial"/>
          <w:szCs w:val="22"/>
        </w:rPr>
        <w:t xml:space="preserve">Where a GM food has been shown to be compositionally equivalent to conventional varieties, the evidence to date indicates that feeding studies will add little to the safety assessment and would not be </w:t>
      </w:r>
      <w:r w:rsidR="003A1FCC" w:rsidRPr="003C39DA">
        <w:rPr>
          <w:rFonts w:cs="Arial"/>
          <w:szCs w:val="22"/>
        </w:rPr>
        <w:t>warranted</w:t>
      </w:r>
      <w:r w:rsidR="003C39DA">
        <w:rPr>
          <w:rFonts w:cs="Arial"/>
          <w:szCs w:val="22"/>
        </w:rPr>
        <w:t xml:space="preserve"> (Herman and Ekmay 2014; Bartholomaeus et al., 2013; OECD 2003).</w:t>
      </w:r>
    </w:p>
    <w:p w14:paraId="437704DA" w14:textId="77777777" w:rsidR="001216E8" w:rsidRPr="005275DC" w:rsidRDefault="001216E8" w:rsidP="001216E8">
      <w:pPr>
        <w:rPr>
          <w:rFonts w:cs="Arial"/>
          <w:color w:val="FF0000"/>
          <w:szCs w:val="22"/>
        </w:rPr>
      </w:pPr>
    </w:p>
    <w:p w14:paraId="0479EA6A" w14:textId="05018731" w:rsidR="001216E8" w:rsidRPr="00FD7341" w:rsidRDefault="002F016E" w:rsidP="001216E8">
      <w:pPr>
        <w:rPr>
          <w:rFonts w:cs="Arial"/>
          <w:szCs w:val="22"/>
          <w:lang w:val="en-AU"/>
        </w:rPr>
      </w:pPr>
      <w:r>
        <w:rPr>
          <w:rFonts w:cs="Arial"/>
          <w:szCs w:val="22"/>
          <w:lang w:val="en-AU"/>
        </w:rPr>
        <w:t>Potato lines V11 and</w:t>
      </w:r>
      <w:r w:rsidR="00FD7341" w:rsidRPr="00FD7341">
        <w:rPr>
          <w:rFonts w:cs="Arial"/>
          <w:szCs w:val="22"/>
          <w:lang w:val="en-AU"/>
        </w:rPr>
        <w:t xml:space="preserve"> Z6 </w:t>
      </w:r>
      <w:r w:rsidR="001216E8" w:rsidRPr="00FD7341">
        <w:rPr>
          <w:rFonts w:cs="Arial"/>
          <w:szCs w:val="22"/>
          <w:lang w:val="en-AU"/>
        </w:rPr>
        <w:t xml:space="preserve">are the result of genetic modifications </w:t>
      </w:r>
      <w:r>
        <w:rPr>
          <w:rFonts w:cs="Arial"/>
          <w:szCs w:val="22"/>
          <w:lang w:val="en-AU"/>
        </w:rPr>
        <w:t>intended to</w:t>
      </w:r>
      <w:r w:rsidR="001216E8" w:rsidRPr="00FD7341">
        <w:rPr>
          <w:rFonts w:cs="Arial"/>
          <w:szCs w:val="22"/>
          <w:lang w:val="en-AU"/>
        </w:rPr>
        <w:t xml:space="preserve"> reduc</w:t>
      </w:r>
      <w:r>
        <w:rPr>
          <w:rFonts w:cs="Arial"/>
          <w:szCs w:val="22"/>
          <w:lang w:val="en-AU"/>
        </w:rPr>
        <w:t>e</w:t>
      </w:r>
      <w:r w:rsidR="001216E8" w:rsidRPr="00FD7341">
        <w:rPr>
          <w:rFonts w:cs="Arial"/>
          <w:szCs w:val="22"/>
          <w:lang w:val="en-AU"/>
        </w:rPr>
        <w:t xml:space="preserve"> blackspot bruising</w:t>
      </w:r>
      <w:r w:rsidR="00C96A46" w:rsidRPr="00FD7341">
        <w:rPr>
          <w:rFonts w:cs="Arial"/>
          <w:szCs w:val="22"/>
          <w:lang w:val="en-AU"/>
        </w:rPr>
        <w:t xml:space="preserve"> </w:t>
      </w:r>
      <w:r>
        <w:rPr>
          <w:rFonts w:cs="Arial"/>
          <w:szCs w:val="22"/>
          <w:lang w:val="en-AU"/>
        </w:rPr>
        <w:t>as well as</w:t>
      </w:r>
      <w:r w:rsidRPr="00FD7341">
        <w:rPr>
          <w:rFonts w:cs="Arial"/>
          <w:szCs w:val="22"/>
          <w:lang w:val="en-AU"/>
        </w:rPr>
        <w:t xml:space="preserve"> </w:t>
      </w:r>
      <w:r w:rsidR="001216E8" w:rsidRPr="00FD7341">
        <w:rPr>
          <w:rFonts w:cs="Arial"/>
          <w:szCs w:val="22"/>
          <w:lang w:val="en-AU"/>
        </w:rPr>
        <w:t>reduc</w:t>
      </w:r>
      <w:r>
        <w:rPr>
          <w:rFonts w:cs="Arial"/>
          <w:szCs w:val="22"/>
          <w:lang w:val="en-AU"/>
        </w:rPr>
        <w:t>e</w:t>
      </w:r>
      <w:r w:rsidR="001216E8" w:rsidRPr="00FD7341">
        <w:rPr>
          <w:rFonts w:cs="Arial"/>
          <w:szCs w:val="22"/>
          <w:lang w:val="en-AU"/>
        </w:rPr>
        <w:t xml:space="preserve"> the </w:t>
      </w:r>
      <w:r w:rsidR="003A1FCC" w:rsidRPr="00FD7341">
        <w:rPr>
          <w:rFonts w:cs="Arial"/>
          <w:szCs w:val="22"/>
          <w:lang w:val="en-AU"/>
        </w:rPr>
        <w:t xml:space="preserve">potential </w:t>
      </w:r>
      <w:r>
        <w:rPr>
          <w:rFonts w:cs="Arial"/>
          <w:szCs w:val="22"/>
          <w:lang w:val="en-AU"/>
        </w:rPr>
        <w:t>for acrylamide to be produced upon cooking</w:t>
      </w:r>
      <w:r w:rsidR="003A1FCC" w:rsidRPr="00FD7341">
        <w:rPr>
          <w:rFonts w:cs="Arial"/>
          <w:szCs w:val="22"/>
          <w:lang w:val="en-AU"/>
        </w:rPr>
        <w:t xml:space="preserve">. In addition, </w:t>
      </w:r>
      <w:r w:rsidR="00FD7341" w:rsidRPr="00FD7341">
        <w:rPr>
          <w:rFonts w:cs="Arial"/>
          <w:szCs w:val="22"/>
          <w:lang w:val="en-AU"/>
        </w:rPr>
        <w:t>the Z6 line</w:t>
      </w:r>
      <w:r w:rsidR="00013025" w:rsidRPr="00FD7341">
        <w:rPr>
          <w:rFonts w:cs="Arial"/>
          <w:szCs w:val="22"/>
          <w:lang w:val="en-AU"/>
        </w:rPr>
        <w:t xml:space="preserve"> </w:t>
      </w:r>
      <w:r>
        <w:rPr>
          <w:rFonts w:cs="Arial"/>
          <w:szCs w:val="22"/>
          <w:lang w:val="en-AU"/>
        </w:rPr>
        <w:t xml:space="preserve">is also resistant </w:t>
      </w:r>
      <w:r w:rsidR="001216E8" w:rsidRPr="00FD7341">
        <w:rPr>
          <w:rFonts w:cs="Arial"/>
          <w:szCs w:val="22"/>
          <w:lang w:val="en-AU"/>
        </w:rPr>
        <w:t xml:space="preserve">to foliar late blight infection. The </w:t>
      </w:r>
      <w:r w:rsidR="00845624" w:rsidRPr="00FD7341">
        <w:rPr>
          <w:rFonts w:cs="Arial"/>
          <w:szCs w:val="22"/>
          <w:lang w:val="en-AU"/>
        </w:rPr>
        <w:t xml:space="preserve">extensive </w:t>
      </w:r>
      <w:r w:rsidR="001216E8" w:rsidRPr="00FD7341">
        <w:rPr>
          <w:rFonts w:cs="Arial"/>
          <w:szCs w:val="22"/>
          <w:lang w:val="en-AU"/>
        </w:rPr>
        <w:t>compositional analyses of tubers that have been undertaken to demonstrate the nutritional adequacy of</w:t>
      </w:r>
      <w:r w:rsidR="00845624" w:rsidRPr="00FD7341">
        <w:rPr>
          <w:rFonts w:cs="Arial"/>
          <w:szCs w:val="22"/>
          <w:lang w:val="en-AU"/>
        </w:rPr>
        <w:t xml:space="preserve"> potato</w:t>
      </w:r>
      <w:r w:rsidR="001216E8" w:rsidRPr="00FD7341">
        <w:rPr>
          <w:rFonts w:cs="Arial"/>
          <w:szCs w:val="22"/>
          <w:lang w:val="en-AU"/>
        </w:rPr>
        <w:t xml:space="preserve"> lines </w:t>
      </w:r>
      <w:r w:rsidR="00FD7341">
        <w:rPr>
          <w:rFonts w:cs="Arial"/>
          <w:szCs w:val="22"/>
          <w:lang w:val="en-AU"/>
        </w:rPr>
        <w:t>V11 and Z6</w:t>
      </w:r>
      <w:r w:rsidR="001216E8" w:rsidRPr="00FD7341">
        <w:rPr>
          <w:rFonts w:cs="Arial"/>
          <w:szCs w:val="22"/>
          <w:lang w:val="en-AU"/>
        </w:rPr>
        <w:t xml:space="preserve"> indicate they are equivalent in composition to </w:t>
      </w:r>
      <w:r w:rsidR="00845624" w:rsidRPr="00FD7341">
        <w:rPr>
          <w:rFonts w:cs="Arial"/>
          <w:szCs w:val="22"/>
          <w:lang w:val="en-AU"/>
        </w:rPr>
        <w:t xml:space="preserve">tubers from </w:t>
      </w:r>
      <w:r w:rsidR="001216E8" w:rsidRPr="00FD7341">
        <w:rPr>
          <w:rFonts w:cs="Arial"/>
          <w:szCs w:val="22"/>
          <w:lang w:val="en-AU"/>
        </w:rPr>
        <w:t>conventional potato cultivars.</w:t>
      </w:r>
      <w:r w:rsidR="00793277" w:rsidRPr="00FD7341">
        <w:t xml:space="preserve"> </w:t>
      </w:r>
    </w:p>
    <w:p w14:paraId="5CA699E9" w14:textId="77777777" w:rsidR="00845624" w:rsidRPr="005275DC" w:rsidRDefault="00845624" w:rsidP="001216E8">
      <w:pPr>
        <w:rPr>
          <w:rFonts w:cs="Arial"/>
          <w:color w:val="FF0000"/>
          <w:szCs w:val="22"/>
        </w:rPr>
      </w:pPr>
    </w:p>
    <w:p w14:paraId="33AE76EF" w14:textId="72F286F3" w:rsidR="000F3423" w:rsidRPr="00FD7341" w:rsidRDefault="001216E8" w:rsidP="006024C1">
      <w:pPr>
        <w:rPr>
          <w:b/>
          <w:bCs/>
          <w:szCs w:val="28"/>
          <w:lang w:bidi="ar-SA"/>
        </w:rPr>
      </w:pPr>
      <w:r w:rsidRPr="00FD7341">
        <w:t>The introduction of food from</w:t>
      </w:r>
      <w:r w:rsidR="002F016E">
        <w:t xml:space="preserve"> V11 and</w:t>
      </w:r>
      <w:r w:rsidRPr="00FD7341">
        <w:t xml:space="preserve"> </w:t>
      </w:r>
      <w:r w:rsidR="00FD7341" w:rsidRPr="00FD7341">
        <w:t>Z6</w:t>
      </w:r>
      <w:r w:rsidRPr="00FD7341">
        <w:t xml:space="preserve"> into the food supply is therefore expected to have little nutritional impact and, as such, no additional studies, including animal feeding studies, are required.</w:t>
      </w:r>
      <w:bookmarkStart w:id="144" w:name="_Toc454886862"/>
    </w:p>
    <w:p w14:paraId="7E811DBA" w14:textId="77777777" w:rsidR="006024C1" w:rsidRPr="005275DC" w:rsidRDefault="006024C1" w:rsidP="006024C1">
      <w:pPr>
        <w:rPr>
          <w:color w:val="FF0000"/>
          <w:sz w:val="36"/>
          <w:szCs w:val="28"/>
          <w:lang w:bidi="ar-SA"/>
        </w:rPr>
      </w:pPr>
      <w:r w:rsidRPr="005275DC">
        <w:rPr>
          <w:color w:val="FF0000"/>
        </w:rPr>
        <w:br w:type="page"/>
      </w:r>
    </w:p>
    <w:p w14:paraId="6D2339C0" w14:textId="04156ADD" w:rsidR="0063734D" w:rsidRPr="00937080" w:rsidRDefault="00FD16FF" w:rsidP="006024C1">
      <w:pPr>
        <w:pStyle w:val="Heading1"/>
      </w:pPr>
      <w:bookmarkStart w:id="145" w:name="_Toc38956970"/>
      <w:r w:rsidRPr="00937080">
        <w:t>7</w:t>
      </w:r>
      <w:r w:rsidRPr="00937080">
        <w:tab/>
      </w:r>
      <w:bookmarkEnd w:id="144"/>
      <w:r w:rsidR="00F22C15" w:rsidRPr="00937080">
        <w:t>References</w:t>
      </w:r>
      <w:bookmarkEnd w:id="145"/>
    </w:p>
    <w:p w14:paraId="6082332A" w14:textId="52AC0519" w:rsidR="0090223B" w:rsidRDefault="0090223B" w:rsidP="0090223B">
      <w:pPr>
        <w:spacing w:after="240"/>
        <w:rPr>
          <w:rFonts w:cs="Arial"/>
          <w:sz w:val="20"/>
          <w:szCs w:val="20"/>
          <w:lang w:val="en-AU" w:eastAsia="en-GB" w:bidi="ar-SA"/>
        </w:rPr>
      </w:pPr>
      <w:bookmarkStart w:id="146" w:name="_Toc478734614"/>
      <w:bookmarkStart w:id="147" w:name="_Toc478734702"/>
      <w:bookmarkStart w:id="148" w:name="_Toc479754478"/>
      <w:r>
        <w:rPr>
          <w:rFonts w:cs="Arial"/>
          <w:sz w:val="20"/>
          <w:szCs w:val="20"/>
          <w:lang w:val="en-AU" w:eastAsia="en-GB" w:bidi="ar-SA"/>
        </w:rPr>
        <w:t>Amrein TM, Bachmann S, Noti A, Biedermann M, Barbosa MF</w:t>
      </w:r>
      <w:r w:rsidRPr="0090223B">
        <w:rPr>
          <w:rFonts w:cs="Arial"/>
          <w:sz w:val="20"/>
          <w:szCs w:val="20"/>
          <w:lang w:val="en-AU" w:eastAsia="en-GB" w:bidi="ar-SA"/>
        </w:rPr>
        <w:t>,</w:t>
      </w:r>
      <w:r>
        <w:rPr>
          <w:rFonts w:cs="Arial"/>
          <w:sz w:val="20"/>
          <w:szCs w:val="20"/>
          <w:lang w:val="en-AU" w:eastAsia="en-GB" w:bidi="ar-SA"/>
        </w:rPr>
        <w:t xml:space="preserve"> Biedermann-Brem S, Grob K, Keiser A</w:t>
      </w:r>
      <w:r w:rsidRPr="0090223B">
        <w:rPr>
          <w:rFonts w:cs="Arial"/>
          <w:sz w:val="20"/>
          <w:szCs w:val="20"/>
          <w:lang w:val="en-AU" w:eastAsia="en-GB" w:bidi="ar-SA"/>
        </w:rPr>
        <w:t>, Realini</w:t>
      </w:r>
      <w:r>
        <w:rPr>
          <w:rFonts w:cs="Arial"/>
          <w:sz w:val="20"/>
          <w:szCs w:val="20"/>
          <w:lang w:val="en-AU" w:eastAsia="en-GB" w:bidi="ar-SA"/>
        </w:rPr>
        <w:t xml:space="preserve"> P, Escher F et al. (2003)</w:t>
      </w:r>
      <w:r w:rsidRPr="0090223B">
        <w:rPr>
          <w:rFonts w:cs="Arial"/>
          <w:sz w:val="20"/>
          <w:szCs w:val="20"/>
          <w:lang w:val="en-AU" w:eastAsia="en-GB" w:bidi="ar-SA"/>
        </w:rPr>
        <w:t xml:space="preserve"> Potential of Acrylam</w:t>
      </w:r>
      <w:r>
        <w:rPr>
          <w:rFonts w:cs="Arial"/>
          <w:sz w:val="20"/>
          <w:szCs w:val="20"/>
          <w:lang w:val="en-AU" w:eastAsia="en-GB" w:bidi="ar-SA"/>
        </w:rPr>
        <w:t xml:space="preserve">ide Formation, Sugars, and Free </w:t>
      </w:r>
      <w:r w:rsidRPr="0090223B">
        <w:rPr>
          <w:rFonts w:cs="Arial"/>
          <w:sz w:val="20"/>
          <w:szCs w:val="20"/>
          <w:lang w:val="en-AU" w:eastAsia="en-GB" w:bidi="ar-SA"/>
        </w:rPr>
        <w:t>Asparagine in Potatoes: A Comparison of Cultivars and Farming Syste</w:t>
      </w:r>
      <w:r>
        <w:rPr>
          <w:rFonts w:cs="Arial"/>
          <w:sz w:val="20"/>
          <w:szCs w:val="20"/>
          <w:lang w:val="en-AU" w:eastAsia="en-GB" w:bidi="ar-SA"/>
        </w:rPr>
        <w:t xml:space="preserve">ms. Journal of Agricultural and </w:t>
      </w:r>
      <w:r w:rsidRPr="0090223B">
        <w:rPr>
          <w:rFonts w:cs="Arial"/>
          <w:sz w:val="20"/>
          <w:szCs w:val="20"/>
          <w:lang w:val="en-AU" w:eastAsia="en-GB" w:bidi="ar-SA"/>
        </w:rPr>
        <w:t>Food Chemistry 51</w:t>
      </w:r>
      <w:r>
        <w:rPr>
          <w:rFonts w:cs="Arial"/>
          <w:sz w:val="20"/>
          <w:szCs w:val="20"/>
          <w:lang w:val="en-AU" w:eastAsia="en-GB" w:bidi="ar-SA"/>
        </w:rPr>
        <w:t>:5556–5560</w:t>
      </w:r>
    </w:p>
    <w:p w14:paraId="33AB066D" w14:textId="4B6799C0" w:rsidR="008D595B" w:rsidRPr="008D595B" w:rsidRDefault="008D595B" w:rsidP="008D595B">
      <w:pPr>
        <w:spacing w:after="240"/>
        <w:rPr>
          <w:rFonts w:cs="Arial"/>
          <w:sz w:val="20"/>
          <w:szCs w:val="20"/>
          <w:lang w:val="en-AU" w:eastAsia="en-GB" w:bidi="ar-SA"/>
        </w:rPr>
      </w:pPr>
      <w:r>
        <w:rPr>
          <w:rFonts w:cs="Arial"/>
          <w:sz w:val="20"/>
          <w:szCs w:val="20"/>
          <w:lang w:val="en-AU" w:eastAsia="en-GB" w:bidi="ar-SA"/>
        </w:rPr>
        <w:t>Anderson J</w:t>
      </w:r>
      <w:r w:rsidRPr="000D4F86">
        <w:rPr>
          <w:rFonts w:cs="Arial"/>
          <w:sz w:val="20"/>
          <w:szCs w:val="20"/>
          <w:lang w:val="en-AU" w:eastAsia="en-GB" w:bidi="ar-SA"/>
        </w:rPr>
        <w:t>E</w:t>
      </w:r>
      <w:r>
        <w:rPr>
          <w:rFonts w:cs="Arial"/>
          <w:sz w:val="20"/>
          <w:szCs w:val="20"/>
          <w:lang w:val="en-AU" w:eastAsia="en-GB" w:bidi="ar-SA"/>
        </w:rPr>
        <w:t xml:space="preserve">, </w:t>
      </w:r>
      <w:r w:rsidRPr="000D4F86">
        <w:rPr>
          <w:rFonts w:cs="Arial"/>
          <w:sz w:val="20"/>
          <w:szCs w:val="20"/>
          <w:lang w:val="en-AU" w:eastAsia="en-GB" w:bidi="ar-SA"/>
        </w:rPr>
        <w:t xml:space="preserve">Michno </w:t>
      </w:r>
      <w:r>
        <w:rPr>
          <w:rFonts w:cs="Arial"/>
          <w:sz w:val="20"/>
          <w:szCs w:val="20"/>
          <w:lang w:val="en-AU" w:eastAsia="en-GB" w:bidi="ar-SA"/>
        </w:rPr>
        <w:t>JM</w:t>
      </w:r>
      <w:r w:rsidRPr="000D4F86">
        <w:rPr>
          <w:rFonts w:cs="Arial"/>
          <w:sz w:val="20"/>
          <w:szCs w:val="20"/>
          <w:lang w:val="en-AU" w:eastAsia="en-GB" w:bidi="ar-SA"/>
        </w:rPr>
        <w:t>, Kono</w:t>
      </w:r>
      <w:r>
        <w:rPr>
          <w:rFonts w:cs="Arial"/>
          <w:sz w:val="20"/>
          <w:szCs w:val="20"/>
          <w:lang w:val="en-AU" w:eastAsia="en-GB" w:bidi="ar-SA"/>
        </w:rPr>
        <w:t xml:space="preserve"> T</w:t>
      </w:r>
      <w:r w:rsidRPr="000D4F86">
        <w:rPr>
          <w:rFonts w:cs="Arial"/>
          <w:sz w:val="20"/>
          <w:szCs w:val="20"/>
          <w:lang w:val="en-AU" w:eastAsia="en-GB" w:bidi="ar-SA"/>
        </w:rPr>
        <w:t>J, Stec</w:t>
      </w:r>
      <w:r>
        <w:rPr>
          <w:rFonts w:cs="Arial"/>
          <w:sz w:val="20"/>
          <w:szCs w:val="20"/>
          <w:lang w:val="en-AU" w:eastAsia="en-GB" w:bidi="ar-SA"/>
        </w:rPr>
        <w:t xml:space="preserve"> AO</w:t>
      </w:r>
      <w:r w:rsidRPr="000D4F86">
        <w:rPr>
          <w:rFonts w:cs="Arial"/>
          <w:sz w:val="20"/>
          <w:szCs w:val="20"/>
          <w:lang w:val="en-AU" w:eastAsia="en-GB" w:bidi="ar-SA"/>
        </w:rPr>
        <w:t>, Campbell</w:t>
      </w:r>
      <w:r>
        <w:rPr>
          <w:rFonts w:cs="Arial"/>
          <w:sz w:val="20"/>
          <w:szCs w:val="20"/>
          <w:lang w:val="en-AU" w:eastAsia="en-GB" w:bidi="ar-SA"/>
        </w:rPr>
        <w:t xml:space="preserve"> BW, </w:t>
      </w:r>
      <w:r w:rsidRPr="000D4F86">
        <w:rPr>
          <w:rFonts w:cs="Arial"/>
          <w:sz w:val="20"/>
          <w:szCs w:val="20"/>
          <w:lang w:val="en-AU" w:eastAsia="en-GB" w:bidi="ar-SA"/>
        </w:rPr>
        <w:t>Curtin</w:t>
      </w:r>
      <w:r>
        <w:rPr>
          <w:rFonts w:cs="Arial"/>
          <w:sz w:val="20"/>
          <w:szCs w:val="20"/>
          <w:lang w:val="en-AU" w:eastAsia="en-GB" w:bidi="ar-SA"/>
        </w:rPr>
        <w:t xml:space="preserve"> SJ,</w:t>
      </w:r>
      <w:r w:rsidRPr="000D4F86">
        <w:rPr>
          <w:rFonts w:cs="Arial"/>
          <w:sz w:val="20"/>
          <w:szCs w:val="20"/>
          <w:lang w:val="en-AU" w:eastAsia="en-GB" w:bidi="ar-SA"/>
        </w:rPr>
        <w:t xml:space="preserve"> Stupar</w:t>
      </w:r>
      <w:r>
        <w:rPr>
          <w:rFonts w:cs="Arial"/>
          <w:sz w:val="20"/>
          <w:szCs w:val="20"/>
          <w:lang w:val="en-AU" w:eastAsia="en-GB" w:bidi="ar-SA"/>
        </w:rPr>
        <w:t xml:space="preserve"> RM</w:t>
      </w:r>
      <w:r w:rsidRPr="000D4F86">
        <w:rPr>
          <w:rFonts w:cs="Arial"/>
          <w:sz w:val="20"/>
          <w:szCs w:val="20"/>
          <w:lang w:val="en-AU" w:eastAsia="en-GB" w:bidi="ar-SA"/>
        </w:rPr>
        <w:t xml:space="preserve"> </w:t>
      </w:r>
      <w:r>
        <w:rPr>
          <w:rFonts w:cs="Arial"/>
          <w:sz w:val="20"/>
          <w:szCs w:val="20"/>
          <w:lang w:val="en-AU" w:eastAsia="en-GB" w:bidi="ar-SA"/>
        </w:rPr>
        <w:t>(2016)</w:t>
      </w:r>
      <w:r w:rsidRPr="000D4F86">
        <w:rPr>
          <w:rFonts w:cs="Arial"/>
          <w:sz w:val="20"/>
          <w:szCs w:val="20"/>
          <w:lang w:val="en-AU" w:eastAsia="en-GB" w:bidi="ar-SA"/>
        </w:rPr>
        <w:t xml:space="preserve"> Genomic variation and DNA repair associated with soybean transgenesis: A comparison to cultivars and mutagenized </w:t>
      </w:r>
      <w:r>
        <w:rPr>
          <w:rFonts w:cs="Arial"/>
          <w:sz w:val="20"/>
          <w:szCs w:val="20"/>
          <w:lang w:val="en-AU" w:eastAsia="en-GB" w:bidi="ar-SA"/>
        </w:rPr>
        <w:t>plants. BMC Biotechnology 16:41</w:t>
      </w:r>
    </w:p>
    <w:p w14:paraId="02B1BD9F" w14:textId="02F2B233" w:rsidR="00F22C15" w:rsidRPr="003C39DA" w:rsidRDefault="00F22C15" w:rsidP="001D37E9">
      <w:pPr>
        <w:spacing w:after="120"/>
        <w:rPr>
          <w:rFonts w:cs="Arial"/>
          <w:b/>
          <w:sz w:val="20"/>
          <w:szCs w:val="20"/>
        </w:rPr>
      </w:pPr>
      <w:r w:rsidRPr="003C39DA">
        <w:rPr>
          <w:rFonts w:cs="Arial"/>
          <w:sz w:val="20"/>
          <w:szCs w:val="20"/>
        </w:rPr>
        <w:t>Bartholomaeus A, Parrott W, Bondy G, Walker K (2013) The use of whole food animal studies in the safety assessment of genetically modified crops: Limitations and recommendations. Critical Reviews in Toxicology 43(S2):1–24</w:t>
      </w:r>
      <w:bookmarkEnd w:id="146"/>
      <w:bookmarkEnd w:id="147"/>
      <w:bookmarkEnd w:id="148"/>
    </w:p>
    <w:p w14:paraId="77C4340E" w14:textId="45219D83" w:rsidR="00F22C15" w:rsidRPr="009D74BE" w:rsidRDefault="00F22C15" w:rsidP="001D37E9">
      <w:pPr>
        <w:spacing w:after="120"/>
        <w:rPr>
          <w:rFonts w:cs="Arial"/>
          <w:b/>
          <w:sz w:val="20"/>
          <w:szCs w:val="20"/>
        </w:rPr>
      </w:pPr>
      <w:bookmarkStart w:id="149" w:name="_Toc478734615"/>
      <w:bookmarkStart w:id="150" w:name="_Toc478734703"/>
      <w:bookmarkStart w:id="151" w:name="_Toc479754479"/>
      <w:r w:rsidRPr="009D74BE">
        <w:rPr>
          <w:rFonts w:cs="Arial"/>
          <w:sz w:val="20"/>
          <w:szCs w:val="20"/>
        </w:rPr>
        <w:t xml:space="preserve">Bhaskar PB, Wu L, Busse JS, </w:t>
      </w:r>
      <w:r w:rsidR="000C08FD" w:rsidRPr="009D74BE">
        <w:rPr>
          <w:rFonts w:cs="Arial"/>
          <w:sz w:val="20"/>
          <w:szCs w:val="20"/>
        </w:rPr>
        <w:t>et al. (</w:t>
      </w:r>
      <w:r w:rsidRPr="009D74BE">
        <w:rPr>
          <w:rFonts w:cs="Arial"/>
          <w:sz w:val="20"/>
          <w:szCs w:val="20"/>
        </w:rPr>
        <w:t>2010</w:t>
      </w:r>
      <w:r w:rsidR="000C08FD" w:rsidRPr="009D74BE">
        <w:rPr>
          <w:rFonts w:cs="Arial"/>
          <w:sz w:val="20"/>
          <w:szCs w:val="20"/>
        </w:rPr>
        <w:t>)</w:t>
      </w:r>
      <w:r w:rsidRPr="009D74BE">
        <w:rPr>
          <w:rFonts w:cs="Arial"/>
          <w:sz w:val="20"/>
          <w:szCs w:val="20"/>
        </w:rPr>
        <w:t xml:space="preserve"> Suppression of the vacuolar invertase gene prevents cold-induced sweetening in pot</w:t>
      </w:r>
      <w:r w:rsidR="000C08FD" w:rsidRPr="009D74BE">
        <w:rPr>
          <w:rFonts w:cs="Arial"/>
          <w:sz w:val="20"/>
          <w:szCs w:val="20"/>
        </w:rPr>
        <w:t>ato, Plant Physiol 154:939–948</w:t>
      </w:r>
      <w:bookmarkEnd w:id="149"/>
      <w:bookmarkEnd w:id="150"/>
      <w:bookmarkEnd w:id="151"/>
    </w:p>
    <w:p w14:paraId="3D0DFF3D" w14:textId="15443531" w:rsidR="00F22C15" w:rsidRPr="00F40E88" w:rsidRDefault="00F22C15" w:rsidP="001D37E9">
      <w:pPr>
        <w:spacing w:after="120"/>
        <w:rPr>
          <w:rFonts w:cs="Arial"/>
          <w:sz w:val="20"/>
          <w:szCs w:val="20"/>
        </w:rPr>
      </w:pPr>
      <w:bookmarkStart w:id="152" w:name="_Toc478734616"/>
      <w:bookmarkStart w:id="153" w:name="_Toc478734704"/>
      <w:bookmarkStart w:id="154" w:name="_Toc479754480"/>
      <w:r w:rsidRPr="00F40E88">
        <w:rPr>
          <w:rFonts w:cs="Arial"/>
          <w:sz w:val="20"/>
          <w:szCs w:val="20"/>
        </w:rPr>
        <w:t xml:space="preserve">Bushey DF, Bannon GA, Delaney BF, et al. </w:t>
      </w:r>
      <w:r w:rsidR="00E2537C" w:rsidRPr="00F40E88">
        <w:rPr>
          <w:rFonts w:cs="Arial"/>
          <w:sz w:val="20"/>
          <w:szCs w:val="20"/>
        </w:rPr>
        <w:t>(</w:t>
      </w:r>
      <w:r w:rsidRPr="00F40E88">
        <w:rPr>
          <w:rFonts w:cs="Arial"/>
          <w:sz w:val="20"/>
          <w:szCs w:val="20"/>
        </w:rPr>
        <w:t>2014</w:t>
      </w:r>
      <w:r w:rsidR="00E2537C" w:rsidRPr="00F40E88">
        <w:rPr>
          <w:rFonts w:cs="Arial"/>
          <w:sz w:val="20"/>
          <w:szCs w:val="20"/>
        </w:rPr>
        <w:t>)</w:t>
      </w:r>
      <w:r w:rsidRPr="00F40E88">
        <w:rPr>
          <w:rFonts w:cs="Arial"/>
          <w:sz w:val="20"/>
          <w:szCs w:val="20"/>
        </w:rPr>
        <w:t xml:space="preserve"> Characteristics and safety assessment of intractable proteins in genetical</w:t>
      </w:r>
      <w:r w:rsidR="00E2537C" w:rsidRPr="00F40E88">
        <w:rPr>
          <w:rFonts w:cs="Arial"/>
          <w:sz w:val="20"/>
          <w:szCs w:val="20"/>
        </w:rPr>
        <w:t>ly modified crops.</w:t>
      </w:r>
      <w:r w:rsidRPr="00F40E88">
        <w:rPr>
          <w:rFonts w:cs="Arial"/>
          <w:sz w:val="20"/>
          <w:szCs w:val="20"/>
        </w:rPr>
        <w:t xml:space="preserve"> Regu</w:t>
      </w:r>
      <w:r w:rsidR="000C08FD" w:rsidRPr="00F40E88">
        <w:rPr>
          <w:rFonts w:cs="Arial"/>
          <w:sz w:val="20"/>
          <w:szCs w:val="20"/>
        </w:rPr>
        <w:t>l Toxicol Pharmacol 69:154–170</w:t>
      </w:r>
      <w:bookmarkEnd w:id="152"/>
      <w:bookmarkEnd w:id="153"/>
      <w:bookmarkEnd w:id="154"/>
    </w:p>
    <w:p w14:paraId="7EEC6163" w14:textId="1B2E9D1D" w:rsidR="007C560F" w:rsidRPr="00586B7A" w:rsidRDefault="007C560F" w:rsidP="001D37E9">
      <w:pPr>
        <w:spacing w:after="120"/>
        <w:rPr>
          <w:rFonts w:cs="Arial"/>
          <w:sz w:val="20"/>
          <w:szCs w:val="20"/>
        </w:rPr>
      </w:pPr>
      <w:r>
        <w:rPr>
          <w:sz w:val="20"/>
          <w:szCs w:val="20"/>
        </w:rPr>
        <w:t xml:space="preserve">CFIA (2016) Snowden. </w:t>
      </w:r>
      <w:r w:rsidRPr="00A531C5">
        <w:rPr>
          <w:rFonts w:cs="Arial"/>
          <w:sz w:val="20"/>
          <w:szCs w:val="20"/>
        </w:rPr>
        <w:t>Canadian Food Inspection Agency, Ontario</w:t>
      </w:r>
      <w:r>
        <w:rPr>
          <w:rFonts w:cs="Arial"/>
          <w:sz w:val="20"/>
          <w:szCs w:val="20"/>
        </w:rPr>
        <w:t xml:space="preserve">. </w:t>
      </w:r>
      <w:hyperlink r:id="rId37" w:history="1">
        <w:r w:rsidRPr="009B4AB0">
          <w:rPr>
            <w:rStyle w:val="Hyperlink"/>
            <w:rFonts w:cs="Arial"/>
            <w:sz w:val="20"/>
            <w:szCs w:val="20"/>
          </w:rPr>
          <w:t>https://www.inspection.gc.ca/plant-health/potatoes/potato-varieties/snowden/eng/1312587385900/1312587385901</w:t>
        </w:r>
      </w:hyperlink>
      <w:r>
        <w:rPr>
          <w:rFonts w:cs="Arial"/>
          <w:sz w:val="20"/>
          <w:szCs w:val="20"/>
        </w:rPr>
        <w:t>. Accessed March 2020</w:t>
      </w:r>
    </w:p>
    <w:p w14:paraId="5D05A532" w14:textId="6EC59618" w:rsidR="00F22C15" w:rsidRDefault="00FE6F5E" w:rsidP="001D37E9">
      <w:pPr>
        <w:spacing w:after="120"/>
        <w:rPr>
          <w:rFonts w:cs="Arial"/>
          <w:sz w:val="20"/>
          <w:szCs w:val="20"/>
        </w:rPr>
      </w:pPr>
      <w:bookmarkStart w:id="155" w:name="_Toc478734617"/>
      <w:bookmarkStart w:id="156" w:name="_Toc478734705"/>
      <w:bookmarkStart w:id="157" w:name="_Toc479754481"/>
      <w:r w:rsidRPr="00630A2C">
        <w:rPr>
          <w:rFonts w:cs="Arial"/>
          <w:sz w:val="20"/>
          <w:szCs w:val="20"/>
        </w:rPr>
        <w:t>CFIA</w:t>
      </w:r>
      <w:r w:rsidR="00F22C15" w:rsidRPr="00630A2C">
        <w:rPr>
          <w:rFonts w:cs="Arial"/>
          <w:sz w:val="20"/>
          <w:szCs w:val="20"/>
        </w:rPr>
        <w:t xml:space="preserve"> </w:t>
      </w:r>
      <w:r w:rsidRPr="00630A2C">
        <w:rPr>
          <w:rFonts w:cs="Arial"/>
          <w:sz w:val="20"/>
          <w:szCs w:val="20"/>
        </w:rPr>
        <w:t>(</w:t>
      </w:r>
      <w:r w:rsidR="00F22C15" w:rsidRPr="00630A2C">
        <w:rPr>
          <w:rFonts w:cs="Arial"/>
          <w:sz w:val="20"/>
          <w:szCs w:val="20"/>
        </w:rPr>
        <w:t>2015</w:t>
      </w:r>
      <w:r w:rsidRPr="00630A2C">
        <w:rPr>
          <w:rFonts w:cs="Arial"/>
          <w:sz w:val="20"/>
          <w:szCs w:val="20"/>
        </w:rPr>
        <w:t>)</w:t>
      </w:r>
      <w:r w:rsidR="00F22C15" w:rsidRPr="00630A2C">
        <w:rPr>
          <w:rFonts w:cs="Arial"/>
          <w:sz w:val="20"/>
          <w:szCs w:val="20"/>
        </w:rPr>
        <w:t xml:space="preserve"> The </w:t>
      </w:r>
      <w:r w:rsidR="00F07A0D" w:rsidRPr="00630A2C">
        <w:rPr>
          <w:rFonts w:cs="Arial"/>
          <w:sz w:val="20"/>
          <w:szCs w:val="20"/>
        </w:rPr>
        <w:t>b</w:t>
      </w:r>
      <w:r w:rsidR="00F22C15" w:rsidRPr="00630A2C">
        <w:rPr>
          <w:rFonts w:cs="Arial"/>
          <w:sz w:val="20"/>
          <w:szCs w:val="20"/>
        </w:rPr>
        <w:t xml:space="preserve">iology of </w:t>
      </w:r>
      <w:r w:rsidR="00F22C15" w:rsidRPr="00630A2C">
        <w:rPr>
          <w:rFonts w:cs="Arial"/>
          <w:i/>
          <w:sz w:val="20"/>
          <w:szCs w:val="20"/>
        </w:rPr>
        <w:t>Solanum tuberosum</w:t>
      </w:r>
      <w:r w:rsidR="00441B08" w:rsidRPr="00630A2C">
        <w:rPr>
          <w:rFonts w:cs="Arial"/>
          <w:sz w:val="20"/>
          <w:szCs w:val="20"/>
        </w:rPr>
        <w:t xml:space="preserve"> (L.) (Potatoes). </w:t>
      </w:r>
      <w:r w:rsidR="00441B08" w:rsidRPr="00A531C5">
        <w:rPr>
          <w:rFonts w:cs="Arial"/>
          <w:sz w:val="20"/>
          <w:szCs w:val="20"/>
        </w:rPr>
        <w:t>Canadian Food Inspection Agency</w:t>
      </w:r>
      <w:r w:rsidR="00D2516D" w:rsidRPr="00A531C5">
        <w:rPr>
          <w:rFonts w:cs="Arial"/>
          <w:sz w:val="20"/>
          <w:szCs w:val="20"/>
        </w:rPr>
        <w:t>, Ontario</w:t>
      </w:r>
      <w:r w:rsidR="00441B08" w:rsidRPr="00A531C5">
        <w:rPr>
          <w:rFonts w:cs="Arial"/>
          <w:sz w:val="20"/>
          <w:szCs w:val="20"/>
        </w:rPr>
        <w:t xml:space="preserve">. </w:t>
      </w:r>
      <w:hyperlink r:id="rId38" w:history="1">
        <w:r w:rsidR="00A531C5" w:rsidRPr="00A531C5">
          <w:rPr>
            <w:rStyle w:val="Hyperlink"/>
            <w:sz w:val="20"/>
            <w:szCs w:val="20"/>
          </w:rPr>
          <w:t>https://www.inspection.gc.ca/plant-health/plants-with-novel-traits/applicants/directive-94-08/biology-documents/solanum-tuberosum-l-/eng/1330982063974/1330982145930</w:t>
        </w:r>
      </w:hyperlink>
      <w:r w:rsidR="00A531C5" w:rsidRPr="00A531C5">
        <w:rPr>
          <w:sz w:val="20"/>
          <w:szCs w:val="20"/>
        </w:rPr>
        <w:t xml:space="preserve"> </w:t>
      </w:r>
      <w:r w:rsidR="00441B08" w:rsidRPr="00A531C5">
        <w:rPr>
          <w:rFonts w:cs="Arial"/>
          <w:sz w:val="20"/>
          <w:szCs w:val="20"/>
        </w:rPr>
        <w:t xml:space="preserve">Accessed </w:t>
      </w:r>
      <w:r w:rsidR="00630A2C" w:rsidRPr="00A531C5">
        <w:rPr>
          <w:rFonts w:cs="Arial"/>
          <w:sz w:val="20"/>
          <w:szCs w:val="20"/>
        </w:rPr>
        <w:t>March</w:t>
      </w:r>
      <w:r w:rsidR="00441B08" w:rsidRPr="00A531C5">
        <w:rPr>
          <w:rFonts w:cs="Arial"/>
          <w:sz w:val="20"/>
          <w:szCs w:val="20"/>
        </w:rPr>
        <w:t xml:space="preserve"> 20</w:t>
      </w:r>
      <w:bookmarkEnd w:id="155"/>
      <w:bookmarkEnd w:id="156"/>
      <w:bookmarkEnd w:id="157"/>
      <w:r w:rsidR="00630A2C" w:rsidRPr="00A531C5">
        <w:rPr>
          <w:rFonts w:cs="Arial"/>
          <w:sz w:val="20"/>
          <w:szCs w:val="20"/>
        </w:rPr>
        <w:t>20</w:t>
      </w:r>
      <w:r w:rsidR="00441B08" w:rsidRPr="00A531C5">
        <w:rPr>
          <w:rFonts w:cs="Arial"/>
          <w:sz w:val="20"/>
          <w:szCs w:val="20"/>
        </w:rPr>
        <w:t xml:space="preserve"> </w:t>
      </w:r>
    </w:p>
    <w:p w14:paraId="3C9F476E" w14:textId="0295926B" w:rsidR="00F22C15" w:rsidRPr="00401FD4" w:rsidRDefault="00F22C15" w:rsidP="001D37E9">
      <w:pPr>
        <w:spacing w:after="120"/>
        <w:rPr>
          <w:rFonts w:cs="Arial"/>
          <w:b/>
          <w:sz w:val="20"/>
          <w:szCs w:val="20"/>
        </w:rPr>
      </w:pPr>
      <w:bookmarkStart w:id="158" w:name="_Toc478734618"/>
      <w:bookmarkStart w:id="159" w:name="_Toc478734706"/>
      <w:bookmarkStart w:id="160" w:name="_Toc479754482"/>
      <w:r w:rsidRPr="00401FD4">
        <w:rPr>
          <w:rFonts w:cs="Arial"/>
          <w:sz w:val="20"/>
          <w:szCs w:val="20"/>
        </w:rPr>
        <w:t xml:space="preserve">Chawla R, Shakya R, Rommens CM </w:t>
      </w:r>
      <w:r w:rsidR="00A67892" w:rsidRPr="00401FD4">
        <w:rPr>
          <w:rFonts w:cs="Arial"/>
          <w:sz w:val="20"/>
          <w:szCs w:val="20"/>
        </w:rPr>
        <w:t>(</w:t>
      </w:r>
      <w:r w:rsidRPr="00401FD4">
        <w:rPr>
          <w:rFonts w:cs="Arial"/>
          <w:sz w:val="20"/>
          <w:szCs w:val="20"/>
        </w:rPr>
        <w:t>2012</w:t>
      </w:r>
      <w:r w:rsidR="00A67892" w:rsidRPr="00401FD4">
        <w:rPr>
          <w:rFonts w:cs="Arial"/>
          <w:sz w:val="20"/>
          <w:szCs w:val="20"/>
        </w:rPr>
        <w:t>)</w:t>
      </w:r>
      <w:r w:rsidRPr="00401FD4">
        <w:rPr>
          <w:rFonts w:cs="Arial"/>
          <w:sz w:val="20"/>
          <w:szCs w:val="20"/>
        </w:rPr>
        <w:t xml:space="preserve"> Tuber-specific silencing of asparagine synthetase-1 reduces the acrylamide-forming potential of potatoes grown in the field without </w:t>
      </w:r>
      <w:r w:rsidR="00A67892" w:rsidRPr="00401FD4">
        <w:rPr>
          <w:rFonts w:cs="Arial"/>
          <w:sz w:val="20"/>
          <w:szCs w:val="20"/>
        </w:rPr>
        <w:t>affecting tuber shape and yield. Plant Biotechnol J 10:913–924</w:t>
      </w:r>
      <w:bookmarkEnd w:id="158"/>
      <w:bookmarkEnd w:id="159"/>
      <w:bookmarkEnd w:id="160"/>
    </w:p>
    <w:p w14:paraId="3A155C6C" w14:textId="4FBB97C7" w:rsidR="00714F52" w:rsidRPr="00714F52" w:rsidRDefault="004D51C9" w:rsidP="001D37E9">
      <w:pPr>
        <w:spacing w:after="120"/>
        <w:rPr>
          <w:rFonts w:cs="Arial"/>
          <w:sz w:val="20"/>
          <w:szCs w:val="20"/>
        </w:rPr>
      </w:pPr>
      <w:bookmarkStart w:id="161" w:name="_Toc478734619"/>
      <w:bookmarkStart w:id="162" w:name="_Toc478734707"/>
      <w:bookmarkStart w:id="163" w:name="_Toc479754483"/>
      <w:r w:rsidRPr="00714F52">
        <w:rPr>
          <w:rFonts w:cs="Arial"/>
          <w:sz w:val="20"/>
          <w:szCs w:val="20"/>
        </w:rPr>
        <w:t xml:space="preserve">Codex (2009) Foods derived from modern biotechnology, 2nd edition. Codex Alimentarius Commission, Joint FAO/WHO Food Standards Programme, Food and Agriculture Organization of the United Nations, Rome. </w:t>
      </w:r>
      <w:bookmarkEnd w:id="161"/>
      <w:bookmarkEnd w:id="162"/>
      <w:bookmarkEnd w:id="163"/>
      <w:r w:rsidR="00714F52">
        <w:rPr>
          <w:rFonts w:cs="Arial"/>
          <w:sz w:val="20"/>
          <w:szCs w:val="20"/>
        </w:rPr>
        <w:fldChar w:fldCharType="begin"/>
      </w:r>
      <w:r w:rsidR="00714F52">
        <w:rPr>
          <w:rFonts w:cs="Arial"/>
          <w:sz w:val="20"/>
          <w:szCs w:val="20"/>
        </w:rPr>
        <w:instrText xml:space="preserve"> HYPERLINK "</w:instrText>
      </w:r>
      <w:r w:rsidR="00714F52" w:rsidRPr="00714F52">
        <w:rPr>
          <w:rFonts w:cs="Arial"/>
          <w:sz w:val="20"/>
          <w:szCs w:val="20"/>
        </w:rPr>
        <w:instrText>http://www.fao.org/3/a1554e/a1554e00.htm</w:instrText>
      </w:r>
      <w:r w:rsidR="00714F52">
        <w:rPr>
          <w:rFonts w:cs="Arial"/>
          <w:sz w:val="20"/>
          <w:szCs w:val="20"/>
        </w:rPr>
        <w:instrText xml:space="preserve">" </w:instrText>
      </w:r>
      <w:r w:rsidR="00714F52">
        <w:rPr>
          <w:rFonts w:cs="Arial"/>
          <w:sz w:val="20"/>
          <w:szCs w:val="20"/>
        </w:rPr>
        <w:fldChar w:fldCharType="separate"/>
      </w:r>
      <w:r w:rsidR="00714F52" w:rsidRPr="00947CE7">
        <w:rPr>
          <w:rStyle w:val="Hyperlink"/>
          <w:rFonts w:cs="Arial"/>
          <w:sz w:val="20"/>
          <w:szCs w:val="20"/>
        </w:rPr>
        <w:t>http://www.fao.org/3/a1554e/a1554e00.htm</w:t>
      </w:r>
      <w:r w:rsidR="00714F52">
        <w:rPr>
          <w:rFonts w:cs="Arial"/>
          <w:sz w:val="20"/>
          <w:szCs w:val="20"/>
        </w:rPr>
        <w:fldChar w:fldCharType="end"/>
      </w:r>
      <w:r w:rsidR="007C560F">
        <w:rPr>
          <w:rFonts w:cs="Arial"/>
          <w:sz w:val="20"/>
          <w:szCs w:val="20"/>
        </w:rPr>
        <w:t>. Accessed March 2020</w:t>
      </w:r>
    </w:p>
    <w:p w14:paraId="030C4E83" w14:textId="38A2CA6E" w:rsidR="004D45CE" w:rsidRPr="004D45CE" w:rsidRDefault="004D45CE" w:rsidP="00EF2769">
      <w:pPr>
        <w:spacing w:after="120"/>
        <w:rPr>
          <w:rFonts w:cs="Arial"/>
          <w:b/>
          <w:sz w:val="20"/>
          <w:szCs w:val="20"/>
        </w:rPr>
      </w:pPr>
      <w:bookmarkStart w:id="164" w:name="_Toc478734620"/>
      <w:bookmarkStart w:id="165" w:name="_Toc478734708"/>
      <w:bookmarkStart w:id="166" w:name="_Toc479754484"/>
      <w:bookmarkStart w:id="167" w:name="_Toc478734621"/>
      <w:bookmarkStart w:id="168" w:name="_Toc478734709"/>
      <w:bookmarkStart w:id="169" w:name="_Toc479754485"/>
      <w:r w:rsidRPr="006024C1">
        <w:rPr>
          <w:rFonts w:cs="Arial"/>
          <w:sz w:val="20"/>
          <w:szCs w:val="20"/>
        </w:rPr>
        <w:t xml:space="preserve">Danies G, Small IM, Myers K, Childers R, Fry WE (2013) Phenotypic characterization of recent clonal lineages of </w:t>
      </w:r>
      <w:r w:rsidRPr="006024C1">
        <w:rPr>
          <w:rFonts w:cs="Arial"/>
          <w:i/>
          <w:sz w:val="20"/>
          <w:szCs w:val="20"/>
        </w:rPr>
        <w:t>Phytophthora infestans</w:t>
      </w:r>
      <w:r w:rsidRPr="006024C1">
        <w:rPr>
          <w:rFonts w:cs="Arial"/>
          <w:sz w:val="20"/>
          <w:szCs w:val="20"/>
        </w:rPr>
        <w:t xml:space="preserve"> in the United States. Plant Disease 97:873–881</w:t>
      </w:r>
      <w:bookmarkEnd w:id="164"/>
      <w:bookmarkEnd w:id="165"/>
      <w:bookmarkEnd w:id="166"/>
    </w:p>
    <w:p w14:paraId="734C86F7" w14:textId="7852296E" w:rsidR="00EF2769" w:rsidRDefault="00EF2769" w:rsidP="00EF2769">
      <w:pPr>
        <w:spacing w:after="120"/>
        <w:rPr>
          <w:rFonts w:cs="Arial"/>
          <w:sz w:val="20"/>
          <w:szCs w:val="20"/>
        </w:rPr>
      </w:pPr>
      <w:r>
        <w:rPr>
          <w:rFonts w:cs="Arial"/>
          <w:sz w:val="20"/>
          <w:szCs w:val="20"/>
        </w:rPr>
        <w:t>Davies AMC, Division CF, Lane C (1977)</w:t>
      </w:r>
      <w:r w:rsidRPr="00EF2769">
        <w:rPr>
          <w:rFonts w:cs="Arial"/>
          <w:sz w:val="20"/>
          <w:szCs w:val="20"/>
        </w:rPr>
        <w:t xml:space="preserve"> The Free Amino Acid</w:t>
      </w:r>
      <w:r>
        <w:rPr>
          <w:rFonts w:cs="Arial"/>
          <w:sz w:val="20"/>
          <w:szCs w:val="20"/>
        </w:rPr>
        <w:t xml:space="preserve">s of Tubers of Potato Varieties </w:t>
      </w:r>
      <w:r w:rsidRPr="00EF2769">
        <w:rPr>
          <w:rFonts w:cs="Arial"/>
          <w:sz w:val="20"/>
          <w:szCs w:val="20"/>
        </w:rPr>
        <w:t>Grown in England and Ireland. Potato Res. 20</w:t>
      </w:r>
      <w:r>
        <w:rPr>
          <w:rFonts w:cs="Arial"/>
          <w:sz w:val="20"/>
          <w:szCs w:val="20"/>
        </w:rPr>
        <w:t>:9–21</w:t>
      </w:r>
    </w:p>
    <w:p w14:paraId="78C2EBF4" w14:textId="69801FB0" w:rsidR="00F22C15" w:rsidRPr="006406AC" w:rsidRDefault="00F22C15" w:rsidP="001D37E9">
      <w:pPr>
        <w:spacing w:after="120"/>
        <w:rPr>
          <w:rFonts w:cs="Arial"/>
          <w:b/>
          <w:sz w:val="20"/>
          <w:szCs w:val="20"/>
        </w:rPr>
      </w:pPr>
      <w:r w:rsidRPr="006406AC">
        <w:rPr>
          <w:rFonts w:cs="Arial"/>
          <w:sz w:val="20"/>
          <w:szCs w:val="20"/>
        </w:rPr>
        <w:t xml:space="preserve">Delaney B, Astwood JD, Cunny H, et al. </w:t>
      </w:r>
      <w:r w:rsidR="00A67892" w:rsidRPr="006406AC">
        <w:rPr>
          <w:rFonts w:cs="Arial"/>
          <w:sz w:val="20"/>
          <w:szCs w:val="20"/>
        </w:rPr>
        <w:t>(</w:t>
      </w:r>
      <w:r w:rsidRPr="006406AC">
        <w:rPr>
          <w:rFonts w:cs="Arial"/>
          <w:sz w:val="20"/>
          <w:szCs w:val="20"/>
        </w:rPr>
        <w:t>2008</w:t>
      </w:r>
      <w:r w:rsidR="00A67892" w:rsidRPr="006406AC">
        <w:rPr>
          <w:rFonts w:cs="Arial"/>
          <w:sz w:val="20"/>
          <w:szCs w:val="20"/>
        </w:rPr>
        <w:t>)</w:t>
      </w:r>
      <w:r w:rsidRPr="006406AC">
        <w:rPr>
          <w:rFonts w:cs="Arial"/>
          <w:sz w:val="20"/>
          <w:szCs w:val="20"/>
        </w:rPr>
        <w:t xml:space="preserve"> Evaluation of protein safety in the context of agricultural biotechnology, Food Chem Toxicol 46 </w:t>
      </w:r>
      <w:r w:rsidR="00A67892" w:rsidRPr="006406AC">
        <w:rPr>
          <w:rFonts w:cs="Arial"/>
          <w:sz w:val="20"/>
          <w:szCs w:val="20"/>
        </w:rPr>
        <w:t>(S</w:t>
      </w:r>
      <w:r w:rsidRPr="006406AC">
        <w:rPr>
          <w:rFonts w:cs="Arial"/>
          <w:sz w:val="20"/>
          <w:szCs w:val="20"/>
        </w:rPr>
        <w:t>2</w:t>
      </w:r>
      <w:r w:rsidR="00A67892" w:rsidRPr="006406AC">
        <w:rPr>
          <w:rFonts w:cs="Arial"/>
          <w:sz w:val="20"/>
          <w:szCs w:val="20"/>
        </w:rPr>
        <w:t>)</w:t>
      </w:r>
      <w:r w:rsidRPr="006406AC">
        <w:rPr>
          <w:rFonts w:cs="Arial"/>
          <w:sz w:val="20"/>
          <w:szCs w:val="20"/>
        </w:rPr>
        <w:t>: S71-97</w:t>
      </w:r>
      <w:bookmarkEnd w:id="167"/>
      <w:bookmarkEnd w:id="168"/>
      <w:bookmarkEnd w:id="169"/>
      <w:r w:rsidRPr="006406AC">
        <w:rPr>
          <w:rFonts w:cs="Arial"/>
          <w:sz w:val="20"/>
          <w:szCs w:val="20"/>
        </w:rPr>
        <w:t xml:space="preserve"> </w:t>
      </w:r>
    </w:p>
    <w:p w14:paraId="68E2DC5C" w14:textId="7A664E6C" w:rsidR="00F22C15" w:rsidRPr="00CC1448" w:rsidRDefault="00441B08" w:rsidP="001D37E9">
      <w:pPr>
        <w:spacing w:after="120"/>
        <w:rPr>
          <w:rFonts w:cs="Arial"/>
          <w:b/>
          <w:sz w:val="20"/>
          <w:szCs w:val="20"/>
        </w:rPr>
      </w:pPr>
      <w:bookmarkStart w:id="170" w:name="_Toc478734622"/>
      <w:bookmarkStart w:id="171" w:name="_Toc478734710"/>
      <w:bookmarkStart w:id="172" w:name="_Toc479754486"/>
      <w:r w:rsidRPr="00CC1448">
        <w:rPr>
          <w:rFonts w:cs="Arial"/>
          <w:sz w:val="20"/>
          <w:szCs w:val="20"/>
        </w:rPr>
        <w:t>FAO</w:t>
      </w:r>
      <w:r w:rsidR="00F22C15" w:rsidRPr="00CC1448">
        <w:rPr>
          <w:rFonts w:cs="Arial"/>
          <w:sz w:val="20"/>
          <w:szCs w:val="20"/>
        </w:rPr>
        <w:t xml:space="preserve"> </w:t>
      </w:r>
      <w:r w:rsidRPr="00CC1448">
        <w:rPr>
          <w:rFonts w:cs="Arial"/>
          <w:sz w:val="20"/>
          <w:szCs w:val="20"/>
        </w:rPr>
        <w:t>(</w:t>
      </w:r>
      <w:r w:rsidR="00F22C15" w:rsidRPr="00CC1448">
        <w:rPr>
          <w:rFonts w:cs="Arial"/>
          <w:sz w:val="20"/>
          <w:szCs w:val="20"/>
        </w:rPr>
        <w:t>2016</w:t>
      </w:r>
      <w:r w:rsidRPr="00CC1448">
        <w:rPr>
          <w:rFonts w:cs="Arial"/>
          <w:sz w:val="20"/>
          <w:szCs w:val="20"/>
        </w:rPr>
        <w:t>) FAOSTAT. Production: Crops. Food and Agriculture Organization of the United Nations</w:t>
      </w:r>
      <w:r w:rsidR="00D2516D" w:rsidRPr="00CC1448">
        <w:rPr>
          <w:rFonts w:cs="Arial"/>
          <w:sz w:val="20"/>
          <w:szCs w:val="20"/>
        </w:rPr>
        <w:t>, Rome</w:t>
      </w:r>
      <w:r w:rsidRPr="00CC1448">
        <w:rPr>
          <w:rFonts w:cs="Arial"/>
          <w:sz w:val="20"/>
          <w:szCs w:val="20"/>
        </w:rPr>
        <w:t>.</w:t>
      </w:r>
      <w:r w:rsidR="00F22C15" w:rsidRPr="00CC1448">
        <w:rPr>
          <w:rFonts w:cs="Arial"/>
          <w:sz w:val="20"/>
          <w:szCs w:val="20"/>
        </w:rPr>
        <w:t xml:space="preserve"> </w:t>
      </w:r>
      <w:hyperlink r:id="rId39" w:anchor="data/QC/visualize" w:history="1">
        <w:r w:rsidRPr="007C560F">
          <w:rPr>
            <w:rStyle w:val="Hyperlink"/>
            <w:rFonts w:cs="Arial"/>
            <w:color w:val="0000FF"/>
            <w:sz w:val="20"/>
            <w:szCs w:val="20"/>
          </w:rPr>
          <w:t>http://www.fao.org/faostat/en/#data/QC/visualize</w:t>
        </w:r>
      </w:hyperlink>
      <w:r w:rsidRPr="007C560F">
        <w:rPr>
          <w:rFonts w:cs="Arial"/>
          <w:color w:val="0000FF"/>
          <w:sz w:val="20"/>
          <w:szCs w:val="20"/>
        </w:rPr>
        <w:t xml:space="preserve">. </w:t>
      </w:r>
      <w:r w:rsidRPr="00CC1448">
        <w:rPr>
          <w:rFonts w:cs="Arial"/>
          <w:sz w:val="20"/>
          <w:szCs w:val="20"/>
        </w:rPr>
        <w:t xml:space="preserve">Accessed </w:t>
      </w:r>
      <w:r w:rsidR="00CC1448" w:rsidRPr="00CC1448">
        <w:rPr>
          <w:rFonts w:cs="Arial"/>
          <w:sz w:val="20"/>
          <w:szCs w:val="20"/>
        </w:rPr>
        <w:t>March</w:t>
      </w:r>
      <w:r w:rsidRPr="00CC1448">
        <w:rPr>
          <w:rFonts w:cs="Arial"/>
          <w:sz w:val="20"/>
          <w:szCs w:val="20"/>
        </w:rPr>
        <w:t xml:space="preserve"> 20</w:t>
      </w:r>
      <w:bookmarkEnd w:id="170"/>
      <w:bookmarkEnd w:id="171"/>
      <w:bookmarkEnd w:id="172"/>
      <w:r w:rsidR="00CC1448" w:rsidRPr="00CC1448">
        <w:rPr>
          <w:rFonts w:cs="Arial"/>
          <w:sz w:val="20"/>
          <w:szCs w:val="20"/>
        </w:rPr>
        <w:t>20</w:t>
      </w:r>
    </w:p>
    <w:p w14:paraId="622CA4D7" w14:textId="5993D7C2" w:rsidR="00F22C15" w:rsidRPr="00783BE1" w:rsidRDefault="00F22C15" w:rsidP="001D37E9">
      <w:pPr>
        <w:spacing w:after="120"/>
      </w:pPr>
      <w:bookmarkStart w:id="173" w:name="_Toc478734623"/>
      <w:bookmarkStart w:id="174" w:name="_Toc478734711"/>
      <w:bookmarkStart w:id="175" w:name="_Toc479754487"/>
      <w:r w:rsidRPr="00783BE1">
        <w:rPr>
          <w:rFonts w:cs="Arial"/>
          <w:sz w:val="20"/>
          <w:szCs w:val="20"/>
        </w:rPr>
        <w:t>FDA</w:t>
      </w:r>
      <w:r w:rsidR="00441B08" w:rsidRPr="00783BE1">
        <w:rPr>
          <w:rFonts w:cs="Arial"/>
          <w:sz w:val="20"/>
          <w:szCs w:val="20"/>
        </w:rPr>
        <w:t xml:space="preserve"> (</w:t>
      </w:r>
      <w:r w:rsidRPr="00783BE1">
        <w:rPr>
          <w:rFonts w:cs="Arial"/>
          <w:sz w:val="20"/>
          <w:szCs w:val="20"/>
        </w:rPr>
        <w:t>2003</w:t>
      </w:r>
      <w:r w:rsidR="00441B08" w:rsidRPr="00783BE1">
        <w:rPr>
          <w:rFonts w:cs="Arial"/>
          <w:sz w:val="20"/>
          <w:szCs w:val="20"/>
        </w:rPr>
        <w:t>)</w:t>
      </w:r>
      <w:r w:rsidRPr="00783BE1">
        <w:rPr>
          <w:rFonts w:cs="Arial"/>
          <w:sz w:val="20"/>
          <w:szCs w:val="20"/>
        </w:rPr>
        <w:t xml:space="preserve"> Detection and </w:t>
      </w:r>
      <w:r w:rsidR="00F07A0D" w:rsidRPr="00783BE1">
        <w:rPr>
          <w:rFonts w:cs="Arial"/>
          <w:sz w:val="20"/>
          <w:szCs w:val="20"/>
        </w:rPr>
        <w:t>q</w:t>
      </w:r>
      <w:r w:rsidRPr="00783BE1">
        <w:rPr>
          <w:rFonts w:cs="Arial"/>
          <w:sz w:val="20"/>
          <w:szCs w:val="20"/>
        </w:rPr>
        <w:t xml:space="preserve">uantitation of </w:t>
      </w:r>
      <w:r w:rsidR="00F07A0D" w:rsidRPr="00783BE1">
        <w:rPr>
          <w:rFonts w:cs="Arial"/>
          <w:sz w:val="20"/>
          <w:szCs w:val="20"/>
        </w:rPr>
        <w:t>a</w:t>
      </w:r>
      <w:r w:rsidRPr="00783BE1">
        <w:rPr>
          <w:rFonts w:cs="Arial"/>
          <w:sz w:val="20"/>
          <w:szCs w:val="20"/>
        </w:rPr>
        <w:t xml:space="preserve">crylamide in </w:t>
      </w:r>
      <w:r w:rsidR="00F07A0D" w:rsidRPr="00783BE1">
        <w:rPr>
          <w:rFonts w:cs="Arial"/>
          <w:sz w:val="20"/>
          <w:szCs w:val="20"/>
        </w:rPr>
        <w:t>f</w:t>
      </w:r>
      <w:r w:rsidRPr="00783BE1">
        <w:rPr>
          <w:rFonts w:cs="Arial"/>
          <w:sz w:val="20"/>
          <w:szCs w:val="20"/>
        </w:rPr>
        <w:t xml:space="preserve">oods, </w:t>
      </w:r>
      <w:r w:rsidR="00B6488E">
        <w:rPr>
          <w:rFonts w:cs="Arial"/>
          <w:sz w:val="20"/>
          <w:szCs w:val="20"/>
        </w:rPr>
        <w:t>US</w:t>
      </w:r>
      <w:r w:rsidR="00441B08" w:rsidRPr="00783BE1">
        <w:rPr>
          <w:rFonts w:cs="Arial"/>
          <w:sz w:val="20"/>
          <w:szCs w:val="20"/>
        </w:rPr>
        <w:t xml:space="preserve"> Food and Drug Administration</w:t>
      </w:r>
      <w:r w:rsidR="00D2516D" w:rsidRPr="00783BE1">
        <w:rPr>
          <w:rFonts w:cs="Arial"/>
          <w:sz w:val="20"/>
          <w:szCs w:val="20"/>
        </w:rPr>
        <w:t>, Maryland</w:t>
      </w:r>
      <w:r w:rsidR="00441B08" w:rsidRPr="00783BE1">
        <w:rPr>
          <w:rFonts w:cs="Arial"/>
          <w:sz w:val="20"/>
          <w:szCs w:val="20"/>
        </w:rPr>
        <w:t xml:space="preserve">. </w:t>
      </w:r>
      <w:hyperlink r:id="rId40" w:history="1">
        <w:r w:rsidR="00783BE1" w:rsidRPr="0047582A">
          <w:rPr>
            <w:rStyle w:val="Hyperlink"/>
          </w:rPr>
          <w:t>https://www.fda.gov/food/chemicals/detection-and-quantitation-acrylamide-foods</w:t>
        </w:r>
      </w:hyperlink>
      <w:r w:rsidRPr="00783BE1">
        <w:rPr>
          <w:rFonts w:cs="Arial"/>
          <w:sz w:val="20"/>
          <w:szCs w:val="20"/>
        </w:rPr>
        <w:t>.</w:t>
      </w:r>
      <w:r w:rsidR="00441B08" w:rsidRPr="00783BE1">
        <w:rPr>
          <w:rFonts w:cs="Arial"/>
          <w:sz w:val="20"/>
          <w:szCs w:val="20"/>
        </w:rPr>
        <w:t xml:space="preserve"> Accessed </w:t>
      </w:r>
      <w:r w:rsidR="00783BE1" w:rsidRPr="00783BE1">
        <w:rPr>
          <w:rFonts w:cs="Arial"/>
          <w:sz w:val="20"/>
          <w:szCs w:val="20"/>
        </w:rPr>
        <w:t xml:space="preserve">April </w:t>
      </w:r>
      <w:r w:rsidR="00441B08" w:rsidRPr="00783BE1">
        <w:rPr>
          <w:rFonts w:cs="Arial"/>
          <w:sz w:val="20"/>
          <w:szCs w:val="20"/>
        </w:rPr>
        <w:t>20</w:t>
      </w:r>
      <w:bookmarkEnd w:id="173"/>
      <w:bookmarkEnd w:id="174"/>
      <w:bookmarkEnd w:id="175"/>
      <w:r w:rsidR="00783BE1" w:rsidRPr="00783BE1">
        <w:rPr>
          <w:rFonts w:cs="Arial"/>
          <w:sz w:val="20"/>
          <w:szCs w:val="20"/>
        </w:rPr>
        <w:t>20.</w:t>
      </w:r>
    </w:p>
    <w:p w14:paraId="2F34A8FD" w14:textId="4440A7F1" w:rsidR="003A4BB2" w:rsidRPr="006F65E2" w:rsidRDefault="00441B08" w:rsidP="001D37E9">
      <w:pPr>
        <w:spacing w:after="120"/>
      </w:pPr>
      <w:bookmarkStart w:id="176" w:name="_Toc478734624"/>
      <w:bookmarkStart w:id="177" w:name="_Toc478734712"/>
      <w:bookmarkStart w:id="178" w:name="_Toc479754488"/>
      <w:r w:rsidRPr="00F9394D">
        <w:rPr>
          <w:rFonts w:cs="Arial"/>
          <w:sz w:val="20"/>
          <w:szCs w:val="20"/>
        </w:rPr>
        <w:t>FDA</w:t>
      </w:r>
      <w:r w:rsidR="00F22C15" w:rsidRPr="00F9394D">
        <w:rPr>
          <w:rFonts w:cs="Arial"/>
          <w:sz w:val="20"/>
          <w:szCs w:val="20"/>
        </w:rPr>
        <w:t xml:space="preserve"> </w:t>
      </w:r>
      <w:r w:rsidRPr="00F9394D">
        <w:rPr>
          <w:rFonts w:cs="Arial"/>
          <w:sz w:val="20"/>
          <w:szCs w:val="20"/>
        </w:rPr>
        <w:t>(</w:t>
      </w:r>
      <w:r w:rsidR="00F9394D">
        <w:rPr>
          <w:rFonts w:cs="Arial"/>
          <w:sz w:val="20"/>
          <w:szCs w:val="20"/>
        </w:rPr>
        <w:t>2016</w:t>
      </w:r>
      <w:r w:rsidRPr="00F9394D">
        <w:rPr>
          <w:rFonts w:cs="Arial"/>
          <w:sz w:val="20"/>
          <w:szCs w:val="20"/>
        </w:rPr>
        <w:t>)</w:t>
      </w:r>
      <w:r w:rsidR="00F22C15" w:rsidRPr="00F9394D">
        <w:rPr>
          <w:rFonts w:cs="Arial"/>
          <w:sz w:val="20"/>
          <w:szCs w:val="20"/>
        </w:rPr>
        <w:t xml:space="preserve"> Guidance fo</w:t>
      </w:r>
      <w:r w:rsidRPr="00F9394D">
        <w:rPr>
          <w:rFonts w:cs="Arial"/>
          <w:sz w:val="20"/>
          <w:szCs w:val="20"/>
        </w:rPr>
        <w:t xml:space="preserve">r </w:t>
      </w:r>
      <w:r w:rsidR="00F07A0D" w:rsidRPr="00F9394D">
        <w:rPr>
          <w:rFonts w:cs="Arial"/>
          <w:sz w:val="20"/>
          <w:szCs w:val="20"/>
        </w:rPr>
        <w:t>i</w:t>
      </w:r>
      <w:r w:rsidRPr="00F9394D">
        <w:rPr>
          <w:rFonts w:cs="Arial"/>
          <w:sz w:val="20"/>
          <w:szCs w:val="20"/>
        </w:rPr>
        <w:t xml:space="preserve">ndustry: </w:t>
      </w:r>
      <w:r w:rsidR="00F07A0D" w:rsidRPr="00F9394D">
        <w:rPr>
          <w:rFonts w:cs="Arial"/>
          <w:sz w:val="20"/>
          <w:szCs w:val="20"/>
        </w:rPr>
        <w:t>a</w:t>
      </w:r>
      <w:r w:rsidRPr="00F9394D">
        <w:rPr>
          <w:rFonts w:cs="Arial"/>
          <w:sz w:val="20"/>
          <w:szCs w:val="20"/>
        </w:rPr>
        <w:t xml:space="preserve">crylamide in </w:t>
      </w:r>
      <w:r w:rsidR="00F07A0D" w:rsidRPr="00F9394D">
        <w:rPr>
          <w:rFonts w:cs="Arial"/>
          <w:sz w:val="20"/>
          <w:szCs w:val="20"/>
        </w:rPr>
        <w:t>f</w:t>
      </w:r>
      <w:r w:rsidR="00B6488E">
        <w:rPr>
          <w:rFonts w:cs="Arial"/>
          <w:sz w:val="20"/>
          <w:szCs w:val="20"/>
        </w:rPr>
        <w:t>oods. US</w:t>
      </w:r>
      <w:r w:rsidR="00F9394D">
        <w:rPr>
          <w:rFonts w:cs="Arial"/>
          <w:sz w:val="20"/>
          <w:szCs w:val="20"/>
        </w:rPr>
        <w:t xml:space="preserve"> Food and Drug Administration</w:t>
      </w:r>
      <w:r w:rsidR="00F22C15" w:rsidRPr="00F9394D">
        <w:rPr>
          <w:rFonts w:cs="Arial"/>
          <w:sz w:val="20"/>
          <w:szCs w:val="20"/>
        </w:rPr>
        <w:t>.</w:t>
      </w:r>
      <w:r w:rsidRPr="00F9394D">
        <w:rPr>
          <w:rFonts w:cs="Arial"/>
          <w:sz w:val="20"/>
          <w:szCs w:val="20"/>
        </w:rPr>
        <w:t xml:space="preserve"> </w:t>
      </w:r>
      <w:hyperlink r:id="rId41" w:history="1">
        <w:r w:rsidR="00F9394D" w:rsidRPr="008B2996">
          <w:rPr>
            <w:rStyle w:val="Hyperlink"/>
          </w:rPr>
          <w:t>https://www.fda.gov/regulatory-information/search-fda-guidance-documents/guidance-industry-acrylamide-foods</w:t>
        </w:r>
      </w:hyperlink>
      <w:r w:rsidRPr="00F9394D">
        <w:rPr>
          <w:rFonts w:cs="Arial"/>
          <w:sz w:val="20"/>
          <w:szCs w:val="20"/>
        </w:rPr>
        <w:t xml:space="preserve">. Accessed </w:t>
      </w:r>
      <w:r w:rsidR="00F9394D" w:rsidRPr="00F9394D">
        <w:rPr>
          <w:rFonts w:cs="Arial"/>
          <w:sz w:val="20"/>
          <w:szCs w:val="20"/>
        </w:rPr>
        <w:t>April</w:t>
      </w:r>
      <w:r w:rsidRPr="00F9394D">
        <w:rPr>
          <w:rFonts w:cs="Arial"/>
          <w:sz w:val="20"/>
          <w:szCs w:val="20"/>
        </w:rPr>
        <w:t xml:space="preserve"> 20</w:t>
      </w:r>
      <w:bookmarkEnd w:id="176"/>
      <w:bookmarkEnd w:id="177"/>
      <w:bookmarkEnd w:id="178"/>
      <w:r w:rsidR="00F9394D" w:rsidRPr="00F9394D">
        <w:rPr>
          <w:rFonts w:cs="Arial"/>
          <w:sz w:val="20"/>
          <w:szCs w:val="20"/>
        </w:rPr>
        <w:t>20</w:t>
      </w:r>
      <w:r w:rsidRPr="00F9394D">
        <w:rPr>
          <w:rFonts w:cs="Arial"/>
          <w:sz w:val="20"/>
          <w:szCs w:val="20"/>
        </w:rPr>
        <w:t xml:space="preserve"> </w:t>
      </w:r>
      <w:bookmarkStart w:id="179" w:name="_Toc478734625"/>
      <w:bookmarkStart w:id="180" w:name="_Toc478734713"/>
      <w:bookmarkStart w:id="181" w:name="_Toc479754489"/>
    </w:p>
    <w:p w14:paraId="11C99FFE" w14:textId="3E932D11" w:rsidR="00F22C15" w:rsidRPr="002C2AEC" w:rsidRDefault="00F22C15" w:rsidP="001D37E9">
      <w:pPr>
        <w:spacing w:after="120"/>
        <w:rPr>
          <w:rFonts w:cs="Arial"/>
          <w:b/>
          <w:sz w:val="20"/>
          <w:szCs w:val="20"/>
        </w:rPr>
      </w:pPr>
      <w:r w:rsidRPr="002C2AEC">
        <w:rPr>
          <w:rFonts w:cs="Arial"/>
          <w:sz w:val="20"/>
          <w:szCs w:val="20"/>
        </w:rPr>
        <w:t>Forsyt</w:t>
      </w:r>
      <w:r w:rsidR="00A67892" w:rsidRPr="002C2AEC">
        <w:rPr>
          <w:rFonts w:cs="Arial"/>
          <w:sz w:val="20"/>
          <w:szCs w:val="20"/>
        </w:rPr>
        <w:t>h A, Weeks T, Richael C, Duan H</w:t>
      </w:r>
      <w:r w:rsidRPr="002C2AEC">
        <w:rPr>
          <w:rFonts w:cs="Arial"/>
          <w:sz w:val="20"/>
          <w:szCs w:val="20"/>
        </w:rPr>
        <w:t xml:space="preserve"> </w:t>
      </w:r>
      <w:r w:rsidR="00A67892" w:rsidRPr="002C2AEC">
        <w:rPr>
          <w:rFonts w:cs="Arial"/>
          <w:sz w:val="20"/>
          <w:szCs w:val="20"/>
        </w:rPr>
        <w:t>(</w:t>
      </w:r>
      <w:r w:rsidRPr="002C2AEC">
        <w:rPr>
          <w:rFonts w:cs="Arial"/>
          <w:sz w:val="20"/>
          <w:szCs w:val="20"/>
        </w:rPr>
        <w:t>2016</w:t>
      </w:r>
      <w:r w:rsidR="00A67892" w:rsidRPr="002C2AEC">
        <w:rPr>
          <w:rFonts w:cs="Arial"/>
          <w:sz w:val="20"/>
          <w:szCs w:val="20"/>
        </w:rPr>
        <w:t>)</w:t>
      </w:r>
      <w:r w:rsidRPr="002C2AEC">
        <w:rPr>
          <w:rFonts w:cs="Arial"/>
          <w:sz w:val="20"/>
          <w:szCs w:val="20"/>
        </w:rPr>
        <w:t xml:space="preserve"> Transcription </w:t>
      </w:r>
      <w:r w:rsidR="00A67892" w:rsidRPr="002C2AEC">
        <w:rPr>
          <w:rFonts w:cs="Arial"/>
          <w:sz w:val="20"/>
          <w:szCs w:val="20"/>
        </w:rPr>
        <w:t>a</w:t>
      </w:r>
      <w:r w:rsidRPr="002C2AEC">
        <w:rPr>
          <w:rFonts w:cs="Arial"/>
          <w:sz w:val="20"/>
          <w:szCs w:val="20"/>
        </w:rPr>
        <w:t>ctivator-</w:t>
      </w:r>
      <w:r w:rsidR="00A67892" w:rsidRPr="002C2AEC">
        <w:rPr>
          <w:rFonts w:cs="Arial"/>
          <w:sz w:val="20"/>
          <w:szCs w:val="20"/>
        </w:rPr>
        <w:t>l</w:t>
      </w:r>
      <w:r w:rsidRPr="002C2AEC">
        <w:rPr>
          <w:rFonts w:cs="Arial"/>
          <w:sz w:val="20"/>
          <w:szCs w:val="20"/>
        </w:rPr>
        <w:t xml:space="preserve">ike </w:t>
      </w:r>
      <w:r w:rsidR="00A67892" w:rsidRPr="002C2AEC">
        <w:rPr>
          <w:rFonts w:cs="Arial"/>
          <w:sz w:val="20"/>
          <w:szCs w:val="20"/>
        </w:rPr>
        <w:t>e</w:t>
      </w:r>
      <w:r w:rsidRPr="002C2AEC">
        <w:rPr>
          <w:rFonts w:cs="Arial"/>
          <w:sz w:val="20"/>
          <w:szCs w:val="20"/>
        </w:rPr>
        <w:t xml:space="preserve">ffector </w:t>
      </w:r>
      <w:r w:rsidR="00A67892" w:rsidRPr="002C2AEC">
        <w:rPr>
          <w:rFonts w:cs="Arial"/>
          <w:sz w:val="20"/>
          <w:szCs w:val="20"/>
        </w:rPr>
        <w:t>n</w:t>
      </w:r>
      <w:r w:rsidRPr="002C2AEC">
        <w:rPr>
          <w:rFonts w:cs="Arial"/>
          <w:sz w:val="20"/>
          <w:szCs w:val="20"/>
        </w:rPr>
        <w:t>ucleases (TALEN)-</w:t>
      </w:r>
      <w:r w:rsidR="00A67892" w:rsidRPr="002C2AEC">
        <w:rPr>
          <w:rFonts w:cs="Arial"/>
          <w:sz w:val="20"/>
          <w:szCs w:val="20"/>
        </w:rPr>
        <w:t>m</w:t>
      </w:r>
      <w:r w:rsidRPr="002C2AEC">
        <w:rPr>
          <w:rFonts w:cs="Arial"/>
          <w:sz w:val="20"/>
          <w:szCs w:val="20"/>
        </w:rPr>
        <w:t xml:space="preserve">ediated </w:t>
      </w:r>
      <w:r w:rsidR="00A67892" w:rsidRPr="002C2AEC">
        <w:rPr>
          <w:rFonts w:cs="Arial"/>
          <w:sz w:val="20"/>
          <w:szCs w:val="20"/>
        </w:rPr>
        <w:t>t</w:t>
      </w:r>
      <w:r w:rsidRPr="002C2AEC">
        <w:rPr>
          <w:rFonts w:cs="Arial"/>
          <w:sz w:val="20"/>
          <w:szCs w:val="20"/>
        </w:rPr>
        <w:t>argeted</w:t>
      </w:r>
      <w:r w:rsidR="00A67892" w:rsidRPr="002C2AEC">
        <w:rPr>
          <w:rFonts w:cs="Arial"/>
          <w:sz w:val="20"/>
          <w:szCs w:val="20"/>
        </w:rPr>
        <w:t xml:space="preserve"> DNA insertion in potato plants.</w:t>
      </w:r>
      <w:r w:rsidRPr="002C2AEC">
        <w:rPr>
          <w:rFonts w:cs="Arial"/>
          <w:sz w:val="20"/>
          <w:szCs w:val="20"/>
        </w:rPr>
        <w:t xml:space="preserve"> Fro</w:t>
      </w:r>
      <w:r w:rsidR="00A67892" w:rsidRPr="002C2AEC">
        <w:rPr>
          <w:rFonts w:cs="Arial"/>
          <w:sz w:val="20"/>
          <w:szCs w:val="20"/>
        </w:rPr>
        <w:t>nt Plant Sci 7:</w:t>
      </w:r>
      <w:r w:rsidR="00655D0D" w:rsidRPr="002C2AEC">
        <w:rPr>
          <w:rFonts w:cs="Arial"/>
          <w:sz w:val="20"/>
          <w:szCs w:val="20"/>
        </w:rPr>
        <w:t>e</w:t>
      </w:r>
      <w:r w:rsidR="00A67892" w:rsidRPr="002C2AEC">
        <w:rPr>
          <w:rFonts w:cs="Arial"/>
          <w:sz w:val="20"/>
          <w:szCs w:val="20"/>
        </w:rPr>
        <w:t>1572</w:t>
      </w:r>
      <w:bookmarkEnd w:id="179"/>
      <w:bookmarkEnd w:id="180"/>
      <w:bookmarkEnd w:id="181"/>
    </w:p>
    <w:p w14:paraId="7F0B9A4D" w14:textId="23120320" w:rsidR="00F22C15" w:rsidRPr="00BC628A" w:rsidRDefault="00F22C15" w:rsidP="001D37E9">
      <w:pPr>
        <w:spacing w:after="120"/>
        <w:rPr>
          <w:rFonts w:cs="Arial"/>
          <w:sz w:val="20"/>
          <w:szCs w:val="20"/>
        </w:rPr>
      </w:pPr>
      <w:bookmarkStart w:id="182" w:name="_Toc478734626"/>
      <w:bookmarkStart w:id="183" w:name="_Toc478734714"/>
      <w:bookmarkStart w:id="184" w:name="_Toc479754490"/>
      <w:r w:rsidRPr="00BC628A">
        <w:rPr>
          <w:rFonts w:cs="Arial"/>
          <w:sz w:val="20"/>
          <w:szCs w:val="20"/>
        </w:rPr>
        <w:t xml:space="preserve">Foster SJ, Park T, Pel M, </w:t>
      </w:r>
      <w:r w:rsidR="00A67892" w:rsidRPr="00BC628A">
        <w:rPr>
          <w:rFonts w:cs="Arial"/>
          <w:sz w:val="20"/>
          <w:szCs w:val="20"/>
        </w:rPr>
        <w:t>et al.</w:t>
      </w:r>
      <w:r w:rsidRPr="00BC628A">
        <w:rPr>
          <w:rFonts w:cs="Arial"/>
          <w:sz w:val="20"/>
          <w:szCs w:val="20"/>
        </w:rPr>
        <w:t xml:space="preserve"> </w:t>
      </w:r>
      <w:r w:rsidR="00A67892" w:rsidRPr="00BC628A">
        <w:rPr>
          <w:rFonts w:cs="Arial"/>
          <w:sz w:val="20"/>
          <w:szCs w:val="20"/>
        </w:rPr>
        <w:t>(</w:t>
      </w:r>
      <w:r w:rsidRPr="00BC628A">
        <w:rPr>
          <w:rFonts w:cs="Arial"/>
          <w:sz w:val="20"/>
          <w:szCs w:val="20"/>
        </w:rPr>
        <w:t>2009</w:t>
      </w:r>
      <w:r w:rsidR="00A67892" w:rsidRPr="00BC628A">
        <w:rPr>
          <w:rFonts w:cs="Arial"/>
          <w:sz w:val="20"/>
          <w:szCs w:val="20"/>
        </w:rPr>
        <w:t>)</w:t>
      </w:r>
      <w:r w:rsidRPr="00BC628A">
        <w:rPr>
          <w:rFonts w:cs="Arial"/>
          <w:sz w:val="20"/>
          <w:szCs w:val="20"/>
        </w:rPr>
        <w:t xml:space="preserve"> Rpi-vnt1.1, a Tm-2(2) homolog from </w:t>
      </w:r>
      <w:r w:rsidRPr="00BC628A">
        <w:rPr>
          <w:rFonts w:cs="Arial"/>
          <w:i/>
          <w:sz w:val="20"/>
          <w:szCs w:val="20"/>
        </w:rPr>
        <w:t>Solanum venturii</w:t>
      </w:r>
      <w:r w:rsidRPr="00BC628A">
        <w:rPr>
          <w:rFonts w:cs="Arial"/>
          <w:sz w:val="20"/>
          <w:szCs w:val="20"/>
        </w:rPr>
        <w:t>, confers resistance to potato late blight</w:t>
      </w:r>
      <w:r w:rsidR="00A67892" w:rsidRPr="00BC628A">
        <w:rPr>
          <w:rFonts w:cs="Arial"/>
          <w:sz w:val="20"/>
          <w:szCs w:val="20"/>
        </w:rPr>
        <w:t>.</w:t>
      </w:r>
      <w:r w:rsidRPr="00BC628A">
        <w:rPr>
          <w:rFonts w:cs="Arial"/>
          <w:sz w:val="20"/>
          <w:szCs w:val="20"/>
        </w:rPr>
        <w:t xml:space="preserve"> Mol Plant Microbe</w:t>
      </w:r>
      <w:r w:rsidR="00A67892" w:rsidRPr="00BC628A">
        <w:rPr>
          <w:rFonts w:cs="Arial"/>
          <w:sz w:val="20"/>
          <w:szCs w:val="20"/>
        </w:rPr>
        <w:t xml:space="preserve"> Interact 22:589–600</w:t>
      </w:r>
      <w:bookmarkEnd w:id="182"/>
      <w:bookmarkEnd w:id="183"/>
      <w:bookmarkEnd w:id="184"/>
    </w:p>
    <w:p w14:paraId="3E4106A2" w14:textId="766242D6" w:rsidR="00D10C37" w:rsidRPr="00586B7A" w:rsidRDefault="0019397E" w:rsidP="0019397E">
      <w:pPr>
        <w:spacing w:after="120"/>
        <w:rPr>
          <w:rFonts w:cs="Arial"/>
          <w:sz w:val="20"/>
          <w:szCs w:val="20"/>
        </w:rPr>
      </w:pPr>
      <w:r w:rsidRPr="00586B7A">
        <w:rPr>
          <w:rFonts w:cs="Arial"/>
          <w:sz w:val="20"/>
          <w:szCs w:val="20"/>
        </w:rPr>
        <w:t xml:space="preserve">FSANZ (2013) Response to Heinemann </w:t>
      </w:r>
      <w:r w:rsidRPr="00586B7A">
        <w:rPr>
          <w:rFonts w:cs="Arial"/>
          <w:i/>
          <w:sz w:val="20"/>
          <w:szCs w:val="20"/>
        </w:rPr>
        <w:t>et al</w:t>
      </w:r>
      <w:r w:rsidRPr="00586B7A">
        <w:rPr>
          <w:rFonts w:cs="Arial"/>
          <w:sz w:val="20"/>
          <w:szCs w:val="20"/>
        </w:rPr>
        <w:t xml:space="preserve"> on the regulation of GM crops and foods developed using gene silencing. Food Standards Australia New Zealand, Canberra. </w:t>
      </w:r>
      <w:hyperlink r:id="rId42" w:history="1">
        <w:r w:rsidRPr="00586B7A">
          <w:rPr>
            <w:rStyle w:val="Hyperlink"/>
            <w:sz w:val="20"/>
            <w:szCs w:val="20"/>
          </w:rPr>
          <w:t>http://www.foodstandards.gov.au/consumer/gmfood/Pages/Response-to-Heinemann-et-al-on-the-regulation-of-GM-crops-and-foods-developed-using-gene-silencing.aspx</w:t>
        </w:r>
      </w:hyperlink>
      <w:r w:rsidR="00586B7A">
        <w:rPr>
          <w:rFonts w:cs="Arial"/>
          <w:sz w:val="20"/>
          <w:szCs w:val="20"/>
        </w:rPr>
        <w:t>.</w:t>
      </w:r>
      <w:r w:rsidRPr="00586B7A">
        <w:rPr>
          <w:rFonts w:cs="Arial"/>
          <w:sz w:val="20"/>
          <w:szCs w:val="20"/>
        </w:rPr>
        <w:t xml:space="preserve"> Accessed </w:t>
      </w:r>
      <w:r w:rsidR="00586B7A" w:rsidRPr="00586B7A">
        <w:rPr>
          <w:rFonts w:cs="Arial"/>
          <w:sz w:val="20"/>
          <w:szCs w:val="20"/>
        </w:rPr>
        <w:t>April 2020</w:t>
      </w:r>
      <w:r w:rsidRPr="00586B7A">
        <w:rPr>
          <w:rFonts w:cs="Arial"/>
          <w:sz w:val="20"/>
          <w:szCs w:val="20"/>
        </w:rPr>
        <w:t xml:space="preserve">. </w:t>
      </w:r>
    </w:p>
    <w:p w14:paraId="08D2A63D" w14:textId="463C42C2" w:rsidR="005840AD" w:rsidRDefault="005840AD" w:rsidP="001D37E9">
      <w:pPr>
        <w:spacing w:after="120"/>
        <w:rPr>
          <w:rFonts w:cs="Arial"/>
          <w:sz w:val="20"/>
          <w:szCs w:val="20"/>
        </w:rPr>
      </w:pPr>
      <w:bookmarkStart w:id="185" w:name="_Toc479754491"/>
      <w:r w:rsidRPr="00E96C64">
        <w:rPr>
          <w:rFonts w:cs="Arial"/>
          <w:sz w:val="20"/>
          <w:szCs w:val="20"/>
        </w:rPr>
        <w:t xml:space="preserve">FSANZ (2016) A1128 – Food derived from reduced acrylamide potential &amp; browning potato line E12. Food </w:t>
      </w:r>
      <w:r w:rsidR="00E96C64" w:rsidRPr="002731B9">
        <w:rPr>
          <w:rFonts w:cs="Arial"/>
          <w:sz w:val="20"/>
          <w:szCs w:val="20"/>
        </w:rPr>
        <w:t>Standards Australia New Zealand</w:t>
      </w:r>
      <w:r w:rsidRPr="002731B9">
        <w:rPr>
          <w:rFonts w:cs="Arial"/>
          <w:sz w:val="20"/>
          <w:szCs w:val="20"/>
        </w:rPr>
        <w:t xml:space="preserve">. </w:t>
      </w:r>
      <w:hyperlink r:id="rId43" w:history="1">
        <w:r w:rsidR="002731B9" w:rsidRPr="002731B9">
          <w:rPr>
            <w:rStyle w:val="Hyperlink"/>
            <w:sz w:val="20"/>
            <w:szCs w:val="20"/>
          </w:rPr>
          <w:t>https://www.foodstandards.gov.au/code/applications/Pages/A1128GMPotatoE12.aspx</w:t>
        </w:r>
      </w:hyperlink>
      <w:r w:rsidRPr="002731B9">
        <w:rPr>
          <w:rFonts w:cs="Arial"/>
          <w:sz w:val="20"/>
          <w:szCs w:val="20"/>
        </w:rPr>
        <w:t xml:space="preserve">. Accessed </w:t>
      </w:r>
      <w:r w:rsidR="00E96C64" w:rsidRPr="002731B9">
        <w:rPr>
          <w:rFonts w:cs="Arial"/>
          <w:sz w:val="20"/>
          <w:szCs w:val="20"/>
        </w:rPr>
        <w:t>March</w:t>
      </w:r>
      <w:r w:rsidRPr="002731B9">
        <w:rPr>
          <w:rFonts w:cs="Arial"/>
          <w:sz w:val="20"/>
          <w:szCs w:val="20"/>
        </w:rPr>
        <w:t xml:space="preserve"> </w:t>
      </w:r>
      <w:r w:rsidR="00CC1448">
        <w:rPr>
          <w:rFonts w:cs="Arial"/>
          <w:sz w:val="20"/>
          <w:szCs w:val="20"/>
        </w:rPr>
        <w:t>2020</w:t>
      </w:r>
      <w:r w:rsidRPr="002731B9">
        <w:rPr>
          <w:rFonts w:cs="Arial"/>
          <w:sz w:val="20"/>
          <w:szCs w:val="20"/>
        </w:rPr>
        <w:t>.</w:t>
      </w:r>
      <w:bookmarkEnd w:id="185"/>
    </w:p>
    <w:p w14:paraId="5FE67162" w14:textId="63863215" w:rsidR="002731B9" w:rsidRPr="002731B9" w:rsidRDefault="002731B9" w:rsidP="001D37E9">
      <w:pPr>
        <w:spacing w:after="120"/>
        <w:rPr>
          <w:rFonts w:cs="Arial"/>
          <w:sz w:val="20"/>
          <w:szCs w:val="20"/>
        </w:rPr>
      </w:pPr>
      <w:r>
        <w:rPr>
          <w:sz w:val="20"/>
          <w:szCs w:val="20"/>
        </w:rPr>
        <w:t xml:space="preserve">FSANZ (2017) A1139 – Food derived from Potato Lines F10, J3, W8, X17 &amp; Y9. </w:t>
      </w:r>
      <w:r w:rsidRPr="00E96C64">
        <w:rPr>
          <w:rFonts w:cs="Arial"/>
          <w:sz w:val="20"/>
          <w:szCs w:val="20"/>
        </w:rPr>
        <w:t xml:space="preserve">Food </w:t>
      </w:r>
      <w:r w:rsidRPr="002731B9">
        <w:rPr>
          <w:rFonts w:cs="Arial"/>
          <w:sz w:val="20"/>
          <w:szCs w:val="20"/>
        </w:rPr>
        <w:t>Standards Australia New Zealand.</w:t>
      </w:r>
      <w:r>
        <w:rPr>
          <w:rFonts w:cs="Arial"/>
          <w:sz w:val="20"/>
          <w:szCs w:val="20"/>
        </w:rPr>
        <w:t xml:space="preserve"> </w:t>
      </w:r>
      <w:hyperlink r:id="rId44" w:history="1">
        <w:r w:rsidRPr="00534751">
          <w:rPr>
            <w:rStyle w:val="Hyperlink"/>
            <w:rFonts w:cs="Arial"/>
            <w:sz w:val="20"/>
            <w:szCs w:val="20"/>
          </w:rPr>
          <w:t>https://www.foodstandards.gov.au/code/applications/Pages/A1139.aspx</w:t>
        </w:r>
      </w:hyperlink>
      <w:r>
        <w:rPr>
          <w:sz w:val="20"/>
          <w:szCs w:val="20"/>
        </w:rPr>
        <w:t xml:space="preserve">. Accessed March </w:t>
      </w:r>
      <w:r w:rsidR="00CC1448">
        <w:rPr>
          <w:sz w:val="20"/>
          <w:szCs w:val="20"/>
        </w:rPr>
        <w:t>2020</w:t>
      </w:r>
      <w:r>
        <w:rPr>
          <w:sz w:val="20"/>
          <w:szCs w:val="20"/>
        </w:rPr>
        <w:t>.</w:t>
      </w:r>
    </w:p>
    <w:p w14:paraId="7B2B83AA" w14:textId="2D215A51" w:rsidR="00F22C15" w:rsidRPr="007A635A" w:rsidRDefault="00F22C15" w:rsidP="001D37E9">
      <w:pPr>
        <w:spacing w:after="120"/>
        <w:rPr>
          <w:rFonts w:cs="Arial"/>
          <w:sz w:val="20"/>
          <w:szCs w:val="20"/>
        </w:rPr>
      </w:pPr>
      <w:bookmarkStart w:id="186" w:name="_Toc478734627"/>
      <w:bookmarkStart w:id="187" w:name="_Toc478734715"/>
      <w:bookmarkStart w:id="188" w:name="_Toc479754492"/>
      <w:r w:rsidRPr="007A635A">
        <w:rPr>
          <w:rFonts w:cs="Arial"/>
          <w:sz w:val="20"/>
          <w:szCs w:val="20"/>
        </w:rPr>
        <w:t>Gao L, Bradeen JM</w:t>
      </w:r>
      <w:r w:rsidR="00A67892" w:rsidRPr="007A635A">
        <w:rPr>
          <w:rFonts w:cs="Arial"/>
          <w:sz w:val="20"/>
          <w:szCs w:val="20"/>
        </w:rPr>
        <w:t xml:space="preserve"> (</w:t>
      </w:r>
      <w:r w:rsidRPr="007A635A">
        <w:rPr>
          <w:rFonts w:cs="Arial"/>
          <w:sz w:val="20"/>
          <w:szCs w:val="20"/>
        </w:rPr>
        <w:t>2016</w:t>
      </w:r>
      <w:r w:rsidR="00A67892" w:rsidRPr="007A635A">
        <w:rPr>
          <w:rFonts w:cs="Arial"/>
          <w:sz w:val="20"/>
          <w:szCs w:val="20"/>
        </w:rPr>
        <w:t>)</w:t>
      </w:r>
      <w:r w:rsidRPr="007A635A">
        <w:rPr>
          <w:rFonts w:cs="Arial"/>
          <w:sz w:val="20"/>
          <w:szCs w:val="20"/>
        </w:rPr>
        <w:t xml:space="preserve"> Contrasting </w:t>
      </w:r>
      <w:r w:rsidR="00A67892" w:rsidRPr="007A635A">
        <w:rPr>
          <w:rFonts w:cs="Arial"/>
          <w:sz w:val="20"/>
          <w:szCs w:val="20"/>
        </w:rPr>
        <w:t>p</w:t>
      </w:r>
      <w:r w:rsidRPr="007A635A">
        <w:rPr>
          <w:rFonts w:cs="Arial"/>
          <w:sz w:val="20"/>
          <w:szCs w:val="20"/>
        </w:rPr>
        <w:t xml:space="preserve">otato </w:t>
      </w:r>
      <w:r w:rsidR="00A67892" w:rsidRPr="007A635A">
        <w:rPr>
          <w:rFonts w:cs="Arial"/>
          <w:sz w:val="20"/>
          <w:szCs w:val="20"/>
        </w:rPr>
        <w:t>f</w:t>
      </w:r>
      <w:r w:rsidRPr="007A635A">
        <w:rPr>
          <w:rFonts w:cs="Arial"/>
          <w:sz w:val="20"/>
          <w:szCs w:val="20"/>
        </w:rPr>
        <w:t xml:space="preserve">oliage and </w:t>
      </w:r>
      <w:r w:rsidR="00A67892" w:rsidRPr="007A635A">
        <w:rPr>
          <w:rFonts w:cs="Arial"/>
          <w:sz w:val="20"/>
          <w:szCs w:val="20"/>
        </w:rPr>
        <w:t>t</w:t>
      </w:r>
      <w:r w:rsidRPr="007A635A">
        <w:rPr>
          <w:rFonts w:cs="Arial"/>
          <w:sz w:val="20"/>
          <w:szCs w:val="20"/>
        </w:rPr>
        <w:t xml:space="preserve">uber </w:t>
      </w:r>
      <w:r w:rsidR="00A67892" w:rsidRPr="007A635A">
        <w:rPr>
          <w:rFonts w:cs="Arial"/>
          <w:sz w:val="20"/>
          <w:szCs w:val="20"/>
        </w:rPr>
        <w:t>defence</w:t>
      </w:r>
      <w:r w:rsidRPr="007A635A">
        <w:rPr>
          <w:rFonts w:cs="Arial"/>
          <w:sz w:val="20"/>
          <w:szCs w:val="20"/>
        </w:rPr>
        <w:t xml:space="preserve"> </w:t>
      </w:r>
      <w:r w:rsidR="00A67892" w:rsidRPr="007A635A">
        <w:rPr>
          <w:rFonts w:cs="Arial"/>
          <w:sz w:val="20"/>
          <w:szCs w:val="20"/>
        </w:rPr>
        <w:t>m</w:t>
      </w:r>
      <w:r w:rsidRPr="007A635A">
        <w:rPr>
          <w:rFonts w:cs="Arial"/>
          <w:sz w:val="20"/>
          <w:szCs w:val="20"/>
        </w:rPr>
        <w:t xml:space="preserve">echanisms against the </w:t>
      </w:r>
      <w:r w:rsidR="00A67892" w:rsidRPr="007A635A">
        <w:rPr>
          <w:rFonts w:cs="Arial"/>
          <w:sz w:val="20"/>
          <w:szCs w:val="20"/>
        </w:rPr>
        <w:t>l</w:t>
      </w:r>
      <w:r w:rsidRPr="007A635A">
        <w:rPr>
          <w:rFonts w:cs="Arial"/>
          <w:sz w:val="20"/>
          <w:szCs w:val="20"/>
        </w:rPr>
        <w:t xml:space="preserve">ate </w:t>
      </w:r>
      <w:r w:rsidR="00A67892" w:rsidRPr="007A635A">
        <w:rPr>
          <w:rFonts w:cs="Arial"/>
          <w:sz w:val="20"/>
          <w:szCs w:val="20"/>
        </w:rPr>
        <w:t>b</w:t>
      </w:r>
      <w:r w:rsidRPr="007A635A">
        <w:rPr>
          <w:rFonts w:cs="Arial"/>
          <w:sz w:val="20"/>
          <w:szCs w:val="20"/>
        </w:rPr>
        <w:t xml:space="preserve">light </w:t>
      </w:r>
      <w:r w:rsidR="00A67892" w:rsidRPr="007A635A">
        <w:rPr>
          <w:rFonts w:cs="Arial"/>
          <w:sz w:val="20"/>
          <w:szCs w:val="20"/>
        </w:rPr>
        <w:t>p</w:t>
      </w:r>
      <w:r w:rsidRPr="007A635A">
        <w:rPr>
          <w:rFonts w:cs="Arial"/>
          <w:sz w:val="20"/>
          <w:szCs w:val="20"/>
        </w:rPr>
        <w:t xml:space="preserve">athogen </w:t>
      </w:r>
      <w:r w:rsidRPr="007A635A">
        <w:rPr>
          <w:rFonts w:cs="Arial"/>
          <w:i/>
          <w:sz w:val="20"/>
          <w:szCs w:val="20"/>
        </w:rPr>
        <w:t>Phytophthora infestans</w:t>
      </w:r>
      <w:r w:rsidR="00A67892" w:rsidRPr="007A635A">
        <w:rPr>
          <w:rFonts w:cs="Arial"/>
          <w:sz w:val="20"/>
          <w:szCs w:val="20"/>
        </w:rPr>
        <w:t>. PLoS One 11:e0159969</w:t>
      </w:r>
      <w:bookmarkEnd w:id="186"/>
      <w:bookmarkEnd w:id="187"/>
      <w:bookmarkEnd w:id="188"/>
    </w:p>
    <w:p w14:paraId="5A65054E" w14:textId="34604BC5" w:rsidR="00F71A69" w:rsidRDefault="00F71A69" w:rsidP="001D37E9">
      <w:pPr>
        <w:spacing w:after="120"/>
        <w:rPr>
          <w:rFonts w:cs="Arial"/>
          <w:sz w:val="20"/>
          <w:szCs w:val="20"/>
        </w:rPr>
      </w:pPr>
      <w:r w:rsidRPr="003F59D6">
        <w:rPr>
          <w:rFonts w:cs="Arial"/>
          <w:sz w:val="20"/>
          <w:szCs w:val="20"/>
        </w:rPr>
        <w:t xml:space="preserve">Hawkes JG, Hjerting JP (1960) Some wild potato species from Argentina. </w:t>
      </w:r>
      <w:r w:rsidR="00FB1488" w:rsidRPr="003F59D6">
        <w:rPr>
          <w:rFonts w:cs="Arial"/>
          <w:sz w:val="20"/>
          <w:szCs w:val="20"/>
        </w:rPr>
        <w:t>Phyton</w:t>
      </w:r>
      <w:r w:rsidR="0075173C" w:rsidRPr="003F59D6">
        <w:rPr>
          <w:rFonts w:cs="Arial"/>
          <w:sz w:val="20"/>
          <w:szCs w:val="20"/>
        </w:rPr>
        <w:t xml:space="preserve"> 9:</w:t>
      </w:r>
      <w:r w:rsidR="00FB1488" w:rsidRPr="003F59D6">
        <w:rPr>
          <w:rFonts w:cs="Arial"/>
          <w:sz w:val="20"/>
          <w:szCs w:val="20"/>
        </w:rPr>
        <w:t>140-146</w:t>
      </w:r>
    </w:p>
    <w:p w14:paraId="6D479423" w14:textId="39CD0AE7" w:rsidR="003C422E" w:rsidRPr="003F59D6" w:rsidRDefault="003C422E" w:rsidP="001D37E9">
      <w:pPr>
        <w:spacing w:after="120"/>
        <w:rPr>
          <w:rFonts w:cs="Arial"/>
          <w:sz w:val="20"/>
          <w:szCs w:val="20"/>
        </w:rPr>
      </w:pPr>
      <w:r>
        <w:rPr>
          <w:rFonts w:cs="Arial"/>
          <w:sz w:val="20"/>
          <w:szCs w:val="20"/>
        </w:rPr>
        <w:t>Hannon GJ (2002) RNA interference. Nature 418:244-</w:t>
      </w:r>
      <w:r w:rsidR="00371B8B">
        <w:rPr>
          <w:rFonts w:cs="Arial"/>
          <w:sz w:val="20"/>
          <w:szCs w:val="20"/>
        </w:rPr>
        <w:t>251</w:t>
      </w:r>
    </w:p>
    <w:p w14:paraId="4F670F29" w14:textId="1B4A0D07" w:rsidR="00F22C15" w:rsidRPr="003C39DA" w:rsidRDefault="00F22C15" w:rsidP="001D37E9">
      <w:pPr>
        <w:spacing w:after="120"/>
        <w:rPr>
          <w:rFonts w:cs="Arial"/>
          <w:sz w:val="20"/>
          <w:szCs w:val="20"/>
        </w:rPr>
      </w:pPr>
      <w:bookmarkStart w:id="189" w:name="_Toc478734628"/>
      <w:bookmarkStart w:id="190" w:name="_Toc478734716"/>
      <w:bookmarkStart w:id="191" w:name="_Toc479754493"/>
      <w:r w:rsidRPr="003C39DA">
        <w:rPr>
          <w:rFonts w:cs="Arial"/>
          <w:sz w:val="20"/>
          <w:szCs w:val="20"/>
        </w:rPr>
        <w:t>Herman RA, Ekmay R (2014) Do whole-food animal feeding studies have any value in the safety assessment of GM crops? Regulatory Toxicology and Pharmacology 68:171–174</w:t>
      </w:r>
      <w:bookmarkEnd w:id="189"/>
      <w:bookmarkEnd w:id="190"/>
      <w:bookmarkEnd w:id="191"/>
    </w:p>
    <w:p w14:paraId="507C3061" w14:textId="3E8D19AF" w:rsidR="0040268B" w:rsidRPr="00351DA1" w:rsidRDefault="0040268B" w:rsidP="0040268B">
      <w:pPr>
        <w:spacing w:after="120"/>
        <w:rPr>
          <w:rFonts w:cs="Arial"/>
          <w:sz w:val="20"/>
          <w:szCs w:val="20"/>
        </w:rPr>
      </w:pPr>
      <w:r>
        <w:rPr>
          <w:rFonts w:cs="Arial"/>
          <w:sz w:val="20"/>
          <w:szCs w:val="20"/>
        </w:rPr>
        <w:t>Horton DE, Anderson JL</w:t>
      </w:r>
      <w:r w:rsidRPr="0040268B">
        <w:rPr>
          <w:rFonts w:cs="Arial"/>
          <w:sz w:val="20"/>
          <w:szCs w:val="20"/>
        </w:rPr>
        <w:t xml:space="preserve"> (1992). Potato Production in the Context of the</w:t>
      </w:r>
      <w:r>
        <w:rPr>
          <w:rFonts w:cs="Arial"/>
          <w:sz w:val="20"/>
          <w:szCs w:val="20"/>
        </w:rPr>
        <w:t xml:space="preserve"> World and Farm </w:t>
      </w:r>
      <w:r w:rsidRPr="0040268B">
        <w:rPr>
          <w:rFonts w:cs="Arial"/>
          <w:sz w:val="20"/>
          <w:szCs w:val="20"/>
        </w:rPr>
        <w:t>Economy. In The Potato Crop, Harris, P.</w:t>
      </w:r>
      <w:r>
        <w:rPr>
          <w:rFonts w:cs="Arial"/>
          <w:sz w:val="20"/>
          <w:szCs w:val="20"/>
        </w:rPr>
        <w:t>, ed. (Chapman &amp; Hall) 794–815</w:t>
      </w:r>
    </w:p>
    <w:p w14:paraId="0A51A56F" w14:textId="77A16E57" w:rsidR="00F22C15" w:rsidRPr="007C560F" w:rsidRDefault="00C4058C" w:rsidP="001D37E9">
      <w:pPr>
        <w:spacing w:after="120"/>
        <w:rPr>
          <w:rFonts w:cs="Arial"/>
          <w:sz w:val="20"/>
          <w:szCs w:val="20"/>
        </w:rPr>
      </w:pPr>
      <w:bookmarkStart w:id="192" w:name="_Toc478734631"/>
      <w:bookmarkStart w:id="193" w:name="_Toc478734719"/>
      <w:bookmarkStart w:id="194" w:name="_Toc479754496"/>
      <w:r w:rsidRPr="00BF24F2">
        <w:rPr>
          <w:rFonts w:cs="Arial"/>
          <w:sz w:val="20"/>
          <w:szCs w:val="20"/>
        </w:rPr>
        <w:t>Jones JD, Dangl JL</w:t>
      </w:r>
      <w:r w:rsidR="00F22C15" w:rsidRPr="00BF24F2">
        <w:rPr>
          <w:rFonts w:cs="Arial"/>
          <w:sz w:val="20"/>
          <w:szCs w:val="20"/>
        </w:rPr>
        <w:t xml:space="preserve"> </w:t>
      </w:r>
      <w:r w:rsidRPr="00BF24F2">
        <w:rPr>
          <w:rFonts w:cs="Arial"/>
          <w:sz w:val="20"/>
          <w:szCs w:val="20"/>
        </w:rPr>
        <w:t>(</w:t>
      </w:r>
      <w:r w:rsidR="00F22C15" w:rsidRPr="00BF24F2">
        <w:rPr>
          <w:rFonts w:cs="Arial"/>
          <w:sz w:val="20"/>
          <w:szCs w:val="20"/>
        </w:rPr>
        <w:t>2006</w:t>
      </w:r>
      <w:r w:rsidRPr="00BF24F2">
        <w:rPr>
          <w:rFonts w:cs="Arial"/>
          <w:sz w:val="20"/>
          <w:szCs w:val="20"/>
        </w:rPr>
        <w:t>)</w:t>
      </w:r>
      <w:r w:rsidR="00F22C15" w:rsidRPr="00BF24F2">
        <w:rPr>
          <w:rFonts w:cs="Arial"/>
          <w:sz w:val="20"/>
          <w:szCs w:val="20"/>
        </w:rPr>
        <w:t xml:space="preserve"> The plant imm</w:t>
      </w:r>
      <w:r w:rsidRPr="00BF24F2">
        <w:rPr>
          <w:rFonts w:cs="Arial"/>
          <w:sz w:val="20"/>
          <w:szCs w:val="20"/>
        </w:rPr>
        <w:t>une system. Nature 444:323–329</w:t>
      </w:r>
      <w:bookmarkEnd w:id="192"/>
      <w:bookmarkEnd w:id="193"/>
      <w:bookmarkEnd w:id="194"/>
    </w:p>
    <w:p w14:paraId="794440E1" w14:textId="318AEE6F" w:rsidR="00F22C15" w:rsidRPr="00BF24F2" w:rsidRDefault="00C4058C" w:rsidP="001D37E9">
      <w:pPr>
        <w:spacing w:after="120"/>
        <w:rPr>
          <w:rFonts w:cs="Arial"/>
          <w:sz w:val="20"/>
          <w:szCs w:val="20"/>
        </w:rPr>
      </w:pPr>
      <w:bookmarkStart w:id="195" w:name="_Toc478734632"/>
      <w:bookmarkStart w:id="196" w:name="_Toc478734720"/>
      <w:bookmarkStart w:id="197" w:name="_Toc479754497"/>
      <w:r w:rsidRPr="00BF24F2">
        <w:rPr>
          <w:rFonts w:cs="Arial"/>
          <w:sz w:val="20"/>
          <w:szCs w:val="20"/>
        </w:rPr>
        <w:t>Jones JD</w:t>
      </w:r>
      <w:r w:rsidR="00F22C15" w:rsidRPr="00BF24F2">
        <w:rPr>
          <w:rFonts w:cs="Arial"/>
          <w:sz w:val="20"/>
          <w:szCs w:val="20"/>
        </w:rPr>
        <w:t>, Witek K, Verweij W</w:t>
      </w:r>
      <w:r w:rsidRPr="00BF24F2">
        <w:rPr>
          <w:rFonts w:cs="Arial"/>
          <w:sz w:val="20"/>
          <w:szCs w:val="20"/>
        </w:rPr>
        <w:t>, et al.</w:t>
      </w:r>
      <w:r w:rsidR="00F22C15" w:rsidRPr="00BF24F2">
        <w:rPr>
          <w:rFonts w:cs="Arial"/>
          <w:sz w:val="20"/>
          <w:szCs w:val="20"/>
        </w:rPr>
        <w:t xml:space="preserve"> </w:t>
      </w:r>
      <w:r w:rsidRPr="00BF24F2">
        <w:rPr>
          <w:rFonts w:cs="Arial"/>
          <w:sz w:val="20"/>
          <w:szCs w:val="20"/>
        </w:rPr>
        <w:t>(</w:t>
      </w:r>
      <w:r w:rsidR="00F22C15" w:rsidRPr="00BF24F2">
        <w:rPr>
          <w:rFonts w:cs="Arial"/>
          <w:sz w:val="20"/>
          <w:szCs w:val="20"/>
        </w:rPr>
        <w:t>2014</w:t>
      </w:r>
      <w:r w:rsidRPr="00BF24F2">
        <w:rPr>
          <w:rFonts w:cs="Arial"/>
          <w:sz w:val="20"/>
          <w:szCs w:val="20"/>
        </w:rPr>
        <w:t>)</w:t>
      </w:r>
      <w:r w:rsidR="00F22C15" w:rsidRPr="00BF24F2">
        <w:rPr>
          <w:rFonts w:cs="Arial"/>
          <w:sz w:val="20"/>
          <w:szCs w:val="20"/>
        </w:rPr>
        <w:t xml:space="preserve"> Elevating crop disease resistance with cloned genes</w:t>
      </w:r>
      <w:r w:rsidRPr="00BF24F2">
        <w:rPr>
          <w:rFonts w:cs="Arial"/>
          <w:sz w:val="20"/>
          <w:szCs w:val="20"/>
        </w:rPr>
        <w:t>.</w:t>
      </w:r>
      <w:r w:rsidR="00F22C15" w:rsidRPr="00BF24F2">
        <w:rPr>
          <w:rFonts w:cs="Arial"/>
          <w:sz w:val="20"/>
          <w:szCs w:val="20"/>
        </w:rPr>
        <w:t xml:space="preserve"> Philos Trans R Soc Lond B Biol Sci 369</w:t>
      </w:r>
      <w:r w:rsidRPr="00BF24F2">
        <w:rPr>
          <w:rFonts w:cs="Arial"/>
          <w:sz w:val="20"/>
          <w:szCs w:val="20"/>
        </w:rPr>
        <w:t>(1639)</w:t>
      </w:r>
      <w:r w:rsidR="00F22C15" w:rsidRPr="00BF24F2">
        <w:rPr>
          <w:rFonts w:cs="Arial"/>
          <w:sz w:val="20"/>
          <w:szCs w:val="20"/>
        </w:rPr>
        <w:t>:</w:t>
      </w:r>
      <w:r w:rsidRPr="00BF24F2">
        <w:rPr>
          <w:rFonts w:cs="Arial"/>
          <w:sz w:val="20"/>
          <w:szCs w:val="20"/>
        </w:rPr>
        <w:t>e</w:t>
      </w:r>
      <w:r w:rsidR="00F22C15" w:rsidRPr="00BF24F2">
        <w:rPr>
          <w:rFonts w:cs="Arial"/>
          <w:sz w:val="20"/>
          <w:szCs w:val="20"/>
        </w:rPr>
        <w:t>20130087</w:t>
      </w:r>
      <w:bookmarkEnd w:id="195"/>
      <w:bookmarkEnd w:id="196"/>
      <w:bookmarkEnd w:id="197"/>
    </w:p>
    <w:p w14:paraId="295461D5" w14:textId="7768C4C9" w:rsidR="0090223B" w:rsidRDefault="0090223B" w:rsidP="0090223B">
      <w:pPr>
        <w:spacing w:after="120"/>
        <w:rPr>
          <w:rFonts w:cs="Arial"/>
          <w:sz w:val="20"/>
          <w:szCs w:val="20"/>
        </w:rPr>
      </w:pPr>
      <w:r w:rsidRPr="0090223B">
        <w:rPr>
          <w:rFonts w:cs="Arial"/>
          <w:sz w:val="20"/>
          <w:szCs w:val="20"/>
        </w:rPr>
        <w:t>Ko</w:t>
      </w:r>
      <w:r>
        <w:rPr>
          <w:rFonts w:cs="Arial"/>
          <w:sz w:val="20"/>
          <w:szCs w:val="20"/>
        </w:rPr>
        <w:t>zukue N, Yoon K-S, Byun G</w:t>
      </w:r>
      <w:r w:rsidRPr="0090223B">
        <w:rPr>
          <w:rFonts w:cs="Arial"/>
          <w:sz w:val="20"/>
          <w:szCs w:val="20"/>
        </w:rPr>
        <w:t>-I</w:t>
      </w:r>
      <w:r>
        <w:rPr>
          <w:rFonts w:cs="Arial"/>
          <w:sz w:val="20"/>
          <w:szCs w:val="20"/>
        </w:rPr>
        <w:t xml:space="preserve">, Misoo S, Levin CE, </w:t>
      </w:r>
      <w:r w:rsidRPr="0090223B">
        <w:rPr>
          <w:rFonts w:cs="Arial"/>
          <w:sz w:val="20"/>
          <w:szCs w:val="20"/>
        </w:rPr>
        <w:t>Fried</w:t>
      </w:r>
      <w:r>
        <w:rPr>
          <w:rFonts w:cs="Arial"/>
          <w:sz w:val="20"/>
          <w:szCs w:val="20"/>
        </w:rPr>
        <w:t xml:space="preserve">man M (2008) Distribution of </w:t>
      </w:r>
      <w:r w:rsidRPr="0090223B">
        <w:rPr>
          <w:rFonts w:cs="Arial"/>
          <w:sz w:val="20"/>
          <w:szCs w:val="20"/>
        </w:rPr>
        <w:t>Glycoalkaloids in Potato Tubers of 59 Accessions of Two Wild and F</w:t>
      </w:r>
      <w:r>
        <w:rPr>
          <w:rFonts w:cs="Arial"/>
          <w:sz w:val="20"/>
          <w:szCs w:val="20"/>
        </w:rPr>
        <w:t xml:space="preserve">ive Cultivated Solanum Species. </w:t>
      </w:r>
      <w:r w:rsidRPr="0090223B">
        <w:rPr>
          <w:rFonts w:cs="Arial"/>
          <w:sz w:val="20"/>
          <w:szCs w:val="20"/>
        </w:rPr>
        <w:t>Journal of Agricultural and Food Chemistry 56</w:t>
      </w:r>
      <w:r>
        <w:rPr>
          <w:rFonts w:cs="Arial"/>
          <w:sz w:val="20"/>
          <w:szCs w:val="20"/>
        </w:rPr>
        <w:t>:</w:t>
      </w:r>
      <w:r w:rsidRPr="0090223B">
        <w:rPr>
          <w:rFonts w:cs="Arial"/>
          <w:sz w:val="20"/>
          <w:szCs w:val="20"/>
        </w:rPr>
        <w:t>11920–119</w:t>
      </w:r>
      <w:r>
        <w:rPr>
          <w:rFonts w:cs="Arial"/>
          <w:sz w:val="20"/>
          <w:szCs w:val="20"/>
        </w:rPr>
        <w:t>28</w:t>
      </w:r>
    </w:p>
    <w:p w14:paraId="09524DE8" w14:textId="37424B82" w:rsidR="00EF2769" w:rsidRPr="0090223B" w:rsidRDefault="00EF2769" w:rsidP="00EF2769">
      <w:pPr>
        <w:spacing w:after="120"/>
        <w:rPr>
          <w:rFonts w:cs="Arial"/>
          <w:sz w:val="20"/>
          <w:szCs w:val="20"/>
        </w:rPr>
      </w:pPr>
      <w:r>
        <w:rPr>
          <w:rFonts w:cs="Arial"/>
          <w:sz w:val="20"/>
          <w:szCs w:val="20"/>
        </w:rPr>
        <w:t>Lisinska G</w:t>
      </w:r>
      <w:r w:rsidRPr="00EF2769">
        <w:rPr>
          <w:rFonts w:cs="Arial"/>
          <w:sz w:val="20"/>
          <w:szCs w:val="20"/>
        </w:rPr>
        <w:t xml:space="preserve">, </w:t>
      </w:r>
      <w:r>
        <w:rPr>
          <w:rFonts w:cs="Arial"/>
          <w:sz w:val="20"/>
          <w:szCs w:val="20"/>
        </w:rPr>
        <w:t>Leszczynsk W (1989)</w:t>
      </w:r>
      <w:r w:rsidRPr="00EF2769">
        <w:rPr>
          <w:rFonts w:cs="Arial"/>
          <w:sz w:val="20"/>
          <w:szCs w:val="20"/>
        </w:rPr>
        <w:t xml:space="preserve"> Potato Tubers as a Raw Materia</w:t>
      </w:r>
      <w:r>
        <w:rPr>
          <w:rFonts w:cs="Arial"/>
          <w:sz w:val="20"/>
          <w:szCs w:val="20"/>
        </w:rPr>
        <w:t xml:space="preserve">l for Processing and Nutrition. </w:t>
      </w:r>
      <w:r w:rsidRPr="00EF2769">
        <w:rPr>
          <w:rFonts w:cs="Arial"/>
          <w:sz w:val="20"/>
          <w:szCs w:val="20"/>
        </w:rPr>
        <w:t>Potat</w:t>
      </w:r>
      <w:r>
        <w:rPr>
          <w:rFonts w:cs="Arial"/>
          <w:sz w:val="20"/>
          <w:szCs w:val="20"/>
        </w:rPr>
        <w:t>o Science and Technology 11–128</w:t>
      </w:r>
    </w:p>
    <w:p w14:paraId="4A79E25C" w14:textId="66DCA175" w:rsidR="00F22C15" w:rsidRPr="003F59D6" w:rsidRDefault="00F22C15" w:rsidP="001D37E9">
      <w:pPr>
        <w:spacing w:after="120"/>
        <w:rPr>
          <w:rFonts w:cs="Arial"/>
          <w:sz w:val="20"/>
          <w:szCs w:val="20"/>
        </w:rPr>
      </w:pPr>
      <w:bookmarkStart w:id="198" w:name="_Toc478734633"/>
      <w:bookmarkStart w:id="199" w:name="_Toc478734721"/>
      <w:bookmarkStart w:id="200" w:name="_Toc479754499"/>
      <w:r w:rsidRPr="003F59D6">
        <w:rPr>
          <w:rFonts w:cs="Arial"/>
          <w:sz w:val="20"/>
          <w:szCs w:val="20"/>
        </w:rPr>
        <w:t xml:space="preserve">Marone D, Russo MA, Laido G, </w:t>
      </w:r>
      <w:r w:rsidR="00C4058C" w:rsidRPr="003F59D6">
        <w:rPr>
          <w:rFonts w:cs="Arial"/>
          <w:sz w:val="20"/>
          <w:szCs w:val="20"/>
        </w:rPr>
        <w:t>Leonardis AM de, Mastrangelo AM</w:t>
      </w:r>
      <w:r w:rsidRPr="003F59D6">
        <w:rPr>
          <w:rFonts w:cs="Arial"/>
          <w:sz w:val="20"/>
          <w:szCs w:val="20"/>
        </w:rPr>
        <w:t xml:space="preserve"> </w:t>
      </w:r>
      <w:r w:rsidR="00C4058C" w:rsidRPr="003F59D6">
        <w:rPr>
          <w:rFonts w:cs="Arial"/>
          <w:sz w:val="20"/>
          <w:szCs w:val="20"/>
        </w:rPr>
        <w:t>(</w:t>
      </w:r>
      <w:r w:rsidRPr="003F59D6">
        <w:rPr>
          <w:rFonts w:cs="Arial"/>
          <w:sz w:val="20"/>
          <w:szCs w:val="20"/>
        </w:rPr>
        <w:t>2013</w:t>
      </w:r>
      <w:r w:rsidR="00C4058C" w:rsidRPr="003F59D6">
        <w:rPr>
          <w:rFonts w:cs="Arial"/>
          <w:sz w:val="20"/>
          <w:szCs w:val="20"/>
        </w:rPr>
        <w:t>)</w:t>
      </w:r>
      <w:r w:rsidRPr="003F59D6">
        <w:rPr>
          <w:rFonts w:cs="Arial"/>
          <w:sz w:val="20"/>
          <w:szCs w:val="20"/>
        </w:rPr>
        <w:t xml:space="preserve"> Plant nucleotide binding site-leucine-rich repeat (NBS-LRR) genes: active guardians in host </w:t>
      </w:r>
      <w:r w:rsidR="00C4058C" w:rsidRPr="003F59D6">
        <w:rPr>
          <w:rFonts w:cs="Arial"/>
          <w:sz w:val="20"/>
          <w:szCs w:val="20"/>
        </w:rPr>
        <w:t>defence</w:t>
      </w:r>
      <w:r w:rsidRPr="003F59D6">
        <w:rPr>
          <w:rFonts w:cs="Arial"/>
          <w:sz w:val="20"/>
          <w:szCs w:val="20"/>
        </w:rPr>
        <w:t xml:space="preserve"> respon</w:t>
      </w:r>
      <w:r w:rsidR="00C4058C" w:rsidRPr="003F59D6">
        <w:rPr>
          <w:rFonts w:cs="Arial"/>
          <w:sz w:val="20"/>
          <w:szCs w:val="20"/>
        </w:rPr>
        <w:t>ses. Int J Mol Sci 14:7302–7326</w:t>
      </w:r>
      <w:bookmarkEnd w:id="198"/>
      <w:bookmarkEnd w:id="199"/>
      <w:bookmarkEnd w:id="200"/>
    </w:p>
    <w:p w14:paraId="40EDCF8B" w14:textId="36367964" w:rsidR="00F22C15" w:rsidRPr="00BF24F2" w:rsidRDefault="00F22C15" w:rsidP="001D37E9">
      <w:pPr>
        <w:spacing w:after="120"/>
        <w:rPr>
          <w:rFonts w:cs="Arial"/>
          <w:b/>
          <w:sz w:val="20"/>
          <w:szCs w:val="20"/>
        </w:rPr>
      </w:pPr>
      <w:bookmarkStart w:id="201" w:name="_Toc478734634"/>
      <w:bookmarkStart w:id="202" w:name="_Toc478734722"/>
      <w:bookmarkStart w:id="203" w:name="_Toc479754500"/>
      <w:r w:rsidRPr="00BF24F2">
        <w:rPr>
          <w:rFonts w:cs="Arial"/>
          <w:sz w:val="20"/>
          <w:szCs w:val="20"/>
        </w:rPr>
        <w:t>McHale L</w:t>
      </w:r>
      <w:r w:rsidR="00C4058C" w:rsidRPr="00BF24F2">
        <w:rPr>
          <w:rFonts w:cs="Arial"/>
          <w:sz w:val="20"/>
          <w:szCs w:val="20"/>
        </w:rPr>
        <w:t>, Tan X, Koehl P, Michelmore RW</w:t>
      </w:r>
      <w:r w:rsidRPr="00BF24F2">
        <w:rPr>
          <w:rFonts w:cs="Arial"/>
          <w:sz w:val="20"/>
          <w:szCs w:val="20"/>
        </w:rPr>
        <w:t xml:space="preserve"> </w:t>
      </w:r>
      <w:r w:rsidR="00C4058C" w:rsidRPr="00BF24F2">
        <w:rPr>
          <w:rFonts w:cs="Arial"/>
          <w:sz w:val="20"/>
          <w:szCs w:val="20"/>
        </w:rPr>
        <w:t>(</w:t>
      </w:r>
      <w:r w:rsidRPr="00BF24F2">
        <w:rPr>
          <w:rFonts w:cs="Arial"/>
          <w:sz w:val="20"/>
          <w:szCs w:val="20"/>
        </w:rPr>
        <w:t>2006</w:t>
      </w:r>
      <w:r w:rsidR="00C4058C" w:rsidRPr="00BF24F2">
        <w:rPr>
          <w:rFonts w:cs="Arial"/>
          <w:sz w:val="20"/>
          <w:szCs w:val="20"/>
        </w:rPr>
        <w:t>)</w:t>
      </w:r>
      <w:r w:rsidRPr="00BF24F2">
        <w:rPr>
          <w:rFonts w:cs="Arial"/>
          <w:sz w:val="20"/>
          <w:szCs w:val="20"/>
        </w:rPr>
        <w:t xml:space="preserve"> Plant NBS</w:t>
      </w:r>
      <w:r w:rsidR="00C4058C" w:rsidRPr="00BF24F2">
        <w:rPr>
          <w:rFonts w:cs="Arial"/>
          <w:sz w:val="20"/>
          <w:szCs w:val="20"/>
        </w:rPr>
        <w:t>-LRR proteins: adaptable guards. Genome Biol 7:e212</w:t>
      </w:r>
      <w:bookmarkEnd w:id="201"/>
      <w:bookmarkEnd w:id="202"/>
      <w:bookmarkEnd w:id="203"/>
    </w:p>
    <w:p w14:paraId="7E3FE574" w14:textId="014248C9" w:rsidR="00F22C15" w:rsidRDefault="00F22C15" w:rsidP="001D37E9">
      <w:pPr>
        <w:spacing w:after="120"/>
        <w:rPr>
          <w:rFonts w:cs="Arial"/>
          <w:sz w:val="20"/>
          <w:szCs w:val="20"/>
        </w:rPr>
      </w:pPr>
      <w:bookmarkStart w:id="204" w:name="_Toc478734635"/>
      <w:bookmarkStart w:id="205" w:name="_Toc478734723"/>
      <w:bookmarkStart w:id="206" w:name="_Toc479754501"/>
      <w:r w:rsidRPr="00784EEB">
        <w:rPr>
          <w:rFonts w:cs="Arial"/>
          <w:sz w:val="20"/>
          <w:szCs w:val="20"/>
        </w:rPr>
        <w:t>Muller-Rober B, La Cogna</w:t>
      </w:r>
      <w:r w:rsidR="00655D0D" w:rsidRPr="00784EEB">
        <w:rPr>
          <w:rFonts w:cs="Arial"/>
          <w:sz w:val="20"/>
          <w:szCs w:val="20"/>
        </w:rPr>
        <w:t>ta U, Sonnewald U, Willmitzer L</w:t>
      </w:r>
      <w:r w:rsidRPr="00784EEB">
        <w:rPr>
          <w:rFonts w:cs="Arial"/>
          <w:sz w:val="20"/>
          <w:szCs w:val="20"/>
        </w:rPr>
        <w:t xml:space="preserve"> </w:t>
      </w:r>
      <w:r w:rsidR="00655D0D" w:rsidRPr="00784EEB">
        <w:rPr>
          <w:rFonts w:cs="Arial"/>
          <w:sz w:val="20"/>
          <w:szCs w:val="20"/>
        </w:rPr>
        <w:t>(</w:t>
      </w:r>
      <w:r w:rsidRPr="00784EEB">
        <w:rPr>
          <w:rFonts w:cs="Arial"/>
          <w:sz w:val="20"/>
          <w:szCs w:val="20"/>
        </w:rPr>
        <w:t>1994</w:t>
      </w:r>
      <w:r w:rsidR="00655D0D" w:rsidRPr="00784EEB">
        <w:rPr>
          <w:rFonts w:cs="Arial"/>
          <w:sz w:val="20"/>
          <w:szCs w:val="20"/>
        </w:rPr>
        <w:t>)</w:t>
      </w:r>
      <w:r w:rsidRPr="00784EEB">
        <w:rPr>
          <w:rFonts w:cs="Arial"/>
          <w:sz w:val="20"/>
          <w:szCs w:val="20"/>
        </w:rPr>
        <w:t xml:space="preserve"> A truncated version of an ADP-glucose pyrophosphorylase promoter from potato specifies guard cell-selective </w:t>
      </w:r>
      <w:r w:rsidR="00655D0D" w:rsidRPr="00784EEB">
        <w:rPr>
          <w:rFonts w:cs="Arial"/>
          <w:sz w:val="20"/>
          <w:szCs w:val="20"/>
        </w:rPr>
        <w:t>expression in transgenic plants. Plant Cell 6:601–612</w:t>
      </w:r>
      <w:bookmarkEnd w:id="204"/>
      <w:bookmarkEnd w:id="205"/>
      <w:bookmarkEnd w:id="206"/>
    </w:p>
    <w:p w14:paraId="66EEEA4F" w14:textId="2E6FBD07" w:rsidR="007C560F" w:rsidRPr="003C422E" w:rsidRDefault="007C560F" w:rsidP="001D37E9">
      <w:pPr>
        <w:spacing w:after="120"/>
        <w:rPr>
          <w:rFonts w:cs="Arial"/>
          <w:sz w:val="20"/>
          <w:szCs w:val="20"/>
        </w:rPr>
      </w:pPr>
      <w:bookmarkStart w:id="207" w:name="_Toc478734639"/>
      <w:bookmarkStart w:id="208" w:name="_Toc478734727"/>
      <w:bookmarkStart w:id="209" w:name="_Toc479754505"/>
      <w:r w:rsidRPr="00280A5A">
        <w:rPr>
          <w:rFonts w:cs="Arial"/>
          <w:sz w:val="20"/>
          <w:szCs w:val="20"/>
        </w:rPr>
        <w:t>OECD (2015) Potato (</w:t>
      </w:r>
      <w:r w:rsidRPr="00280A5A">
        <w:rPr>
          <w:rFonts w:cs="Arial"/>
          <w:i/>
          <w:sz w:val="20"/>
          <w:szCs w:val="20"/>
        </w:rPr>
        <w:t>Solanum tuberosum</w:t>
      </w:r>
      <w:r w:rsidRPr="00280A5A">
        <w:rPr>
          <w:rFonts w:cs="Arial"/>
          <w:sz w:val="20"/>
          <w:szCs w:val="20"/>
        </w:rPr>
        <w:t xml:space="preserve"> ssp. tuberosum) from Safety Assessment of Foods and Feeds Derived from Transgenic Crops, Vol 1, OECD Publishing, Paris, France.</w:t>
      </w:r>
      <w:bookmarkEnd w:id="207"/>
      <w:bookmarkEnd w:id="208"/>
      <w:bookmarkEnd w:id="209"/>
    </w:p>
    <w:p w14:paraId="635087A3" w14:textId="77777777" w:rsidR="007C560F" w:rsidRPr="00D439BB" w:rsidRDefault="007C560F" w:rsidP="007C560F">
      <w:pPr>
        <w:spacing w:after="120"/>
        <w:rPr>
          <w:rFonts w:cs="Arial"/>
          <w:sz w:val="20"/>
          <w:szCs w:val="20"/>
          <w:u w:val="single"/>
        </w:rPr>
      </w:pPr>
      <w:bookmarkStart w:id="210" w:name="_Toc478734638"/>
      <w:bookmarkStart w:id="211" w:name="_Toc478734726"/>
      <w:bookmarkStart w:id="212" w:name="_Toc479754504"/>
      <w:bookmarkStart w:id="213" w:name="_Toc478734636"/>
      <w:bookmarkStart w:id="214" w:name="_Toc478734724"/>
      <w:bookmarkStart w:id="215" w:name="_Toc479754502"/>
      <w:r w:rsidRPr="00937080">
        <w:rPr>
          <w:rFonts w:cs="Arial"/>
          <w:sz w:val="20"/>
          <w:szCs w:val="20"/>
        </w:rPr>
        <w:t xml:space="preserve">OECD (2003) Considerations for the safety assessment of animal feedstuffs derived from genetically modified plants. Organisation for Economic Co-operation and Development, Paris. </w:t>
      </w:r>
      <w:hyperlink r:id="rId45" w:history="1">
        <w:r w:rsidRPr="00D439BB">
          <w:rPr>
            <w:rStyle w:val="Hyperlink"/>
            <w:rFonts w:cs="Arial"/>
            <w:color w:val="0000FF"/>
            <w:sz w:val="20"/>
            <w:szCs w:val="20"/>
          </w:rPr>
          <w:t>http://www.oecd.org/officialdocuments/displaydocumentpdf?cote=ENV/JM/MONO (2003)10&amp;doclanguage=en</w:t>
        </w:r>
      </w:hyperlink>
      <w:r w:rsidRPr="00937080">
        <w:rPr>
          <w:rFonts w:cs="Arial"/>
          <w:sz w:val="20"/>
          <w:szCs w:val="20"/>
        </w:rPr>
        <w:t>. Accessed March 20</w:t>
      </w:r>
      <w:bookmarkEnd w:id="210"/>
      <w:bookmarkEnd w:id="211"/>
      <w:bookmarkEnd w:id="212"/>
      <w:r w:rsidRPr="00937080">
        <w:rPr>
          <w:rFonts w:cs="Arial"/>
          <w:sz w:val="20"/>
          <w:szCs w:val="20"/>
        </w:rPr>
        <w:t>20</w:t>
      </w:r>
    </w:p>
    <w:p w14:paraId="104247C8" w14:textId="77777777" w:rsidR="007C560F" w:rsidRPr="00955EF4" w:rsidRDefault="007C560F" w:rsidP="007C560F">
      <w:pPr>
        <w:spacing w:after="120"/>
        <w:rPr>
          <w:rFonts w:cs="Arial"/>
          <w:b/>
          <w:color w:val="FF0000"/>
          <w:sz w:val="18"/>
          <w:szCs w:val="20"/>
        </w:rPr>
      </w:pPr>
      <w:bookmarkStart w:id="216" w:name="_Toc478734637"/>
      <w:bookmarkStart w:id="217" w:name="_Toc478734725"/>
      <w:bookmarkStart w:id="218" w:name="_Toc479754503"/>
      <w:r w:rsidRPr="00955EF4">
        <w:rPr>
          <w:rFonts w:cs="Arial"/>
          <w:sz w:val="20"/>
          <w:szCs w:val="20"/>
        </w:rPr>
        <w:t xml:space="preserve">OECD (2002) Consensus document on compositional considerations for new varieties of potatoes: key food and feed nutrients, anti-nutrients and toxicants. Organisation for Economic Co-operation and Development, Paris. </w:t>
      </w:r>
      <w:hyperlink r:id="rId46" w:history="1">
        <w:r w:rsidRPr="00955EF4">
          <w:rPr>
            <w:rStyle w:val="Hyperlink"/>
            <w:sz w:val="20"/>
          </w:rPr>
          <w:t>https://www.oecd.org/env/ehs/biotrack/46815167.pdf</w:t>
        </w:r>
      </w:hyperlink>
      <w:r>
        <w:rPr>
          <w:sz w:val="20"/>
        </w:rPr>
        <w:t xml:space="preserve">. </w:t>
      </w:r>
      <w:r w:rsidRPr="00955EF4">
        <w:rPr>
          <w:rFonts w:cs="Arial"/>
          <w:sz w:val="20"/>
          <w:szCs w:val="20"/>
        </w:rPr>
        <w:t xml:space="preserve">Accessed </w:t>
      </w:r>
      <w:r>
        <w:rPr>
          <w:rFonts w:cs="Arial"/>
          <w:sz w:val="20"/>
          <w:szCs w:val="20"/>
        </w:rPr>
        <w:t>March</w:t>
      </w:r>
      <w:r w:rsidRPr="00955EF4">
        <w:rPr>
          <w:rFonts w:cs="Arial"/>
          <w:sz w:val="20"/>
          <w:szCs w:val="20"/>
        </w:rPr>
        <w:t xml:space="preserve"> 20</w:t>
      </w:r>
      <w:bookmarkEnd w:id="216"/>
      <w:bookmarkEnd w:id="217"/>
      <w:bookmarkEnd w:id="218"/>
      <w:r>
        <w:rPr>
          <w:rFonts w:cs="Arial"/>
          <w:sz w:val="20"/>
          <w:szCs w:val="20"/>
        </w:rPr>
        <w:t>20</w:t>
      </w:r>
    </w:p>
    <w:p w14:paraId="74528ACC" w14:textId="5AD26F72" w:rsidR="00F22C15" w:rsidRPr="005275DC" w:rsidRDefault="00F07A0D" w:rsidP="001D37E9">
      <w:pPr>
        <w:spacing w:after="120"/>
        <w:rPr>
          <w:rFonts w:cs="Arial"/>
          <w:b/>
          <w:color w:val="FF0000"/>
          <w:sz w:val="20"/>
          <w:szCs w:val="20"/>
        </w:rPr>
      </w:pPr>
      <w:r w:rsidRPr="00955EF4">
        <w:rPr>
          <w:rFonts w:cs="Arial"/>
          <w:sz w:val="20"/>
          <w:szCs w:val="20"/>
        </w:rPr>
        <w:t>OECD</w:t>
      </w:r>
      <w:r w:rsidR="00F22C15" w:rsidRPr="00955EF4">
        <w:rPr>
          <w:rFonts w:cs="Arial"/>
          <w:sz w:val="20"/>
          <w:szCs w:val="20"/>
        </w:rPr>
        <w:t xml:space="preserve"> </w:t>
      </w:r>
      <w:r w:rsidRPr="00955EF4">
        <w:rPr>
          <w:rFonts w:cs="Arial"/>
          <w:sz w:val="20"/>
          <w:szCs w:val="20"/>
        </w:rPr>
        <w:t>(</w:t>
      </w:r>
      <w:r w:rsidR="00F22C15" w:rsidRPr="00955EF4">
        <w:rPr>
          <w:rFonts w:cs="Arial"/>
          <w:sz w:val="20"/>
          <w:szCs w:val="20"/>
        </w:rPr>
        <w:t>1997</w:t>
      </w:r>
      <w:r w:rsidRPr="00955EF4">
        <w:rPr>
          <w:rFonts w:cs="Arial"/>
          <w:sz w:val="20"/>
          <w:szCs w:val="20"/>
        </w:rPr>
        <w:t>)</w:t>
      </w:r>
      <w:r w:rsidR="00F22C15" w:rsidRPr="00955EF4">
        <w:rPr>
          <w:rFonts w:cs="Arial"/>
          <w:sz w:val="20"/>
          <w:szCs w:val="20"/>
        </w:rPr>
        <w:t xml:space="preserve"> Consensus </w:t>
      </w:r>
      <w:r w:rsidRPr="00955EF4">
        <w:rPr>
          <w:rFonts w:cs="Arial"/>
          <w:sz w:val="20"/>
          <w:szCs w:val="20"/>
        </w:rPr>
        <w:t>d</w:t>
      </w:r>
      <w:r w:rsidR="00F22C15" w:rsidRPr="00955EF4">
        <w:rPr>
          <w:rFonts w:cs="Arial"/>
          <w:sz w:val="20"/>
          <w:szCs w:val="20"/>
        </w:rPr>
        <w:t xml:space="preserve">ocument on the </w:t>
      </w:r>
      <w:r w:rsidRPr="00955EF4">
        <w:rPr>
          <w:rFonts w:cs="Arial"/>
          <w:sz w:val="20"/>
          <w:szCs w:val="20"/>
        </w:rPr>
        <w:t>b</w:t>
      </w:r>
      <w:r w:rsidR="00F22C15" w:rsidRPr="00955EF4">
        <w:rPr>
          <w:rFonts w:cs="Arial"/>
          <w:sz w:val="20"/>
          <w:szCs w:val="20"/>
        </w:rPr>
        <w:t xml:space="preserve">iology of </w:t>
      </w:r>
      <w:r w:rsidR="00F22C15" w:rsidRPr="00955EF4">
        <w:rPr>
          <w:rFonts w:cs="Arial"/>
          <w:i/>
          <w:sz w:val="20"/>
          <w:szCs w:val="20"/>
        </w:rPr>
        <w:t>Solanum tuberosum</w:t>
      </w:r>
      <w:r w:rsidR="00F22C15" w:rsidRPr="00955EF4">
        <w:rPr>
          <w:rFonts w:cs="Arial"/>
          <w:sz w:val="20"/>
          <w:szCs w:val="20"/>
        </w:rPr>
        <w:t xml:space="preserve"> subsp. tuberosum (Po</w:t>
      </w:r>
      <w:r w:rsidRPr="00955EF4">
        <w:rPr>
          <w:rFonts w:cs="Arial"/>
          <w:sz w:val="20"/>
          <w:szCs w:val="20"/>
        </w:rPr>
        <w:t>tato).</w:t>
      </w:r>
      <w:r w:rsidR="00F22C15" w:rsidRPr="00955EF4">
        <w:rPr>
          <w:rFonts w:cs="Arial"/>
          <w:sz w:val="20"/>
          <w:szCs w:val="20"/>
        </w:rPr>
        <w:t xml:space="preserve"> </w:t>
      </w:r>
      <w:r w:rsidRPr="00955EF4">
        <w:rPr>
          <w:rFonts w:cs="Arial"/>
          <w:sz w:val="20"/>
          <w:szCs w:val="20"/>
        </w:rPr>
        <w:t xml:space="preserve">Organisation for Economic Co-operation and Development, </w:t>
      </w:r>
      <w:r w:rsidR="00F22C15" w:rsidRPr="00955EF4">
        <w:rPr>
          <w:rFonts w:cs="Arial"/>
          <w:sz w:val="20"/>
          <w:szCs w:val="20"/>
        </w:rPr>
        <w:t>Paris</w:t>
      </w:r>
      <w:r w:rsidR="00D2516D" w:rsidRPr="00955EF4">
        <w:rPr>
          <w:rFonts w:cs="Arial"/>
          <w:sz w:val="20"/>
          <w:szCs w:val="20"/>
        </w:rPr>
        <w:t xml:space="preserve">. </w:t>
      </w:r>
      <w:hyperlink r:id="rId47" w:history="1">
        <w:r w:rsidR="00955EF4" w:rsidRPr="00955EF4">
          <w:rPr>
            <w:rStyle w:val="Hyperlink"/>
            <w:sz w:val="20"/>
            <w:szCs w:val="20"/>
          </w:rPr>
          <w:t>https://www.oecd.org/env/ehs/biotrack/46815598.pdf</w:t>
        </w:r>
      </w:hyperlink>
      <w:r w:rsidRPr="00955EF4">
        <w:rPr>
          <w:rFonts w:cs="Arial"/>
          <w:sz w:val="20"/>
          <w:szCs w:val="20"/>
        </w:rPr>
        <w:t xml:space="preserve">. Accessed </w:t>
      </w:r>
      <w:r w:rsidR="00955EF4" w:rsidRPr="00955EF4">
        <w:rPr>
          <w:rFonts w:cs="Arial"/>
          <w:sz w:val="20"/>
          <w:szCs w:val="20"/>
        </w:rPr>
        <w:t>March</w:t>
      </w:r>
      <w:r w:rsidRPr="00955EF4">
        <w:rPr>
          <w:rFonts w:cs="Arial"/>
          <w:sz w:val="20"/>
          <w:szCs w:val="20"/>
        </w:rPr>
        <w:t xml:space="preserve"> 20</w:t>
      </w:r>
      <w:bookmarkEnd w:id="213"/>
      <w:bookmarkEnd w:id="214"/>
      <w:bookmarkEnd w:id="215"/>
      <w:r w:rsidR="00CC1448">
        <w:rPr>
          <w:rFonts w:cs="Arial"/>
          <w:sz w:val="20"/>
          <w:szCs w:val="20"/>
        </w:rPr>
        <w:t>20</w:t>
      </w:r>
      <w:r w:rsidRPr="00955EF4">
        <w:rPr>
          <w:rFonts w:cs="Arial"/>
          <w:sz w:val="20"/>
          <w:szCs w:val="20"/>
        </w:rPr>
        <w:t xml:space="preserve"> </w:t>
      </w:r>
    </w:p>
    <w:p w14:paraId="094A6D3D" w14:textId="2A48ED68" w:rsidR="00100286" w:rsidRPr="0040268B" w:rsidRDefault="00100286" w:rsidP="001D37E9">
      <w:pPr>
        <w:spacing w:after="120"/>
        <w:rPr>
          <w:rFonts w:cs="Arial"/>
          <w:sz w:val="20"/>
          <w:szCs w:val="20"/>
        </w:rPr>
      </w:pPr>
      <w:r>
        <w:rPr>
          <w:rFonts w:cs="Arial"/>
          <w:sz w:val="20"/>
          <w:szCs w:val="20"/>
        </w:rPr>
        <w:t xml:space="preserve">Pavek JJ, Corsini DL, Love SL, Hane DC, Holm DG, Iritani WM, James SR, Martin MW, Mosely AR, Ojala JC, Stanger CE, Thornton RW (1992) </w:t>
      </w:r>
      <w:r w:rsidRPr="00100286">
        <w:rPr>
          <w:rFonts w:cs="Arial"/>
          <w:sz w:val="20"/>
          <w:szCs w:val="20"/>
        </w:rPr>
        <w:t xml:space="preserve">Ranger Russet: A long Russet potato variety for </w:t>
      </w:r>
      <w:r>
        <w:rPr>
          <w:rFonts w:cs="Arial"/>
          <w:sz w:val="20"/>
          <w:szCs w:val="20"/>
        </w:rPr>
        <w:t xml:space="preserve">processing and fresh market with improved quality, disease resistance, and yield. </w:t>
      </w:r>
      <w:hyperlink r:id="rId48" w:history="1">
        <w:r w:rsidRPr="00100286">
          <w:rPr>
            <w:rFonts w:cs="Arial"/>
            <w:sz w:val="20"/>
            <w:szCs w:val="20"/>
          </w:rPr>
          <w:t>American Potato Journal</w:t>
        </w:r>
      </w:hyperlink>
      <w:r>
        <w:rPr>
          <w:rFonts w:cs="Arial"/>
          <w:sz w:val="20"/>
          <w:szCs w:val="20"/>
        </w:rPr>
        <w:t xml:space="preserve">. </w:t>
      </w:r>
      <w:r w:rsidRPr="00100286">
        <w:rPr>
          <w:rFonts w:cs="Arial"/>
          <w:sz w:val="20"/>
          <w:szCs w:val="20"/>
        </w:rPr>
        <w:t>69</w:t>
      </w:r>
      <w:r>
        <w:rPr>
          <w:rFonts w:cs="Arial"/>
          <w:sz w:val="20"/>
          <w:szCs w:val="20"/>
        </w:rPr>
        <w:t>:4</w:t>
      </w:r>
      <w:r w:rsidR="0040268B">
        <w:rPr>
          <w:rFonts w:cs="Arial"/>
          <w:sz w:val="20"/>
          <w:szCs w:val="20"/>
        </w:rPr>
        <w:t>83–488</w:t>
      </w:r>
    </w:p>
    <w:p w14:paraId="7C3659B5" w14:textId="05D039FF" w:rsidR="00F22C15" w:rsidRPr="00830C56" w:rsidRDefault="00F22C15" w:rsidP="001D37E9">
      <w:pPr>
        <w:spacing w:after="120"/>
        <w:rPr>
          <w:rFonts w:cs="Arial"/>
          <w:b/>
          <w:sz w:val="20"/>
          <w:szCs w:val="20"/>
        </w:rPr>
      </w:pPr>
      <w:bookmarkStart w:id="219" w:name="_Toc478734641"/>
      <w:bookmarkStart w:id="220" w:name="_Toc478734729"/>
      <w:bookmarkStart w:id="221" w:name="_Toc479754507"/>
      <w:r w:rsidRPr="00830C56">
        <w:rPr>
          <w:rFonts w:cs="Arial"/>
          <w:sz w:val="20"/>
          <w:szCs w:val="20"/>
        </w:rPr>
        <w:t xml:space="preserve">Richael CM, Kalyaeva M, Chretien RC, </w:t>
      </w:r>
      <w:r w:rsidR="00655D0D" w:rsidRPr="00830C56">
        <w:rPr>
          <w:rFonts w:cs="Arial"/>
          <w:sz w:val="20"/>
          <w:szCs w:val="20"/>
        </w:rPr>
        <w:t>et al.</w:t>
      </w:r>
      <w:r w:rsidRPr="00830C56">
        <w:rPr>
          <w:rFonts w:cs="Arial"/>
          <w:sz w:val="20"/>
          <w:szCs w:val="20"/>
        </w:rPr>
        <w:t xml:space="preserve"> </w:t>
      </w:r>
      <w:r w:rsidR="00655D0D" w:rsidRPr="00830C56">
        <w:rPr>
          <w:rFonts w:cs="Arial"/>
          <w:sz w:val="20"/>
          <w:szCs w:val="20"/>
        </w:rPr>
        <w:t>(</w:t>
      </w:r>
      <w:r w:rsidRPr="00830C56">
        <w:rPr>
          <w:rFonts w:cs="Arial"/>
          <w:sz w:val="20"/>
          <w:szCs w:val="20"/>
        </w:rPr>
        <w:t>2008</w:t>
      </w:r>
      <w:r w:rsidR="00655D0D" w:rsidRPr="00830C56">
        <w:rPr>
          <w:rFonts w:cs="Arial"/>
          <w:sz w:val="20"/>
          <w:szCs w:val="20"/>
        </w:rPr>
        <w:t>)</w:t>
      </w:r>
      <w:r w:rsidRPr="00830C56">
        <w:rPr>
          <w:rFonts w:cs="Arial"/>
          <w:sz w:val="20"/>
          <w:szCs w:val="20"/>
        </w:rPr>
        <w:t xml:space="preserve"> Cytokinin vectors mediate marker-free and bac</w:t>
      </w:r>
      <w:r w:rsidR="00655D0D" w:rsidRPr="00830C56">
        <w:rPr>
          <w:rFonts w:cs="Arial"/>
          <w:sz w:val="20"/>
          <w:szCs w:val="20"/>
        </w:rPr>
        <w:t>kbone-free plant transformation. Transgenic Res 17:905–917</w:t>
      </w:r>
      <w:bookmarkEnd w:id="219"/>
      <w:bookmarkEnd w:id="220"/>
      <w:bookmarkEnd w:id="221"/>
    </w:p>
    <w:p w14:paraId="4C1C7482" w14:textId="2C19B5BC" w:rsidR="00F22C15" w:rsidRDefault="007C560F" w:rsidP="001D37E9">
      <w:pPr>
        <w:spacing w:after="120"/>
        <w:rPr>
          <w:rFonts w:cs="Arial"/>
          <w:sz w:val="20"/>
          <w:szCs w:val="20"/>
        </w:rPr>
      </w:pPr>
      <w:bookmarkStart w:id="222" w:name="_Toc478734642"/>
      <w:bookmarkStart w:id="223" w:name="_Toc478734730"/>
      <w:bookmarkStart w:id="224" w:name="_Toc479754508"/>
      <w:r>
        <w:rPr>
          <w:rFonts w:cs="Arial"/>
          <w:sz w:val="20"/>
          <w:szCs w:val="20"/>
        </w:rPr>
        <w:t>Richael CM, Rommens CM (2012)</w:t>
      </w:r>
      <w:r w:rsidR="00F22C15" w:rsidRPr="00830C56">
        <w:rPr>
          <w:rFonts w:cs="Arial"/>
          <w:sz w:val="20"/>
          <w:szCs w:val="20"/>
        </w:rPr>
        <w:t xml:space="preserve"> Employment of cytokinin vectors for marker-free a</w:t>
      </w:r>
      <w:r w:rsidR="00655D0D" w:rsidRPr="00830C56">
        <w:rPr>
          <w:rFonts w:cs="Arial"/>
          <w:sz w:val="20"/>
          <w:szCs w:val="20"/>
        </w:rPr>
        <w:t>nd backbone-free transformation.</w:t>
      </w:r>
      <w:r w:rsidR="00F22C15" w:rsidRPr="00830C56">
        <w:rPr>
          <w:rFonts w:cs="Arial"/>
          <w:sz w:val="20"/>
          <w:szCs w:val="20"/>
        </w:rPr>
        <w:t xml:space="preserve"> Methods Mol </w:t>
      </w:r>
      <w:r w:rsidR="00655D0D" w:rsidRPr="00830C56">
        <w:rPr>
          <w:rFonts w:cs="Arial"/>
          <w:sz w:val="20"/>
          <w:szCs w:val="20"/>
        </w:rPr>
        <w:t>Biol 847:</w:t>
      </w:r>
      <w:r w:rsidR="00F22C15" w:rsidRPr="00830C56">
        <w:rPr>
          <w:rFonts w:cs="Arial"/>
          <w:sz w:val="20"/>
          <w:szCs w:val="20"/>
        </w:rPr>
        <w:t>3–</w:t>
      </w:r>
      <w:r w:rsidR="00655D0D" w:rsidRPr="00830C56">
        <w:rPr>
          <w:rFonts w:cs="Arial"/>
          <w:sz w:val="20"/>
          <w:szCs w:val="20"/>
        </w:rPr>
        <w:t>10</w:t>
      </w:r>
      <w:bookmarkEnd w:id="222"/>
      <w:bookmarkEnd w:id="223"/>
      <w:bookmarkEnd w:id="224"/>
    </w:p>
    <w:p w14:paraId="6D4E1B8C" w14:textId="557DF59A" w:rsidR="0090223B" w:rsidRPr="0090223B" w:rsidRDefault="0090223B" w:rsidP="0090223B">
      <w:pPr>
        <w:spacing w:after="120"/>
        <w:rPr>
          <w:rFonts w:cs="Arial"/>
          <w:sz w:val="20"/>
          <w:szCs w:val="20"/>
        </w:rPr>
      </w:pPr>
      <w:r>
        <w:rPr>
          <w:rFonts w:cs="Arial"/>
          <w:sz w:val="20"/>
          <w:szCs w:val="20"/>
        </w:rPr>
        <w:t>Rogan GJ, Bookout JT, Duncan</w:t>
      </w:r>
      <w:r w:rsidRPr="0090223B">
        <w:rPr>
          <w:rFonts w:cs="Arial"/>
          <w:sz w:val="20"/>
          <w:szCs w:val="20"/>
        </w:rPr>
        <w:t xml:space="preserve"> D</w:t>
      </w:r>
      <w:r>
        <w:rPr>
          <w:rFonts w:cs="Arial"/>
          <w:sz w:val="20"/>
          <w:szCs w:val="20"/>
        </w:rPr>
        <w:t>R, Fuchs RL, Lavrik PB, Love S</w:t>
      </w:r>
      <w:r w:rsidRPr="0090223B">
        <w:rPr>
          <w:rFonts w:cs="Arial"/>
          <w:sz w:val="20"/>
          <w:szCs w:val="20"/>
        </w:rPr>
        <w:t>L</w:t>
      </w:r>
      <w:r>
        <w:rPr>
          <w:rFonts w:cs="Arial"/>
          <w:sz w:val="20"/>
          <w:szCs w:val="20"/>
        </w:rPr>
        <w:t>, Mueth M, Olson T, Owens ED, Raymond PJ et al. (2000)</w:t>
      </w:r>
      <w:r w:rsidRPr="0090223B">
        <w:rPr>
          <w:rFonts w:cs="Arial"/>
          <w:sz w:val="20"/>
          <w:szCs w:val="20"/>
        </w:rPr>
        <w:t xml:space="preserve"> Compositional Analysis of Tubers </w:t>
      </w:r>
      <w:r>
        <w:rPr>
          <w:rFonts w:cs="Arial"/>
          <w:sz w:val="20"/>
          <w:szCs w:val="20"/>
        </w:rPr>
        <w:t xml:space="preserve">from Insect and Virus Resistant </w:t>
      </w:r>
      <w:r w:rsidRPr="0090223B">
        <w:rPr>
          <w:rFonts w:cs="Arial"/>
          <w:sz w:val="20"/>
          <w:szCs w:val="20"/>
        </w:rPr>
        <w:t>Potato Plants. Journal of Agricultural and Food Chemistry 48</w:t>
      </w:r>
      <w:r>
        <w:rPr>
          <w:rFonts w:cs="Arial"/>
          <w:sz w:val="20"/>
          <w:szCs w:val="20"/>
        </w:rPr>
        <w:t>:5936–5945</w:t>
      </w:r>
    </w:p>
    <w:p w14:paraId="7AAE6D86" w14:textId="68E39ADC" w:rsidR="00F22C15" w:rsidRPr="00784EEB" w:rsidRDefault="00F22C15" w:rsidP="001D37E9">
      <w:pPr>
        <w:spacing w:after="120"/>
        <w:rPr>
          <w:rFonts w:cs="Arial"/>
          <w:b/>
          <w:sz w:val="20"/>
          <w:szCs w:val="20"/>
        </w:rPr>
      </w:pPr>
      <w:bookmarkStart w:id="225" w:name="_Toc478734643"/>
      <w:bookmarkStart w:id="226" w:name="_Toc478734731"/>
      <w:bookmarkStart w:id="227" w:name="_Toc479754509"/>
      <w:r w:rsidRPr="00784EEB">
        <w:rPr>
          <w:rFonts w:cs="Arial"/>
          <w:sz w:val="20"/>
          <w:szCs w:val="20"/>
        </w:rPr>
        <w:t>Rommens CM, Yan H, Swords K, Richael C, Ye J</w:t>
      </w:r>
      <w:r w:rsidR="00655D0D" w:rsidRPr="00784EEB">
        <w:rPr>
          <w:rFonts w:cs="Arial"/>
          <w:sz w:val="20"/>
          <w:szCs w:val="20"/>
        </w:rPr>
        <w:t xml:space="preserve"> (</w:t>
      </w:r>
      <w:r w:rsidRPr="00784EEB">
        <w:rPr>
          <w:rFonts w:cs="Arial"/>
          <w:sz w:val="20"/>
          <w:szCs w:val="20"/>
        </w:rPr>
        <w:t>2008</w:t>
      </w:r>
      <w:r w:rsidR="00655D0D" w:rsidRPr="00784EEB">
        <w:rPr>
          <w:rFonts w:cs="Arial"/>
          <w:sz w:val="20"/>
          <w:szCs w:val="20"/>
        </w:rPr>
        <w:t>)</w:t>
      </w:r>
      <w:r w:rsidRPr="00784EEB">
        <w:rPr>
          <w:rFonts w:cs="Arial"/>
          <w:sz w:val="20"/>
          <w:szCs w:val="20"/>
        </w:rPr>
        <w:t xml:space="preserve"> Low-acrylamide French fries and potato chips</w:t>
      </w:r>
      <w:r w:rsidR="00655D0D" w:rsidRPr="00784EEB">
        <w:rPr>
          <w:rFonts w:cs="Arial"/>
          <w:sz w:val="20"/>
          <w:szCs w:val="20"/>
        </w:rPr>
        <w:t>.</w:t>
      </w:r>
      <w:r w:rsidRPr="00784EEB">
        <w:rPr>
          <w:rFonts w:cs="Arial"/>
          <w:sz w:val="20"/>
          <w:szCs w:val="20"/>
        </w:rPr>
        <w:t xml:space="preserve"> Plant Biotechnol J 6:</w:t>
      </w:r>
      <w:r w:rsidR="00655D0D" w:rsidRPr="00784EEB">
        <w:rPr>
          <w:rFonts w:cs="Arial"/>
          <w:sz w:val="20"/>
          <w:szCs w:val="20"/>
        </w:rPr>
        <w:t>843–853</w:t>
      </w:r>
      <w:bookmarkEnd w:id="225"/>
      <w:bookmarkEnd w:id="226"/>
      <w:bookmarkEnd w:id="227"/>
    </w:p>
    <w:p w14:paraId="0C818ABA" w14:textId="0AC5CCC3" w:rsidR="00F14F77" w:rsidRPr="00F14F77" w:rsidRDefault="00F22C15" w:rsidP="001D37E9">
      <w:pPr>
        <w:spacing w:after="120"/>
        <w:rPr>
          <w:rFonts w:cs="Arial"/>
          <w:b/>
          <w:sz w:val="20"/>
          <w:szCs w:val="20"/>
        </w:rPr>
      </w:pPr>
      <w:bookmarkStart w:id="228" w:name="_Toc478734644"/>
      <w:bookmarkStart w:id="229" w:name="_Toc478734732"/>
      <w:bookmarkStart w:id="230" w:name="_Toc479754510"/>
      <w:r w:rsidRPr="00A56E83">
        <w:rPr>
          <w:rFonts w:cs="Arial"/>
          <w:sz w:val="20"/>
          <w:szCs w:val="20"/>
        </w:rPr>
        <w:t>Rydberg P, Eriksson S, Tareke E, Karlsso</w:t>
      </w:r>
      <w:r w:rsidR="00F11BCB" w:rsidRPr="00A56E83">
        <w:rPr>
          <w:rFonts w:cs="Arial"/>
          <w:sz w:val="20"/>
          <w:szCs w:val="20"/>
        </w:rPr>
        <w:t>n P, Ehrenberg L, Tornqvist M</w:t>
      </w:r>
      <w:r w:rsidRPr="00A56E83">
        <w:rPr>
          <w:rFonts w:cs="Arial"/>
          <w:sz w:val="20"/>
          <w:szCs w:val="20"/>
        </w:rPr>
        <w:t xml:space="preserve"> </w:t>
      </w:r>
      <w:r w:rsidR="00F11BCB" w:rsidRPr="00A56E83">
        <w:rPr>
          <w:rFonts w:cs="Arial"/>
          <w:sz w:val="20"/>
          <w:szCs w:val="20"/>
        </w:rPr>
        <w:t>(</w:t>
      </w:r>
      <w:r w:rsidRPr="00A56E83">
        <w:rPr>
          <w:rFonts w:cs="Arial"/>
          <w:sz w:val="20"/>
          <w:szCs w:val="20"/>
        </w:rPr>
        <w:t>2005</w:t>
      </w:r>
      <w:r w:rsidR="00F11BCB" w:rsidRPr="00A56E83">
        <w:rPr>
          <w:rFonts w:cs="Arial"/>
          <w:sz w:val="20"/>
          <w:szCs w:val="20"/>
        </w:rPr>
        <w:t>)</w:t>
      </w:r>
      <w:r w:rsidRPr="00A56E83">
        <w:rPr>
          <w:rFonts w:cs="Arial"/>
          <w:sz w:val="20"/>
          <w:szCs w:val="20"/>
        </w:rPr>
        <w:t xml:space="preserve"> Factors that influence the acrylamide content of heated foods</w:t>
      </w:r>
      <w:r w:rsidR="00F11BCB" w:rsidRPr="00A56E83">
        <w:rPr>
          <w:rFonts w:cs="Arial"/>
          <w:sz w:val="20"/>
          <w:szCs w:val="20"/>
        </w:rPr>
        <w:t>.</w:t>
      </w:r>
      <w:r w:rsidRPr="00A56E83">
        <w:rPr>
          <w:rFonts w:cs="Arial"/>
          <w:sz w:val="20"/>
          <w:szCs w:val="20"/>
        </w:rPr>
        <w:t xml:space="preserve"> Adv Exp Med Biol 561:</w:t>
      </w:r>
      <w:r w:rsidR="00F11BCB" w:rsidRPr="00A56E83">
        <w:rPr>
          <w:rFonts w:cs="Arial"/>
          <w:sz w:val="20"/>
          <w:szCs w:val="20"/>
        </w:rPr>
        <w:t>317–328</w:t>
      </w:r>
      <w:bookmarkStart w:id="231" w:name="_Toc478734646"/>
      <w:bookmarkStart w:id="232" w:name="_Toc478734734"/>
      <w:bookmarkStart w:id="233" w:name="_Toc479754512"/>
      <w:bookmarkEnd w:id="228"/>
      <w:bookmarkEnd w:id="229"/>
      <w:bookmarkEnd w:id="230"/>
    </w:p>
    <w:p w14:paraId="435707D6" w14:textId="3FDAF912" w:rsidR="00932E91" w:rsidRPr="00C4402D" w:rsidRDefault="00F834CC" w:rsidP="001D37E9">
      <w:pPr>
        <w:spacing w:after="120"/>
        <w:rPr>
          <w:rFonts w:cs="Arial"/>
          <w:sz w:val="20"/>
          <w:szCs w:val="20"/>
        </w:rPr>
      </w:pPr>
      <w:hyperlink r:id="rId49" w:history="1">
        <w:r w:rsidR="00C4402D" w:rsidRPr="00C4402D">
          <w:rPr>
            <w:rFonts w:cs="Arial"/>
            <w:sz w:val="20"/>
            <w:szCs w:val="20"/>
          </w:rPr>
          <w:t>Saville AC</w:t>
        </w:r>
      </w:hyperlink>
      <w:r w:rsidR="00C4402D" w:rsidRPr="00C4402D">
        <w:rPr>
          <w:rFonts w:cs="Arial"/>
          <w:sz w:val="20"/>
          <w:szCs w:val="20"/>
        </w:rPr>
        <w:t xml:space="preserve">, </w:t>
      </w:r>
      <w:hyperlink r:id="rId50" w:history="1">
        <w:r w:rsidR="00C4402D" w:rsidRPr="00C4402D">
          <w:rPr>
            <w:rFonts w:cs="Arial"/>
            <w:sz w:val="20"/>
            <w:szCs w:val="20"/>
          </w:rPr>
          <w:t>Martin MD</w:t>
        </w:r>
      </w:hyperlink>
      <w:r w:rsidR="00C4402D" w:rsidRPr="00C4402D">
        <w:rPr>
          <w:rFonts w:cs="Arial"/>
          <w:sz w:val="20"/>
          <w:szCs w:val="20"/>
        </w:rPr>
        <w:t xml:space="preserve">, </w:t>
      </w:r>
      <w:hyperlink r:id="rId51" w:history="1">
        <w:r w:rsidR="00C4402D" w:rsidRPr="00C4402D">
          <w:rPr>
            <w:rFonts w:cs="Arial"/>
            <w:sz w:val="20"/>
            <w:szCs w:val="20"/>
          </w:rPr>
          <w:t>Ristaino JB</w:t>
        </w:r>
      </w:hyperlink>
      <w:r w:rsidR="00C4402D">
        <w:rPr>
          <w:rFonts w:cs="Arial"/>
          <w:sz w:val="20"/>
          <w:szCs w:val="20"/>
        </w:rPr>
        <w:t xml:space="preserve"> (2016) </w:t>
      </w:r>
      <w:r w:rsidR="00932E91" w:rsidRPr="00C4402D">
        <w:rPr>
          <w:rFonts w:cs="Arial"/>
          <w:sz w:val="20"/>
          <w:szCs w:val="20"/>
        </w:rPr>
        <w:t>Historic Late Blight Outbreaks Caused by a Widespread Dominant Lineage of Phytophthora infestans (Mont.) de Bary.</w:t>
      </w:r>
      <w:r w:rsidR="00C4402D" w:rsidRPr="00C4402D">
        <w:rPr>
          <w:rFonts w:cs="Arial"/>
          <w:sz w:val="20"/>
          <w:szCs w:val="20"/>
        </w:rPr>
        <w:t xml:space="preserve"> </w:t>
      </w:r>
      <w:hyperlink r:id="rId52" w:tooltip="PloS one." w:history="1">
        <w:r w:rsidR="00C4402D" w:rsidRPr="00C4402D">
          <w:rPr>
            <w:rFonts w:cs="Arial"/>
            <w:sz w:val="20"/>
            <w:szCs w:val="20"/>
          </w:rPr>
          <w:t>PLoS One.</w:t>
        </w:r>
      </w:hyperlink>
      <w:r w:rsidR="00C4402D">
        <w:rPr>
          <w:rFonts w:cs="Arial"/>
          <w:sz w:val="20"/>
          <w:szCs w:val="20"/>
        </w:rPr>
        <w:t xml:space="preserve"> 28;11(12):e0168381</w:t>
      </w:r>
    </w:p>
    <w:bookmarkEnd w:id="231"/>
    <w:bookmarkEnd w:id="232"/>
    <w:bookmarkEnd w:id="233"/>
    <w:p w14:paraId="32971DAE" w14:textId="1F819757" w:rsidR="00EC20F3" w:rsidRDefault="00EC20F3" w:rsidP="00EC20F3">
      <w:pPr>
        <w:spacing w:after="120"/>
        <w:rPr>
          <w:rFonts w:cs="Arial"/>
          <w:sz w:val="20"/>
          <w:szCs w:val="20"/>
        </w:rPr>
      </w:pPr>
      <w:r w:rsidRPr="00EC20F3">
        <w:rPr>
          <w:rFonts w:cs="Arial"/>
          <w:sz w:val="20"/>
          <w:szCs w:val="20"/>
        </w:rPr>
        <w:t>Sharma SK, Bolser D, de Boer J, Søn</w:t>
      </w:r>
      <w:r w:rsidR="007C560F">
        <w:rPr>
          <w:rFonts w:cs="Arial"/>
          <w:sz w:val="20"/>
          <w:szCs w:val="20"/>
        </w:rPr>
        <w:t>derkær M, et al. (2013)</w:t>
      </w:r>
      <w:r w:rsidRPr="00EC20F3">
        <w:rPr>
          <w:rFonts w:cs="Arial"/>
          <w:sz w:val="20"/>
          <w:szCs w:val="20"/>
        </w:rPr>
        <w:t xml:space="preserve"> Construction of Reference Chromosome-Scale Pseudomolecules for Potato: Integrating the Potato Genome with Genetic and Physical </w:t>
      </w:r>
      <w:r w:rsidR="00A97FDD">
        <w:rPr>
          <w:rFonts w:cs="Arial"/>
          <w:sz w:val="20"/>
          <w:szCs w:val="20"/>
        </w:rPr>
        <w:t>Maps. Genes Genomes Genetics 3:</w:t>
      </w:r>
      <w:r w:rsidRPr="00EC20F3">
        <w:rPr>
          <w:rFonts w:cs="Arial"/>
          <w:sz w:val="20"/>
          <w:szCs w:val="20"/>
        </w:rPr>
        <w:t>2031–2047</w:t>
      </w:r>
    </w:p>
    <w:p w14:paraId="03B866FE" w14:textId="7B128160" w:rsidR="0040268B" w:rsidRPr="00EC20F3" w:rsidRDefault="0040268B" w:rsidP="0040268B">
      <w:pPr>
        <w:spacing w:after="120"/>
        <w:rPr>
          <w:rFonts w:cs="Arial"/>
          <w:sz w:val="20"/>
          <w:szCs w:val="20"/>
        </w:rPr>
      </w:pPr>
      <w:r>
        <w:rPr>
          <w:rFonts w:cs="Arial"/>
          <w:sz w:val="20"/>
          <w:szCs w:val="20"/>
        </w:rPr>
        <w:t>Shepherd LVTVT, Bradshaw JEE</w:t>
      </w:r>
      <w:r w:rsidR="00A97FDD">
        <w:rPr>
          <w:rFonts w:cs="Arial"/>
          <w:sz w:val="20"/>
          <w:szCs w:val="20"/>
        </w:rPr>
        <w:t>, Dale, MFBFB., McNicol, JWW, Pont, SD</w:t>
      </w:r>
      <w:r>
        <w:rPr>
          <w:rFonts w:cs="Arial"/>
          <w:sz w:val="20"/>
          <w:szCs w:val="20"/>
        </w:rPr>
        <w:t xml:space="preserve">, Mottram, </w:t>
      </w:r>
      <w:r w:rsidR="00A97FDD">
        <w:rPr>
          <w:rFonts w:cs="Arial"/>
          <w:sz w:val="20"/>
          <w:szCs w:val="20"/>
        </w:rPr>
        <w:t>DSS, Davies, HVV</w:t>
      </w:r>
      <w:r w:rsidR="007C560F">
        <w:rPr>
          <w:rFonts w:cs="Arial"/>
          <w:sz w:val="20"/>
          <w:szCs w:val="20"/>
        </w:rPr>
        <w:t xml:space="preserve"> (2010)</w:t>
      </w:r>
      <w:r w:rsidRPr="0040268B">
        <w:rPr>
          <w:rFonts w:cs="Arial"/>
          <w:sz w:val="20"/>
          <w:szCs w:val="20"/>
        </w:rPr>
        <w:t xml:space="preserve"> Variation in Acrylamide Producing Pote</w:t>
      </w:r>
      <w:r>
        <w:rPr>
          <w:rFonts w:cs="Arial"/>
          <w:sz w:val="20"/>
          <w:szCs w:val="20"/>
        </w:rPr>
        <w:t xml:space="preserve">ntial in Potato: Segregation of </w:t>
      </w:r>
      <w:r w:rsidRPr="0040268B">
        <w:rPr>
          <w:rFonts w:cs="Arial"/>
          <w:sz w:val="20"/>
          <w:szCs w:val="20"/>
        </w:rPr>
        <w:t>the Trait in a Breeding Population. Food Chemistry 123</w:t>
      </w:r>
      <w:r w:rsidR="00A97FDD">
        <w:rPr>
          <w:rFonts w:cs="Arial"/>
          <w:sz w:val="20"/>
          <w:szCs w:val="20"/>
        </w:rPr>
        <w:t>:568–573</w:t>
      </w:r>
    </w:p>
    <w:p w14:paraId="5094131E" w14:textId="65EDA84E" w:rsidR="00F22C15" w:rsidRPr="00EC20F3" w:rsidRDefault="00F11BCB" w:rsidP="001D37E9">
      <w:pPr>
        <w:spacing w:after="120"/>
        <w:rPr>
          <w:rFonts w:cs="Arial"/>
          <w:sz w:val="20"/>
          <w:szCs w:val="20"/>
        </w:rPr>
      </w:pPr>
      <w:bookmarkStart w:id="234" w:name="_Toc478734649"/>
      <w:bookmarkStart w:id="235" w:name="_Toc478734737"/>
      <w:bookmarkStart w:id="236" w:name="_Toc479754515"/>
      <w:r w:rsidRPr="009D74BE">
        <w:rPr>
          <w:rFonts w:cs="Arial"/>
          <w:sz w:val="20"/>
          <w:szCs w:val="20"/>
        </w:rPr>
        <w:t>Sowokinos JR</w:t>
      </w:r>
      <w:r w:rsidR="00F22C15" w:rsidRPr="009D74BE">
        <w:rPr>
          <w:rFonts w:cs="Arial"/>
          <w:sz w:val="20"/>
          <w:szCs w:val="20"/>
        </w:rPr>
        <w:t xml:space="preserve"> </w:t>
      </w:r>
      <w:r w:rsidRPr="009D74BE">
        <w:rPr>
          <w:rFonts w:cs="Arial"/>
          <w:sz w:val="20"/>
          <w:szCs w:val="20"/>
        </w:rPr>
        <w:t>(</w:t>
      </w:r>
      <w:r w:rsidR="00F22C15" w:rsidRPr="009D74BE">
        <w:rPr>
          <w:rFonts w:cs="Arial"/>
          <w:sz w:val="20"/>
          <w:szCs w:val="20"/>
        </w:rPr>
        <w:t>2001</w:t>
      </w:r>
      <w:r w:rsidRPr="009D74BE">
        <w:rPr>
          <w:rFonts w:cs="Arial"/>
          <w:sz w:val="20"/>
          <w:szCs w:val="20"/>
        </w:rPr>
        <w:t>)</w:t>
      </w:r>
      <w:r w:rsidR="00F22C15" w:rsidRPr="009D74BE">
        <w:rPr>
          <w:rFonts w:cs="Arial"/>
          <w:sz w:val="20"/>
          <w:szCs w:val="20"/>
        </w:rPr>
        <w:t xml:space="preserve"> Biochemical and molecular control of cold</w:t>
      </w:r>
      <w:r w:rsidRPr="009D74BE">
        <w:rPr>
          <w:rFonts w:cs="Arial"/>
          <w:sz w:val="20"/>
          <w:szCs w:val="20"/>
        </w:rPr>
        <w:t>-induced sweetening in potatoes. Am. J. Pot Res 78:221–236</w:t>
      </w:r>
      <w:bookmarkEnd w:id="234"/>
      <w:bookmarkEnd w:id="235"/>
      <w:bookmarkEnd w:id="236"/>
    </w:p>
    <w:p w14:paraId="5BAE54A4" w14:textId="1E745C0A" w:rsidR="00F22C15" w:rsidRPr="00DF300D" w:rsidRDefault="00F22C15" w:rsidP="001D37E9">
      <w:pPr>
        <w:spacing w:after="120"/>
        <w:rPr>
          <w:rFonts w:cs="Arial"/>
          <w:b/>
          <w:sz w:val="20"/>
          <w:szCs w:val="20"/>
        </w:rPr>
      </w:pPr>
      <w:bookmarkStart w:id="237" w:name="_Toc478734650"/>
      <w:bookmarkStart w:id="238" w:name="_Toc478734738"/>
      <w:bookmarkStart w:id="239" w:name="_Toc479754516"/>
      <w:r w:rsidRPr="00DF300D">
        <w:rPr>
          <w:rFonts w:cs="Arial"/>
          <w:sz w:val="20"/>
          <w:szCs w:val="20"/>
        </w:rPr>
        <w:t xml:space="preserve">Stadler RH, Blank I, Varga N, </w:t>
      </w:r>
      <w:r w:rsidR="00F11BCB" w:rsidRPr="00DF300D">
        <w:rPr>
          <w:rFonts w:cs="Arial"/>
          <w:sz w:val="20"/>
          <w:szCs w:val="20"/>
        </w:rPr>
        <w:t>et al</w:t>
      </w:r>
      <w:r w:rsidRPr="00DF300D">
        <w:rPr>
          <w:rFonts w:cs="Arial"/>
          <w:sz w:val="20"/>
          <w:szCs w:val="20"/>
        </w:rPr>
        <w:t xml:space="preserve">. </w:t>
      </w:r>
      <w:r w:rsidR="00F11BCB" w:rsidRPr="00DF300D">
        <w:rPr>
          <w:rFonts w:cs="Arial"/>
          <w:sz w:val="20"/>
          <w:szCs w:val="20"/>
        </w:rPr>
        <w:t>(</w:t>
      </w:r>
      <w:r w:rsidRPr="00DF300D">
        <w:rPr>
          <w:rFonts w:cs="Arial"/>
          <w:sz w:val="20"/>
          <w:szCs w:val="20"/>
        </w:rPr>
        <w:t>2002</w:t>
      </w:r>
      <w:r w:rsidR="00F11BCB" w:rsidRPr="00DF300D">
        <w:rPr>
          <w:rFonts w:cs="Arial"/>
          <w:sz w:val="20"/>
          <w:szCs w:val="20"/>
        </w:rPr>
        <w:t>)</w:t>
      </w:r>
      <w:r w:rsidRPr="00DF300D">
        <w:rPr>
          <w:rFonts w:cs="Arial"/>
          <w:sz w:val="20"/>
          <w:szCs w:val="20"/>
        </w:rPr>
        <w:t xml:space="preserve"> Food chemistry: </w:t>
      </w:r>
      <w:r w:rsidR="00F11BCB" w:rsidRPr="00DF300D">
        <w:rPr>
          <w:rFonts w:cs="Arial"/>
          <w:sz w:val="20"/>
          <w:szCs w:val="20"/>
        </w:rPr>
        <w:t>a</w:t>
      </w:r>
      <w:r w:rsidRPr="00DF300D">
        <w:rPr>
          <w:rFonts w:cs="Arial"/>
          <w:sz w:val="20"/>
          <w:szCs w:val="20"/>
        </w:rPr>
        <w:t xml:space="preserve">crylamide </w:t>
      </w:r>
      <w:r w:rsidR="00F11BCB" w:rsidRPr="00DF300D">
        <w:rPr>
          <w:rFonts w:cs="Arial"/>
          <w:sz w:val="20"/>
          <w:szCs w:val="20"/>
        </w:rPr>
        <w:t>from Maillard reaction products. Nature 419:449–450</w:t>
      </w:r>
      <w:bookmarkEnd w:id="237"/>
      <w:bookmarkEnd w:id="238"/>
      <w:bookmarkEnd w:id="239"/>
    </w:p>
    <w:p w14:paraId="0D9575C7" w14:textId="0305FE81" w:rsidR="00EF2769" w:rsidRDefault="00EF2769" w:rsidP="00EF2769">
      <w:pPr>
        <w:spacing w:after="120"/>
        <w:rPr>
          <w:rFonts w:cs="Arial"/>
          <w:sz w:val="20"/>
          <w:szCs w:val="20"/>
        </w:rPr>
      </w:pPr>
      <w:bookmarkStart w:id="240" w:name="_Toc478734651"/>
      <w:bookmarkStart w:id="241" w:name="_Toc478734739"/>
      <w:bookmarkStart w:id="242" w:name="_Toc479754517"/>
      <w:r>
        <w:rPr>
          <w:rFonts w:cs="Arial"/>
          <w:sz w:val="20"/>
          <w:szCs w:val="20"/>
        </w:rPr>
        <w:t>Talburt WF, Schwimmer S, Burr HK (1987)</w:t>
      </w:r>
      <w:r w:rsidRPr="00EF2769">
        <w:rPr>
          <w:rFonts w:cs="Arial"/>
          <w:sz w:val="20"/>
          <w:szCs w:val="20"/>
        </w:rPr>
        <w:t xml:space="preserve"> Sturcture and Che</w:t>
      </w:r>
      <w:r>
        <w:rPr>
          <w:rFonts w:cs="Arial"/>
          <w:sz w:val="20"/>
          <w:szCs w:val="20"/>
        </w:rPr>
        <w:t xml:space="preserve">mical Composition of the Potato </w:t>
      </w:r>
      <w:r w:rsidRPr="00EF2769">
        <w:rPr>
          <w:rFonts w:cs="Arial"/>
          <w:sz w:val="20"/>
          <w:szCs w:val="20"/>
        </w:rPr>
        <w:t>Tuber</w:t>
      </w:r>
      <w:r>
        <w:rPr>
          <w:rFonts w:cs="Arial"/>
          <w:sz w:val="20"/>
          <w:szCs w:val="20"/>
        </w:rPr>
        <w:t>. In Potato Processing, Talburt WF and Smith O</w:t>
      </w:r>
      <w:r w:rsidRPr="00EF2769">
        <w:rPr>
          <w:rFonts w:cs="Arial"/>
          <w:sz w:val="20"/>
          <w:szCs w:val="20"/>
        </w:rPr>
        <w:t xml:space="preserve">, eds. </w:t>
      </w:r>
      <w:r>
        <w:rPr>
          <w:rFonts w:cs="Arial"/>
          <w:sz w:val="20"/>
          <w:szCs w:val="20"/>
        </w:rPr>
        <w:t>(Van Nostrand Reinhold Compnay) 11–46</w:t>
      </w:r>
    </w:p>
    <w:p w14:paraId="49F20340" w14:textId="2058E6A8" w:rsidR="00F22C15" w:rsidRPr="00A56E83" w:rsidRDefault="00F22C15" w:rsidP="001D37E9">
      <w:pPr>
        <w:spacing w:after="120"/>
        <w:rPr>
          <w:rFonts w:cs="Arial"/>
          <w:sz w:val="20"/>
          <w:szCs w:val="20"/>
        </w:rPr>
      </w:pPr>
      <w:r w:rsidRPr="00A56E83">
        <w:rPr>
          <w:rFonts w:cs="Arial"/>
          <w:sz w:val="20"/>
          <w:szCs w:val="20"/>
        </w:rPr>
        <w:t>Tareke E, Rydberg P, Karl</w:t>
      </w:r>
      <w:r w:rsidR="00F11BCB" w:rsidRPr="00A56E83">
        <w:rPr>
          <w:rFonts w:cs="Arial"/>
          <w:sz w:val="20"/>
          <w:szCs w:val="20"/>
        </w:rPr>
        <w:t>sson P, Eriksson S, Tornqvist M</w:t>
      </w:r>
      <w:r w:rsidRPr="00A56E83">
        <w:rPr>
          <w:rFonts w:cs="Arial"/>
          <w:sz w:val="20"/>
          <w:szCs w:val="20"/>
        </w:rPr>
        <w:t xml:space="preserve"> </w:t>
      </w:r>
      <w:r w:rsidR="00F11BCB" w:rsidRPr="00A56E83">
        <w:rPr>
          <w:rFonts w:cs="Arial"/>
          <w:sz w:val="20"/>
          <w:szCs w:val="20"/>
        </w:rPr>
        <w:t>(</w:t>
      </w:r>
      <w:r w:rsidRPr="00A56E83">
        <w:rPr>
          <w:rFonts w:cs="Arial"/>
          <w:sz w:val="20"/>
          <w:szCs w:val="20"/>
        </w:rPr>
        <w:t>2002</w:t>
      </w:r>
      <w:r w:rsidR="00F11BCB" w:rsidRPr="00A56E83">
        <w:rPr>
          <w:rFonts w:cs="Arial"/>
          <w:sz w:val="20"/>
          <w:szCs w:val="20"/>
        </w:rPr>
        <w:t>)</w:t>
      </w:r>
      <w:r w:rsidRPr="00A56E83">
        <w:rPr>
          <w:rFonts w:cs="Arial"/>
          <w:sz w:val="20"/>
          <w:szCs w:val="20"/>
        </w:rPr>
        <w:t xml:space="preserve"> Analysis of acrylamide, a carcino</w:t>
      </w:r>
      <w:r w:rsidR="00F11BCB" w:rsidRPr="00A56E83">
        <w:rPr>
          <w:rFonts w:cs="Arial"/>
          <w:sz w:val="20"/>
          <w:szCs w:val="20"/>
        </w:rPr>
        <w:t>gen formed in heated foodstuffs. J Agric Food Chem 50:4998–5006</w:t>
      </w:r>
      <w:bookmarkEnd w:id="240"/>
      <w:bookmarkEnd w:id="241"/>
      <w:bookmarkEnd w:id="242"/>
    </w:p>
    <w:p w14:paraId="647388C3" w14:textId="0E9F2FE3" w:rsidR="00F22C15" w:rsidRPr="00CC1448" w:rsidRDefault="00F11BCB" w:rsidP="001D37E9">
      <w:pPr>
        <w:spacing w:after="120"/>
        <w:rPr>
          <w:rFonts w:cs="Arial"/>
          <w:b/>
          <w:sz w:val="20"/>
          <w:szCs w:val="20"/>
        </w:rPr>
      </w:pPr>
      <w:bookmarkStart w:id="243" w:name="_Toc478734652"/>
      <w:bookmarkStart w:id="244" w:name="_Toc478734740"/>
      <w:bookmarkStart w:id="245" w:name="_Toc479754518"/>
      <w:r w:rsidRPr="00CC1448">
        <w:rPr>
          <w:rFonts w:cs="Arial"/>
          <w:sz w:val="20"/>
          <w:szCs w:val="20"/>
        </w:rPr>
        <w:t>Ugent D, Peterson LW</w:t>
      </w:r>
      <w:r w:rsidR="00F22C15" w:rsidRPr="00CC1448">
        <w:rPr>
          <w:rFonts w:cs="Arial"/>
          <w:sz w:val="20"/>
          <w:szCs w:val="20"/>
        </w:rPr>
        <w:t xml:space="preserve"> </w:t>
      </w:r>
      <w:r w:rsidRPr="00CC1448">
        <w:rPr>
          <w:rFonts w:cs="Arial"/>
          <w:sz w:val="20"/>
          <w:szCs w:val="20"/>
        </w:rPr>
        <w:t>(</w:t>
      </w:r>
      <w:r w:rsidR="00F22C15" w:rsidRPr="00CC1448">
        <w:rPr>
          <w:rFonts w:cs="Arial"/>
          <w:sz w:val="20"/>
          <w:szCs w:val="20"/>
        </w:rPr>
        <w:t>1988</w:t>
      </w:r>
      <w:r w:rsidRPr="00CC1448">
        <w:rPr>
          <w:rFonts w:cs="Arial"/>
          <w:sz w:val="20"/>
          <w:szCs w:val="20"/>
        </w:rPr>
        <w:t>)</w:t>
      </w:r>
      <w:r w:rsidR="00F22C15" w:rsidRPr="00CC1448">
        <w:rPr>
          <w:rFonts w:cs="Arial"/>
          <w:sz w:val="20"/>
          <w:szCs w:val="20"/>
        </w:rPr>
        <w:t xml:space="preserve"> Archaeological remains of potato and sweet potato in Peru</w:t>
      </w:r>
      <w:r w:rsidRPr="00CC1448">
        <w:rPr>
          <w:rFonts w:cs="Arial"/>
          <w:sz w:val="20"/>
          <w:szCs w:val="20"/>
        </w:rPr>
        <w:t>. CIP Circular 16:1–40</w:t>
      </w:r>
      <w:bookmarkEnd w:id="243"/>
      <w:bookmarkEnd w:id="244"/>
      <w:bookmarkEnd w:id="245"/>
    </w:p>
    <w:p w14:paraId="3F528ADD" w14:textId="0C4D8F9F" w:rsidR="00F22C15" w:rsidRPr="00E9456D" w:rsidRDefault="000C08FD" w:rsidP="001D37E9">
      <w:pPr>
        <w:spacing w:after="120"/>
        <w:rPr>
          <w:rFonts w:cs="Arial"/>
          <w:b/>
          <w:sz w:val="20"/>
          <w:szCs w:val="20"/>
        </w:rPr>
      </w:pPr>
      <w:bookmarkStart w:id="246" w:name="_Toc478734653"/>
      <w:bookmarkStart w:id="247" w:name="_Toc478734741"/>
      <w:bookmarkStart w:id="248" w:name="_Toc479754519"/>
      <w:r w:rsidRPr="00E9456D">
        <w:rPr>
          <w:rFonts w:cs="Arial"/>
          <w:sz w:val="20"/>
          <w:szCs w:val="20"/>
        </w:rPr>
        <w:t>van Haaren MJ, Sedee NJ</w:t>
      </w:r>
      <w:r w:rsidR="00F22C15" w:rsidRPr="00E9456D">
        <w:rPr>
          <w:rFonts w:cs="Arial"/>
          <w:sz w:val="20"/>
          <w:szCs w:val="20"/>
        </w:rPr>
        <w:t>, Boer HA d</w:t>
      </w:r>
      <w:r w:rsidRPr="00E9456D">
        <w:rPr>
          <w:rFonts w:cs="Arial"/>
          <w:sz w:val="20"/>
          <w:szCs w:val="20"/>
        </w:rPr>
        <w:t>e, Schilperoort RA, Hooykaas PJ</w:t>
      </w:r>
      <w:r w:rsidR="00F22C15" w:rsidRPr="00E9456D">
        <w:rPr>
          <w:rFonts w:cs="Arial"/>
          <w:sz w:val="20"/>
          <w:szCs w:val="20"/>
        </w:rPr>
        <w:t xml:space="preserve"> </w:t>
      </w:r>
      <w:r w:rsidRPr="00E9456D">
        <w:rPr>
          <w:rFonts w:cs="Arial"/>
          <w:sz w:val="20"/>
          <w:szCs w:val="20"/>
        </w:rPr>
        <w:t>(</w:t>
      </w:r>
      <w:r w:rsidR="00F22C15" w:rsidRPr="00E9456D">
        <w:rPr>
          <w:rFonts w:cs="Arial"/>
          <w:sz w:val="20"/>
          <w:szCs w:val="20"/>
        </w:rPr>
        <w:t>1989</w:t>
      </w:r>
      <w:r w:rsidRPr="00E9456D">
        <w:rPr>
          <w:rFonts w:cs="Arial"/>
          <w:sz w:val="20"/>
          <w:szCs w:val="20"/>
        </w:rPr>
        <w:t>)</w:t>
      </w:r>
      <w:r w:rsidR="00F22C15" w:rsidRPr="00E9456D">
        <w:rPr>
          <w:rFonts w:cs="Arial"/>
          <w:sz w:val="20"/>
          <w:szCs w:val="20"/>
        </w:rPr>
        <w:t xml:space="preserve"> Mutational analysis of the conserved domains of a T-region border repeat of </w:t>
      </w:r>
      <w:r w:rsidR="00F22C15" w:rsidRPr="00E9456D">
        <w:rPr>
          <w:rFonts w:cs="Arial"/>
          <w:i/>
          <w:sz w:val="20"/>
          <w:szCs w:val="20"/>
        </w:rPr>
        <w:t>Agrobacterium tumefaci</w:t>
      </w:r>
      <w:r w:rsidRPr="00E9456D">
        <w:rPr>
          <w:rFonts w:cs="Arial"/>
          <w:i/>
          <w:sz w:val="20"/>
          <w:szCs w:val="20"/>
        </w:rPr>
        <w:t>ens</w:t>
      </w:r>
      <w:r w:rsidRPr="00E9456D">
        <w:rPr>
          <w:rFonts w:cs="Arial"/>
          <w:sz w:val="20"/>
          <w:szCs w:val="20"/>
        </w:rPr>
        <w:t>.</w:t>
      </w:r>
      <w:r w:rsidR="00F11BCB" w:rsidRPr="00E9456D">
        <w:rPr>
          <w:rFonts w:cs="Arial"/>
          <w:sz w:val="20"/>
          <w:szCs w:val="20"/>
        </w:rPr>
        <w:t xml:space="preserve"> Plant Mol Biol 13:</w:t>
      </w:r>
      <w:r w:rsidRPr="00E9456D">
        <w:rPr>
          <w:rFonts w:cs="Arial"/>
          <w:sz w:val="20"/>
          <w:szCs w:val="20"/>
        </w:rPr>
        <w:t>523–531</w:t>
      </w:r>
      <w:bookmarkEnd w:id="246"/>
      <w:bookmarkEnd w:id="247"/>
      <w:bookmarkEnd w:id="248"/>
    </w:p>
    <w:p w14:paraId="5CA61AF2" w14:textId="6F551E37" w:rsidR="00F22C15" w:rsidRDefault="00F11BCB" w:rsidP="001D37E9">
      <w:pPr>
        <w:spacing w:after="120"/>
        <w:rPr>
          <w:rFonts w:cs="Arial"/>
          <w:sz w:val="20"/>
          <w:szCs w:val="20"/>
        </w:rPr>
      </w:pPr>
      <w:bookmarkStart w:id="249" w:name="_Toc478734654"/>
      <w:bookmarkStart w:id="250" w:name="_Toc478734742"/>
      <w:bookmarkStart w:id="251" w:name="_Toc479754520"/>
      <w:r w:rsidRPr="00961C9E">
        <w:rPr>
          <w:rFonts w:cs="Arial"/>
          <w:sz w:val="20"/>
          <w:szCs w:val="20"/>
        </w:rPr>
        <w:t>Visser RG, Stolte A, Jacobsen E</w:t>
      </w:r>
      <w:r w:rsidR="00F22C15" w:rsidRPr="00961C9E">
        <w:rPr>
          <w:rFonts w:cs="Arial"/>
          <w:sz w:val="20"/>
          <w:szCs w:val="20"/>
        </w:rPr>
        <w:t xml:space="preserve"> </w:t>
      </w:r>
      <w:r w:rsidRPr="00961C9E">
        <w:rPr>
          <w:rFonts w:cs="Arial"/>
          <w:sz w:val="20"/>
          <w:szCs w:val="20"/>
        </w:rPr>
        <w:t>(</w:t>
      </w:r>
      <w:r w:rsidR="00F22C15" w:rsidRPr="00961C9E">
        <w:rPr>
          <w:rFonts w:cs="Arial"/>
          <w:sz w:val="20"/>
          <w:szCs w:val="20"/>
        </w:rPr>
        <w:t>1991</w:t>
      </w:r>
      <w:r w:rsidRPr="00961C9E">
        <w:rPr>
          <w:rFonts w:cs="Arial"/>
          <w:sz w:val="20"/>
          <w:szCs w:val="20"/>
        </w:rPr>
        <w:t>)</w:t>
      </w:r>
      <w:r w:rsidR="00F22C15" w:rsidRPr="00961C9E">
        <w:rPr>
          <w:rFonts w:cs="Arial"/>
          <w:sz w:val="20"/>
          <w:szCs w:val="20"/>
        </w:rPr>
        <w:t xml:space="preserve"> Expression of a chimaeric granule-bound starch synthase-GUS gene in transgenic potato pla</w:t>
      </w:r>
      <w:r w:rsidRPr="00961C9E">
        <w:rPr>
          <w:rFonts w:cs="Arial"/>
          <w:sz w:val="20"/>
          <w:szCs w:val="20"/>
        </w:rPr>
        <w:t>nts. Plant Mol Biol 17:</w:t>
      </w:r>
      <w:r w:rsidR="000C08FD" w:rsidRPr="00961C9E">
        <w:rPr>
          <w:rFonts w:cs="Arial"/>
          <w:sz w:val="20"/>
          <w:szCs w:val="20"/>
        </w:rPr>
        <w:t>691–699</w:t>
      </w:r>
      <w:bookmarkEnd w:id="249"/>
      <w:bookmarkEnd w:id="250"/>
      <w:bookmarkEnd w:id="251"/>
    </w:p>
    <w:p w14:paraId="2F750550" w14:textId="49D905E2" w:rsidR="00AC60B3" w:rsidRPr="00AC60B3" w:rsidRDefault="00AC60B3" w:rsidP="00AC60B3">
      <w:pPr>
        <w:spacing w:after="120"/>
        <w:rPr>
          <w:rFonts w:cs="Arial"/>
          <w:sz w:val="20"/>
          <w:szCs w:val="20"/>
        </w:rPr>
      </w:pPr>
      <w:r>
        <w:rPr>
          <w:rFonts w:cs="Arial"/>
          <w:sz w:val="20"/>
          <w:szCs w:val="20"/>
        </w:rPr>
        <w:t>Vivanti V</w:t>
      </w:r>
      <w:r w:rsidRPr="00AC60B3">
        <w:rPr>
          <w:rFonts w:cs="Arial"/>
          <w:sz w:val="20"/>
          <w:szCs w:val="20"/>
        </w:rPr>
        <w:t>, Fino</w:t>
      </w:r>
      <w:r>
        <w:rPr>
          <w:rFonts w:cs="Arial"/>
          <w:sz w:val="20"/>
          <w:szCs w:val="20"/>
        </w:rPr>
        <w:t>tti E, Friedman M (2006)</w:t>
      </w:r>
      <w:r w:rsidRPr="00AC60B3">
        <w:rPr>
          <w:rFonts w:cs="Arial"/>
          <w:sz w:val="20"/>
          <w:szCs w:val="20"/>
        </w:rPr>
        <w:t xml:space="preserve"> Level of Acrylamide </w:t>
      </w:r>
      <w:r>
        <w:rPr>
          <w:rFonts w:cs="Arial"/>
          <w:sz w:val="20"/>
          <w:szCs w:val="20"/>
        </w:rPr>
        <w:t xml:space="preserve">Precursors Asparagine, Frutose, </w:t>
      </w:r>
      <w:r w:rsidRPr="00AC60B3">
        <w:rPr>
          <w:rFonts w:cs="Arial"/>
          <w:sz w:val="20"/>
          <w:szCs w:val="20"/>
        </w:rPr>
        <w:t>Glucose, and Sucrose in Potatoes Sold at Retail in Italy in the United States. Journal of Food Science 71</w:t>
      </w:r>
      <w:r>
        <w:rPr>
          <w:rFonts w:cs="Arial"/>
          <w:sz w:val="20"/>
          <w:szCs w:val="20"/>
        </w:rPr>
        <w:t>:C81–C85</w:t>
      </w:r>
    </w:p>
    <w:p w14:paraId="6B64ADDF" w14:textId="62479687" w:rsidR="00F22C15" w:rsidRPr="00AB1EEF" w:rsidRDefault="00F22C15" w:rsidP="001D37E9">
      <w:pPr>
        <w:spacing w:after="120"/>
        <w:rPr>
          <w:rFonts w:cs="Arial"/>
          <w:b/>
          <w:sz w:val="20"/>
          <w:szCs w:val="20"/>
        </w:rPr>
      </w:pPr>
      <w:bookmarkStart w:id="252" w:name="_Toc478734655"/>
      <w:bookmarkStart w:id="253" w:name="_Toc478734743"/>
      <w:bookmarkStart w:id="254" w:name="_Toc479754521"/>
      <w:r w:rsidRPr="00AB1EEF">
        <w:rPr>
          <w:rFonts w:cs="Arial"/>
          <w:sz w:val="20"/>
          <w:szCs w:val="20"/>
        </w:rPr>
        <w:t xml:space="preserve">Wesley SV, Helliwell CA, Smith NA, et al. </w:t>
      </w:r>
      <w:r w:rsidR="00F11BCB" w:rsidRPr="00AB1EEF">
        <w:rPr>
          <w:rFonts w:cs="Arial"/>
          <w:sz w:val="20"/>
          <w:szCs w:val="20"/>
        </w:rPr>
        <w:t>(</w:t>
      </w:r>
      <w:r w:rsidRPr="00AB1EEF">
        <w:rPr>
          <w:rFonts w:cs="Arial"/>
          <w:sz w:val="20"/>
          <w:szCs w:val="20"/>
        </w:rPr>
        <w:t>2001</w:t>
      </w:r>
      <w:r w:rsidR="00F11BCB" w:rsidRPr="00AB1EEF">
        <w:rPr>
          <w:rFonts w:cs="Arial"/>
          <w:sz w:val="20"/>
          <w:szCs w:val="20"/>
        </w:rPr>
        <w:t>)</w:t>
      </w:r>
      <w:r w:rsidRPr="00AB1EEF">
        <w:rPr>
          <w:rFonts w:cs="Arial"/>
          <w:sz w:val="20"/>
          <w:szCs w:val="20"/>
        </w:rPr>
        <w:t xml:space="preserve"> Construct design for efficient, effective and high-throughput gene silencing in plants</w:t>
      </w:r>
      <w:r w:rsidR="00F11BCB" w:rsidRPr="00AB1EEF">
        <w:rPr>
          <w:rFonts w:cs="Arial"/>
          <w:sz w:val="20"/>
          <w:szCs w:val="20"/>
        </w:rPr>
        <w:t>. Plant J 27:581–590</w:t>
      </w:r>
      <w:bookmarkEnd w:id="252"/>
      <w:bookmarkEnd w:id="253"/>
      <w:bookmarkEnd w:id="254"/>
    </w:p>
    <w:p w14:paraId="106F3CCD" w14:textId="23EFF668" w:rsidR="00F22C15" w:rsidRPr="003F59D6" w:rsidRDefault="00F22C15" w:rsidP="001D37E9">
      <w:pPr>
        <w:spacing w:after="120"/>
        <w:rPr>
          <w:rFonts w:cs="Arial"/>
          <w:b/>
          <w:sz w:val="20"/>
          <w:szCs w:val="20"/>
        </w:rPr>
      </w:pPr>
      <w:bookmarkStart w:id="255" w:name="_Toc478734656"/>
      <w:bookmarkStart w:id="256" w:name="_Toc478734744"/>
      <w:bookmarkStart w:id="257" w:name="_Toc479754522"/>
      <w:r w:rsidRPr="003F59D6">
        <w:rPr>
          <w:rFonts w:cs="Arial"/>
          <w:sz w:val="20"/>
          <w:szCs w:val="20"/>
        </w:rPr>
        <w:t xml:space="preserve">Xu X, Pan S, Cheng S, et al. </w:t>
      </w:r>
      <w:r w:rsidR="000C08FD" w:rsidRPr="003F59D6">
        <w:rPr>
          <w:rFonts w:cs="Arial"/>
          <w:sz w:val="20"/>
          <w:szCs w:val="20"/>
        </w:rPr>
        <w:t>(</w:t>
      </w:r>
      <w:r w:rsidRPr="003F59D6">
        <w:rPr>
          <w:rFonts w:cs="Arial"/>
          <w:sz w:val="20"/>
          <w:szCs w:val="20"/>
        </w:rPr>
        <w:t>2011</w:t>
      </w:r>
      <w:r w:rsidR="000C08FD" w:rsidRPr="003F59D6">
        <w:rPr>
          <w:rFonts w:cs="Arial"/>
          <w:sz w:val="20"/>
          <w:szCs w:val="20"/>
        </w:rPr>
        <w:t>)</w:t>
      </w:r>
      <w:r w:rsidRPr="003F59D6">
        <w:rPr>
          <w:rFonts w:cs="Arial"/>
          <w:sz w:val="20"/>
          <w:szCs w:val="20"/>
        </w:rPr>
        <w:t xml:space="preserve"> Genome sequence and analysis of the tuber c</w:t>
      </w:r>
      <w:r w:rsidR="000C08FD" w:rsidRPr="003F59D6">
        <w:rPr>
          <w:rFonts w:cs="Arial"/>
          <w:sz w:val="20"/>
          <w:szCs w:val="20"/>
        </w:rPr>
        <w:t>rop potato.</w:t>
      </w:r>
      <w:r w:rsidR="00F11BCB" w:rsidRPr="003F59D6">
        <w:rPr>
          <w:rFonts w:cs="Arial"/>
          <w:sz w:val="20"/>
          <w:szCs w:val="20"/>
        </w:rPr>
        <w:t xml:space="preserve"> Nature 475:</w:t>
      </w:r>
      <w:r w:rsidR="000C08FD" w:rsidRPr="003F59D6">
        <w:rPr>
          <w:rFonts w:cs="Arial"/>
          <w:sz w:val="20"/>
          <w:szCs w:val="20"/>
        </w:rPr>
        <w:t>189–195</w:t>
      </w:r>
      <w:bookmarkEnd w:id="255"/>
      <w:bookmarkEnd w:id="256"/>
      <w:bookmarkEnd w:id="257"/>
    </w:p>
    <w:p w14:paraId="167C3075" w14:textId="566A6BD5" w:rsidR="00F22C15" w:rsidRPr="009D74BE" w:rsidRDefault="00F22C15" w:rsidP="001D37E9">
      <w:pPr>
        <w:spacing w:after="120"/>
        <w:rPr>
          <w:rFonts w:cs="Arial"/>
          <w:b/>
          <w:sz w:val="20"/>
          <w:szCs w:val="20"/>
        </w:rPr>
      </w:pPr>
      <w:bookmarkStart w:id="258" w:name="_Toc478734657"/>
      <w:bookmarkStart w:id="259" w:name="_Toc478734745"/>
      <w:bookmarkStart w:id="260" w:name="_Toc479754523"/>
      <w:r w:rsidRPr="009D74BE">
        <w:rPr>
          <w:rFonts w:cs="Arial"/>
          <w:sz w:val="20"/>
          <w:szCs w:val="20"/>
        </w:rPr>
        <w:t xml:space="preserve">Zhu X, Richael C, Chamberlain P, </w:t>
      </w:r>
      <w:r w:rsidR="00F11BCB" w:rsidRPr="009D74BE">
        <w:rPr>
          <w:rFonts w:cs="Arial"/>
          <w:sz w:val="20"/>
          <w:szCs w:val="20"/>
        </w:rPr>
        <w:t>et al.</w:t>
      </w:r>
      <w:r w:rsidRPr="009D74BE">
        <w:rPr>
          <w:rFonts w:cs="Arial"/>
          <w:sz w:val="20"/>
          <w:szCs w:val="20"/>
        </w:rPr>
        <w:t xml:space="preserve"> </w:t>
      </w:r>
      <w:r w:rsidR="000C08FD" w:rsidRPr="009D74BE">
        <w:rPr>
          <w:rFonts w:cs="Arial"/>
          <w:sz w:val="20"/>
          <w:szCs w:val="20"/>
        </w:rPr>
        <w:t>(</w:t>
      </w:r>
      <w:r w:rsidRPr="009D74BE">
        <w:rPr>
          <w:rFonts w:cs="Arial"/>
          <w:sz w:val="20"/>
          <w:szCs w:val="20"/>
        </w:rPr>
        <w:t>2014</w:t>
      </w:r>
      <w:r w:rsidR="000C08FD" w:rsidRPr="009D74BE">
        <w:rPr>
          <w:rFonts w:cs="Arial"/>
          <w:sz w:val="20"/>
          <w:szCs w:val="20"/>
        </w:rPr>
        <w:t>)</w:t>
      </w:r>
      <w:r w:rsidRPr="009D74BE">
        <w:rPr>
          <w:rFonts w:cs="Arial"/>
          <w:sz w:val="20"/>
          <w:szCs w:val="20"/>
        </w:rPr>
        <w:t xml:space="preserve"> Vacuolar invertase gene silencing in potato (</w:t>
      </w:r>
      <w:r w:rsidRPr="009D74BE">
        <w:rPr>
          <w:rFonts w:cs="Arial"/>
          <w:i/>
          <w:sz w:val="20"/>
          <w:szCs w:val="20"/>
        </w:rPr>
        <w:t>Solanum tuberosum L.</w:t>
      </w:r>
      <w:r w:rsidRPr="009D74BE">
        <w:rPr>
          <w:rFonts w:cs="Arial"/>
          <w:sz w:val="20"/>
          <w:szCs w:val="20"/>
        </w:rPr>
        <w:t>) improves processing quality by decreasing the frequency of sugar-</w:t>
      </w:r>
      <w:r w:rsidR="000C08FD" w:rsidRPr="009D74BE">
        <w:rPr>
          <w:rFonts w:cs="Arial"/>
          <w:sz w:val="20"/>
          <w:szCs w:val="20"/>
        </w:rPr>
        <w:t>end defects. PLoS One 9</w:t>
      </w:r>
      <w:r w:rsidR="00F11BCB" w:rsidRPr="009D74BE">
        <w:rPr>
          <w:rFonts w:cs="Arial"/>
          <w:sz w:val="20"/>
          <w:szCs w:val="20"/>
        </w:rPr>
        <w:t>:</w:t>
      </w:r>
      <w:r w:rsidR="000C08FD" w:rsidRPr="009D74BE">
        <w:rPr>
          <w:rFonts w:cs="Arial"/>
          <w:sz w:val="20"/>
          <w:szCs w:val="20"/>
        </w:rPr>
        <w:t>e93381</w:t>
      </w:r>
      <w:bookmarkEnd w:id="258"/>
      <w:bookmarkEnd w:id="259"/>
      <w:bookmarkEnd w:id="260"/>
    </w:p>
    <w:p w14:paraId="747E9769" w14:textId="29F793EE" w:rsidR="002B3C18" w:rsidRDefault="002B3C18" w:rsidP="00F22C15">
      <w:pPr>
        <w:pStyle w:val="CitaviBibliographyHeading"/>
        <w:spacing w:before="0" w:after="120"/>
        <w:ind w:left="0" w:firstLine="0"/>
        <w:rPr>
          <w:rFonts w:cs="Arial"/>
          <w:color w:val="FF0000"/>
          <w:sz w:val="20"/>
          <w:szCs w:val="20"/>
        </w:rPr>
      </w:pPr>
    </w:p>
    <w:p w14:paraId="4C387B30" w14:textId="77777777" w:rsidR="002B3C18" w:rsidRDefault="002B3C18">
      <w:pPr>
        <w:widowControl/>
        <w:rPr>
          <w:rFonts w:cs="Arial"/>
          <w:b/>
          <w:bCs/>
          <w:color w:val="FF0000"/>
          <w:sz w:val="20"/>
          <w:szCs w:val="20"/>
          <w:lang w:bidi="ar-SA"/>
        </w:rPr>
      </w:pPr>
      <w:r>
        <w:rPr>
          <w:rFonts w:cs="Arial"/>
          <w:color w:val="FF0000"/>
          <w:sz w:val="20"/>
          <w:szCs w:val="20"/>
        </w:rPr>
        <w:br w:type="page"/>
      </w:r>
    </w:p>
    <w:p w14:paraId="19EEA106" w14:textId="06794E69" w:rsidR="002B3C18" w:rsidRPr="002B3C18" w:rsidRDefault="002B3C18" w:rsidP="002B3C18">
      <w:pPr>
        <w:pStyle w:val="Heading1"/>
      </w:pPr>
      <w:bookmarkStart w:id="261" w:name="_Toc38956971"/>
      <w:r>
        <w:t>8</w:t>
      </w:r>
      <w:r w:rsidRPr="00937080">
        <w:tab/>
      </w:r>
      <w:r>
        <w:t>Appendix 1</w:t>
      </w:r>
      <w:bookmarkEnd w:id="261"/>
    </w:p>
    <w:p w14:paraId="1AFD1917" w14:textId="068C17DB" w:rsidR="002B3C18" w:rsidRDefault="002B3C18" w:rsidP="002B3C18">
      <w:pPr>
        <w:widowControl/>
        <w:rPr>
          <w:i/>
          <w:noProof/>
          <w:lang w:eastAsia="en-GB" w:bidi="ar-SA"/>
        </w:rPr>
      </w:pPr>
    </w:p>
    <w:p w14:paraId="509061E1" w14:textId="49A50116" w:rsidR="002B3C18" w:rsidRDefault="002B3C18" w:rsidP="002B3C18">
      <w:pPr>
        <w:widowControl/>
        <w:rPr>
          <w:rFonts w:cs="Arial"/>
          <w:i/>
          <w:sz w:val="20"/>
          <w:szCs w:val="20"/>
        </w:rPr>
      </w:pPr>
      <w:r w:rsidRPr="002B3C18">
        <w:rPr>
          <w:b/>
          <w:i/>
        </w:rPr>
        <w:t>Flowchart showing the development and selection methodology for the creation of the V11 line.</w:t>
      </w:r>
    </w:p>
    <w:p w14:paraId="67FB54F6" w14:textId="477BDBFD" w:rsidR="002B3C18" w:rsidRDefault="002B3C18" w:rsidP="002B3C18">
      <w:pPr>
        <w:pStyle w:val="CitaviBibliographyHeading"/>
        <w:spacing w:before="0" w:after="120"/>
        <w:ind w:left="0" w:firstLine="0"/>
        <w:rPr>
          <w:rFonts w:cs="Arial"/>
          <w:i/>
          <w:sz w:val="20"/>
          <w:szCs w:val="20"/>
        </w:rPr>
      </w:pPr>
      <w:bookmarkStart w:id="262" w:name="_Toc38915303"/>
      <w:bookmarkStart w:id="263" w:name="_Toc38956972"/>
      <w:r w:rsidRPr="00231180">
        <w:rPr>
          <w:i/>
          <w:noProof/>
          <w:lang w:eastAsia="en-GB"/>
        </w:rPr>
        <w:drawing>
          <wp:anchor distT="0" distB="0" distL="114300" distR="114300" simplePos="0" relativeHeight="251658251" behindDoc="0" locked="0" layoutInCell="1" allowOverlap="1" wp14:anchorId="41BDDD90" wp14:editId="4D22DC74">
            <wp:simplePos x="0" y="0"/>
            <wp:positionH relativeFrom="column">
              <wp:posOffset>239395</wp:posOffset>
            </wp:positionH>
            <wp:positionV relativeFrom="paragraph">
              <wp:posOffset>195310</wp:posOffset>
            </wp:positionV>
            <wp:extent cx="5759450" cy="55689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59450" cy="5568950"/>
                    </a:xfrm>
                    <a:prstGeom prst="rect">
                      <a:avLst/>
                    </a:prstGeom>
                  </pic:spPr>
                </pic:pic>
              </a:graphicData>
            </a:graphic>
          </wp:anchor>
        </w:drawing>
      </w:r>
      <w:bookmarkEnd w:id="262"/>
      <w:bookmarkEnd w:id="263"/>
    </w:p>
    <w:p w14:paraId="44603BE1" w14:textId="2556034F" w:rsidR="002B3C18" w:rsidRDefault="002B3C18" w:rsidP="002B3C18">
      <w:pPr>
        <w:pStyle w:val="CitaviBibliographyHeading"/>
        <w:spacing w:before="0" w:after="120"/>
        <w:ind w:left="0" w:firstLine="0"/>
        <w:rPr>
          <w:rFonts w:cs="Arial"/>
          <w:i/>
          <w:sz w:val="20"/>
          <w:szCs w:val="20"/>
        </w:rPr>
      </w:pPr>
    </w:p>
    <w:p w14:paraId="5F70BCD2" w14:textId="39F61C6F" w:rsidR="002B3C18" w:rsidRPr="002B3C18" w:rsidRDefault="002B3C18" w:rsidP="002B3C18">
      <w:pPr>
        <w:widowControl/>
        <w:rPr>
          <w:rFonts w:cs="Arial"/>
          <w:b/>
          <w:bCs/>
          <w:i/>
          <w:sz w:val="20"/>
          <w:szCs w:val="20"/>
          <w:lang w:bidi="ar-SA"/>
        </w:rPr>
      </w:pPr>
      <w:r>
        <w:rPr>
          <w:rFonts w:cs="Arial"/>
          <w:i/>
          <w:sz w:val="20"/>
          <w:szCs w:val="20"/>
        </w:rPr>
        <w:br w:type="page"/>
      </w:r>
      <w:r w:rsidRPr="002B3C18">
        <w:rPr>
          <w:b/>
          <w:i/>
        </w:rPr>
        <w:t>Flowchart showing the development and selection methodology for the creation of the Z6 line.</w:t>
      </w:r>
    </w:p>
    <w:p w14:paraId="0439C274" w14:textId="08274A18" w:rsidR="002B3C18" w:rsidRDefault="002B3C18" w:rsidP="002B3C18">
      <w:pPr>
        <w:pStyle w:val="CitaviBibliographyHeading"/>
        <w:spacing w:before="0" w:after="120"/>
        <w:ind w:left="0" w:firstLine="0"/>
        <w:rPr>
          <w:rFonts w:cs="Arial"/>
          <w:i/>
          <w:sz w:val="20"/>
          <w:szCs w:val="20"/>
        </w:rPr>
      </w:pPr>
      <w:bookmarkStart w:id="264" w:name="_Toc38915304"/>
      <w:bookmarkStart w:id="265" w:name="_Toc38956973"/>
      <w:r w:rsidRPr="00231180">
        <w:rPr>
          <w:i/>
          <w:noProof/>
          <w:lang w:eastAsia="en-GB"/>
        </w:rPr>
        <w:drawing>
          <wp:anchor distT="0" distB="0" distL="114300" distR="114300" simplePos="0" relativeHeight="251658252" behindDoc="0" locked="0" layoutInCell="1" allowOverlap="1" wp14:anchorId="06C78302" wp14:editId="1EB530E3">
            <wp:simplePos x="0" y="0"/>
            <wp:positionH relativeFrom="margin">
              <wp:align>right</wp:align>
            </wp:positionH>
            <wp:positionV relativeFrom="paragraph">
              <wp:posOffset>240665</wp:posOffset>
            </wp:positionV>
            <wp:extent cx="5759450" cy="527875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59450" cy="5278755"/>
                    </a:xfrm>
                    <a:prstGeom prst="rect">
                      <a:avLst/>
                    </a:prstGeom>
                  </pic:spPr>
                </pic:pic>
              </a:graphicData>
            </a:graphic>
          </wp:anchor>
        </w:drawing>
      </w:r>
      <w:bookmarkEnd w:id="264"/>
      <w:bookmarkEnd w:id="265"/>
    </w:p>
    <w:p w14:paraId="111FBC1B" w14:textId="2C50AE89" w:rsidR="002B3C18" w:rsidRDefault="002B3C18" w:rsidP="002B3C18">
      <w:pPr>
        <w:pStyle w:val="CitaviBibliographyHeading"/>
        <w:spacing w:before="0" w:after="120"/>
        <w:ind w:left="0" w:firstLine="0"/>
        <w:rPr>
          <w:rFonts w:cs="Arial"/>
          <w:i/>
          <w:sz w:val="20"/>
          <w:szCs w:val="20"/>
        </w:rPr>
      </w:pPr>
    </w:p>
    <w:p w14:paraId="7E79A076" w14:textId="3842DD1E" w:rsidR="002B3C18" w:rsidRPr="002B3C18" w:rsidRDefault="002B3C18" w:rsidP="002B3C18">
      <w:pPr>
        <w:widowControl/>
        <w:rPr>
          <w:rFonts w:cs="Arial"/>
          <w:b/>
          <w:bCs/>
          <w:color w:val="FF0000"/>
          <w:sz w:val="28"/>
          <w:szCs w:val="22"/>
          <w:lang w:bidi="ar-SA"/>
        </w:rPr>
      </w:pPr>
    </w:p>
    <w:sectPr w:rsidR="002B3C18" w:rsidRPr="002B3C18" w:rsidSect="00A7245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9A2942" w14:textId="77777777" w:rsidR="00AF6552" w:rsidRDefault="00AF6552">
      <w:r>
        <w:separator/>
      </w:r>
    </w:p>
  </w:endnote>
  <w:endnote w:type="continuationSeparator" w:id="0">
    <w:p w14:paraId="5E8B8FDF" w14:textId="77777777" w:rsidR="00AF6552" w:rsidRDefault="00AF6552">
      <w:r>
        <w:continuationSeparator/>
      </w:r>
    </w:p>
  </w:endnote>
  <w:endnote w:type="continuationNotice" w:id="1">
    <w:p w14:paraId="50AFFB8B" w14:textId="77777777" w:rsidR="00AF6552" w:rsidRDefault="00AF65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C08DF" w14:textId="77777777" w:rsidR="00AF6552" w:rsidRDefault="00AF6552"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CD577C" w14:textId="77777777" w:rsidR="00AF6552" w:rsidRDefault="00AF65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111D3" w14:textId="59225350" w:rsidR="00AF6552" w:rsidRDefault="00AF6552"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34CC">
      <w:rPr>
        <w:rStyle w:val="PageNumber"/>
        <w:noProof/>
      </w:rPr>
      <w:t>ii</w:t>
    </w:r>
    <w:r>
      <w:rPr>
        <w:rStyle w:val="PageNumber"/>
      </w:rPr>
      <w:fldChar w:fldCharType="end"/>
    </w:r>
  </w:p>
  <w:p w14:paraId="4185AF3B" w14:textId="77777777" w:rsidR="00AF6552" w:rsidRDefault="00AF655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75A3AC" w14:textId="77777777" w:rsidR="00AF6552" w:rsidRDefault="00AF6552">
      <w:r>
        <w:separator/>
      </w:r>
    </w:p>
  </w:footnote>
  <w:footnote w:type="continuationSeparator" w:id="0">
    <w:p w14:paraId="6F6D4A24" w14:textId="77777777" w:rsidR="00AF6552" w:rsidRDefault="00AF6552">
      <w:r>
        <w:continuationSeparator/>
      </w:r>
    </w:p>
  </w:footnote>
  <w:footnote w:type="continuationNotice" w:id="1">
    <w:p w14:paraId="0E83037D" w14:textId="77777777" w:rsidR="00AF6552" w:rsidRDefault="00AF6552"/>
  </w:footnote>
  <w:footnote w:id="2">
    <w:p w14:paraId="70FA5E6D" w14:textId="76170D19" w:rsidR="00AF6552" w:rsidRPr="00A571CE" w:rsidRDefault="00AF6552">
      <w:pPr>
        <w:pStyle w:val="FootnoteText"/>
        <w:rPr>
          <w:lang w:val="en-AU"/>
        </w:rPr>
      </w:pPr>
      <w:r>
        <w:rPr>
          <w:rStyle w:val="FootnoteReference"/>
        </w:rPr>
        <w:footnoteRef/>
      </w:r>
      <w:hyperlink r:id="rId1" w:history="1">
        <w:r w:rsidRPr="0000469C">
          <w:rPr>
            <w:rStyle w:val="Hyperlink"/>
            <w:sz w:val="18"/>
          </w:rPr>
          <w:t>http://www.innatepotatoes.com/</w:t>
        </w:r>
      </w:hyperlink>
      <w:r w:rsidRPr="0000469C">
        <w:rPr>
          <w:sz w:val="16"/>
        </w:rPr>
        <w:t xml:space="preserve"> </w:t>
      </w:r>
    </w:p>
  </w:footnote>
  <w:footnote w:id="3">
    <w:p w14:paraId="3B995A99" w14:textId="0A6A7217" w:rsidR="00AF6552" w:rsidRPr="00A56E83" w:rsidRDefault="00AF6552">
      <w:pPr>
        <w:pStyle w:val="FootnoteText"/>
      </w:pPr>
      <w:r>
        <w:rPr>
          <w:rStyle w:val="FootnoteReference"/>
        </w:rPr>
        <w:footnoteRef/>
      </w:r>
      <w:hyperlink r:id="rId2" w:history="1">
        <w:r w:rsidRPr="0000469C">
          <w:rPr>
            <w:rStyle w:val="Hyperlink"/>
            <w:sz w:val="18"/>
            <w:szCs w:val="18"/>
          </w:rPr>
          <w:t>https://www.foodstandards.gov.au/consumer/chemicals/acrylamide/Pages/default.aspx</w:t>
        </w:r>
      </w:hyperlink>
    </w:p>
  </w:footnote>
  <w:footnote w:id="4">
    <w:p w14:paraId="685C73C0" w14:textId="3FE89531" w:rsidR="00AF6552" w:rsidRPr="007E3DE1" w:rsidRDefault="00AF6552">
      <w:pPr>
        <w:pStyle w:val="FootnoteText"/>
      </w:pPr>
      <w:r>
        <w:rPr>
          <w:rStyle w:val="FootnoteReference"/>
        </w:rPr>
        <w:footnoteRef/>
      </w:r>
      <w:r>
        <w:t xml:space="preserve"> </w:t>
      </w:r>
      <w:hyperlink r:id="rId3" w:history="1">
        <w:r w:rsidRPr="00F30A50">
          <w:rPr>
            <w:rStyle w:val="Hyperlink"/>
          </w:rPr>
          <w:t>https://www.europotato.org/varieties/view/Snowden-E</w:t>
        </w:r>
      </w:hyperlink>
    </w:p>
  </w:footnote>
  <w:footnote w:id="5">
    <w:p w14:paraId="07D47244" w14:textId="3484E929" w:rsidR="00AF6552" w:rsidRPr="006D6604" w:rsidRDefault="00AF6552">
      <w:pPr>
        <w:pStyle w:val="FootnoteText"/>
        <w:rPr>
          <w:lang w:val="en-AU"/>
        </w:rPr>
      </w:pPr>
      <w:r>
        <w:rPr>
          <w:rStyle w:val="FootnoteReference"/>
        </w:rPr>
        <w:footnoteRef/>
      </w:r>
      <w:hyperlink r:id="rId4" w:history="1">
        <w:r w:rsidRPr="00377B40">
          <w:rPr>
            <w:rStyle w:val="Hyperlink"/>
            <w:sz w:val="18"/>
          </w:rPr>
          <w:t>www.ncbi.nlm.nih.gov/nuccore/AF234297.1</w:t>
        </w:r>
      </w:hyperlink>
      <w:r>
        <w:rPr>
          <w:sz w:val="18"/>
        </w:rPr>
        <w:t xml:space="preserve"> </w:t>
      </w:r>
    </w:p>
  </w:footnote>
  <w:footnote w:id="6">
    <w:p w14:paraId="7721D91A" w14:textId="0F54DD17" w:rsidR="00AF6552" w:rsidRPr="00395DEE" w:rsidRDefault="00AF6552">
      <w:pPr>
        <w:pStyle w:val="FootnoteText"/>
      </w:pPr>
      <w:r>
        <w:rPr>
          <w:rStyle w:val="FootnoteReference"/>
        </w:rPr>
        <w:footnoteRef/>
      </w:r>
      <w:r>
        <w:t xml:space="preserve"> </w:t>
      </w:r>
      <w:hyperlink r:id="rId5" w:history="1">
        <w:r w:rsidRPr="00C60E33">
          <w:rPr>
            <w:rStyle w:val="Hyperlink"/>
          </w:rPr>
          <w:t>http://solanaceae.plantbiology.msu.edu/pgsc_download.shtml</w:t>
        </w:r>
      </w:hyperlink>
    </w:p>
  </w:footnote>
  <w:footnote w:id="7">
    <w:p w14:paraId="08C607E1" w14:textId="7E9F5B0E" w:rsidR="00AF6552" w:rsidRPr="007875DF" w:rsidRDefault="00AF6552">
      <w:pPr>
        <w:pStyle w:val="FootnoteText"/>
        <w:rPr>
          <w:lang w:val="en-AU"/>
        </w:rPr>
      </w:pPr>
      <w:r>
        <w:rPr>
          <w:rStyle w:val="FootnoteReference"/>
        </w:rPr>
        <w:footnoteRef/>
      </w:r>
      <w:hyperlink r:id="rId6" w:history="1">
        <w:r w:rsidRPr="00377B40">
          <w:rPr>
            <w:rStyle w:val="Hyperlink"/>
            <w:sz w:val="18"/>
          </w:rPr>
          <w:t>www.allergenonline.org</w:t>
        </w:r>
      </w:hyperlink>
      <w:r>
        <w:rPr>
          <w:sz w:val="18"/>
        </w:rPr>
        <w:t xml:space="preserve"> </w:t>
      </w:r>
    </w:p>
  </w:footnote>
  <w:footnote w:id="8">
    <w:p w14:paraId="74EBB844" w14:textId="7431DE91" w:rsidR="00AF6552" w:rsidRPr="00264D18" w:rsidRDefault="00AF6552">
      <w:pPr>
        <w:pStyle w:val="FootnoteText"/>
      </w:pPr>
      <w:r>
        <w:rPr>
          <w:rStyle w:val="FootnoteReference"/>
        </w:rPr>
        <w:footnoteRef/>
      </w:r>
      <w:hyperlink r:id="rId7" w:history="1">
        <w:r w:rsidRPr="00377B40">
          <w:rPr>
            <w:rStyle w:val="Hyperlink"/>
            <w:sz w:val="18"/>
          </w:rPr>
          <w:t>www.ncbi.nlm.nih.gov/protein/18542113</w:t>
        </w:r>
      </w:hyperlink>
      <w:r>
        <w:rPr>
          <w:sz w:val="18"/>
        </w:rPr>
        <w:t xml:space="preserve"> </w:t>
      </w:r>
    </w:p>
  </w:footnote>
  <w:footnote w:id="9">
    <w:p w14:paraId="7B0F1C4D" w14:textId="2B5DE6CC" w:rsidR="00AF6552" w:rsidRPr="00264D18" w:rsidRDefault="00AF6552">
      <w:pPr>
        <w:pStyle w:val="FootnoteText"/>
        <w:rPr>
          <w:lang w:val="en-AU"/>
        </w:rPr>
      </w:pPr>
      <w:r>
        <w:rPr>
          <w:rStyle w:val="FootnoteReference"/>
        </w:rPr>
        <w:footnoteRef/>
      </w:r>
      <w:hyperlink r:id="rId8" w:history="1">
        <w:r w:rsidRPr="00377B40">
          <w:rPr>
            <w:rStyle w:val="Hyperlink"/>
            <w:sz w:val="18"/>
          </w:rPr>
          <w:t>www.ncbi.nlm.nih.gov/protein/AAL75450</w:t>
        </w:r>
      </w:hyperlink>
      <w:r>
        <w:rPr>
          <w:sz w:val="18"/>
        </w:rPr>
        <w:t xml:space="preserve">  </w:t>
      </w:r>
    </w:p>
  </w:footnote>
  <w:footnote w:id="10">
    <w:p w14:paraId="299D7367" w14:textId="77777777" w:rsidR="00AF6552" w:rsidRPr="007A3CFC" w:rsidRDefault="00AF6552" w:rsidP="007F3476">
      <w:pPr>
        <w:pStyle w:val="FootnoteText"/>
        <w:rPr>
          <w:lang w:val="en-AU"/>
        </w:rPr>
      </w:pPr>
      <w:r>
        <w:rPr>
          <w:rStyle w:val="FootnoteReference"/>
        </w:rPr>
        <w:footnoteRef/>
      </w:r>
      <w:r w:rsidRPr="007562D1">
        <w:rPr>
          <w:sz w:val="18"/>
        </w:rPr>
        <w:t>Intractable proteins are those that are extremely difficult to isolate and purify. Without the ability to obtain a high amount of purified product, protein characterisation studies cannot be performed.</w:t>
      </w:r>
    </w:p>
  </w:footnote>
  <w:footnote w:id="11">
    <w:p w14:paraId="2B8D5A04" w14:textId="77777777" w:rsidR="00AF6552" w:rsidRPr="00EC1113" w:rsidRDefault="00AF6552" w:rsidP="00700F4C">
      <w:pPr>
        <w:pStyle w:val="FootnoteText"/>
        <w:rPr>
          <w:lang w:val="en-AU"/>
        </w:rPr>
      </w:pPr>
      <w:r w:rsidRPr="005F33B8">
        <w:rPr>
          <w:rStyle w:val="FootnoteReference"/>
        </w:rPr>
        <w:footnoteRef/>
      </w:r>
      <w:r w:rsidRPr="005F33B8">
        <w:rPr>
          <w:sz w:val="18"/>
        </w:rPr>
        <w:t>Spreader plants are pathogen susceptible plants that are used to inoculate and allow the movement of a pathogen throughout the field trial area</w:t>
      </w:r>
    </w:p>
  </w:footnote>
  <w:footnote w:id="12">
    <w:p w14:paraId="0F863DD7" w14:textId="77777777" w:rsidR="00AF6552" w:rsidRPr="009805AA" w:rsidRDefault="00AF6552" w:rsidP="0040268B">
      <w:pPr>
        <w:pStyle w:val="FootnoteText"/>
        <w:rPr>
          <w:lang w:val="en-AU"/>
        </w:rPr>
      </w:pPr>
      <w:r>
        <w:rPr>
          <w:rStyle w:val="FootnoteReference"/>
        </w:rPr>
        <w:footnoteRef/>
      </w:r>
      <w:hyperlink r:id="rId9" w:history="1">
        <w:r w:rsidRPr="00695946">
          <w:rPr>
            <w:rStyle w:val="Hyperlink"/>
            <w:rFonts w:cs="Arial"/>
            <w:szCs w:val="22"/>
          </w:rPr>
          <w:t>https://www.cropcomposition.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54897" w14:textId="77777777" w:rsidR="00AF6552" w:rsidRDefault="00AF6552">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55F5C"/>
    <w:multiLevelType w:val="hybridMultilevel"/>
    <w:tmpl w:val="19A64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8901152"/>
    <w:multiLevelType w:val="hybridMultilevel"/>
    <w:tmpl w:val="1E6456D6"/>
    <w:lvl w:ilvl="0" w:tplc="29CE2B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6B01F6"/>
    <w:multiLevelType w:val="hybridMultilevel"/>
    <w:tmpl w:val="BEECFA0A"/>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CC74C3"/>
    <w:multiLevelType w:val="hybridMultilevel"/>
    <w:tmpl w:val="8278A200"/>
    <w:lvl w:ilvl="0" w:tplc="A11E92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054271"/>
    <w:multiLevelType w:val="hybridMultilevel"/>
    <w:tmpl w:val="DBE0E378"/>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E930518"/>
    <w:multiLevelType w:val="hybridMultilevel"/>
    <w:tmpl w:val="F064BC30"/>
    <w:lvl w:ilvl="0" w:tplc="ED08CC52">
      <w:start w:val="1"/>
      <w:numFmt w:val="lowerRoman"/>
      <w:lvlText w:val="%1."/>
      <w:lvlJc w:val="right"/>
      <w:pPr>
        <w:ind w:left="774" w:hanging="20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9E705A"/>
    <w:multiLevelType w:val="hybridMultilevel"/>
    <w:tmpl w:val="F536AFD6"/>
    <w:lvl w:ilvl="0" w:tplc="2F68F6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2F05AC"/>
    <w:multiLevelType w:val="hybridMultilevel"/>
    <w:tmpl w:val="A148B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15:restartNumberingAfterBreak="0">
    <w:nsid w:val="46CE1923"/>
    <w:multiLevelType w:val="hybridMultilevel"/>
    <w:tmpl w:val="EF1ED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6534E8"/>
    <w:multiLevelType w:val="hybridMultilevel"/>
    <w:tmpl w:val="CAE8A726"/>
    <w:lvl w:ilvl="0" w:tplc="6AF827D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8552157"/>
    <w:multiLevelType w:val="hybridMultilevel"/>
    <w:tmpl w:val="BDCE1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D5799C"/>
    <w:multiLevelType w:val="hybridMultilevel"/>
    <w:tmpl w:val="5DFE4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324996"/>
    <w:multiLevelType w:val="hybridMultilevel"/>
    <w:tmpl w:val="F064BC30"/>
    <w:lvl w:ilvl="0" w:tplc="ED08CC52">
      <w:start w:val="1"/>
      <w:numFmt w:val="lowerRoman"/>
      <w:lvlText w:val="%1."/>
      <w:lvlJc w:val="right"/>
      <w:pPr>
        <w:ind w:left="774" w:hanging="20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8A45FC8"/>
    <w:multiLevelType w:val="hybridMultilevel"/>
    <w:tmpl w:val="57EC53FE"/>
    <w:lvl w:ilvl="0" w:tplc="6B5876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34195A"/>
    <w:multiLevelType w:val="hybridMultilevel"/>
    <w:tmpl w:val="85E4E168"/>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6046E7"/>
    <w:multiLevelType w:val="hybridMultilevel"/>
    <w:tmpl w:val="A09ACC7C"/>
    <w:lvl w:ilvl="0" w:tplc="ABCE97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69137A"/>
    <w:multiLevelType w:val="hybridMultilevel"/>
    <w:tmpl w:val="B69AE78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9" w15:restartNumberingAfterBreak="0">
    <w:nsid w:val="6E0B61CD"/>
    <w:multiLevelType w:val="hybridMultilevel"/>
    <w:tmpl w:val="3EB8A0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5015F6"/>
    <w:multiLevelType w:val="hybridMultilevel"/>
    <w:tmpl w:val="632AD318"/>
    <w:lvl w:ilvl="0" w:tplc="29CE2B72">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2" w15:restartNumberingAfterBreak="0">
    <w:nsid w:val="7616021A"/>
    <w:multiLevelType w:val="hybridMultilevel"/>
    <w:tmpl w:val="9B50B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AE2261"/>
    <w:multiLevelType w:val="multilevel"/>
    <w:tmpl w:val="5CD4C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1"/>
  </w:num>
  <w:num w:numId="4">
    <w:abstractNumId w:val="20"/>
  </w:num>
  <w:num w:numId="5">
    <w:abstractNumId w:val="19"/>
  </w:num>
  <w:num w:numId="6">
    <w:abstractNumId w:val="15"/>
  </w:num>
  <w:num w:numId="7">
    <w:abstractNumId w:val="3"/>
  </w:num>
  <w:num w:numId="8">
    <w:abstractNumId w:val="11"/>
  </w:num>
  <w:num w:numId="9">
    <w:abstractNumId w:val="16"/>
  </w:num>
  <w:num w:numId="10">
    <w:abstractNumId w:val="7"/>
  </w:num>
  <w:num w:numId="11">
    <w:abstractNumId w:val="21"/>
  </w:num>
  <w:num w:numId="12">
    <w:abstractNumId w:val="4"/>
  </w:num>
  <w:num w:numId="13">
    <w:abstractNumId w:val="18"/>
  </w:num>
  <w:num w:numId="14">
    <w:abstractNumId w:val="10"/>
  </w:num>
  <w:num w:numId="15">
    <w:abstractNumId w:val="2"/>
  </w:num>
  <w:num w:numId="16">
    <w:abstractNumId w:val="12"/>
  </w:num>
  <w:num w:numId="17">
    <w:abstractNumId w:val="8"/>
  </w:num>
  <w:num w:numId="18">
    <w:abstractNumId w:val="22"/>
  </w:num>
  <w:num w:numId="19">
    <w:abstractNumId w:val="14"/>
  </w:num>
  <w:num w:numId="20">
    <w:abstractNumId w:val="17"/>
  </w:num>
  <w:num w:numId="21">
    <w:abstractNumId w:val="6"/>
  </w:num>
  <w:num w:numId="22">
    <w:abstractNumId w:val="23"/>
  </w:num>
  <w:num w:numId="23">
    <w:abstractNumId w:val="13"/>
  </w:num>
  <w:num w:numId="24">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1B00"/>
    <w:rsid w:val="00001CF2"/>
    <w:rsid w:val="0000247B"/>
    <w:rsid w:val="00003599"/>
    <w:rsid w:val="00003633"/>
    <w:rsid w:val="0000469B"/>
    <w:rsid w:val="0000469C"/>
    <w:rsid w:val="00005141"/>
    <w:rsid w:val="00011156"/>
    <w:rsid w:val="00011316"/>
    <w:rsid w:val="00011353"/>
    <w:rsid w:val="00011597"/>
    <w:rsid w:val="00011988"/>
    <w:rsid w:val="0001298E"/>
    <w:rsid w:val="00013025"/>
    <w:rsid w:val="000140F9"/>
    <w:rsid w:val="000143A9"/>
    <w:rsid w:val="00014AD7"/>
    <w:rsid w:val="00015092"/>
    <w:rsid w:val="00015E99"/>
    <w:rsid w:val="0001650E"/>
    <w:rsid w:val="0001677B"/>
    <w:rsid w:val="00017832"/>
    <w:rsid w:val="00020CBF"/>
    <w:rsid w:val="00021391"/>
    <w:rsid w:val="00021C4B"/>
    <w:rsid w:val="0002290F"/>
    <w:rsid w:val="00023637"/>
    <w:rsid w:val="00024817"/>
    <w:rsid w:val="00024EA7"/>
    <w:rsid w:val="00025552"/>
    <w:rsid w:val="0002564C"/>
    <w:rsid w:val="00026692"/>
    <w:rsid w:val="000276EB"/>
    <w:rsid w:val="0003043A"/>
    <w:rsid w:val="00030573"/>
    <w:rsid w:val="0003076C"/>
    <w:rsid w:val="0003164E"/>
    <w:rsid w:val="0003369E"/>
    <w:rsid w:val="00034ED1"/>
    <w:rsid w:val="00035FC1"/>
    <w:rsid w:val="00035FF3"/>
    <w:rsid w:val="000361A5"/>
    <w:rsid w:val="0003661C"/>
    <w:rsid w:val="0003795E"/>
    <w:rsid w:val="00040671"/>
    <w:rsid w:val="00040F56"/>
    <w:rsid w:val="0004171A"/>
    <w:rsid w:val="0004174A"/>
    <w:rsid w:val="00043F05"/>
    <w:rsid w:val="000447F7"/>
    <w:rsid w:val="00044EB5"/>
    <w:rsid w:val="00044F0F"/>
    <w:rsid w:val="000469B5"/>
    <w:rsid w:val="00047C59"/>
    <w:rsid w:val="00051021"/>
    <w:rsid w:val="00051ED9"/>
    <w:rsid w:val="0005258E"/>
    <w:rsid w:val="000529D4"/>
    <w:rsid w:val="0005357E"/>
    <w:rsid w:val="000545D1"/>
    <w:rsid w:val="00054BF5"/>
    <w:rsid w:val="00054DEC"/>
    <w:rsid w:val="00056E47"/>
    <w:rsid w:val="00057181"/>
    <w:rsid w:val="0005749F"/>
    <w:rsid w:val="00060C44"/>
    <w:rsid w:val="00061327"/>
    <w:rsid w:val="000615E7"/>
    <w:rsid w:val="000632D2"/>
    <w:rsid w:val="0006473A"/>
    <w:rsid w:val="00064B2D"/>
    <w:rsid w:val="00065F1F"/>
    <w:rsid w:val="00070283"/>
    <w:rsid w:val="000713BE"/>
    <w:rsid w:val="0007195A"/>
    <w:rsid w:val="00071F16"/>
    <w:rsid w:val="00072575"/>
    <w:rsid w:val="00073713"/>
    <w:rsid w:val="0007413E"/>
    <w:rsid w:val="00076026"/>
    <w:rsid w:val="00076D33"/>
    <w:rsid w:val="00080C4E"/>
    <w:rsid w:val="00081362"/>
    <w:rsid w:val="000855C5"/>
    <w:rsid w:val="00086586"/>
    <w:rsid w:val="00087609"/>
    <w:rsid w:val="000877D8"/>
    <w:rsid w:val="0009082B"/>
    <w:rsid w:val="00090931"/>
    <w:rsid w:val="0009219F"/>
    <w:rsid w:val="00092CDA"/>
    <w:rsid w:val="0009575C"/>
    <w:rsid w:val="00095A13"/>
    <w:rsid w:val="00095B02"/>
    <w:rsid w:val="00095B7F"/>
    <w:rsid w:val="000973C6"/>
    <w:rsid w:val="00097B2F"/>
    <w:rsid w:val="000A08A1"/>
    <w:rsid w:val="000A0BF9"/>
    <w:rsid w:val="000A26EC"/>
    <w:rsid w:val="000A27E9"/>
    <w:rsid w:val="000A313D"/>
    <w:rsid w:val="000A3D8B"/>
    <w:rsid w:val="000A48F1"/>
    <w:rsid w:val="000A5050"/>
    <w:rsid w:val="000A51A5"/>
    <w:rsid w:val="000A5DF8"/>
    <w:rsid w:val="000A5F83"/>
    <w:rsid w:val="000A70A2"/>
    <w:rsid w:val="000B0640"/>
    <w:rsid w:val="000B141B"/>
    <w:rsid w:val="000B3146"/>
    <w:rsid w:val="000B37CF"/>
    <w:rsid w:val="000B5280"/>
    <w:rsid w:val="000B53B0"/>
    <w:rsid w:val="000B6AF2"/>
    <w:rsid w:val="000B7079"/>
    <w:rsid w:val="000B76DD"/>
    <w:rsid w:val="000C00AA"/>
    <w:rsid w:val="000C08FD"/>
    <w:rsid w:val="000C116C"/>
    <w:rsid w:val="000C1CA2"/>
    <w:rsid w:val="000C2A19"/>
    <w:rsid w:val="000C3DA4"/>
    <w:rsid w:val="000C4D36"/>
    <w:rsid w:val="000D05A5"/>
    <w:rsid w:val="000D05AE"/>
    <w:rsid w:val="000D6581"/>
    <w:rsid w:val="000D6B8A"/>
    <w:rsid w:val="000D6C8B"/>
    <w:rsid w:val="000D6FD4"/>
    <w:rsid w:val="000E042E"/>
    <w:rsid w:val="000E0458"/>
    <w:rsid w:val="000E06FE"/>
    <w:rsid w:val="000E0AE4"/>
    <w:rsid w:val="000E2778"/>
    <w:rsid w:val="000E2BFD"/>
    <w:rsid w:val="000E33AE"/>
    <w:rsid w:val="000E3DBC"/>
    <w:rsid w:val="000E4312"/>
    <w:rsid w:val="000E4DBA"/>
    <w:rsid w:val="000E5B91"/>
    <w:rsid w:val="000E6437"/>
    <w:rsid w:val="000E72FF"/>
    <w:rsid w:val="000F0802"/>
    <w:rsid w:val="000F0ECC"/>
    <w:rsid w:val="000F14EC"/>
    <w:rsid w:val="000F3423"/>
    <w:rsid w:val="000F36C7"/>
    <w:rsid w:val="000F517E"/>
    <w:rsid w:val="000F52C3"/>
    <w:rsid w:val="000F7939"/>
    <w:rsid w:val="00100286"/>
    <w:rsid w:val="0010050F"/>
    <w:rsid w:val="00102099"/>
    <w:rsid w:val="00103E9D"/>
    <w:rsid w:val="001041C2"/>
    <w:rsid w:val="00104822"/>
    <w:rsid w:val="00105434"/>
    <w:rsid w:val="00110055"/>
    <w:rsid w:val="0011019F"/>
    <w:rsid w:val="00110708"/>
    <w:rsid w:val="001108D0"/>
    <w:rsid w:val="00111961"/>
    <w:rsid w:val="00113CE3"/>
    <w:rsid w:val="00115959"/>
    <w:rsid w:val="00116573"/>
    <w:rsid w:val="001165F4"/>
    <w:rsid w:val="00117522"/>
    <w:rsid w:val="00117B26"/>
    <w:rsid w:val="001216E8"/>
    <w:rsid w:val="0012294C"/>
    <w:rsid w:val="001229C7"/>
    <w:rsid w:val="00123FA0"/>
    <w:rsid w:val="001240AD"/>
    <w:rsid w:val="00125405"/>
    <w:rsid w:val="00126385"/>
    <w:rsid w:val="00126434"/>
    <w:rsid w:val="0012696D"/>
    <w:rsid w:val="00126B54"/>
    <w:rsid w:val="00127F25"/>
    <w:rsid w:val="00131BC5"/>
    <w:rsid w:val="00132DED"/>
    <w:rsid w:val="001335C7"/>
    <w:rsid w:val="00133C42"/>
    <w:rsid w:val="001342F6"/>
    <w:rsid w:val="001344F0"/>
    <w:rsid w:val="00134AF6"/>
    <w:rsid w:val="00135C94"/>
    <w:rsid w:val="00136895"/>
    <w:rsid w:val="00137675"/>
    <w:rsid w:val="00137BC3"/>
    <w:rsid w:val="00140C2B"/>
    <w:rsid w:val="00141221"/>
    <w:rsid w:val="00143066"/>
    <w:rsid w:val="001446C9"/>
    <w:rsid w:val="00147864"/>
    <w:rsid w:val="0015004B"/>
    <w:rsid w:val="00150545"/>
    <w:rsid w:val="00151967"/>
    <w:rsid w:val="00152A51"/>
    <w:rsid w:val="00152A6F"/>
    <w:rsid w:val="001542D8"/>
    <w:rsid w:val="00156681"/>
    <w:rsid w:val="00157085"/>
    <w:rsid w:val="0016131D"/>
    <w:rsid w:val="0016196A"/>
    <w:rsid w:val="00161C39"/>
    <w:rsid w:val="00162535"/>
    <w:rsid w:val="00164956"/>
    <w:rsid w:val="0016534B"/>
    <w:rsid w:val="001668F1"/>
    <w:rsid w:val="00166CE1"/>
    <w:rsid w:val="0017151B"/>
    <w:rsid w:val="00172BB6"/>
    <w:rsid w:val="00176ADC"/>
    <w:rsid w:val="0018021A"/>
    <w:rsid w:val="00180C41"/>
    <w:rsid w:val="0018104D"/>
    <w:rsid w:val="00182C4C"/>
    <w:rsid w:val="00182F1B"/>
    <w:rsid w:val="001845D4"/>
    <w:rsid w:val="0018529E"/>
    <w:rsid w:val="001859F8"/>
    <w:rsid w:val="001864AF"/>
    <w:rsid w:val="0018740B"/>
    <w:rsid w:val="00187BC7"/>
    <w:rsid w:val="001906BC"/>
    <w:rsid w:val="00191170"/>
    <w:rsid w:val="0019196E"/>
    <w:rsid w:val="001923AE"/>
    <w:rsid w:val="0019397E"/>
    <w:rsid w:val="00193B86"/>
    <w:rsid w:val="001940BD"/>
    <w:rsid w:val="00194D8F"/>
    <w:rsid w:val="00195001"/>
    <w:rsid w:val="00196562"/>
    <w:rsid w:val="00196984"/>
    <w:rsid w:val="00197B08"/>
    <w:rsid w:val="00197BA7"/>
    <w:rsid w:val="00197D8D"/>
    <w:rsid w:val="001A0B89"/>
    <w:rsid w:val="001A112F"/>
    <w:rsid w:val="001A13E2"/>
    <w:rsid w:val="001A1A75"/>
    <w:rsid w:val="001A2B8A"/>
    <w:rsid w:val="001A2E85"/>
    <w:rsid w:val="001A36A8"/>
    <w:rsid w:val="001A4620"/>
    <w:rsid w:val="001A57A1"/>
    <w:rsid w:val="001A5875"/>
    <w:rsid w:val="001A5ABB"/>
    <w:rsid w:val="001A7802"/>
    <w:rsid w:val="001A7E9A"/>
    <w:rsid w:val="001B1F9E"/>
    <w:rsid w:val="001B21E6"/>
    <w:rsid w:val="001B3B48"/>
    <w:rsid w:val="001B3CF5"/>
    <w:rsid w:val="001B581C"/>
    <w:rsid w:val="001B5BC3"/>
    <w:rsid w:val="001C0B0E"/>
    <w:rsid w:val="001C218C"/>
    <w:rsid w:val="001C27A3"/>
    <w:rsid w:val="001C2AEC"/>
    <w:rsid w:val="001C5295"/>
    <w:rsid w:val="001C5F8A"/>
    <w:rsid w:val="001C6A93"/>
    <w:rsid w:val="001C722D"/>
    <w:rsid w:val="001C7772"/>
    <w:rsid w:val="001C780C"/>
    <w:rsid w:val="001D2808"/>
    <w:rsid w:val="001D37E9"/>
    <w:rsid w:val="001D60D1"/>
    <w:rsid w:val="001D7213"/>
    <w:rsid w:val="001E09FA"/>
    <w:rsid w:val="001E1217"/>
    <w:rsid w:val="001E2643"/>
    <w:rsid w:val="001E478E"/>
    <w:rsid w:val="001F03E8"/>
    <w:rsid w:val="001F0FB4"/>
    <w:rsid w:val="001F1691"/>
    <w:rsid w:val="001F21C9"/>
    <w:rsid w:val="001F26F7"/>
    <w:rsid w:val="001F3FDA"/>
    <w:rsid w:val="001F47DA"/>
    <w:rsid w:val="001F5F9F"/>
    <w:rsid w:val="001F6289"/>
    <w:rsid w:val="001F6778"/>
    <w:rsid w:val="001F792A"/>
    <w:rsid w:val="0020036F"/>
    <w:rsid w:val="00200BC5"/>
    <w:rsid w:val="00200EFB"/>
    <w:rsid w:val="002023DE"/>
    <w:rsid w:val="00203540"/>
    <w:rsid w:val="00203BF5"/>
    <w:rsid w:val="00206112"/>
    <w:rsid w:val="00206985"/>
    <w:rsid w:val="00210AC8"/>
    <w:rsid w:val="00212010"/>
    <w:rsid w:val="00212B45"/>
    <w:rsid w:val="0021594E"/>
    <w:rsid w:val="0021612B"/>
    <w:rsid w:val="0022083A"/>
    <w:rsid w:val="00221147"/>
    <w:rsid w:val="00221BA0"/>
    <w:rsid w:val="00221D07"/>
    <w:rsid w:val="002220DB"/>
    <w:rsid w:val="002223A2"/>
    <w:rsid w:val="0022264C"/>
    <w:rsid w:val="00222B1F"/>
    <w:rsid w:val="00222E25"/>
    <w:rsid w:val="00222E37"/>
    <w:rsid w:val="002230E6"/>
    <w:rsid w:val="00223118"/>
    <w:rsid w:val="00223C8C"/>
    <w:rsid w:val="00223D0B"/>
    <w:rsid w:val="00226ED0"/>
    <w:rsid w:val="00227E4A"/>
    <w:rsid w:val="002302E0"/>
    <w:rsid w:val="00231180"/>
    <w:rsid w:val="00232AA5"/>
    <w:rsid w:val="00232BB5"/>
    <w:rsid w:val="00235F2B"/>
    <w:rsid w:val="00235FEC"/>
    <w:rsid w:val="002361CB"/>
    <w:rsid w:val="002370B8"/>
    <w:rsid w:val="002400A6"/>
    <w:rsid w:val="0024057E"/>
    <w:rsid w:val="00240BB2"/>
    <w:rsid w:val="00241B6E"/>
    <w:rsid w:val="00241D40"/>
    <w:rsid w:val="00242888"/>
    <w:rsid w:val="00244749"/>
    <w:rsid w:val="0024582E"/>
    <w:rsid w:val="00245C56"/>
    <w:rsid w:val="0024659E"/>
    <w:rsid w:val="002506D0"/>
    <w:rsid w:val="002515E1"/>
    <w:rsid w:val="0025186D"/>
    <w:rsid w:val="00251E3F"/>
    <w:rsid w:val="0025336E"/>
    <w:rsid w:val="0025353F"/>
    <w:rsid w:val="00253798"/>
    <w:rsid w:val="0025384D"/>
    <w:rsid w:val="002547DA"/>
    <w:rsid w:val="002547EF"/>
    <w:rsid w:val="00256D65"/>
    <w:rsid w:val="002571FD"/>
    <w:rsid w:val="00257B97"/>
    <w:rsid w:val="00261E69"/>
    <w:rsid w:val="00262ADA"/>
    <w:rsid w:val="002632ED"/>
    <w:rsid w:val="002637E7"/>
    <w:rsid w:val="0026399A"/>
    <w:rsid w:val="00264D18"/>
    <w:rsid w:val="00265559"/>
    <w:rsid w:val="00265DDB"/>
    <w:rsid w:val="002666FB"/>
    <w:rsid w:val="00270051"/>
    <w:rsid w:val="00271871"/>
    <w:rsid w:val="00271F00"/>
    <w:rsid w:val="002731B9"/>
    <w:rsid w:val="00273A80"/>
    <w:rsid w:val="00274D46"/>
    <w:rsid w:val="00274D9B"/>
    <w:rsid w:val="00275204"/>
    <w:rsid w:val="002752C8"/>
    <w:rsid w:val="0027598B"/>
    <w:rsid w:val="002769A6"/>
    <w:rsid w:val="00276C5E"/>
    <w:rsid w:val="00276E5F"/>
    <w:rsid w:val="0027799A"/>
    <w:rsid w:val="00280A5A"/>
    <w:rsid w:val="0028106E"/>
    <w:rsid w:val="00281EF9"/>
    <w:rsid w:val="0028244B"/>
    <w:rsid w:val="00283B2E"/>
    <w:rsid w:val="00284570"/>
    <w:rsid w:val="00286305"/>
    <w:rsid w:val="002911A6"/>
    <w:rsid w:val="0029204E"/>
    <w:rsid w:val="00292447"/>
    <w:rsid w:val="0029256D"/>
    <w:rsid w:val="00293B86"/>
    <w:rsid w:val="00293DBC"/>
    <w:rsid w:val="002949F8"/>
    <w:rsid w:val="0029631C"/>
    <w:rsid w:val="00297858"/>
    <w:rsid w:val="002A0080"/>
    <w:rsid w:val="002A0194"/>
    <w:rsid w:val="002A086D"/>
    <w:rsid w:val="002A133A"/>
    <w:rsid w:val="002A3314"/>
    <w:rsid w:val="002A5572"/>
    <w:rsid w:val="002A5F8B"/>
    <w:rsid w:val="002A7F6C"/>
    <w:rsid w:val="002B04D0"/>
    <w:rsid w:val="002B05A4"/>
    <w:rsid w:val="002B05D5"/>
    <w:rsid w:val="002B0DD1"/>
    <w:rsid w:val="002B11EB"/>
    <w:rsid w:val="002B158E"/>
    <w:rsid w:val="002B1D2D"/>
    <w:rsid w:val="002B2F9A"/>
    <w:rsid w:val="002B30CB"/>
    <w:rsid w:val="002B3661"/>
    <w:rsid w:val="002B3C18"/>
    <w:rsid w:val="002B54B2"/>
    <w:rsid w:val="002B564C"/>
    <w:rsid w:val="002B682C"/>
    <w:rsid w:val="002B6E00"/>
    <w:rsid w:val="002B78ED"/>
    <w:rsid w:val="002C0558"/>
    <w:rsid w:val="002C0597"/>
    <w:rsid w:val="002C1646"/>
    <w:rsid w:val="002C1969"/>
    <w:rsid w:val="002C2AEC"/>
    <w:rsid w:val="002C2B29"/>
    <w:rsid w:val="002C36E4"/>
    <w:rsid w:val="002C465B"/>
    <w:rsid w:val="002C4FB2"/>
    <w:rsid w:val="002D0AC4"/>
    <w:rsid w:val="002D0D76"/>
    <w:rsid w:val="002D13C9"/>
    <w:rsid w:val="002D19E0"/>
    <w:rsid w:val="002D210F"/>
    <w:rsid w:val="002D3373"/>
    <w:rsid w:val="002D5D1D"/>
    <w:rsid w:val="002D6809"/>
    <w:rsid w:val="002D6DEC"/>
    <w:rsid w:val="002D7639"/>
    <w:rsid w:val="002E3803"/>
    <w:rsid w:val="002E398A"/>
    <w:rsid w:val="002E3ABE"/>
    <w:rsid w:val="002E3D9F"/>
    <w:rsid w:val="002E4EAF"/>
    <w:rsid w:val="002E54D1"/>
    <w:rsid w:val="002E6752"/>
    <w:rsid w:val="002E748E"/>
    <w:rsid w:val="002E7856"/>
    <w:rsid w:val="002F016E"/>
    <w:rsid w:val="002F0BFE"/>
    <w:rsid w:val="002F1242"/>
    <w:rsid w:val="002F43B6"/>
    <w:rsid w:val="002F522D"/>
    <w:rsid w:val="002F6488"/>
    <w:rsid w:val="002F6F59"/>
    <w:rsid w:val="00300A8A"/>
    <w:rsid w:val="00300E63"/>
    <w:rsid w:val="003035B6"/>
    <w:rsid w:val="00303649"/>
    <w:rsid w:val="00305D98"/>
    <w:rsid w:val="00310949"/>
    <w:rsid w:val="003122E0"/>
    <w:rsid w:val="003124D8"/>
    <w:rsid w:val="0031381E"/>
    <w:rsid w:val="003143B5"/>
    <w:rsid w:val="00315160"/>
    <w:rsid w:val="00315329"/>
    <w:rsid w:val="00315802"/>
    <w:rsid w:val="00315F52"/>
    <w:rsid w:val="0031742C"/>
    <w:rsid w:val="0031746B"/>
    <w:rsid w:val="00317F78"/>
    <w:rsid w:val="003207D6"/>
    <w:rsid w:val="00320839"/>
    <w:rsid w:val="003213F9"/>
    <w:rsid w:val="00321529"/>
    <w:rsid w:val="003227D8"/>
    <w:rsid w:val="0032376D"/>
    <w:rsid w:val="003239EB"/>
    <w:rsid w:val="003239F0"/>
    <w:rsid w:val="00323B9E"/>
    <w:rsid w:val="00323DBF"/>
    <w:rsid w:val="00323EDD"/>
    <w:rsid w:val="00324D3B"/>
    <w:rsid w:val="00325066"/>
    <w:rsid w:val="0032543D"/>
    <w:rsid w:val="00326D85"/>
    <w:rsid w:val="003309A8"/>
    <w:rsid w:val="00332B12"/>
    <w:rsid w:val="003331BD"/>
    <w:rsid w:val="0033654A"/>
    <w:rsid w:val="003365FE"/>
    <w:rsid w:val="00336856"/>
    <w:rsid w:val="003378D8"/>
    <w:rsid w:val="0034068F"/>
    <w:rsid w:val="0034135E"/>
    <w:rsid w:val="0034282B"/>
    <w:rsid w:val="00343BD3"/>
    <w:rsid w:val="003448F2"/>
    <w:rsid w:val="00344C02"/>
    <w:rsid w:val="00344C71"/>
    <w:rsid w:val="00345400"/>
    <w:rsid w:val="00347A3F"/>
    <w:rsid w:val="003517DD"/>
    <w:rsid w:val="00351B07"/>
    <w:rsid w:val="00351D3E"/>
    <w:rsid w:val="00351DA1"/>
    <w:rsid w:val="00351F8F"/>
    <w:rsid w:val="00352CF2"/>
    <w:rsid w:val="0035617F"/>
    <w:rsid w:val="0035656F"/>
    <w:rsid w:val="00356851"/>
    <w:rsid w:val="00356EBC"/>
    <w:rsid w:val="00357052"/>
    <w:rsid w:val="00364004"/>
    <w:rsid w:val="00364127"/>
    <w:rsid w:val="00364841"/>
    <w:rsid w:val="00370262"/>
    <w:rsid w:val="00371B29"/>
    <w:rsid w:val="00371B8B"/>
    <w:rsid w:val="0037324D"/>
    <w:rsid w:val="0037656B"/>
    <w:rsid w:val="00377E90"/>
    <w:rsid w:val="00382274"/>
    <w:rsid w:val="003824E7"/>
    <w:rsid w:val="00383B51"/>
    <w:rsid w:val="00383DBC"/>
    <w:rsid w:val="00384BA3"/>
    <w:rsid w:val="003905DE"/>
    <w:rsid w:val="003911C5"/>
    <w:rsid w:val="00391769"/>
    <w:rsid w:val="0039396C"/>
    <w:rsid w:val="00394356"/>
    <w:rsid w:val="00394B54"/>
    <w:rsid w:val="00394DBC"/>
    <w:rsid w:val="003953E1"/>
    <w:rsid w:val="003956B3"/>
    <w:rsid w:val="00395DEE"/>
    <w:rsid w:val="00397CB8"/>
    <w:rsid w:val="003A0488"/>
    <w:rsid w:val="003A0805"/>
    <w:rsid w:val="003A1619"/>
    <w:rsid w:val="003A1FCC"/>
    <w:rsid w:val="003A217E"/>
    <w:rsid w:val="003A3B15"/>
    <w:rsid w:val="003A3E9B"/>
    <w:rsid w:val="003A4345"/>
    <w:rsid w:val="003A489E"/>
    <w:rsid w:val="003A491D"/>
    <w:rsid w:val="003A4BB2"/>
    <w:rsid w:val="003A6567"/>
    <w:rsid w:val="003A68BE"/>
    <w:rsid w:val="003A6E85"/>
    <w:rsid w:val="003A7454"/>
    <w:rsid w:val="003A77B4"/>
    <w:rsid w:val="003B1805"/>
    <w:rsid w:val="003B1C54"/>
    <w:rsid w:val="003B1FA5"/>
    <w:rsid w:val="003B3C9D"/>
    <w:rsid w:val="003B69D0"/>
    <w:rsid w:val="003B6A65"/>
    <w:rsid w:val="003B78E0"/>
    <w:rsid w:val="003C14C3"/>
    <w:rsid w:val="003C1FDB"/>
    <w:rsid w:val="003C34EA"/>
    <w:rsid w:val="003C39DA"/>
    <w:rsid w:val="003C4085"/>
    <w:rsid w:val="003C4214"/>
    <w:rsid w:val="003C422E"/>
    <w:rsid w:val="003C4969"/>
    <w:rsid w:val="003C731B"/>
    <w:rsid w:val="003C758A"/>
    <w:rsid w:val="003C7EFA"/>
    <w:rsid w:val="003C7FB3"/>
    <w:rsid w:val="003D2E85"/>
    <w:rsid w:val="003D4032"/>
    <w:rsid w:val="003D423A"/>
    <w:rsid w:val="003D432E"/>
    <w:rsid w:val="003D44EB"/>
    <w:rsid w:val="003D4589"/>
    <w:rsid w:val="003D623B"/>
    <w:rsid w:val="003D6679"/>
    <w:rsid w:val="003D79C4"/>
    <w:rsid w:val="003E2045"/>
    <w:rsid w:val="003E2268"/>
    <w:rsid w:val="003E26C3"/>
    <w:rsid w:val="003E2AF2"/>
    <w:rsid w:val="003E41D5"/>
    <w:rsid w:val="003E46BA"/>
    <w:rsid w:val="003E496D"/>
    <w:rsid w:val="003E4A23"/>
    <w:rsid w:val="003E4BDA"/>
    <w:rsid w:val="003E721F"/>
    <w:rsid w:val="003E7D22"/>
    <w:rsid w:val="003E7DFD"/>
    <w:rsid w:val="003E7EDD"/>
    <w:rsid w:val="003F011A"/>
    <w:rsid w:val="003F1320"/>
    <w:rsid w:val="003F1B90"/>
    <w:rsid w:val="003F2475"/>
    <w:rsid w:val="003F28A8"/>
    <w:rsid w:val="003F53CD"/>
    <w:rsid w:val="003F59D6"/>
    <w:rsid w:val="003F73EC"/>
    <w:rsid w:val="003F74C1"/>
    <w:rsid w:val="003F7712"/>
    <w:rsid w:val="00400C6F"/>
    <w:rsid w:val="0040100B"/>
    <w:rsid w:val="00401468"/>
    <w:rsid w:val="00401FD4"/>
    <w:rsid w:val="0040268B"/>
    <w:rsid w:val="0040454E"/>
    <w:rsid w:val="00405B1A"/>
    <w:rsid w:val="00405BEA"/>
    <w:rsid w:val="00405DC0"/>
    <w:rsid w:val="00406039"/>
    <w:rsid w:val="00407D9D"/>
    <w:rsid w:val="00410560"/>
    <w:rsid w:val="00410C76"/>
    <w:rsid w:val="00411907"/>
    <w:rsid w:val="00412668"/>
    <w:rsid w:val="00413428"/>
    <w:rsid w:val="00413CA8"/>
    <w:rsid w:val="00415777"/>
    <w:rsid w:val="00415ABA"/>
    <w:rsid w:val="0041700C"/>
    <w:rsid w:val="00417164"/>
    <w:rsid w:val="00417E9F"/>
    <w:rsid w:val="00417EE3"/>
    <w:rsid w:val="004207EB"/>
    <w:rsid w:val="00420C10"/>
    <w:rsid w:val="0042161A"/>
    <w:rsid w:val="00421D2E"/>
    <w:rsid w:val="0042218C"/>
    <w:rsid w:val="0042277E"/>
    <w:rsid w:val="00422784"/>
    <w:rsid w:val="00424166"/>
    <w:rsid w:val="004248CE"/>
    <w:rsid w:val="00425C89"/>
    <w:rsid w:val="00426143"/>
    <w:rsid w:val="00426617"/>
    <w:rsid w:val="00426894"/>
    <w:rsid w:val="00426A65"/>
    <w:rsid w:val="004329BA"/>
    <w:rsid w:val="0043552A"/>
    <w:rsid w:val="00435EA8"/>
    <w:rsid w:val="00437276"/>
    <w:rsid w:val="00440105"/>
    <w:rsid w:val="00441B08"/>
    <w:rsid w:val="00444130"/>
    <w:rsid w:val="00444F50"/>
    <w:rsid w:val="004458BA"/>
    <w:rsid w:val="00446466"/>
    <w:rsid w:val="00446A6D"/>
    <w:rsid w:val="0045280F"/>
    <w:rsid w:val="00452F7A"/>
    <w:rsid w:val="004534D0"/>
    <w:rsid w:val="00455F31"/>
    <w:rsid w:val="00456B54"/>
    <w:rsid w:val="00457479"/>
    <w:rsid w:val="00457D20"/>
    <w:rsid w:val="00463808"/>
    <w:rsid w:val="00463962"/>
    <w:rsid w:val="00464643"/>
    <w:rsid w:val="004652B7"/>
    <w:rsid w:val="004653E4"/>
    <w:rsid w:val="004656D6"/>
    <w:rsid w:val="00465AF4"/>
    <w:rsid w:val="00465CF4"/>
    <w:rsid w:val="00466F3B"/>
    <w:rsid w:val="00466FBE"/>
    <w:rsid w:val="004677CC"/>
    <w:rsid w:val="0047202A"/>
    <w:rsid w:val="0047316D"/>
    <w:rsid w:val="0047446A"/>
    <w:rsid w:val="004752B0"/>
    <w:rsid w:val="004754AD"/>
    <w:rsid w:val="0048004F"/>
    <w:rsid w:val="0048006D"/>
    <w:rsid w:val="004831C6"/>
    <w:rsid w:val="004839F9"/>
    <w:rsid w:val="00484D14"/>
    <w:rsid w:val="00485BFD"/>
    <w:rsid w:val="00486793"/>
    <w:rsid w:val="00486872"/>
    <w:rsid w:val="004875DD"/>
    <w:rsid w:val="00487867"/>
    <w:rsid w:val="00490E89"/>
    <w:rsid w:val="00491094"/>
    <w:rsid w:val="00493363"/>
    <w:rsid w:val="004934EE"/>
    <w:rsid w:val="00493B8F"/>
    <w:rsid w:val="00493C23"/>
    <w:rsid w:val="00493F9D"/>
    <w:rsid w:val="00494E7F"/>
    <w:rsid w:val="00495EB1"/>
    <w:rsid w:val="00496D48"/>
    <w:rsid w:val="00497019"/>
    <w:rsid w:val="004973ED"/>
    <w:rsid w:val="00497681"/>
    <w:rsid w:val="004A06F6"/>
    <w:rsid w:val="004A2037"/>
    <w:rsid w:val="004A28C9"/>
    <w:rsid w:val="004A44FA"/>
    <w:rsid w:val="004A4EE4"/>
    <w:rsid w:val="004B0590"/>
    <w:rsid w:val="004B0F39"/>
    <w:rsid w:val="004B1092"/>
    <w:rsid w:val="004B22D6"/>
    <w:rsid w:val="004B273B"/>
    <w:rsid w:val="004B4221"/>
    <w:rsid w:val="004B6590"/>
    <w:rsid w:val="004B6991"/>
    <w:rsid w:val="004B6D46"/>
    <w:rsid w:val="004B71A4"/>
    <w:rsid w:val="004C0D87"/>
    <w:rsid w:val="004C1582"/>
    <w:rsid w:val="004C2CE7"/>
    <w:rsid w:val="004D154E"/>
    <w:rsid w:val="004D2BF1"/>
    <w:rsid w:val="004D45CE"/>
    <w:rsid w:val="004D51C9"/>
    <w:rsid w:val="004D5227"/>
    <w:rsid w:val="004D55DA"/>
    <w:rsid w:val="004E0A18"/>
    <w:rsid w:val="004E15E7"/>
    <w:rsid w:val="004E2154"/>
    <w:rsid w:val="004E271E"/>
    <w:rsid w:val="004E5AD1"/>
    <w:rsid w:val="004E737E"/>
    <w:rsid w:val="004E74DA"/>
    <w:rsid w:val="004F07EA"/>
    <w:rsid w:val="004F1B1C"/>
    <w:rsid w:val="004F488D"/>
    <w:rsid w:val="004F4A2B"/>
    <w:rsid w:val="004F4F98"/>
    <w:rsid w:val="004F5D33"/>
    <w:rsid w:val="004F69F6"/>
    <w:rsid w:val="004F77E6"/>
    <w:rsid w:val="004F79AC"/>
    <w:rsid w:val="0050006C"/>
    <w:rsid w:val="00500292"/>
    <w:rsid w:val="00500435"/>
    <w:rsid w:val="005017CF"/>
    <w:rsid w:val="00502FB1"/>
    <w:rsid w:val="00504BC2"/>
    <w:rsid w:val="00506D9E"/>
    <w:rsid w:val="00506E3E"/>
    <w:rsid w:val="005070FD"/>
    <w:rsid w:val="005108CA"/>
    <w:rsid w:val="005113BF"/>
    <w:rsid w:val="00512518"/>
    <w:rsid w:val="00512C45"/>
    <w:rsid w:val="00513848"/>
    <w:rsid w:val="00514C0F"/>
    <w:rsid w:val="0051539E"/>
    <w:rsid w:val="00515E93"/>
    <w:rsid w:val="00517699"/>
    <w:rsid w:val="005204E0"/>
    <w:rsid w:val="005207D8"/>
    <w:rsid w:val="00520869"/>
    <w:rsid w:val="00521398"/>
    <w:rsid w:val="00521A2F"/>
    <w:rsid w:val="005236BB"/>
    <w:rsid w:val="00523875"/>
    <w:rsid w:val="00524A13"/>
    <w:rsid w:val="00524CA3"/>
    <w:rsid w:val="0052549C"/>
    <w:rsid w:val="005275DC"/>
    <w:rsid w:val="00527E0A"/>
    <w:rsid w:val="00530B35"/>
    <w:rsid w:val="0053408C"/>
    <w:rsid w:val="00534584"/>
    <w:rsid w:val="0053464E"/>
    <w:rsid w:val="005346C7"/>
    <w:rsid w:val="00534D58"/>
    <w:rsid w:val="005354C0"/>
    <w:rsid w:val="0053712D"/>
    <w:rsid w:val="005373BE"/>
    <w:rsid w:val="005415E1"/>
    <w:rsid w:val="00541CD8"/>
    <w:rsid w:val="00541DAB"/>
    <w:rsid w:val="00542236"/>
    <w:rsid w:val="0054272D"/>
    <w:rsid w:val="0054352E"/>
    <w:rsid w:val="0054421D"/>
    <w:rsid w:val="00544809"/>
    <w:rsid w:val="00547973"/>
    <w:rsid w:val="00547D62"/>
    <w:rsid w:val="0055220D"/>
    <w:rsid w:val="00552AC7"/>
    <w:rsid w:val="00552E44"/>
    <w:rsid w:val="00553879"/>
    <w:rsid w:val="00554C04"/>
    <w:rsid w:val="005574FF"/>
    <w:rsid w:val="00560BDF"/>
    <w:rsid w:val="00560FE4"/>
    <w:rsid w:val="005611E2"/>
    <w:rsid w:val="00562917"/>
    <w:rsid w:val="00564822"/>
    <w:rsid w:val="00564A7C"/>
    <w:rsid w:val="00566AAB"/>
    <w:rsid w:val="00567CC9"/>
    <w:rsid w:val="005707CF"/>
    <w:rsid w:val="00571136"/>
    <w:rsid w:val="00571FEF"/>
    <w:rsid w:val="00573888"/>
    <w:rsid w:val="0057500C"/>
    <w:rsid w:val="0057525A"/>
    <w:rsid w:val="0057615C"/>
    <w:rsid w:val="005773FB"/>
    <w:rsid w:val="00577DCC"/>
    <w:rsid w:val="005803F7"/>
    <w:rsid w:val="00581C15"/>
    <w:rsid w:val="005837E6"/>
    <w:rsid w:val="0058386C"/>
    <w:rsid w:val="00583ABE"/>
    <w:rsid w:val="00583BD6"/>
    <w:rsid w:val="005840AD"/>
    <w:rsid w:val="00586228"/>
    <w:rsid w:val="005862D2"/>
    <w:rsid w:val="00586B7A"/>
    <w:rsid w:val="00587C70"/>
    <w:rsid w:val="0059090D"/>
    <w:rsid w:val="00591E37"/>
    <w:rsid w:val="00592225"/>
    <w:rsid w:val="005951D9"/>
    <w:rsid w:val="005A05B8"/>
    <w:rsid w:val="005A0857"/>
    <w:rsid w:val="005A149A"/>
    <w:rsid w:val="005A173C"/>
    <w:rsid w:val="005A17EC"/>
    <w:rsid w:val="005A198E"/>
    <w:rsid w:val="005A1D97"/>
    <w:rsid w:val="005A4864"/>
    <w:rsid w:val="005A5131"/>
    <w:rsid w:val="005A556A"/>
    <w:rsid w:val="005A58F3"/>
    <w:rsid w:val="005A692E"/>
    <w:rsid w:val="005A7A08"/>
    <w:rsid w:val="005A7BBF"/>
    <w:rsid w:val="005B12B0"/>
    <w:rsid w:val="005B1AC9"/>
    <w:rsid w:val="005B2137"/>
    <w:rsid w:val="005B2F94"/>
    <w:rsid w:val="005B6AF4"/>
    <w:rsid w:val="005B7A73"/>
    <w:rsid w:val="005B7BCB"/>
    <w:rsid w:val="005B7FB9"/>
    <w:rsid w:val="005C04CB"/>
    <w:rsid w:val="005C430B"/>
    <w:rsid w:val="005C5444"/>
    <w:rsid w:val="005C5E51"/>
    <w:rsid w:val="005C6981"/>
    <w:rsid w:val="005C6BA3"/>
    <w:rsid w:val="005C71C3"/>
    <w:rsid w:val="005D0B9B"/>
    <w:rsid w:val="005D1327"/>
    <w:rsid w:val="005D1468"/>
    <w:rsid w:val="005D16AD"/>
    <w:rsid w:val="005D24A0"/>
    <w:rsid w:val="005D29CB"/>
    <w:rsid w:val="005D314D"/>
    <w:rsid w:val="005D325F"/>
    <w:rsid w:val="005D48EB"/>
    <w:rsid w:val="005D499F"/>
    <w:rsid w:val="005D4CE6"/>
    <w:rsid w:val="005D6438"/>
    <w:rsid w:val="005D72E1"/>
    <w:rsid w:val="005D72E4"/>
    <w:rsid w:val="005E02FC"/>
    <w:rsid w:val="005E09A2"/>
    <w:rsid w:val="005E0F40"/>
    <w:rsid w:val="005E19F9"/>
    <w:rsid w:val="005E2553"/>
    <w:rsid w:val="005E345E"/>
    <w:rsid w:val="005E3741"/>
    <w:rsid w:val="005E59D8"/>
    <w:rsid w:val="005E6E16"/>
    <w:rsid w:val="005F060D"/>
    <w:rsid w:val="005F0DBA"/>
    <w:rsid w:val="005F1ADE"/>
    <w:rsid w:val="005F2CFB"/>
    <w:rsid w:val="005F33B8"/>
    <w:rsid w:val="005F3681"/>
    <w:rsid w:val="005F400E"/>
    <w:rsid w:val="005F47DC"/>
    <w:rsid w:val="005F58AE"/>
    <w:rsid w:val="005F6833"/>
    <w:rsid w:val="005F6940"/>
    <w:rsid w:val="005F7342"/>
    <w:rsid w:val="006024C1"/>
    <w:rsid w:val="006032BD"/>
    <w:rsid w:val="00603A08"/>
    <w:rsid w:val="00604232"/>
    <w:rsid w:val="00604F5C"/>
    <w:rsid w:val="00605ABD"/>
    <w:rsid w:val="00605F82"/>
    <w:rsid w:val="006063BB"/>
    <w:rsid w:val="00606C48"/>
    <w:rsid w:val="006103F0"/>
    <w:rsid w:val="00610A3C"/>
    <w:rsid w:val="006133CD"/>
    <w:rsid w:val="006145B9"/>
    <w:rsid w:val="00614FF7"/>
    <w:rsid w:val="00615FC7"/>
    <w:rsid w:val="00616E70"/>
    <w:rsid w:val="00617C7A"/>
    <w:rsid w:val="006203EA"/>
    <w:rsid w:val="0062055D"/>
    <w:rsid w:val="00621001"/>
    <w:rsid w:val="0062266B"/>
    <w:rsid w:val="00622E31"/>
    <w:rsid w:val="006232BE"/>
    <w:rsid w:val="00625001"/>
    <w:rsid w:val="006253D4"/>
    <w:rsid w:val="00627F48"/>
    <w:rsid w:val="0063009A"/>
    <w:rsid w:val="006308A3"/>
    <w:rsid w:val="00630A2C"/>
    <w:rsid w:val="00630C23"/>
    <w:rsid w:val="00630DF4"/>
    <w:rsid w:val="00631C6A"/>
    <w:rsid w:val="00631EB5"/>
    <w:rsid w:val="00633A5D"/>
    <w:rsid w:val="00633D98"/>
    <w:rsid w:val="00636C45"/>
    <w:rsid w:val="0063734D"/>
    <w:rsid w:val="00640222"/>
    <w:rsid w:val="006406AC"/>
    <w:rsid w:val="0064097D"/>
    <w:rsid w:val="006415B0"/>
    <w:rsid w:val="0064177D"/>
    <w:rsid w:val="00642772"/>
    <w:rsid w:val="00644671"/>
    <w:rsid w:val="006460AB"/>
    <w:rsid w:val="00647E29"/>
    <w:rsid w:val="00650692"/>
    <w:rsid w:val="00651816"/>
    <w:rsid w:val="006556F3"/>
    <w:rsid w:val="00655D0D"/>
    <w:rsid w:val="00657CC2"/>
    <w:rsid w:val="00661AA3"/>
    <w:rsid w:val="0066259A"/>
    <w:rsid w:val="00662885"/>
    <w:rsid w:val="00662F6C"/>
    <w:rsid w:val="00663FCF"/>
    <w:rsid w:val="00664425"/>
    <w:rsid w:val="006648DC"/>
    <w:rsid w:val="00664D2B"/>
    <w:rsid w:val="006652A2"/>
    <w:rsid w:val="0066736B"/>
    <w:rsid w:val="00671408"/>
    <w:rsid w:val="0067263D"/>
    <w:rsid w:val="00672B00"/>
    <w:rsid w:val="00674451"/>
    <w:rsid w:val="00674654"/>
    <w:rsid w:val="00680516"/>
    <w:rsid w:val="00680564"/>
    <w:rsid w:val="006805F4"/>
    <w:rsid w:val="006814E0"/>
    <w:rsid w:val="006835DD"/>
    <w:rsid w:val="006859E1"/>
    <w:rsid w:val="00686016"/>
    <w:rsid w:val="00686C40"/>
    <w:rsid w:val="00690206"/>
    <w:rsid w:val="00690622"/>
    <w:rsid w:val="00690B28"/>
    <w:rsid w:val="006916B5"/>
    <w:rsid w:val="006916ED"/>
    <w:rsid w:val="00693194"/>
    <w:rsid w:val="006937FF"/>
    <w:rsid w:val="00693F89"/>
    <w:rsid w:val="00693F9C"/>
    <w:rsid w:val="00694A66"/>
    <w:rsid w:val="00695B82"/>
    <w:rsid w:val="00695D1A"/>
    <w:rsid w:val="006979A2"/>
    <w:rsid w:val="006A35EF"/>
    <w:rsid w:val="006A48A7"/>
    <w:rsid w:val="006A4B18"/>
    <w:rsid w:val="006A53B0"/>
    <w:rsid w:val="006A5866"/>
    <w:rsid w:val="006A5B90"/>
    <w:rsid w:val="006A5D05"/>
    <w:rsid w:val="006B0B87"/>
    <w:rsid w:val="006B2401"/>
    <w:rsid w:val="006B4BA1"/>
    <w:rsid w:val="006B5309"/>
    <w:rsid w:val="006B5EBE"/>
    <w:rsid w:val="006B6DAA"/>
    <w:rsid w:val="006C1816"/>
    <w:rsid w:val="006C22BC"/>
    <w:rsid w:val="006C247B"/>
    <w:rsid w:val="006C2A53"/>
    <w:rsid w:val="006C3614"/>
    <w:rsid w:val="006C3B20"/>
    <w:rsid w:val="006C5295"/>
    <w:rsid w:val="006C55EB"/>
    <w:rsid w:val="006C5CF5"/>
    <w:rsid w:val="006C7343"/>
    <w:rsid w:val="006D034A"/>
    <w:rsid w:val="006D0FDD"/>
    <w:rsid w:val="006D1700"/>
    <w:rsid w:val="006D1904"/>
    <w:rsid w:val="006D2525"/>
    <w:rsid w:val="006D273A"/>
    <w:rsid w:val="006D3577"/>
    <w:rsid w:val="006D37B2"/>
    <w:rsid w:val="006D5EE0"/>
    <w:rsid w:val="006D636E"/>
    <w:rsid w:val="006D65A8"/>
    <w:rsid w:val="006D6604"/>
    <w:rsid w:val="006D7D22"/>
    <w:rsid w:val="006E2184"/>
    <w:rsid w:val="006E2B07"/>
    <w:rsid w:val="006E3B87"/>
    <w:rsid w:val="006E4BC4"/>
    <w:rsid w:val="006E4DC2"/>
    <w:rsid w:val="006E55FF"/>
    <w:rsid w:val="006E635C"/>
    <w:rsid w:val="006E698B"/>
    <w:rsid w:val="006F1DD7"/>
    <w:rsid w:val="006F315C"/>
    <w:rsid w:val="006F41E2"/>
    <w:rsid w:val="006F4231"/>
    <w:rsid w:val="006F4A82"/>
    <w:rsid w:val="006F597A"/>
    <w:rsid w:val="006F65E2"/>
    <w:rsid w:val="006F7D4B"/>
    <w:rsid w:val="006F7DF3"/>
    <w:rsid w:val="00700F4C"/>
    <w:rsid w:val="0070159B"/>
    <w:rsid w:val="0070178B"/>
    <w:rsid w:val="007034CB"/>
    <w:rsid w:val="0070373B"/>
    <w:rsid w:val="0071306A"/>
    <w:rsid w:val="00713268"/>
    <w:rsid w:val="00713875"/>
    <w:rsid w:val="00713A36"/>
    <w:rsid w:val="00713E8D"/>
    <w:rsid w:val="00714C5B"/>
    <w:rsid w:val="00714F52"/>
    <w:rsid w:val="00716BB2"/>
    <w:rsid w:val="00721C5F"/>
    <w:rsid w:val="007236B4"/>
    <w:rsid w:val="00723741"/>
    <w:rsid w:val="00724053"/>
    <w:rsid w:val="00724E29"/>
    <w:rsid w:val="00724FA4"/>
    <w:rsid w:val="00726F31"/>
    <w:rsid w:val="007305B2"/>
    <w:rsid w:val="00730800"/>
    <w:rsid w:val="00730D6A"/>
    <w:rsid w:val="00730F99"/>
    <w:rsid w:val="0073135D"/>
    <w:rsid w:val="00731C96"/>
    <w:rsid w:val="00735AE9"/>
    <w:rsid w:val="00735EAC"/>
    <w:rsid w:val="00737EE5"/>
    <w:rsid w:val="00741D6F"/>
    <w:rsid w:val="00741E28"/>
    <w:rsid w:val="0074268B"/>
    <w:rsid w:val="0074295C"/>
    <w:rsid w:val="00742D3C"/>
    <w:rsid w:val="0074317A"/>
    <w:rsid w:val="00743966"/>
    <w:rsid w:val="00743F49"/>
    <w:rsid w:val="00744955"/>
    <w:rsid w:val="00746B93"/>
    <w:rsid w:val="00746D3B"/>
    <w:rsid w:val="007473EA"/>
    <w:rsid w:val="00747E7A"/>
    <w:rsid w:val="007507A9"/>
    <w:rsid w:val="00750F5B"/>
    <w:rsid w:val="0075173C"/>
    <w:rsid w:val="0075364F"/>
    <w:rsid w:val="0075536E"/>
    <w:rsid w:val="00755639"/>
    <w:rsid w:val="007562D1"/>
    <w:rsid w:val="007602AA"/>
    <w:rsid w:val="00761F29"/>
    <w:rsid w:val="007643EE"/>
    <w:rsid w:val="0076495B"/>
    <w:rsid w:val="007652EF"/>
    <w:rsid w:val="00765409"/>
    <w:rsid w:val="007678AA"/>
    <w:rsid w:val="00767E36"/>
    <w:rsid w:val="00770693"/>
    <w:rsid w:val="00770D2C"/>
    <w:rsid w:val="00772AA6"/>
    <w:rsid w:val="00772BDC"/>
    <w:rsid w:val="00773402"/>
    <w:rsid w:val="00773C7A"/>
    <w:rsid w:val="007758BA"/>
    <w:rsid w:val="007763D2"/>
    <w:rsid w:val="0077751F"/>
    <w:rsid w:val="00780792"/>
    <w:rsid w:val="00781CDF"/>
    <w:rsid w:val="007821C5"/>
    <w:rsid w:val="0078264B"/>
    <w:rsid w:val="0078290B"/>
    <w:rsid w:val="00783BE1"/>
    <w:rsid w:val="007841A6"/>
    <w:rsid w:val="00784EEB"/>
    <w:rsid w:val="00784F41"/>
    <w:rsid w:val="00786F16"/>
    <w:rsid w:val="007875BC"/>
    <w:rsid w:val="007875DF"/>
    <w:rsid w:val="0079271E"/>
    <w:rsid w:val="00793277"/>
    <w:rsid w:val="00796340"/>
    <w:rsid w:val="00796562"/>
    <w:rsid w:val="007A06F3"/>
    <w:rsid w:val="007A0E64"/>
    <w:rsid w:val="007A127D"/>
    <w:rsid w:val="007A2416"/>
    <w:rsid w:val="007A244A"/>
    <w:rsid w:val="007A2C98"/>
    <w:rsid w:val="007A3CFC"/>
    <w:rsid w:val="007A44B4"/>
    <w:rsid w:val="007A495A"/>
    <w:rsid w:val="007A4B6B"/>
    <w:rsid w:val="007A51AA"/>
    <w:rsid w:val="007A54D0"/>
    <w:rsid w:val="007A5858"/>
    <w:rsid w:val="007A5E70"/>
    <w:rsid w:val="007A635A"/>
    <w:rsid w:val="007A7C99"/>
    <w:rsid w:val="007A7D3D"/>
    <w:rsid w:val="007B008B"/>
    <w:rsid w:val="007B225D"/>
    <w:rsid w:val="007B2B73"/>
    <w:rsid w:val="007B48CA"/>
    <w:rsid w:val="007B4F5F"/>
    <w:rsid w:val="007B5C63"/>
    <w:rsid w:val="007B728F"/>
    <w:rsid w:val="007B745A"/>
    <w:rsid w:val="007C05B1"/>
    <w:rsid w:val="007C105A"/>
    <w:rsid w:val="007C174F"/>
    <w:rsid w:val="007C1C64"/>
    <w:rsid w:val="007C3FBE"/>
    <w:rsid w:val="007C4F24"/>
    <w:rsid w:val="007C517B"/>
    <w:rsid w:val="007C533B"/>
    <w:rsid w:val="007C560F"/>
    <w:rsid w:val="007C5EA9"/>
    <w:rsid w:val="007D03EA"/>
    <w:rsid w:val="007D0A19"/>
    <w:rsid w:val="007D1D68"/>
    <w:rsid w:val="007D2F3C"/>
    <w:rsid w:val="007D382D"/>
    <w:rsid w:val="007D4131"/>
    <w:rsid w:val="007D6D04"/>
    <w:rsid w:val="007D77A4"/>
    <w:rsid w:val="007E012A"/>
    <w:rsid w:val="007E0C43"/>
    <w:rsid w:val="007E2111"/>
    <w:rsid w:val="007E234C"/>
    <w:rsid w:val="007E38A0"/>
    <w:rsid w:val="007E3BAB"/>
    <w:rsid w:val="007E3DE1"/>
    <w:rsid w:val="007E48BC"/>
    <w:rsid w:val="007E546D"/>
    <w:rsid w:val="007E6053"/>
    <w:rsid w:val="007E66AF"/>
    <w:rsid w:val="007E6C4C"/>
    <w:rsid w:val="007E79F7"/>
    <w:rsid w:val="007F0BDA"/>
    <w:rsid w:val="007F3476"/>
    <w:rsid w:val="007F3630"/>
    <w:rsid w:val="007F4A99"/>
    <w:rsid w:val="007F4AD3"/>
    <w:rsid w:val="007F5768"/>
    <w:rsid w:val="00802260"/>
    <w:rsid w:val="008031B7"/>
    <w:rsid w:val="008042E4"/>
    <w:rsid w:val="00807559"/>
    <w:rsid w:val="008107DC"/>
    <w:rsid w:val="0081351C"/>
    <w:rsid w:val="00813E23"/>
    <w:rsid w:val="00816959"/>
    <w:rsid w:val="008171E0"/>
    <w:rsid w:val="00820E73"/>
    <w:rsid w:val="008212D5"/>
    <w:rsid w:val="00822FF4"/>
    <w:rsid w:val="008236C1"/>
    <w:rsid w:val="00823A24"/>
    <w:rsid w:val="00825BD3"/>
    <w:rsid w:val="00826DA3"/>
    <w:rsid w:val="0082776A"/>
    <w:rsid w:val="00830010"/>
    <w:rsid w:val="00830898"/>
    <w:rsid w:val="00830C56"/>
    <w:rsid w:val="00831A01"/>
    <w:rsid w:val="00832EAE"/>
    <w:rsid w:val="0083386F"/>
    <w:rsid w:val="008375A6"/>
    <w:rsid w:val="00837D74"/>
    <w:rsid w:val="008405D5"/>
    <w:rsid w:val="008413E4"/>
    <w:rsid w:val="0084283D"/>
    <w:rsid w:val="00842909"/>
    <w:rsid w:val="0084314B"/>
    <w:rsid w:val="00843354"/>
    <w:rsid w:val="008436C8"/>
    <w:rsid w:val="00843FF9"/>
    <w:rsid w:val="00844B94"/>
    <w:rsid w:val="00844D76"/>
    <w:rsid w:val="008450BC"/>
    <w:rsid w:val="008452F3"/>
    <w:rsid w:val="00845387"/>
    <w:rsid w:val="00845624"/>
    <w:rsid w:val="00847370"/>
    <w:rsid w:val="0085021B"/>
    <w:rsid w:val="00850529"/>
    <w:rsid w:val="00850E5A"/>
    <w:rsid w:val="00850F8B"/>
    <w:rsid w:val="00851BBA"/>
    <w:rsid w:val="00852F76"/>
    <w:rsid w:val="00853125"/>
    <w:rsid w:val="0085334B"/>
    <w:rsid w:val="008560AC"/>
    <w:rsid w:val="0085653D"/>
    <w:rsid w:val="00856B80"/>
    <w:rsid w:val="00856C3D"/>
    <w:rsid w:val="00856CB7"/>
    <w:rsid w:val="008607B3"/>
    <w:rsid w:val="0086217A"/>
    <w:rsid w:val="00862E14"/>
    <w:rsid w:val="00862FC6"/>
    <w:rsid w:val="00863320"/>
    <w:rsid w:val="00863640"/>
    <w:rsid w:val="008639F4"/>
    <w:rsid w:val="00863D6D"/>
    <w:rsid w:val="00864BA8"/>
    <w:rsid w:val="008672A2"/>
    <w:rsid w:val="00867411"/>
    <w:rsid w:val="00867C4B"/>
    <w:rsid w:val="00870214"/>
    <w:rsid w:val="008748BE"/>
    <w:rsid w:val="00874C2C"/>
    <w:rsid w:val="0087599F"/>
    <w:rsid w:val="00876333"/>
    <w:rsid w:val="00880C27"/>
    <w:rsid w:val="00883505"/>
    <w:rsid w:val="00883C93"/>
    <w:rsid w:val="00885C51"/>
    <w:rsid w:val="00885EA0"/>
    <w:rsid w:val="00885EB0"/>
    <w:rsid w:val="008866C7"/>
    <w:rsid w:val="00887E9D"/>
    <w:rsid w:val="00890C9E"/>
    <w:rsid w:val="00890FD0"/>
    <w:rsid w:val="0089168E"/>
    <w:rsid w:val="0089182D"/>
    <w:rsid w:val="00891F4B"/>
    <w:rsid w:val="0089264A"/>
    <w:rsid w:val="008935C6"/>
    <w:rsid w:val="008944A6"/>
    <w:rsid w:val="00896B61"/>
    <w:rsid w:val="00896B85"/>
    <w:rsid w:val="008A2184"/>
    <w:rsid w:val="008A22BE"/>
    <w:rsid w:val="008A3527"/>
    <w:rsid w:val="008A41E9"/>
    <w:rsid w:val="008A6043"/>
    <w:rsid w:val="008B2ED6"/>
    <w:rsid w:val="008B32C6"/>
    <w:rsid w:val="008B4687"/>
    <w:rsid w:val="008B56A5"/>
    <w:rsid w:val="008B5A6E"/>
    <w:rsid w:val="008B6F07"/>
    <w:rsid w:val="008B6F18"/>
    <w:rsid w:val="008C0191"/>
    <w:rsid w:val="008C0268"/>
    <w:rsid w:val="008C1B36"/>
    <w:rsid w:val="008C6BF3"/>
    <w:rsid w:val="008D06C6"/>
    <w:rsid w:val="008D06F6"/>
    <w:rsid w:val="008D0EA8"/>
    <w:rsid w:val="008D140C"/>
    <w:rsid w:val="008D2792"/>
    <w:rsid w:val="008D41FF"/>
    <w:rsid w:val="008D4DDB"/>
    <w:rsid w:val="008D595B"/>
    <w:rsid w:val="008E0995"/>
    <w:rsid w:val="008E3783"/>
    <w:rsid w:val="008E3F16"/>
    <w:rsid w:val="008E4850"/>
    <w:rsid w:val="008E48B5"/>
    <w:rsid w:val="008E6250"/>
    <w:rsid w:val="008E6832"/>
    <w:rsid w:val="008E6E5D"/>
    <w:rsid w:val="008E7AF3"/>
    <w:rsid w:val="008E7D3A"/>
    <w:rsid w:val="008F248C"/>
    <w:rsid w:val="008F2D06"/>
    <w:rsid w:val="008F2D96"/>
    <w:rsid w:val="008F48B4"/>
    <w:rsid w:val="008F48F8"/>
    <w:rsid w:val="008F53C3"/>
    <w:rsid w:val="008F62C8"/>
    <w:rsid w:val="0090153D"/>
    <w:rsid w:val="0090223B"/>
    <w:rsid w:val="00902AF6"/>
    <w:rsid w:val="0090309F"/>
    <w:rsid w:val="00903EF3"/>
    <w:rsid w:val="00906113"/>
    <w:rsid w:val="00906FBB"/>
    <w:rsid w:val="00910B9D"/>
    <w:rsid w:val="00911313"/>
    <w:rsid w:val="00911345"/>
    <w:rsid w:val="00912409"/>
    <w:rsid w:val="009126E9"/>
    <w:rsid w:val="0091285B"/>
    <w:rsid w:val="00912CE6"/>
    <w:rsid w:val="0091391C"/>
    <w:rsid w:val="00914659"/>
    <w:rsid w:val="0091492A"/>
    <w:rsid w:val="009152B5"/>
    <w:rsid w:val="009166F1"/>
    <w:rsid w:val="009171A0"/>
    <w:rsid w:val="00920249"/>
    <w:rsid w:val="00921ED0"/>
    <w:rsid w:val="00921EE6"/>
    <w:rsid w:val="00922DA2"/>
    <w:rsid w:val="00924C80"/>
    <w:rsid w:val="00925724"/>
    <w:rsid w:val="009261DE"/>
    <w:rsid w:val="0093027E"/>
    <w:rsid w:val="00932E91"/>
    <w:rsid w:val="00932EB6"/>
    <w:rsid w:val="00932F14"/>
    <w:rsid w:val="00933140"/>
    <w:rsid w:val="0093345E"/>
    <w:rsid w:val="009357B4"/>
    <w:rsid w:val="00937080"/>
    <w:rsid w:val="0093749E"/>
    <w:rsid w:val="00937F48"/>
    <w:rsid w:val="00940DC6"/>
    <w:rsid w:val="00941415"/>
    <w:rsid w:val="0094247F"/>
    <w:rsid w:val="0094282A"/>
    <w:rsid w:val="00942D60"/>
    <w:rsid w:val="00945615"/>
    <w:rsid w:val="00945658"/>
    <w:rsid w:val="00946783"/>
    <w:rsid w:val="00950577"/>
    <w:rsid w:val="00951141"/>
    <w:rsid w:val="009513AB"/>
    <w:rsid w:val="009513D3"/>
    <w:rsid w:val="00951CA6"/>
    <w:rsid w:val="009520E7"/>
    <w:rsid w:val="00954408"/>
    <w:rsid w:val="009558CF"/>
    <w:rsid w:val="00955EF4"/>
    <w:rsid w:val="00960FF9"/>
    <w:rsid w:val="00961937"/>
    <w:rsid w:val="00961C9E"/>
    <w:rsid w:val="00962037"/>
    <w:rsid w:val="009623A4"/>
    <w:rsid w:val="009636E3"/>
    <w:rsid w:val="00964925"/>
    <w:rsid w:val="00964A8F"/>
    <w:rsid w:val="0096523B"/>
    <w:rsid w:val="00966213"/>
    <w:rsid w:val="00966EE3"/>
    <w:rsid w:val="00970974"/>
    <w:rsid w:val="00971A68"/>
    <w:rsid w:val="00972363"/>
    <w:rsid w:val="00972A87"/>
    <w:rsid w:val="00972D06"/>
    <w:rsid w:val="00974586"/>
    <w:rsid w:val="009756D7"/>
    <w:rsid w:val="00975EBF"/>
    <w:rsid w:val="009807D7"/>
    <w:rsid w:val="00981C37"/>
    <w:rsid w:val="009822ED"/>
    <w:rsid w:val="00982A4D"/>
    <w:rsid w:val="00984BB6"/>
    <w:rsid w:val="00985A10"/>
    <w:rsid w:val="0098776C"/>
    <w:rsid w:val="0098783C"/>
    <w:rsid w:val="00987C90"/>
    <w:rsid w:val="00987E30"/>
    <w:rsid w:val="00990429"/>
    <w:rsid w:val="0099286E"/>
    <w:rsid w:val="00994493"/>
    <w:rsid w:val="00995E46"/>
    <w:rsid w:val="009965A1"/>
    <w:rsid w:val="009965A8"/>
    <w:rsid w:val="009969FF"/>
    <w:rsid w:val="009A0E5C"/>
    <w:rsid w:val="009A1EEB"/>
    <w:rsid w:val="009A391C"/>
    <w:rsid w:val="009A4D71"/>
    <w:rsid w:val="009A50F2"/>
    <w:rsid w:val="009A5552"/>
    <w:rsid w:val="009A58F0"/>
    <w:rsid w:val="009A7662"/>
    <w:rsid w:val="009A7EBB"/>
    <w:rsid w:val="009B0D8D"/>
    <w:rsid w:val="009B1F41"/>
    <w:rsid w:val="009B218D"/>
    <w:rsid w:val="009B3936"/>
    <w:rsid w:val="009B43FC"/>
    <w:rsid w:val="009B6109"/>
    <w:rsid w:val="009C0A40"/>
    <w:rsid w:val="009C0D7C"/>
    <w:rsid w:val="009C3323"/>
    <w:rsid w:val="009C6906"/>
    <w:rsid w:val="009C729C"/>
    <w:rsid w:val="009D121C"/>
    <w:rsid w:val="009D14E1"/>
    <w:rsid w:val="009D3C7A"/>
    <w:rsid w:val="009D482B"/>
    <w:rsid w:val="009D535D"/>
    <w:rsid w:val="009D5F18"/>
    <w:rsid w:val="009D693F"/>
    <w:rsid w:val="009D7238"/>
    <w:rsid w:val="009D73A5"/>
    <w:rsid w:val="009D74BE"/>
    <w:rsid w:val="009D76C0"/>
    <w:rsid w:val="009D7F86"/>
    <w:rsid w:val="009E088A"/>
    <w:rsid w:val="009E0A61"/>
    <w:rsid w:val="009E27AF"/>
    <w:rsid w:val="009E2E10"/>
    <w:rsid w:val="009E2FEC"/>
    <w:rsid w:val="009E3010"/>
    <w:rsid w:val="009E372D"/>
    <w:rsid w:val="009E6182"/>
    <w:rsid w:val="009E63AE"/>
    <w:rsid w:val="009E6AB2"/>
    <w:rsid w:val="009E7AAA"/>
    <w:rsid w:val="009F007E"/>
    <w:rsid w:val="009F023F"/>
    <w:rsid w:val="009F1281"/>
    <w:rsid w:val="009F19F5"/>
    <w:rsid w:val="009F2222"/>
    <w:rsid w:val="009F2723"/>
    <w:rsid w:val="009F3813"/>
    <w:rsid w:val="009F3A14"/>
    <w:rsid w:val="009F3AD9"/>
    <w:rsid w:val="009F5E7C"/>
    <w:rsid w:val="009F7065"/>
    <w:rsid w:val="00A012B4"/>
    <w:rsid w:val="00A0266B"/>
    <w:rsid w:val="00A04EE9"/>
    <w:rsid w:val="00A05543"/>
    <w:rsid w:val="00A05802"/>
    <w:rsid w:val="00A05E4B"/>
    <w:rsid w:val="00A06382"/>
    <w:rsid w:val="00A07EDF"/>
    <w:rsid w:val="00A10B37"/>
    <w:rsid w:val="00A10E11"/>
    <w:rsid w:val="00A12741"/>
    <w:rsid w:val="00A13668"/>
    <w:rsid w:val="00A13DD0"/>
    <w:rsid w:val="00A15F43"/>
    <w:rsid w:val="00A160D2"/>
    <w:rsid w:val="00A1629E"/>
    <w:rsid w:val="00A1734C"/>
    <w:rsid w:val="00A17E95"/>
    <w:rsid w:val="00A17F61"/>
    <w:rsid w:val="00A20C11"/>
    <w:rsid w:val="00A229E2"/>
    <w:rsid w:val="00A248E8"/>
    <w:rsid w:val="00A26AB2"/>
    <w:rsid w:val="00A27D08"/>
    <w:rsid w:val="00A27E64"/>
    <w:rsid w:val="00A30DBC"/>
    <w:rsid w:val="00A318EB"/>
    <w:rsid w:val="00A33C74"/>
    <w:rsid w:val="00A34D19"/>
    <w:rsid w:val="00A37AD0"/>
    <w:rsid w:val="00A40D6E"/>
    <w:rsid w:val="00A4175D"/>
    <w:rsid w:val="00A46DF9"/>
    <w:rsid w:val="00A4729F"/>
    <w:rsid w:val="00A47E0E"/>
    <w:rsid w:val="00A50208"/>
    <w:rsid w:val="00A5021B"/>
    <w:rsid w:val="00A51CC7"/>
    <w:rsid w:val="00A5230A"/>
    <w:rsid w:val="00A52582"/>
    <w:rsid w:val="00A52C53"/>
    <w:rsid w:val="00A52F86"/>
    <w:rsid w:val="00A531C5"/>
    <w:rsid w:val="00A5428F"/>
    <w:rsid w:val="00A55428"/>
    <w:rsid w:val="00A56DC7"/>
    <w:rsid w:val="00A56E83"/>
    <w:rsid w:val="00A571CE"/>
    <w:rsid w:val="00A60184"/>
    <w:rsid w:val="00A60759"/>
    <w:rsid w:val="00A6117C"/>
    <w:rsid w:val="00A62D86"/>
    <w:rsid w:val="00A63AA2"/>
    <w:rsid w:val="00A63B58"/>
    <w:rsid w:val="00A6441E"/>
    <w:rsid w:val="00A64FB4"/>
    <w:rsid w:val="00A659BF"/>
    <w:rsid w:val="00A66F7D"/>
    <w:rsid w:val="00A671C5"/>
    <w:rsid w:val="00A67892"/>
    <w:rsid w:val="00A67BEF"/>
    <w:rsid w:val="00A704E1"/>
    <w:rsid w:val="00A723F6"/>
    <w:rsid w:val="00A72457"/>
    <w:rsid w:val="00A724C0"/>
    <w:rsid w:val="00A725EF"/>
    <w:rsid w:val="00A726E1"/>
    <w:rsid w:val="00A73830"/>
    <w:rsid w:val="00A7415D"/>
    <w:rsid w:val="00A744A8"/>
    <w:rsid w:val="00A7467F"/>
    <w:rsid w:val="00A74FD1"/>
    <w:rsid w:val="00A75ABE"/>
    <w:rsid w:val="00A75F07"/>
    <w:rsid w:val="00A77BFA"/>
    <w:rsid w:val="00A8122F"/>
    <w:rsid w:val="00A82B23"/>
    <w:rsid w:val="00A82EF0"/>
    <w:rsid w:val="00A8308D"/>
    <w:rsid w:val="00A83F79"/>
    <w:rsid w:val="00A84A58"/>
    <w:rsid w:val="00A86F21"/>
    <w:rsid w:val="00A87350"/>
    <w:rsid w:val="00A87E88"/>
    <w:rsid w:val="00A90B33"/>
    <w:rsid w:val="00A9283C"/>
    <w:rsid w:val="00A928C9"/>
    <w:rsid w:val="00A93281"/>
    <w:rsid w:val="00A93897"/>
    <w:rsid w:val="00A93A20"/>
    <w:rsid w:val="00A94EB2"/>
    <w:rsid w:val="00A9696D"/>
    <w:rsid w:val="00A975CB"/>
    <w:rsid w:val="00A97FDD"/>
    <w:rsid w:val="00AA02AC"/>
    <w:rsid w:val="00AA0568"/>
    <w:rsid w:val="00AA6B2E"/>
    <w:rsid w:val="00AA6C43"/>
    <w:rsid w:val="00AB157F"/>
    <w:rsid w:val="00AB1EEF"/>
    <w:rsid w:val="00AB1FA1"/>
    <w:rsid w:val="00AB25CC"/>
    <w:rsid w:val="00AB6ECA"/>
    <w:rsid w:val="00AB787D"/>
    <w:rsid w:val="00AC0233"/>
    <w:rsid w:val="00AC3653"/>
    <w:rsid w:val="00AC60B3"/>
    <w:rsid w:val="00AC63EE"/>
    <w:rsid w:val="00AC687A"/>
    <w:rsid w:val="00AC7726"/>
    <w:rsid w:val="00AC7B35"/>
    <w:rsid w:val="00AD0B46"/>
    <w:rsid w:val="00AD2E6A"/>
    <w:rsid w:val="00AD3337"/>
    <w:rsid w:val="00AD4B50"/>
    <w:rsid w:val="00AD7633"/>
    <w:rsid w:val="00AE010B"/>
    <w:rsid w:val="00AE3575"/>
    <w:rsid w:val="00AE456A"/>
    <w:rsid w:val="00AE464A"/>
    <w:rsid w:val="00AE62C8"/>
    <w:rsid w:val="00AE798F"/>
    <w:rsid w:val="00AF06FC"/>
    <w:rsid w:val="00AF13B4"/>
    <w:rsid w:val="00AF1AA5"/>
    <w:rsid w:val="00AF249B"/>
    <w:rsid w:val="00AF2F5D"/>
    <w:rsid w:val="00AF3391"/>
    <w:rsid w:val="00AF358E"/>
    <w:rsid w:val="00AF387F"/>
    <w:rsid w:val="00AF3CDA"/>
    <w:rsid w:val="00AF59F4"/>
    <w:rsid w:val="00AF6552"/>
    <w:rsid w:val="00AF6DD5"/>
    <w:rsid w:val="00AF731A"/>
    <w:rsid w:val="00B00125"/>
    <w:rsid w:val="00B00E7F"/>
    <w:rsid w:val="00B020BC"/>
    <w:rsid w:val="00B033BE"/>
    <w:rsid w:val="00B03D9D"/>
    <w:rsid w:val="00B06197"/>
    <w:rsid w:val="00B076C5"/>
    <w:rsid w:val="00B07E28"/>
    <w:rsid w:val="00B1036C"/>
    <w:rsid w:val="00B11569"/>
    <w:rsid w:val="00B1172E"/>
    <w:rsid w:val="00B12B63"/>
    <w:rsid w:val="00B12F1E"/>
    <w:rsid w:val="00B131C0"/>
    <w:rsid w:val="00B13A05"/>
    <w:rsid w:val="00B13DC8"/>
    <w:rsid w:val="00B14C0A"/>
    <w:rsid w:val="00B1609F"/>
    <w:rsid w:val="00B1622C"/>
    <w:rsid w:val="00B16B39"/>
    <w:rsid w:val="00B173DA"/>
    <w:rsid w:val="00B177B7"/>
    <w:rsid w:val="00B21DCC"/>
    <w:rsid w:val="00B23769"/>
    <w:rsid w:val="00B23A54"/>
    <w:rsid w:val="00B251B7"/>
    <w:rsid w:val="00B25D96"/>
    <w:rsid w:val="00B25F37"/>
    <w:rsid w:val="00B276C0"/>
    <w:rsid w:val="00B27A6A"/>
    <w:rsid w:val="00B27CAA"/>
    <w:rsid w:val="00B30536"/>
    <w:rsid w:val="00B31EE3"/>
    <w:rsid w:val="00B359AA"/>
    <w:rsid w:val="00B37545"/>
    <w:rsid w:val="00B37BF0"/>
    <w:rsid w:val="00B43652"/>
    <w:rsid w:val="00B44422"/>
    <w:rsid w:val="00B45984"/>
    <w:rsid w:val="00B46EA0"/>
    <w:rsid w:val="00B474A9"/>
    <w:rsid w:val="00B50D82"/>
    <w:rsid w:val="00B51B54"/>
    <w:rsid w:val="00B531FF"/>
    <w:rsid w:val="00B568B9"/>
    <w:rsid w:val="00B57832"/>
    <w:rsid w:val="00B623C1"/>
    <w:rsid w:val="00B635E4"/>
    <w:rsid w:val="00B63B23"/>
    <w:rsid w:val="00B6488E"/>
    <w:rsid w:val="00B66FD4"/>
    <w:rsid w:val="00B709F1"/>
    <w:rsid w:val="00B71282"/>
    <w:rsid w:val="00B71AD2"/>
    <w:rsid w:val="00B71DD5"/>
    <w:rsid w:val="00B72A91"/>
    <w:rsid w:val="00B731D3"/>
    <w:rsid w:val="00B751A5"/>
    <w:rsid w:val="00B767A5"/>
    <w:rsid w:val="00B813A7"/>
    <w:rsid w:val="00B839A3"/>
    <w:rsid w:val="00B83AE4"/>
    <w:rsid w:val="00B83B1D"/>
    <w:rsid w:val="00B83CFF"/>
    <w:rsid w:val="00B84938"/>
    <w:rsid w:val="00B8625A"/>
    <w:rsid w:val="00B8689A"/>
    <w:rsid w:val="00B86D58"/>
    <w:rsid w:val="00B902BD"/>
    <w:rsid w:val="00B9404D"/>
    <w:rsid w:val="00B9601B"/>
    <w:rsid w:val="00B978A5"/>
    <w:rsid w:val="00BA24E2"/>
    <w:rsid w:val="00BA5F30"/>
    <w:rsid w:val="00BA776A"/>
    <w:rsid w:val="00BA7BF2"/>
    <w:rsid w:val="00BB12EE"/>
    <w:rsid w:val="00BB277D"/>
    <w:rsid w:val="00BB3230"/>
    <w:rsid w:val="00BB3AF6"/>
    <w:rsid w:val="00BB430A"/>
    <w:rsid w:val="00BB4958"/>
    <w:rsid w:val="00BB4DED"/>
    <w:rsid w:val="00BB5231"/>
    <w:rsid w:val="00BB567E"/>
    <w:rsid w:val="00BB5D6A"/>
    <w:rsid w:val="00BB5E4D"/>
    <w:rsid w:val="00BB6EFB"/>
    <w:rsid w:val="00BC04CA"/>
    <w:rsid w:val="00BC139F"/>
    <w:rsid w:val="00BC1626"/>
    <w:rsid w:val="00BC2681"/>
    <w:rsid w:val="00BC2FB5"/>
    <w:rsid w:val="00BC40AB"/>
    <w:rsid w:val="00BC434A"/>
    <w:rsid w:val="00BC4F57"/>
    <w:rsid w:val="00BC628A"/>
    <w:rsid w:val="00BC6DC2"/>
    <w:rsid w:val="00BD0E41"/>
    <w:rsid w:val="00BD225C"/>
    <w:rsid w:val="00BD2A39"/>
    <w:rsid w:val="00BD2E80"/>
    <w:rsid w:val="00BD2E8F"/>
    <w:rsid w:val="00BD3FB0"/>
    <w:rsid w:val="00BD5144"/>
    <w:rsid w:val="00BD5A34"/>
    <w:rsid w:val="00BD6E7C"/>
    <w:rsid w:val="00BD7646"/>
    <w:rsid w:val="00BE11B8"/>
    <w:rsid w:val="00BE30F3"/>
    <w:rsid w:val="00BE3D51"/>
    <w:rsid w:val="00BE4EFC"/>
    <w:rsid w:val="00BE5957"/>
    <w:rsid w:val="00BF05BE"/>
    <w:rsid w:val="00BF142C"/>
    <w:rsid w:val="00BF1726"/>
    <w:rsid w:val="00BF1A55"/>
    <w:rsid w:val="00BF1BB7"/>
    <w:rsid w:val="00BF24F2"/>
    <w:rsid w:val="00BF284E"/>
    <w:rsid w:val="00BF3B9B"/>
    <w:rsid w:val="00BF44F2"/>
    <w:rsid w:val="00BF6930"/>
    <w:rsid w:val="00BF7FF0"/>
    <w:rsid w:val="00C00BE0"/>
    <w:rsid w:val="00C033AE"/>
    <w:rsid w:val="00C037E7"/>
    <w:rsid w:val="00C04201"/>
    <w:rsid w:val="00C04BDC"/>
    <w:rsid w:val="00C04BFC"/>
    <w:rsid w:val="00C057F4"/>
    <w:rsid w:val="00C077CE"/>
    <w:rsid w:val="00C103ED"/>
    <w:rsid w:val="00C12502"/>
    <w:rsid w:val="00C13229"/>
    <w:rsid w:val="00C15CCE"/>
    <w:rsid w:val="00C16920"/>
    <w:rsid w:val="00C16DD3"/>
    <w:rsid w:val="00C17422"/>
    <w:rsid w:val="00C17F03"/>
    <w:rsid w:val="00C20BE2"/>
    <w:rsid w:val="00C216C9"/>
    <w:rsid w:val="00C21DCD"/>
    <w:rsid w:val="00C2344A"/>
    <w:rsid w:val="00C23D7A"/>
    <w:rsid w:val="00C24E4D"/>
    <w:rsid w:val="00C255EB"/>
    <w:rsid w:val="00C25641"/>
    <w:rsid w:val="00C26098"/>
    <w:rsid w:val="00C268D0"/>
    <w:rsid w:val="00C270B9"/>
    <w:rsid w:val="00C2754F"/>
    <w:rsid w:val="00C275AF"/>
    <w:rsid w:val="00C27FF8"/>
    <w:rsid w:val="00C31118"/>
    <w:rsid w:val="00C31B88"/>
    <w:rsid w:val="00C329B5"/>
    <w:rsid w:val="00C32DD7"/>
    <w:rsid w:val="00C3304D"/>
    <w:rsid w:val="00C334F6"/>
    <w:rsid w:val="00C3464B"/>
    <w:rsid w:val="00C3496E"/>
    <w:rsid w:val="00C34B82"/>
    <w:rsid w:val="00C3522E"/>
    <w:rsid w:val="00C355BE"/>
    <w:rsid w:val="00C3608B"/>
    <w:rsid w:val="00C36578"/>
    <w:rsid w:val="00C4058C"/>
    <w:rsid w:val="00C40AA5"/>
    <w:rsid w:val="00C41D19"/>
    <w:rsid w:val="00C42ADA"/>
    <w:rsid w:val="00C4402D"/>
    <w:rsid w:val="00C44A85"/>
    <w:rsid w:val="00C44FD2"/>
    <w:rsid w:val="00C469CC"/>
    <w:rsid w:val="00C46F70"/>
    <w:rsid w:val="00C476D0"/>
    <w:rsid w:val="00C47FC0"/>
    <w:rsid w:val="00C5008B"/>
    <w:rsid w:val="00C51087"/>
    <w:rsid w:val="00C52261"/>
    <w:rsid w:val="00C52683"/>
    <w:rsid w:val="00C52F6B"/>
    <w:rsid w:val="00C53E32"/>
    <w:rsid w:val="00C56B2C"/>
    <w:rsid w:val="00C573EA"/>
    <w:rsid w:val="00C6003A"/>
    <w:rsid w:val="00C604D5"/>
    <w:rsid w:val="00C6063A"/>
    <w:rsid w:val="00C61AC1"/>
    <w:rsid w:val="00C61BA3"/>
    <w:rsid w:val="00C627DF"/>
    <w:rsid w:val="00C629CB"/>
    <w:rsid w:val="00C62F05"/>
    <w:rsid w:val="00C637B2"/>
    <w:rsid w:val="00C63C89"/>
    <w:rsid w:val="00C65C75"/>
    <w:rsid w:val="00C7023E"/>
    <w:rsid w:val="00C703FC"/>
    <w:rsid w:val="00C708CC"/>
    <w:rsid w:val="00C70DE9"/>
    <w:rsid w:val="00C70E6A"/>
    <w:rsid w:val="00C718C6"/>
    <w:rsid w:val="00C719EF"/>
    <w:rsid w:val="00C77EAD"/>
    <w:rsid w:val="00C817C1"/>
    <w:rsid w:val="00C82EC5"/>
    <w:rsid w:val="00C82F49"/>
    <w:rsid w:val="00C836E3"/>
    <w:rsid w:val="00C84654"/>
    <w:rsid w:val="00C86572"/>
    <w:rsid w:val="00C86577"/>
    <w:rsid w:val="00C865DD"/>
    <w:rsid w:val="00C8666C"/>
    <w:rsid w:val="00C86CFE"/>
    <w:rsid w:val="00C86FC5"/>
    <w:rsid w:val="00C87C1D"/>
    <w:rsid w:val="00C9059E"/>
    <w:rsid w:val="00C90A1C"/>
    <w:rsid w:val="00C91EB5"/>
    <w:rsid w:val="00C92A25"/>
    <w:rsid w:val="00C92CAA"/>
    <w:rsid w:val="00C92D6A"/>
    <w:rsid w:val="00C92E07"/>
    <w:rsid w:val="00C93EAA"/>
    <w:rsid w:val="00C950B9"/>
    <w:rsid w:val="00C96868"/>
    <w:rsid w:val="00C9692D"/>
    <w:rsid w:val="00C96A46"/>
    <w:rsid w:val="00C96F21"/>
    <w:rsid w:val="00C97158"/>
    <w:rsid w:val="00C97870"/>
    <w:rsid w:val="00CA0416"/>
    <w:rsid w:val="00CA3620"/>
    <w:rsid w:val="00CA43FE"/>
    <w:rsid w:val="00CA47DC"/>
    <w:rsid w:val="00CA5838"/>
    <w:rsid w:val="00CA641D"/>
    <w:rsid w:val="00CA6DF7"/>
    <w:rsid w:val="00CA7773"/>
    <w:rsid w:val="00CA7C31"/>
    <w:rsid w:val="00CB3196"/>
    <w:rsid w:val="00CB35EA"/>
    <w:rsid w:val="00CB46F2"/>
    <w:rsid w:val="00CB5D7E"/>
    <w:rsid w:val="00CB6A1B"/>
    <w:rsid w:val="00CB7C81"/>
    <w:rsid w:val="00CC0819"/>
    <w:rsid w:val="00CC0BD6"/>
    <w:rsid w:val="00CC0BFB"/>
    <w:rsid w:val="00CC1448"/>
    <w:rsid w:val="00CC19FC"/>
    <w:rsid w:val="00CC560B"/>
    <w:rsid w:val="00CC75E2"/>
    <w:rsid w:val="00CC7D20"/>
    <w:rsid w:val="00CD0A79"/>
    <w:rsid w:val="00CD24FB"/>
    <w:rsid w:val="00CD2A2B"/>
    <w:rsid w:val="00CD3012"/>
    <w:rsid w:val="00CD46EB"/>
    <w:rsid w:val="00CD4C95"/>
    <w:rsid w:val="00CD4EC0"/>
    <w:rsid w:val="00CD54E4"/>
    <w:rsid w:val="00CD6C72"/>
    <w:rsid w:val="00CD7EBF"/>
    <w:rsid w:val="00CE023D"/>
    <w:rsid w:val="00CE08C2"/>
    <w:rsid w:val="00CE18B5"/>
    <w:rsid w:val="00CE1A33"/>
    <w:rsid w:val="00CE2D05"/>
    <w:rsid w:val="00CE3B2E"/>
    <w:rsid w:val="00CE767F"/>
    <w:rsid w:val="00CF26DC"/>
    <w:rsid w:val="00CF4DD8"/>
    <w:rsid w:val="00CF527A"/>
    <w:rsid w:val="00CF7577"/>
    <w:rsid w:val="00CF78B1"/>
    <w:rsid w:val="00D028F4"/>
    <w:rsid w:val="00D04E05"/>
    <w:rsid w:val="00D050C6"/>
    <w:rsid w:val="00D056F1"/>
    <w:rsid w:val="00D06F6E"/>
    <w:rsid w:val="00D10C37"/>
    <w:rsid w:val="00D11171"/>
    <w:rsid w:val="00D11501"/>
    <w:rsid w:val="00D11A1E"/>
    <w:rsid w:val="00D1205A"/>
    <w:rsid w:val="00D13186"/>
    <w:rsid w:val="00D14ABF"/>
    <w:rsid w:val="00D15485"/>
    <w:rsid w:val="00D154AB"/>
    <w:rsid w:val="00D17D8C"/>
    <w:rsid w:val="00D22F3C"/>
    <w:rsid w:val="00D23529"/>
    <w:rsid w:val="00D23DB6"/>
    <w:rsid w:val="00D2516D"/>
    <w:rsid w:val="00D260EC"/>
    <w:rsid w:val="00D2765A"/>
    <w:rsid w:val="00D30365"/>
    <w:rsid w:val="00D30889"/>
    <w:rsid w:val="00D31B2C"/>
    <w:rsid w:val="00D31B3F"/>
    <w:rsid w:val="00D32763"/>
    <w:rsid w:val="00D33D4A"/>
    <w:rsid w:val="00D34078"/>
    <w:rsid w:val="00D355FC"/>
    <w:rsid w:val="00D37CA3"/>
    <w:rsid w:val="00D400DB"/>
    <w:rsid w:val="00D40B34"/>
    <w:rsid w:val="00D40BC3"/>
    <w:rsid w:val="00D41032"/>
    <w:rsid w:val="00D439BB"/>
    <w:rsid w:val="00D43FE6"/>
    <w:rsid w:val="00D4490F"/>
    <w:rsid w:val="00D47432"/>
    <w:rsid w:val="00D47965"/>
    <w:rsid w:val="00D50C79"/>
    <w:rsid w:val="00D51A95"/>
    <w:rsid w:val="00D522CE"/>
    <w:rsid w:val="00D52ADB"/>
    <w:rsid w:val="00D52C64"/>
    <w:rsid w:val="00D530D6"/>
    <w:rsid w:val="00D53175"/>
    <w:rsid w:val="00D54A11"/>
    <w:rsid w:val="00D54ADF"/>
    <w:rsid w:val="00D57394"/>
    <w:rsid w:val="00D60568"/>
    <w:rsid w:val="00D609FF"/>
    <w:rsid w:val="00D60CF1"/>
    <w:rsid w:val="00D62252"/>
    <w:rsid w:val="00D62253"/>
    <w:rsid w:val="00D627B1"/>
    <w:rsid w:val="00D63D1A"/>
    <w:rsid w:val="00D64817"/>
    <w:rsid w:val="00D64C66"/>
    <w:rsid w:val="00D65251"/>
    <w:rsid w:val="00D65DD8"/>
    <w:rsid w:val="00D66082"/>
    <w:rsid w:val="00D66458"/>
    <w:rsid w:val="00D664E9"/>
    <w:rsid w:val="00D7099D"/>
    <w:rsid w:val="00D70C7A"/>
    <w:rsid w:val="00D7316D"/>
    <w:rsid w:val="00D74374"/>
    <w:rsid w:val="00D745FE"/>
    <w:rsid w:val="00D75352"/>
    <w:rsid w:val="00D76FAD"/>
    <w:rsid w:val="00D819F7"/>
    <w:rsid w:val="00D81D38"/>
    <w:rsid w:val="00D832E6"/>
    <w:rsid w:val="00D83755"/>
    <w:rsid w:val="00D83D70"/>
    <w:rsid w:val="00D83EC1"/>
    <w:rsid w:val="00D84853"/>
    <w:rsid w:val="00D84CC3"/>
    <w:rsid w:val="00D864AA"/>
    <w:rsid w:val="00D87718"/>
    <w:rsid w:val="00D87D3D"/>
    <w:rsid w:val="00D9002F"/>
    <w:rsid w:val="00D91DA0"/>
    <w:rsid w:val="00D921EC"/>
    <w:rsid w:val="00D9403A"/>
    <w:rsid w:val="00D94FD1"/>
    <w:rsid w:val="00D952AA"/>
    <w:rsid w:val="00D9620E"/>
    <w:rsid w:val="00D96676"/>
    <w:rsid w:val="00D96D48"/>
    <w:rsid w:val="00D97C70"/>
    <w:rsid w:val="00DA10A8"/>
    <w:rsid w:val="00DA1294"/>
    <w:rsid w:val="00DA15A5"/>
    <w:rsid w:val="00DA1720"/>
    <w:rsid w:val="00DA1E78"/>
    <w:rsid w:val="00DA3384"/>
    <w:rsid w:val="00DA5BE4"/>
    <w:rsid w:val="00DA5EBB"/>
    <w:rsid w:val="00DA7277"/>
    <w:rsid w:val="00DB1E08"/>
    <w:rsid w:val="00DB2374"/>
    <w:rsid w:val="00DB2973"/>
    <w:rsid w:val="00DB2A32"/>
    <w:rsid w:val="00DB47B5"/>
    <w:rsid w:val="00DC0F31"/>
    <w:rsid w:val="00DC1B56"/>
    <w:rsid w:val="00DC2129"/>
    <w:rsid w:val="00DC484E"/>
    <w:rsid w:val="00DC6570"/>
    <w:rsid w:val="00DC693D"/>
    <w:rsid w:val="00DC6AD3"/>
    <w:rsid w:val="00DC6EA5"/>
    <w:rsid w:val="00DC79D5"/>
    <w:rsid w:val="00DD1937"/>
    <w:rsid w:val="00DD2B02"/>
    <w:rsid w:val="00DD33BB"/>
    <w:rsid w:val="00DD3C5E"/>
    <w:rsid w:val="00DD590B"/>
    <w:rsid w:val="00DD629F"/>
    <w:rsid w:val="00DD7FD4"/>
    <w:rsid w:val="00DE0715"/>
    <w:rsid w:val="00DE1E78"/>
    <w:rsid w:val="00DE1E90"/>
    <w:rsid w:val="00DE22B0"/>
    <w:rsid w:val="00DE2D83"/>
    <w:rsid w:val="00DE4968"/>
    <w:rsid w:val="00DE498B"/>
    <w:rsid w:val="00DE4E5D"/>
    <w:rsid w:val="00DE5941"/>
    <w:rsid w:val="00DE6F35"/>
    <w:rsid w:val="00DE7ABB"/>
    <w:rsid w:val="00DE7AF1"/>
    <w:rsid w:val="00DF060C"/>
    <w:rsid w:val="00DF0EB4"/>
    <w:rsid w:val="00DF25C3"/>
    <w:rsid w:val="00DF27A8"/>
    <w:rsid w:val="00DF300D"/>
    <w:rsid w:val="00DF3A48"/>
    <w:rsid w:val="00DF4586"/>
    <w:rsid w:val="00DF46F4"/>
    <w:rsid w:val="00DF488D"/>
    <w:rsid w:val="00DF4D9F"/>
    <w:rsid w:val="00DF4E1A"/>
    <w:rsid w:val="00DF6330"/>
    <w:rsid w:val="00E01119"/>
    <w:rsid w:val="00E01AFB"/>
    <w:rsid w:val="00E0305D"/>
    <w:rsid w:val="00E03646"/>
    <w:rsid w:val="00E03F9F"/>
    <w:rsid w:val="00E03FBF"/>
    <w:rsid w:val="00E04062"/>
    <w:rsid w:val="00E0555A"/>
    <w:rsid w:val="00E063C6"/>
    <w:rsid w:val="00E066BA"/>
    <w:rsid w:val="00E06B44"/>
    <w:rsid w:val="00E07903"/>
    <w:rsid w:val="00E10E20"/>
    <w:rsid w:val="00E11E21"/>
    <w:rsid w:val="00E11E28"/>
    <w:rsid w:val="00E11FF8"/>
    <w:rsid w:val="00E14C93"/>
    <w:rsid w:val="00E157F3"/>
    <w:rsid w:val="00E17A57"/>
    <w:rsid w:val="00E2003B"/>
    <w:rsid w:val="00E203C2"/>
    <w:rsid w:val="00E25010"/>
    <w:rsid w:val="00E2537C"/>
    <w:rsid w:val="00E25C0A"/>
    <w:rsid w:val="00E267D2"/>
    <w:rsid w:val="00E279D8"/>
    <w:rsid w:val="00E27CB7"/>
    <w:rsid w:val="00E30242"/>
    <w:rsid w:val="00E319B1"/>
    <w:rsid w:val="00E3274E"/>
    <w:rsid w:val="00E32E23"/>
    <w:rsid w:val="00E40866"/>
    <w:rsid w:val="00E412D5"/>
    <w:rsid w:val="00E41679"/>
    <w:rsid w:val="00E42516"/>
    <w:rsid w:val="00E42C5F"/>
    <w:rsid w:val="00E42D22"/>
    <w:rsid w:val="00E434D0"/>
    <w:rsid w:val="00E44E0D"/>
    <w:rsid w:val="00E465CB"/>
    <w:rsid w:val="00E471DA"/>
    <w:rsid w:val="00E50B9F"/>
    <w:rsid w:val="00E513DA"/>
    <w:rsid w:val="00E516D6"/>
    <w:rsid w:val="00E5492F"/>
    <w:rsid w:val="00E54DAE"/>
    <w:rsid w:val="00E54DCB"/>
    <w:rsid w:val="00E556E1"/>
    <w:rsid w:val="00E55A94"/>
    <w:rsid w:val="00E562FF"/>
    <w:rsid w:val="00E57B91"/>
    <w:rsid w:val="00E60A99"/>
    <w:rsid w:val="00E61D68"/>
    <w:rsid w:val="00E6288E"/>
    <w:rsid w:val="00E62DEF"/>
    <w:rsid w:val="00E6310C"/>
    <w:rsid w:val="00E6375E"/>
    <w:rsid w:val="00E643DF"/>
    <w:rsid w:val="00E65A00"/>
    <w:rsid w:val="00E65C35"/>
    <w:rsid w:val="00E670FC"/>
    <w:rsid w:val="00E67EB6"/>
    <w:rsid w:val="00E70A86"/>
    <w:rsid w:val="00E7171C"/>
    <w:rsid w:val="00E71CC2"/>
    <w:rsid w:val="00E71DCE"/>
    <w:rsid w:val="00E7380E"/>
    <w:rsid w:val="00E76C14"/>
    <w:rsid w:val="00E777EC"/>
    <w:rsid w:val="00E805AC"/>
    <w:rsid w:val="00E805E1"/>
    <w:rsid w:val="00E80FCD"/>
    <w:rsid w:val="00E82C27"/>
    <w:rsid w:val="00E8422A"/>
    <w:rsid w:val="00E84D67"/>
    <w:rsid w:val="00E84F65"/>
    <w:rsid w:val="00E86DAB"/>
    <w:rsid w:val="00E91E8E"/>
    <w:rsid w:val="00E93863"/>
    <w:rsid w:val="00E9456D"/>
    <w:rsid w:val="00E954F8"/>
    <w:rsid w:val="00E957FE"/>
    <w:rsid w:val="00E96C64"/>
    <w:rsid w:val="00E9791B"/>
    <w:rsid w:val="00E979E8"/>
    <w:rsid w:val="00EA0199"/>
    <w:rsid w:val="00EA1CEA"/>
    <w:rsid w:val="00EA3395"/>
    <w:rsid w:val="00EA3F0B"/>
    <w:rsid w:val="00EA56EE"/>
    <w:rsid w:val="00EA7B00"/>
    <w:rsid w:val="00EA7C69"/>
    <w:rsid w:val="00EA7DD4"/>
    <w:rsid w:val="00EA7F2F"/>
    <w:rsid w:val="00EB53A6"/>
    <w:rsid w:val="00EB5CE3"/>
    <w:rsid w:val="00EB5D13"/>
    <w:rsid w:val="00EB6260"/>
    <w:rsid w:val="00EB69BB"/>
    <w:rsid w:val="00EC00DE"/>
    <w:rsid w:val="00EC1113"/>
    <w:rsid w:val="00EC1192"/>
    <w:rsid w:val="00EC1377"/>
    <w:rsid w:val="00EC20F3"/>
    <w:rsid w:val="00EC246E"/>
    <w:rsid w:val="00EC30E1"/>
    <w:rsid w:val="00EC3165"/>
    <w:rsid w:val="00EC32F0"/>
    <w:rsid w:val="00EC37AA"/>
    <w:rsid w:val="00EC46E1"/>
    <w:rsid w:val="00EC4D75"/>
    <w:rsid w:val="00EC6723"/>
    <w:rsid w:val="00EC6C64"/>
    <w:rsid w:val="00EC6E7C"/>
    <w:rsid w:val="00EC790A"/>
    <w:rsid w:val="00ED03AF"/>
    <w:rsid w:val="00ED0933"/>
    <w:rsid w:val="00ED0E3F"/>
    <w:rsid w:val="00ED15D7"/>
    <w:rsid w:val="00ED172A"/>
    <w:rsid w:val="00ED1A0A"/>
    <w:rsid w:val="00ED3701"/>
    <w:rsid w:val="00ED4018"/>
    <w:rsid w:val="00ED41BF"/>
    <w:rsid w:val="00ED4608"/>
    <w:rsid w:val="00ED6355"/>
    <w:rsid w:val="00ED7523"/>
    <w:rsid w:val="00EE0762"/>
    <w:rsid w:val="00EE1CF8"/>
    <w:rsid w:val="00EE2BC4"/>
    <w:rsid w:val="00EE2FFD"/>
    <w:rsid w:val="00EE31D9"/>
    <w:rsid w:val="00EE3F90"/>
    <w:rsid w:val="00EE54D7"/>
    <w:rsid w:val="00EE7C59"/>
    <w:rsid w:val="00EF1003"/>
    <w:rsid w:val="00EF1DB3"/>
    <w:rsid w:val="00EF2122"/>
    <w:rsid w:val="00EF263E"/>
    <w:rsid w:val="00EF2769"/>
    <w:rsid w:val="00EF35F0"/>
    <w:rsid w:val="00EF4399"/>
    <w:rsid w:val="00EF55DC"/>
    <w:rsid w:val="00EF5972"/>
    <w:rsid w:val="00EF5B8E"/>
    <w:rsid w:val="00EF7E06"/>
    <w:rsid w:val="00EF7E20"/>
    <w:rsid w:val="00F01809"/>
    <w:rsid w:val="00F03ACE"/>
    <w:rsid w:val="00F03B2F"/>
    <w:rsid w:val="00F03DA1"/>
    <w:rsid w:val="00F04AB9"/>
    <w:rsid w:val="00F054E2"/>
    <w:rsid w:val="00F05C29"/>
    <w:rsid w:val="00F07213"/>
    <w:rsid w:val="00F0788D"/>
    <w:rsid w:val="00F07A0D"/>
    <w:rsid w:val="00F100BE"/>
    <w:rsid w:val="00F1043A"/>
    <w:rsid w:val="00F11BCB"/>
    <w:rsid w:val="00F11F6C"/>
    <w:rsid w:val="00F1203F"/>
    <w:rsid w:val="00F135C3"/>
    <w:rsid w:val="00F13AF1"/>
    <w:rsid w:val="00F14420"/>
    <w:rsid w:val="00F144F6"/>
    <w:rsid w:val="00F14BEC"/>
    <w:rsid w:val="00F14F77"/>
    <w:rsid w:val="00F15260"/>
    <w:rsid w:val="00F15B91"/>
    <w:rsid w:val="00F15EA8"/>
    <w:rsid w:val="00F15EAE"/>
    <w:rsid w:val="00F16505"/>
    <w:rsid w:val="00F16AAD"/>
    <w:rsid w:val="00F17AF9"/>
    <w:rsid w:val="00F225C5"/>
    <w:rsid w:val="00F22781"/>
    <w:rsid w:val="00F22C15"/>
    <w:rsid w:val="00F23BA0"/>
    <w:rsid w:val="00F24725"/>
    <w:rsid w:val="00F25659"/>
    <w:rsid w:val="00F2587A"/>
    <w:rsid w:val="00F2761E"/>
    <w:rsid w:val="00F2780C"/>
    <w:rsid w:val="00F311FC"/>
    <w:rsid w:val="00F33336"/>
    <w:rsid w:val="00F33504"/>
    <w:rsid w:val="00F36BAB"/>
    <w:rsid w:val="00F36C38"/>
    <w:rsid w:val="00F3715D"/>
    <w:rsid w:val="00F37798"/>
    <w:rsid w:val="00F40E88"/>
    <w:rsid w:val="00F41013"/>
    <w:rsid w:val="00F420C8"/>
    <w:rsid w:val="00F42A4C"/>
    <w:rsid w:val="00F438FF"/>
    <w:rsid w:val="00F452E8"/>
    <w:rsid w:val="00F4741C"/>
    <w:rsid w:val="00F523CB"/>
    <w:rsid w:val="00F55048"/>
    <w:rsid w:val="00F551E6"/>
    <w:rsid w:val="00F5576C"/>
    <w:rsid w:val="00F55DC3"/>
    <w:rsid w:val="00F577FE"/>
    <w:rsid w:val="00F604DE"/>
    <w:rsid w:val="00F60790"/>
    <w:rsid w:val="00F626A2"/>
    <w:rsid w:val="00F626AC"/>
    <w:rsid w:val="00F65E3A"/>
    <w:rsid w:val="00F66898"/>
    <w:rsid w:val="00F6753D"/>
    <w:rsid w:val="00F67B8E"/>
    <w:rsid w:val="00F67D72"/>
    <w:rsid w:val="00F702B4"/>
    <w:rsid w:val="00F7071A"/>
    <w:rsid w:val="00F717C8"/>
    <w:rsid w:val="00F71A69"/>
    <w:rsid w:val="00F71B2A"/>
    <w:rsid w:val="00F75E9B"/>
    <w:rsid w:val="00F77207"/>
    <w:rsid w:val="00F77522"/>
    <w:rsid w:val="00F77A5D"/>
    <w:rsid w:val="00F803D0"/>
    <w:rsid w:val="00F8279D"/>
    <w:rsid w:val="00F8338C"/>
    <w:rsid w:val="00F834CC"/>
    <w:rsid w:val="00F84395"/>
    <w:rsid w:val="00F8478A"/>
    <w:rsid w:val="00F855BA"/>
    <w:rsid w:val="00F85A76"/>
    <w:rsid w:val="00F86FFD"/>
    <w:rsid w:val="00F927BD"/>
    <w:rsid w:val="00F929E5"/>
    <w:rsid w:val="00F931E3"/>
    <w:rsid w:val="00F9394D"/>
    <w:rsid w:val="00F95E17"/>
    <w:rsid w:val="00F965BE"/>
    <w:rsid w:val="00F96620"/>
    <w:rsid w:val="00F97A2D"/>
    <w:rsid w:val="00FA06DC"/>
    <w:rsid w:val="00FA085B"/>
    <w:rsid w:val="00FA28FD"/>
    <w:rsid w:val="00FA73A6"/>
    <w:rsid w:val="00FB06DF"/>
    <w:rsid w:val="00FB1488"/>
    <w:rsid w:val="00FB17EC"/>
    <w:rsid w:val="00FB38AA"/>
    <w:rsid w:val="00FB39F3"/>
    <w:rsid w:val="00FB64CB"/>
    <w:rsid w:val="00FB68EC"/>
    <w:rsid w:val="00FB6FE4"/>
    <w:rsid w:val="00FB72EC"/>
    <w:rsid w:val="00FB7512"/>
    <w:rsid w:val="00FB75C9"/>
    <w:rsid w:val="00FC1DF7"/>
    <w:rsid w:val="00FC2800"/>
    <w:rsid w:val="00FC3237"/>
    <w:rsid w:val="00FC3459"/>
    <w:rsid w:val="00FC439C"/>
    <w:rsid w:val="00FC730F"/>
    <w:rsid w:val="00FC73A8"/>
    <w:rsid w:val="00FC75A4"/>
    <w:rsid w:val="00FD08F3"/>
    <w:rsid w:val="00FD1473"/>
    <w:rsid w:val="00FD16FF"/>
    <w:rsid w:val="00FD25B1"/>
    <w:rsid w:val="00FD2666"/>
    <w:rsid w:val="00FD7061"/>
    <w:rsid w:val="00FD7341"/>
    <w:rsid w:val="00FD741C"/>
    <w:rsid w:val="00FD7547"/>
    <w:rsid w:val="00FE07C2"/>
    <w:rsid w:val="00FE0FD3"/>
    <w:rsid w:val="00FE1DF3"/>
    <w:rsid w:val="00FE1FAE"/>
    <w:rsid w:val="00FE24B5"/>
    <w:rsid w:val="00FE25C7"/>
    <w:rsid w:val="00FE2B2E"/>
    <w:rsid w:val="00FE5707"/>
    <w:rsid w:val="00FE5CD3"/>
    <w:rsid w:val="00FE6F5E"/>
    <w:rsid w:val="00FE7119"/>
    <w:rsid w:val="00FE732A"/>
    <w:rsid w:val="00FF1CBA"/>
    <w:rsid w:val="00FF4751"/>
    <w:rsid w:val="00FF4C6F"/>
    <w:rsid w:val="00FF5F5C"/>
    <w:rsid w:val="00FF7807"/>
    <w:rsid w:val="00FF7E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3797255E"/>
  <w15:docId w15:val="{D9233CF5-C139-4F37-81F4-F9BFABF2C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4"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DD629F"/>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DD629F"/>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D629F"/>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DD629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DD629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D629F"/>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DD629F"/>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D629F"/>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DD629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DD629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4"/>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rsid w:val="00A72457"/>
    <w:pPr>
      <w:tabs>
        <w:tab w:val="left" w:pos="1134"/>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662885"/>
    <w:pPr>
      <w:spacing w:after="6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DD629F"/>
    <w:pPr>
      <w:widowControl/>
      <w:numPr>
        <w:numId w:val="1"/>
      </w:numPr>
      <w:ind w:left="567" w:hanging="567"/>
    </w:pPr>
    <w:rPr>
      <w:rFonts w:cs="Arial"/>
      <w:lang w:bidi="ar-SA"/>
    </w:rPr>
  </w:style>
  <w:style w:type="character" w:customStyle="1" w:styleId="FSBullet1Char">
    <w:name w:val="FSBullet 1 Char"/>
    <w:link w:val="FSBullet1"/>
    <w:uiPriority w:val="6"/>
    <w:rsid w:val="00DD629F"/>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qFormat/>
    <w:rsid w:val="00143066"/>
    <w:pPr>
      <w:ind w:left="720"/>
      <w:contextualSpacing/>
    </w:pPr>
  </w:style>
  <w:style w:type="paragraph" w:customStyle="1" w:styleId="CitaviBibliographyEntry">
    <w:name w:val="Citavi Bibliography Entry"/>
    <w:basedOn w:val="Normal"/>
    <w:link w:val="CitaviBibliographyEntryChar"/>
    <w:rsid w:val="0063734D"/>
    <w:pPr>
      <w:tabs>
        <w:tab w:val="left" w:pos="283"/>
      </w:tabs>
      <w:ind w:left="283" w:hanging="283"/>
    </w:pPr>
  </w:style>
  <w:style w:type="character" w:customStyle="1" w:styleId="CitaviBibliographyEntryChar">
    <w:name w:val="Citavi Bibliography Entry Char"/>
    <w:basedOn w:val="DefaultParagraphFont"/>
    <w:link w:val="CitaviBibliographyEntry"/>
    <w:rsid w:val="0063734D"/>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3734D"/>
  </w:style>
  <w:style w:type="character" w:customStyle="1" w:styleId="CitaviBibliographyHeadingChar">
    <w:name w:val="Citavi Bibliography Heading Char"/>
    <w:basedOn w:val="DefaultParagraphFont"/>
    <w:link w:val="CitaviBibliographyHeading"/>
    <w:rsid w:val="0063734D"/>
    <w:rPr>
      <w:rFonts w:ascii="Arial" w:hAnsi="Arial"/>
      <w:b/>
      <w:bCs/>
      <w:sz w:val="36"/>
      <w:szCs w:val="28"/>
      <w:lang w:eastAsia="en-US"/>
    </w:rPr>
  </w:style>
  <w:style w:type="paragraph" w:styleId="Index1">
    <w:name w:val="index 1"/>
    <w:basedOn w:val="Normal"/>
    <w:next w:val="Normal"/>
    <w:autoRedefine/>
    <w:uiPriority w:val="99"/>
    <w:rsid w:val="007C05B1"/>
    <w:pPr>
      <w:ind w:left="220" w:hanging="220"/>
    </w:pPr>
  </w:style>
  <w:style w:type="paragraph" w:styleId="TableofFigures">
    <w:name w:val="table of figures"/>
    <w:basedOn w:val="Normal"/>
    <w:next w:val="Normal"/>
    <w:rsid w:val="00406039"/>
  </w:style>
  <w:style w:type="paragraph" w:customStyle="1" w:styleId="Clauseheading">
    <w:name w:val="Clause heading"/>
    <w:basedOn w:val="Normal"/>
    <w:next w:val="Normal"/>
    <w:rsid w:val="00921EE6"/>
    <w:pPr>
      <w:tabs>
        <w:tab w:val="left" w:pos="851"/>
      </w:tabs>
    </w:pPr>
    <w:rPr>
      <w:b/>
      <w:szCs w:val="20"/>
    </w:rPr>
  </w:style>
  <w:style w:type="paragraph" w:styleId="Caption">
    <w:name w:val="caption"/>
    <w:basedOn w:val="Normal"/>
    <w:next w:val="Normal"/>
    <w:unhideWhenUsed/>
    <w:rsid w:val="002F6F59"/>
    <w:pPr>
      <w:widowControl/>
    </w:pPr>
    <w:rPr>
      <w:b/>
      <w:bCs/>
      <w:sz w:val="20"/>
      <w:szCs w:val="20"/>
      <w:lang w:val="en-AU" w:bidi="ar-SA"/>
    </w:rPr>
  </w:style>
  <w:style w:type="paragraph" w:styleId="CommentSubject">
    <w:name w:val="annotation subject"/>
    <w:basedOn w:val="CommentText"/>
    <w:next w:val="CommentText"/>
    <w:link w:val="CommentSubjectChar"/>
    <w:rsid w:val="00724E29"/>
    <w:rPr>
      <w:b/>
      <w:bCs/>
    </w:rPr>
  </w:style>
  <w:style w:type="character" w:customStyle="1" w:styleId="CommentSubjectChar">
    <w:name w:val="Comment Subject Char"/>
    <w:basedOn w:val="CommentTextChar"/>
    <w:link w:val="CommentSubject"/>
    <w:rsid w:val="00724E29"/>
    <w:rPr>
      <w:rFonts w:ascii="Arial" w:hAnsi="Arial"/>
      <w:b/>
      <w:bCs/>
      <w:lang w:eastAsia="en-US" w:bidi="en-US"/>
    </w:rPr>
  </w:style>
  <w:style w:type="paragraph" w:styleId="NormalWeb">
    <w:name w:val="Normal (Web)"/>
    <w:basedOn w:val="Normal"/>
    <w:uiPriority w:val="99"/>
    <w:unhideWhenUsed/>
    <w:rsid w:val="003E7DFD"/>
    <w:pPr>
      <w:widowControl/>
      <w:spacing w:before="100" w:beforeAutospacing="1" w:after="100" w:afterAutospacing="1"/>
    </w:pPr>
    <w:rPr>
      <w:rFonts w:ascii="Times New Roman" w:eastAsiaTheme="minorEastAsia" w:hAnsi="Times New Roman"/>
      <w:sz w:val="24"/>
      <w:lang w:eastAsia="en-GB" w:bidi="ar-SA"/>
    </w:rPr>
  </w:style>
  <w:style w:type="character" w:customStyle="1" w:styleId="FooterChar">
    <w:name w:val="Footer Char"/>
    <w:aliases w:val="FSFooter Char"/>
    <w:basedOn w:val="DefaultParagraphFont"/>
    <w:link w:val="Footer"/>
    <w:uiPriority w:val="4"/>
    <w:rsid w:val="00126434"/>
    <w:rPr>
      <w:rFonts w:ascii="Arial" w:hAnsi="Arial"/>
      <w:szCs w:val="24"/>
      <w:lang w:eastAsia="en-US" w:bidi="en-US"/>
    </w:rPr>
  </w:style>
  <w:style w:type="paragraph" w:styleId="Revision">
    <w:name w:val="Revision"/>
    <w:hidden/>
    <w:uiPriority w:val="99"/>
    <w:semiHidden/>
    <w:rsid w:val="00DD629F"/>
    <w:rPr>
      <w:rFonts w:ascii="Arial" w:hAnsi="Arial"/>
      <w:sz w:val="22"/>
      <w:szCs w:val="24"/>
      <w:lang w:eastAsia="en-US" w:bidi="en-US"/>
    </w:rPr>
  </w:style>
  <w:style w:type="paragraph" w:customStyle="1" w:styleId="c-article-info-details">
    <w:name w:val="c-article-info-details"/>
    <w:basedOn w:val="Normal"/>
    <w:rsid w:val="00100286"/>
    <w:pPr>
      <w:widowControl/>
      <w:spacing w:before="240" w:after="120"/>
    </w:pPr>
    <w:rPr>
      <w:rFonts w:ascii="Segoe UI" w:hAnsi="Segoe UI" w:cs="Segoe UI"/>
      <w:sz w:val="24"/>
      <w:lang w:eastAsia="en-GB" w:bidi="ar-SA"/>
    </w:rPr>
  </w:style>
  <w:style w:type="character" w:customStyle="1" w:styleId="u-visually-hidden1">
    <w:name w:val="u-visually-hidden1"/>
    <w:basedOn w:val="DefaultParagraphFont"/>
    <w:rsid w:val="00100286"/>
    <w:rPr>
      <w:bdr w:val="none" w:sz="0" w:space="0" w:color="auto" w:frame="1"/>
    </w:rPr>
  </w:style>
  <w:style w:type="character" w:customStyle="1" w:styleId="FootnoteTextChar">
    <w:name w:val="Footnote Text Char"/>
    <w:aliases w:val="FSFootnote Text Char,Footnotes Text Char,FSFootnotes Text Char"/>
    <w:basedOn w:val="DefaultParagraphFont"/>
    <w:link w:val="FootnoteText"/>
    <w:rsid w:val="0040268B"/>
    <w:rPr>
      <w:rFonts w:ascii="Arial" w:hAnsi="Arial"/>
      <w:lang w:eastAsia="en-US" w:bidi="en-US"/>
    </w:rPr>
  </w:style>
  <w:style w:type="character" w:customStyle="1" w:styleId="cit">
    <w:name w:val="cit"/>
    <w:basedOn w:val="DefaultParagraphFont"/>
    <w:rsid w:val="003A4BB2"/>
  </w:style>
  <w:style w:type="character" w:customStyle="1" w:styleId="fm-vol-iss-date">
    <w:name w:val="fm-vol-iss-date"/>
    <w:basedOn w:val="DefaultParagraphFont"/>
    <w:rsid w:val="003A4BB2"/>
  </w:style>
  <w:style w:type="character" w:customStyle="1" w:styleId="doi2">
    <w:name w:val="doi2"/>
    <w:basedOn w:val="DefaultParagraphFont"/>
    <w:rsid w:val="003A4BB2"/>
  </w:style>
  <w:style w:type="character" w:customStyle="1" w:styleId="fm-citation-ids-label">
    <w:name w:val="fm-citation-ids-label"/>
    <w:basedOn w:val="DefaultParagraphFont"/>
    <w:rsid w:val="003A4B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27560">
      <w:bodyDiv w:val="1"/>
      <w:marLeft w:val="0"/>
      <w:marRight w:val="0"/>
      <w:marTop w:val="0"/>
      <w:marBottom w:val="0"/>
      <w:divBdr>
        <w:top w:val="none" w:sz="0" w:space="0" w:color="auto"/>
        <w:left w:val="none" w:sz="0" w:space="0" w:color="auto"/>
        <w:bottom w:val="none" w:sz="0" w:space="0" w:color="auto"/>
        <w:right w:val="none" w:sz="0" w:space="0" w:color="auto"/>
      </w:divBdr>
      <w:divsChild>
        <w:div w:id="644630199">
          <w:marLeft w:val="0"/>
          <w:marRight w:val="0"/>
          <w:marTop w:val="0"/>
          <w:marBottom w:val="0"/>
          <w:divBdr>
            <w:top w:val="none" w:sz="0" w:space="0" w:color="auto"/>
            <w:left w:val="none" w:sz="0" w:space="0" w:color="auto"/>
            <w:bottom w:val="none" w:sz="0" w:space="0" w:color="auto"/>
            <w:right w:val="none" w:sz="0" w:space="0" w:color="auto"/>
          </w:divBdr>
          <w:divsChild>
            <w:div w:id="790440016">
              <w:marLeft w:val="0"/>
              <w:marRight w:val="0"/>
              <w:marTop w:val="0"/>
              <w:marBottom w:val="0"/>
              <w:divBdr>
                <w:top w:val="none" w:sz="0" w:space="0" w:color="auto"/>
                <w:left w:val="none" w:sz="0" w:space="0" w:color="auto"/>
                <w:bottom w:val="none" w:sz="0" w:space="0" w:color="auto"/>
                <w:right w:val="none" w:sz="0" w:space="0" w:color="auto"/>
              </w:divBdr>
              <w:divsChild>
                <w:div w:id="51734947">
                  <w:marLeft w:val="2550"/>
                  <w:marRight w:val="0"/>
                  <w:marTop w:val="0"/>
                  <w:marBottom w:val="0"/>
                  <w:divBdr>
                    <w:top w:val="none" w:sz="0" w:space="0" w:color="auto"/>
                    <w:left w:val="none" w:sz="0" w:space="0" w:color="auto"/>
                    <w:bottom w:val="none" w:sz="0" w:space="0" w:color="auto"/>
                    <w:right w:val="none" w:sz="0" w:space="0" w:color="auto"/>
                  </w:divBdr>
                  <w:divsChild>
                    <w:div w:id="1064333383">
                      <w:marLeft w:val="0"/>
                      <w:marRight w:val="0"/>
                      <w:marTop w:val="0"/>
                      <w:marBottom w:val="0"/>
                      <w:divBdr>
                        <w:top w:val="none" w:sz="0" w:space="0" w:color="auto"/>
                        <w:left w:val="none" w:sz="0" w:space="0" w:color="auto"/>
                        <w:bottom w:val="none" w:sz="0" w:space="0" w:color="auto"/>
                        <w:right w:val="none" w:sz="0" w:space="0" w:color="auto"/>
                      </w:divBdr>
                      <w:divsChild>
                        <w:div w:id="881946273">
                          <w:marLeft w:val="0"/>
                          <w:marRight w:val="0"/>
                          <w:marTop w:val="0"/>
                          <w:marBottom w:val="0"/>
                          <w:divBdr>
                            <w:top w:val="none" w:sz="0" w:space="0" w:color="auto"/>
                            <w:left w:val="none" w:sz="0" w:space="0" w:color="auto"/>
                            <w:bottom w:val="none" w:sz="0" w:space="0" w:color="auto"/>
                            <w:right w:val="none" w:sz="0" w:space="0" w:color="auto"/>
                          </w:divBdr>
                          <w:divsChild>
                            <w:div w:id="1651131401">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179406">
      <w:bodyDiv w:val="1"/>
      <w:marLeft w:val="0"/>
      <w:marRight w:val="0"/>
      <w:marTop w:val="0"/>
      <w:marBottom w:val="0"/>
      <w:divBdr>
        <w:top w:val="none" w:sz="0" w:space="0" w:color="auto"/>
        <w:left w:val="none" w:sz="0" w:space="0" w:color="auto"/>
        <w:bottom w:val="none" w:sz="0" w:space="0" w:color="auto"/>
        <w:right w:val="none" w:sz="0" w:space="0" w:color="auto"/>
      </w:divBdr>
      <w:divsChild>
        <w:div w:id="1792288277">
          <w:marLeft w:val="0"/>
          <w:marRight w:val="1"/>
          <w:marTop w:val="0"/>
          <w:marBottom w:val="0"/>
          <w:divBdr>
            <w:top w:val="none" w:sz="0" w:space="0" w:color="auto"/>
            <w:left w:val="none" w:sz="0" w:space="0" w:color="auto"/>
            <w:bottom w:val="none" w:sz="0" w:space="0" w:color="auto"/>
            <w:right w:val="none" w:sz="0" w:space="0" w:color="auto"/>
          </w:divBdr>
          <w:divsChild>
            <w:div w:id="542863257">
              <w:marLeft w:val="0"/>
              <w:marRight w:val="0"/>
              <w:marTop w:val="0"/>
              <w:marBottom w:val="0"/>
              <w:divBdr>
                <w:top w:val="none" w:sz="0" w:space="0" w:color="auto"/>
                <w:left w:val="none" w:sz="0" w:space="0" w:color="auto"/>
                <w:bottom w:val="none" w:sz="0" w:space="0" w:color="auto"/>
                <w:right w:val="none" w:sz="0" w:space="0" w:color="auto"/>
              </w:divBdr>
              <w:divsChild>
                <w:div w:id="1465006595">
                  <w:marLeft w:val="0"/>
                  <w:marRight w:val="1"/>
                  <w:marTop w:val="0"/>
                  <w:marBottom w:val="0"/>
                  <w:divBdr>
                    <w:top w:val="none" w:sz="0" w:space="0" w:color="auto"/>
                    <w:left w:val="none" w:sz="0" w:space="0" w:color="auto"/>
                    <w:bottom w:val="none" w:sz="0" w:space="0" w:color="auto"/>
                    <w:right w:val="none" w:sz="0" w:space="0" w:color="auto"/>
                  </w:divBdr>
                  <w:divsChild>
                    <w:div w:id="380516485">
                      <w:marLeft w:val="0"/>
                      <w:marRight w:val="0"/>
                      <w:marTop w:val="0"/>
                      <w:marBottom w:val="0"/>
                      <w:divBdr>
                        <w:top w:val="none" w:sz="0" w:space="0" w:color="auto"/>
                        <w:left w:val="none" w:sz="0" w:space="0" w:color="auto"/>
                        <w:bottom w:val="none" w:sz="0" w:space="0" w:color="auto"/>
                        <w:right w:val="none" w:sz="0" w:space="0" w:color="auto"/>
                      </w:divBdr>
                      <w:divsChild>
                        <w:div w:id="1954435115">
                          <w:marLeft w:val="0"/>
                          <w:marRight w:val="0"/>
                          <w:marTop w:val="0"/>
                          <w:marBottom w:val="0"/>
                          <w:divBdr>
                            <w:top w:val="none" w:sz="0" w:space="0" w:color="auto"/>
                            <w:left w:val="none" w:sz="0" w:space="0" w:color="auto"/>
                            <w:bottom w:val="none" w:sz="0" w:space="0" w:color="auto"/>
                            <w:right w:val="none" w:sz="0" w:space="0" w:color="auto"/>
                          </w:divBdr>
                          <w:divsChild>
                            <w:div w:id="405962133">
                              <w:marLeft w:val="0"/>
                              <w:marRight w:val="0"/>
                              <w:marTop w:val="120"/>
                              <w:marBottom w:val="360"/>
                              <w:divBdr>
                                <w:top w:val="none" w:sz="0" w:space="0" w:color="auto"/>
                                <w:left w:val="none" w:sz="0" w:space="0" w:color="auto"/>
                                <w:bottom w:val="none" w:sz="0" w:space="0" w:color="auto"/>
                                <w:right w:val="none" w:sz="0" w:space="0" w:color="auto"/>
                              </w:divBdr>
                              <w:divsChild>
                                <w:div w:id="1776049167">
                                  <w:marLeft w:val="0"/>
                                  <w:marRight w:val="0"/>
                                  <w:marTop w:val="0"/>
                                  <w:marBottom w:val="0"/>
                                  <w:divBdr>
                                    <w:top w:val="none" w:sz="0" w:space="0" w:color="auto"/>
                                    <w:left w:val="none" w:sz="0" w:space="0" w:color="auto"/>
                                    <w:bottom w:val="none" w:sz="0" w:space="0" w:color="auto"/>
                                    <w:right w:val="none" w:sz="0" w:space="0" w:color="auto"/>
                                  </w:divBdr>
                                </w:div>
                                <w:div w:id="144469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54942">
      <w:bodyDiv w:val="1"/>
      <w:marLeft w:val="0"/>
      <w:marRight w:val="0"/>
      <w:marTop w:val="0"/>
      <w:marBottom w:val="0"/>
      <w:divBdr>
        <w:top w:val="none" w:sz="0" w:space="0" w:color="auto"/>
        <w:left w:val="none" w:sz="0" w:space="0" w:color="auto"/>
        <w:bottom w:val="none" w:sz="0" w:space="0" w:color="auto"/>
        <w:right w:val="none" w:sz="0" w:space="0" w:color="auto"/>
      </w:divBdr>
      <w:divsChild>
        <w:div w:id="330987418">
          <w:marLeft w:val="0"/>
          <w:marRight w:val="0"/>
          <w:marTop w:val="0"/>
          <w:marBottom w:val="0"/>
          <w:divBdr>
            <w:top w:val="none" w:sz="0" w:space="0" w:color="auto"/>
            <w:left w:val="none" w:sz="0" w:space="0" w:color="auto"/>
            <w:bottom w:val="none" w:sz="0" w:space="0" w:color="auto"/>
            <w:right w:val="none" w:sz="0" w:space="0" w:color="auto"/>
          </w:divBdr>
          <w:divsChild>
            <w:div w:id="895051243">
              <w:marLeft w:val="0"/>
              <w:marRight w:val="0"/>
              <w:marTop w:val="0"/>
              <w:marBottom w:val="0"/>
              <w:divBdr>
                <w:top w:val="none" w:sz="0" w:space="0" w:color="auto"/>
                <w:left w:val="none" w:sz="0" w:space="0" w:color="auto"/>
                <w:bottom w:val="none" w:sz="0" w:space="0" w:color="auto"/>
                <w:right w:val="none" w:sz="0" w:space="0" w:color="auto"/>
              </w:divBdr>
              <w:divsChild>
                <w:div w:id="101387434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103886496">
      <w:bodyDiv w:val="1"/>
      <w:marLeft w:val="0"/>
      <w:marRight w:val="0"/>
      <w:marTop w:val="0"/>
      <w:marBottom w:val="0"/>
      <w:divBdr>
        <w:top w:val="none" w:sz="0" w:space="0" w:color="auto"/>
        <w:left w:val="none" w:sz="0" w:space="0" w:color="auto"/>
        <w:bottom w:val="none" w:sz="0" w:space="0" w:color="auto"/>
        <w:right w:val="none" w:sz="0" w:space="0" w:color="auto"/>
      </w:divBdr>
    </w:div>
    <w:div w:id="157966562">
      <w:bodyDiv w:val="1"/>
      <w:marLeft w:val="0"/>
      <w:marRight w:val="0"/>
      <w:marTop w:val="0"/>
      <w:marBottom w:val="0"/>
      <w:divBdr>
        <w:top w:val="none" w:sz="0" w:space="0" w:color="auto"/>
        <w:left w:val="none" w:sz="0" w:space="0" w:color="auto"/>
        <w:bottom w:val="none" w:sz="0" w:space="0" w:color="auto"/>
        <w:right w:val="none" w:sz="0" w:space="0" w:color="auto"/>
      </w:divBdr>
      <w:divsChild>
        <w:div w:id="788664935">
          <w:marLeft w:val="0"/>
          <w:marRight w:val="0"/>
          <w:marTop w:val="0"/>
          <w:marBottom w:val="0"/>
          <w:divBdr>
            <w:top w:val="none" w:sz="0" w:space="0" w:color="auto"/>
            <w:left w:val="none" w:sz="0" w:space="0" w:color="auto"/>
            <w:bottom w:val="none" w:sz="0" w:space="0" w:color="auto"/>
            <w:right w:val="none" w:sz="0" w:space="0" w:color="auto"/>
          </w:divBdr>
          <w:divsChild>
            <w:div w:id="498815707">
              <w:marLeft w:val="0"/>
              <w:marRight w:val="0"/>
              <w:marTop w:val="0"/>
              <w:marBottom w:val="0"/>
              <w:divBdr>
                <w:top w:val="none" w:sz="0" w:space="0" w:color="auto"/>
                <w:left w:val="none" w:sz="0" w:space="0" w:color="auto"/>
                <w:bottom w:val="none" w:sz="0" w:space="0" w:color="auto"/>
                <w:right w:val="none" w:sz="0" w:space="0" w:color="auto"/>
              </w:divBdr>
              <w:divsChild>
                <w:div w:id="1488328159">
                  <w:marLeft w:val="2550"/>
                  <w:marRight w:val="0"/>
                  <w:marTop w:val="0"/>
                  <w:marBottom w:val="0"/>
                  <w:divBdr>
                    <w:top w:val="none" w:sz="0" w:space="0" w:color="auto"/>
                    <w:left w:val="none" w:sz="0" w:space="0" w:color="auto"/>
                    <w:bottom w:val="none" w:sz="0" w:space="0" w:color="auto"/>
                    <w:right w:val="none" w:sz="0" w:space="0" w:color="auto"/>
                  </w:divBdr>
                  <w:divsChild>
                    <w:div w:id="167603533">
                      <w:marLeft w:val="0"/>
                      <w:marRight w:val="0"/>
                      <w:marTop w:val="0"/>
                      <w:marBottom w:val="0"/>
                      <w:divBdr>
                        <w:top w:val="none" w:sz="0" w:space="0" w:color="auto"/>
                        <w:left w:val="none" w:sz="0" w:space="0" w:color="auto"/>
                        <w:bottom w:val="none" w:sz="0" w:space="0" w:color="auto"/>
                        <w:right w:val="none" w:sz="0" w:space="0" w:color="auto"/>
                      </w:divBdr>
                      <w:divsChild>
                        <w:div w:id="398988453">
                          <w:marLeft w:val="0"/>
                          <w:marRight w:val="0"/>
                          <w:marTop w:val="0"/>
                          <w:marBottom w:val="0"/>
                          <w:divBdr>
                            <w:top w:val="none" w:sz="0" w:space="0" w:color="auto"/>
                            <w:left w:val="none" w:sz="0" w:space="0" w:color="auto"/>
                            <w:bottom w:val="none" w:sz="0" w:space="0" w:color="auto"/>
                            <w:right w:val="none" w:sz="0" w:space="0" w:color="auto"/>
                          </w:divBdr>
                          <w:divsChild>
                            <w:div w:id="87122604">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1760617">
      <w:bodyDiv w:val="1"/>
      <w:marLeft w:val="0"/>
      <w:marRight w:val="0"/>
      <w:marTop w:val="0"/>
      <w:marBottom w:val="0"/>
      <w:divBdr>
        <w:top w:val="none" w:sz="0" w:space="0" w:color="auto"/>
        <w:left w:val="none" w:sz="0" w:space="0" w:color="auto"/>
        <w:bottom w:val="none" w:sz="0" w:space="0" w:color="auto"/>
        <w:right w:val="none" w:sz="0" w:space="0" w:color="auto"/>
      </w:divBdr>
      <w:divsChild>
        <w:div w:id="566838798">
          <w:marLeft w:val="0"/>
          <w:marRight w:val="0"/>
          <w:marTop w:val="0"/>
          <w:marBottom w:val="0"/>
          <w:divBdr>
            <w:top w:val="none" w:sz="0" w:space="0" w:color="auto"/>
            <w:left w:val="none" w:sz="0" w:space="0" w:color="auto"/>
            <w:bottom w:val="none" w:sz="0" w:space="0" w:color="auto"/>
            <w:right w:val="none" w:sz="0" w:space="0" w:color="auto"/>
          </w:divBdr>
          <w:divsChild>
            <w:div w:id="1675379134">
              <w:marLeft w:val="0"/>
              <w:marRight w:val="0"/>
              <w:marTop w:val="0"/>
              <w:marBottom w:val="0"/>
              <w:divBdr>
                <w:top w:val="none" w:sz="0" w:space="0" w:color="auto"/>
                <w:left w:val="none" w:sz="0" w:space="0" w:color="auto"/>
                <w:bottom w:val="none" w:sz="0" w:space="0" w:color="auto"/>
                <w:right w:val="none" w:sz="0" w:space="0" w:color="auto"/>
              </w:divBdr>
              <w:divsChild>
                <w:div w:id="2053654475">
                  <w:marLeft w:val="0"/>
                  <w:marRight w:val="0"/>
                  <w:marTop w:val="0"/>
                  <w:marBottom w:val="0"/>
                  <w:divBdr>
                    <w:top w:val="none" w:sz="0" w:space="0" w:color="auto"/>
                    <w:left w:val="none" w:sz="0" w:space="0" w:color="auto"/>
                    <w:bottom w:val="none" w:sz="0" w:space="0" w:color="auto"/>
                    <w:right w:val="none" w:sz="0" w:space="0" w:color="auto"/>
                  </w:divBdr>
                  <w:divsChild>
                    <w:div w:id="557669889">
                      <w:marLeft w:val="0"/>
                      <w:marRight w:val="0"/>
                      <w:marTop w:val="0"/>
                      <w:marBottom w:val="0"/>
                      <w:divBdr>
                        <w:top w:val="none" w:sz="0" w:space="0" w:color="auto"/>
                        <w:left w:val="none" w:sz="0" w:space="0" w:color="auto"/>
                        <w:bottom w:val="none" w:sz="0" w:space="0" w:color="auto"/>
                        <w:right w:val="none" w:sz="0" w:space="0" w:color="auto"/>
                      </w:divBdr>
                      <w:divsChild>
                        <w:div w:id="2138453610">
                          <w:marLeft w:val="0"/>
                          <w:marRight w:val="0"/>
                          <w:marTop w:val="0"/>
                          <w:marBottom w:val="0"/>
                          <w:divBdr>
                            <w:top w:val="none" w:sz="0" w:space="0" w:color="auto"/>
                            <w:left w:val="none" w:sz="0" w:space="0" w:color="auto"/>
                            <w:bottom w:val="none" w:sz="0" w:space="0" w:color="auto"/>
                            <w:right w:val="none" w:sz="0" w:space="0" w:color="auto"/>
                          </w:divBdr>
                          <w:divsChild>
                            <w:div w:id="83192336">
                              <w:marLeft w:val="0"/>
                              <w:marRight w:val="0"/>
                              <w:marTop w:val="0"/>
                              <w:marBottom w:val="0"/>
                              <w:divBdr>
                                <w:top w:val="none" w:sz="0" w:space="0" w:color="auto"/>
                                <w:left w:val="none" w:sz="0" w:space="0" w:color="auto"/>
                                <w:bottom w:val="none" w:sz="0" w:space="0" w:color="auto"/>
                                <w:right w:val="none" w:sz="0" w:space="0" w:color="auto"/>
                              </w:divBdr>
                              <w:divsChild>
                                <w:div w:id="1779830608">
                                  <w:marLeft w:val="0"/>
                                  <w:marRight w:val="0"/>
                                  <w:marTop w:val="0"/>
                                  <w:marBottom w:val="0"/>
                                  <w:divBdr>
                                    <w:top w:val="none" w:sz="0" w:space="0" w:color="auto"/>
                                    <w:left w:val="none" w:sz="0" w:space="0" w:color="auto"/>
                                    <w:bottom w:val="none" w:sz="0" w:space="0" w:color="auto"/>
                                    <w:right w:val="none" w:sz="0" w:space="0" w:color="auto"/>
                                  </w:divBdr>
                                  <w:divsChild>
                                    <w:div w:id="1905407543">
                                      <w:marLeft w:val="0"/>
                                      <w:marRight w:val="0"/>
                                      <w:marTop w:val="0"/>
                                      <w:marBottom w:val="0"/>
                                      <w:divBdr>
                                        <w:top w:val="none" w:sz="0" w:space="0" w:color="auto"/>
                                        <w:left w:val="none" w:sz="0" w:space="0" w:color="auto"/>
                                        <w:bottom w:val="none" w:sz="0" w:space="0" w:color="auto"/>
                                        <w:right w:val="none" w:sz="0" w:space="0" w:color="auto"/>
                                      </w:divBdr>
                                      <w:divsChild>
                                        <w:div w:id="1264918019">
                                          <w:marLeft w:val="0"/>
                                          <w:marRight w:val="0"/>
                                          <w:marTop w:val="0"/>
                                          <w:marBottom w:val="0"/>
                                          <w:divBdr>
                                            <w:top w:val="none" w:sz="0" w:space="0" w:color="auto"/>
                                            <w:left w:val="none" w:sz="0" w:space="0" w:color="auto"/>
                                            <w:bottom w:val="none" w:sz="0" w:space="0" w:color="auto"/>
                                            <w:right w:val="none" w:sz="0" w:space="0" w:color="auto"/>
                                          </w:divBdr>
                                          <w:divsChild>
                                            <w:div w:id="441457274">
                                              <w:marLeft w:val="0"/>
                                              <w:marRight w:val="0"/>
                                              <w:marTop w:val="0"/>
                                              <w:marBottom w:val="0"/>
                                              <w:divBdr>
                                                <w:top w:val="none" w:sz="0" w:space="0" w:color="auto"/>
                                                <w:left w:val="none" w:sz="0" w:space="0" w:color="auto"/>
                                                <w:bottom w:val="none" w:sz="0" w:space="0" w:color="auto"/>
                                                <w:right w:val="none" w:sz="0" w:space="0" w:color="auto"/>
                                              </w:divBdr>
                                              <w:divsChild>
                                                <w:div w:id="939752150">
                                                  <w:marLeft w:val="0"/>
                                                  <w:marRight w:val="0"/>
                                                  <w:marTop w:val="0"/>
                                                  <w:marBottom w:val="0"/>
                                                  <w:divBdr>
                                                    <w:top w:val="none" w:sz="0" w:space="0" w:color="auto"/>
                                                    <w:left w:val="none" w:sz="0" w:space="0" w:color="auto"/>
                                                    <w:bottom w:val="none" w:sz="0" w:space="0" w:color="auto"/>
                                                    <w:right w:val="none" w:sz="0" w:space="0" w:color="auto"/>
                                                  </w:divBdr>
                                                  <w:divsChild>
                                                    <w:div w:id="1721322135">
                                                      <w:marLeft w:val="0"/>
                                                      <w:marRight w:val="0"/>
                                                      <w:marTop w:val="0"/>
                                                      <w:marBottom w:val="0"/>
                                                      <w:divBdr>
                                                        <w:top w:val="none" w:sz="0" w:space="0" w:color="auto"/>
                                                        <w:left w:val="none" w:sz="0" w:space="0" w:color="auto"/>
                                                        <w:bottom w:val="none" w:sz="0" w:space="0" w:color="auto"/>
                                                        <w:right w:val="none" w:sz="0" w:space="0" w:color="auto"/>
                                                      </w:divBdr>
                                                      <w:divsChild>
                                                        <w:div w:id="1835800334">
                                                          <w:marLeft w:val="0"/>
                                                          <w:marRight w:val="0"/>
                                                          <w:marTop w:val="0"/>
                                                          <w:marBottom w:val="0"/>
                                                          <w:divBdr>
                                                            <w:top w:val="none" w:sz="0" w:space="0" w:color="auto"/>
                                                            <w:left w:val="none" w:sz="0" w:space="0" w:color="auto"/>
                                                            <w:bottom w:val="none" w:sz="0" w:space="0" w:color="auto"/>
                                                            <w:right w:val="none" w:sz="0" w:space="0" w:color="auto"/>
                                                          </w:divBdr>
                                                          <w:divsChild>
                                                            <w:div w:id="1742217838">
                                                              <w:marLeft w:val="0"/>
                                                              <w:marRight w:val="0"/>
                                                              <w:marTop w:val="0"/>
                                                              <w:marBottom w:val="0"/>
                                                              <w:divBdr>
                                                                <w:top w:val="none" w:sz="0" w:space="0" w:color="auto"/>
                                                                <w:left w:val="none" w:sz="0" w:space="0" w:color="auto"/>
                                                                <w:bottom w:val="none" w:sz="0" w:space="0" w:color="auto"/>
                                                                <w:right w:val="none" w:sz="0" w:space="0" w:color="auto"/>
                                                              </w:divBdr>
                                                              <w:divsChild>
                                                                <w:div w:id="261109640">
                                                                  <w:marLeft w:val="0"/>
                                                                  <w:marRight w:val="0"/>
                                                                  <w:marTop w:val="0"/>
                                                                  <w:marBottom w:val="0"/>
                                                                  <w:divBdr>
                                                                    <w:top w:val="none" w:sz="0" w:space="0" w:color="auto"/>
                                                                    <w:left w:val="none" w:sz="0" w:space="0" w:color="auto"/>
                                                                    <w:bottom w:val="none" w:sz="0" w:space="0" w:color="auto"/>
                                                                    <w:right w:val="none" w:sz="0" w:space="0" w:color="auto"/>
                                                                  </w:divBdr>
                                                                </w:div>
                                                                <w:div w:id="204729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498234">
                                                          <w:marLeft w:val="0"/>
                                                          <w:marRight w:val="0"/>
                                                          <w:marTop w:val="0"/>
                                                          <w:marBottom w:val="0"/>
                                                          <w:divBdr>
                                                            <w:top w:val="none" w:sz="0" w:space="0" w:color="auto"/>
                                                            <w:left w:val="none" w:sz="0" w:space="0" w:color="auto"/>
                                                            <w:bottom w:val="none" w:sz="0" w:space="0" w:color="auto"/>
                                                            <w:right w:val="none" w:sz="0" w:space="0" w:color="auto"/>
                                                          </w:divBdr>
                                                          <w:divsChild>
                                                            <w:div w:id="875390293">
                                                              <w:marLeft w:val="0"/>
                                                              <w:marRight w:val="0"/>
                                                              <w:marTop w:val="0"/>
                                                              <w:marBottom w:val="0"/>
                                                              <w:divBdr>
                                                                <w:top w:val="none" w:sz="0" w:space="0" w:color="auto"/>
                                                                <w:left w:val="none" w:sz="0" w:space="0" w:color="auto"/>
                                                                <w:bottom w:val="none" w:sz="0" w:space="0" w:color="auto"/>
                                                                <w:right w:val="none" w:sz="0" w:space="0" w:color="auto"/>
                                                              </w:divBdr>
                                                              <w:divsChild>
                                                                <w:div w:id="2062514334">
                                                                  <w:marLeft w:val="0"/>
                                                                  <w:marRight w:val="0"/>
                                                                  <w:marTop w:val="0"/>
                                                                  <w:marBottom w:val="0"/>
                                                                  <w:divBdr>
                                                                    <w:top w:val="none" w:sz="0" w:space="0" w:color="auto"/>
                                                                    <w:left w:val="none" w:sz="0" w:space="0" w:color="auto"/>
                                                                    <w:bottom w:val="none" w:sz="0" w:space="0" w:color="auto"/>
                                                                    <w:right w:val="none" w:sz="0" w:space="0" w:color="auto"/>
                                                                  </w:divBdr>
                                                                </w:div>
                                                                <w:div w:id="182258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1113">
                                                      <w:marLeft w:val="0"/>
                                                      <w:marRight w:val="0"/>
                                                      <w:marTop w:val="0"/>
                                                      <w:marBottom w:val="0"/>
                                                      <w:divBdr>
                                                        <w:top w:val="none" w:sz="0" w:space="0" w:color="auto"/>
                                                        <w:left w:val="none" w:sz="0" w:space="0" w:color="auto"/>
                                                        <w:bottom w:val="none" w:sz="0" w:space="0" w:color="auto"/>
                                                        <w:right w:val="none" w:sz="0" w:space="0" w:color="auto"/>
                                                      </w:divBdr>
                                                      <w:divsChild>
                                                        <w:div w:id="34506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678509867">
      <w:bodyDiv w:val="1"/>
      <w:marLeft w:val="0"/>
      <w:marRight w:val="0"/>
      <w:marTop w:val="0"/>
      <w:marBottom w:val="0"/>
      <w:divBdr>
        <w:top w:val="none" w:sz="0" w:space="0" w:color="auto"/>
        <w:left w:val="none" w:sz="0" w:space="0" w:color="auto"/>
        <w:bottom w:val="none" w:sz="0" w:space="0" w:color="auto"/>
        <w:right w:val="none" w:sz="0" w:space="0" w:color="auto"/>
      </w:divBdr>
    </w:div>
    <w:div w:id="847333994">
      <w:bodyDiv w:val="1"/>
      <w:marLeft w:val="0"/>
      <w:marRight w:val="0"/>
      <w:marTop w:val="0"/>
      <w:marBottom w:val="0"/>
      <w:divBdr>
        <w:top w:val="none" w:sz="0" w:space="0" w:color="auto"/>
        <w:left w:val="none" w:sz="0" w:space="0" w:color="auto"/>
        <w:bottom w:val="none" w:sz="0" w:space="0" w:color="auto"/>
        <w:right w:val="none" w:sz="0" w:space="0" w:color="auto"/>
      </w:divBdr>
      <w:divsChild>
        <w:div w:id="1049035394">
          <w:marLeft w:val="0"/>
          <w:marRight w:val="0"/>
          <w:marTop w:val="0"/>
          <w:marBottom w:val="0"/>
          <w:divBdr>
            <w:top w:val="none" w:sz="0" w:space="0" w:color="auto"/>
            <w:left w:val="none" w:sz="0" w:space="0" w:color="auto"/>
            <w:bottom w:val="none" w:sz="0" w:space="0" w:color="auto"/>
            <w:right w:val="none" w:sz="0" w:space="0" w:color="auto"/>
          </w:divBdr>
          <w:divsChild>
            <w:div w:id="668944013">
              <w:marLeft w:val="0"/>
              <w:marRight w:val="0"/>
              <w:marTop w:val="0"/>
              <w:marBottom w:val="0"/>
              <w:divBdr>
                <w:top w:val="none" w:sz="0" w:space="0" w:color="auto"/>
                <w:left w:val="none" w:sz="0" w:space="0" w:color="auto"/>
                <w:bottom w:val="none" w:sz="0" w:space="0" w:color="auto"/>
                <w:right w:val="none" w:sz="0" w:space="0" w:color="auto"/>
              </w:divBdr>
              <w:divsChild>
                <w:div w:id="694502566">
                  <w:marLeft w:val="0"/>
                  <w:marRight w:val="0"/>
                  <w:marTop w:val="0"/>
                  <w:marBottom w:val="0"/>
                  <w:divBdr>
                    <w:top w:val="none" w:sz="0" w:space="0" w:color="auto"/>
                    <w:left w:val="none" w:sz="0" w:space="0" w:color="auto"/>
                    <w:bottom w:val="none" w:sz="0" w:space="0" w:color="auto"/>
                    <w:right w:val="none" w:sz="0" w:space="0" w:color="auto"/>
                  </w:divBdr>
                  <w:divsChild>
                    <w:div w:id="907299860">
                      <w:marLeft w:val="0"/>
                      <w:marRight w:val="0"/>
                      <w:marTop w:val="45"/>
                      <w:marBottom w:val="0"/>
                      <w:divBdr>
                        <w:top w:val="none" w:sz="0" w:space="0" w:color="auto"/>
                        <w:left w:val="none" w:sz="0" w:space="0" w:color="auto"/>
                        <w:bottom w:val="none" w:sz="0" w:space="0" w:color="auto"/>
                        <w:right w:val="none" w:sz="0" w:space="0" w:color="auto"/>
                      </w:divBdr>
                      <w:divsChild>
                        <w:div w:id="1700084882">
                          <w:marLeft w:val="0"/>
                          <w:marRight w:val="0"/>
                          <w:marTop w:val="0"/>
                          <w:marBottom w:val="0"/>
                          <w:divBdr>
                            <w:top w:val="none" w:sz="0" w:space="0" w:color="auto"/>
                            <w:left w:val="none" w:sz="0" w:space="0" w:color="auto"/>
                            <w:bottom w:val="none" w:sz="0" w:space="0" w:color="auto"/>
                            <w:right w:val="none" w:sz="0" w:space="0" w:color="auto"/>
                          </w:divBdr>
                          <w:divsChild>
                            <w:div w:id="262956689">
                              <w:marLeft w:val="2070"/>
                              <w:marRight w:val="3810"/>
                              <w:marTop w:val="0"/>
                              <w:marBottom w:val="0"/>
                              <w:divBdr>
                                <w:top w:val="none" w:sz="0" w:space="0" w:color="auto"/>
                                <w:left w:val="none" w:sz="0" w:space="0" w:color="auto"/>
                                <w:bottom w:val="none" w:sz="0" w:space="0" w:color="auto"/>
                                <w:right w:val="none" w:sz="0" w:space="0" w:color="auto"/>
                              </w:divBdr>
                              <w:divsChild>
                                <w:div w:id="1251744140">
                                  <w:marLeft w:val="0"/>
                                  <w:marRight w:val="0"/>
                                  <w:marTop w:val="0"/>
                                  <w:marBottom w:val="0"/>
                                  <w:divBdr>
                                    <w:top w:val="none" w:sz="0" w:space="0" w:color="auto"/>
                                    <w:left w:val="none" w:sz="0" w:space="0" w:color="auto"/>
                                    <w:bottom w:val="none" w:sz="0" w:space="0" w:color="auto"/>
                                    <w:right w:val="none" w:sz="0" w:space="0" w:color="auto"/>
                                  </w:divBdr>
                                  <w:divsChild>
                                    <w:div w:id="1272738112">
                                      <w:marLeft w:val="0"/>
                                      <w:marRight w:val="0"/>
                                      <w:marTop w:val="0"/>
                                      <w:marBottom w:val="0"/>
                                      <w:divBdr>
                                        <w:top w:val="none" w:sz="0" w:space="0" w:color="auto"/>
                                        <w:left w:val="none" w:sz="0" w:space="0" w:color="auto"/>
                                        <w:bottom w:val="none" w:sz="0" w:space="0" w:color="auto"/>
                                        <w:right w:val="none" w:sz="0" w:space="0" w:color="auto"/>
                                      </w:divBdr>
                                      <w:divsChild>
                                        <w:div w:id="834807582">
                                          <w:marLeft w:val="0"/>
                                          <w:marRight w:val="0"/>
                                          <w:marTop w:val="0"/>
                                          <w:marBottom w:val="0"/>
                                          <w:divBdr>
                                            <w:top w:val="none" w:sz="0" w:space="0" w:color="auto"/>
                                            <w:left w:val="none" w:sz="0" w:space="0" w:color="auto"/>
                                            <w:bottom w:val="none" w:sz="0" w:space="0" w:color="auto"/>
                                            <w:right w:val="none" w:sz="0" w:space="0" w:color="auto"/>
                                          </w:divBdr>
                                          <w:divsChild>
                                            <w:div w:id="1514490323">
                                              <w:marLeft w:val="0"/>
                                              <w:marRight w:val="0"/>
                                              <w:marTop w:val="90"/>
                                              <w:marBottom w:val="0"/>
                                              <w:divBdr>
                                                <w:top w:val="none" w:sz="0" w:space="0" w:color="auto"/>
                                                <w:left w:val="none" w:sz="0" w:space="0" w:color="auto"/>
                                                <w:bottom w:val="none" w:sz="0" w:space="0" w:color="auto"/>
                                                <w:right w:val="none" w:sz="0" w:space="0" w:color="auto"/>
                                              </w:divBdr>
                                              <w:divsChild>
                                                <w:div w:id="1609657874">
                                                  <w:marLeft w:val="0"/>
                                                  <w:marRight w:val="0"/>
                                                  <w:marTop w:val="0"/>
                                                  <w:marBottom w:val="0"/>
                                                  <w:divBdr>
                                                    <w:top w:val="none" w:sz="0" w:space="0" w:color="auto"/>
                                                    <w:left w:val="none" w:sz="0" w:space="0" w:color="auto"/>
                                                    <w:bottom w:val="none" w:sz="0" w:space="0" w:color="auto"/>
                                                    <w:right w:val="none" w:sz="0" w:space="0" w:color="auto"/>
                                                  </w:divBdr>
                                                  <w:divsChild>
                                                    <w:div w:id="893469299">
                                                      <w:marLeft w:val="0"/>
                                                      <w:marRight w:val="0"/>
                                                      <w:marTop w:val="0"/>
                                                      <w:marBottom w:val="0"/>
                                                      <w:divBdr>
                                                        <w:top w:val="none" w:sz="0" w:space="0" w:color="auto"/>
                                                        <w:left w:val="none" w:sz="0" w:space="0" w:color="auto"/>
                                                        <w:bottom w:val="none" w:sz="0" w:space="0" w:color="auto"/>
                                                        <w:right w:val="none" w:sz="0" w:space="0" w:color="auto"/>
                                                      </w:divBdr>
                                                      <w:divsChild>
                                                        <w:div w:id="1405687314">
                                                          <w:marLeft w:val="0"/>
                                                          <w:marRight w:val="0"/>
                                                          <w:marTop w:val="0"/>
                                                          <w:marBottom w:val="0"/>
                                                          <w:divBdr>
                                                            <w:top w:val="none" w:sz="0" w:space="0" w:color="auto"/>
                                                            <w:left w:val="none" w:sz="0" w:space="0" w:color="auto"/>
                                                            <w:bottom w:val="none" w:sz="0" w:space="0" w:color="auto"/>
                                                            <w:right w:val="none" w:sz="0" w:space="0" w:color="auto"/>
                                                          </w:divBdr>
                                                          <w:divsChild>
                                                            <w:div w:id="1022245300">
                                                              <w:marLeft w:val="0"/>
                                                              <w:marRight w:val="0"/>
                                                              <w:marTop w:val="0"/>
                                                              <w:marBottom w:val="390"/>
                                                              <w:divBdr>
                                                                <w:top w:val="none" w:sz="0" w:space="0" w:color="auto"/>
                                                                <w:left w:val="none" w:sz="0" w:space="0" w:color="auto"/>
                                                                <w:bottom w:val="none" w:sz="0" w:space="0" w:color="auto"/>
                                                                <w:right w:val="none" w:sz="0" w:space="0" w:color="auto"/>
                                                              </w:divBdr>
                                                              <w:divsChild>
                                                                <w:div w:id="173956087">
                                                                  <w:marLeft w:val="0"/>
                                                                  <w:marRight w:val="0"/>
                                                                  <w:marTop w:val="0"/>
                                                                  <w:marBottom w:val="0"/>
                                                                  <w:divBdr>
                                                                    <w:top w:val="none" w:sz="0" w:space="0" w:color="auto"/>
                                                                    <w:left w:val="none" w:sz="0" w:space="0" w:color="auto"/>
                                                                    <w:bottom w:val="none" w:sz="0" w:space="0" w:color="auto"/>
                                                                    <w:right w:val="none" w:sz="0" w:space="0" w:color="auto"/>
                                                                  </w:divBdr>
                                                                  <w:divsChild>
                                                                    <w:div w:id="56587279">
                                                                      <w:marLeft w:val="0"/>
                                                                      <w:marRight w:val="0"/>
                                                                      <w:marTop w:val="0"/>
                                                                      <w:marBottom w:val="0"/>
                                                                      <w:divBdr>
                                                                        <w:top w:val="none" w:sz="0" w:space="0" w:color="auto"/>
                                                                        <w:left w:val="none" w:sz="0" w:space="0" w:color="auto"/>
                                                                        <w:bottom w:val="none" w:sz="0" w:space="0" w:color="auto"/>
                                                                        <w:right w:val="none" w:sz="0" w:space="0" w:color="auto"/>
                                                                      </w:divBdr>
                                                                      <w:divsChild>
                                                                        <w:div w:id="2034113041">
                                                                          <w:marLeft w:val="0"/>
                                                                          <w:marRight w:val="0"/>
                                                                          <w:marTop w:val="0"/>
                                                                          <w:marBottom w:val="0"/>
                                                                          <w:divBdr>
                                                                            <w:top w:val="none" w:sz="0" w:space="0" w:color="auto"/>
                                                                            <w:left w:val="none" w:sz="0" w:space="0" w:color="auto"/>
                                                                            <w:bottom w:val="none" w:sz="0" w:space="0" w:color="auto"/>
                                                                            <w:right w:val="none" w:sz="0" w:space="0" w:color="auto"/>
                                                                          </w:divBdr>
                                                                          <w:divsChild>
                                                                            <w:div w:id="147884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2261367">
      <w:bodyDiv w:val="1"/>
      <w:marLeft w:val="0"/>
      <w:marRight w:val="0"/>
      <w:marTop w:val="0"/>
      <w:marBottom w:val="0"/>
      <w:divBdr>
        <w:top w:val="none" w:sz="0" w:space="0" w:color="auto"/>
        <w:left w:val="none" w:sz="0" w:space="0" w:color="auto"/>
        <w:bottom w:val="none" w:sz="0" w:space="0" w:color="auto"/>
        <w:right w:val="none" w:sz="0" w:space="0" w:color="auto"/>
      </w:divBdr>
      <w:divsChild>
        <w:div w:id="941061700">
          <w:marLeft w:val="0"/>
          <w:marRight w:val="1"/>
          <w:marTop w:val="0"/>
          <w:marBottom w:val="0"/>
          <w:divBdr>
            <w:top w:val="none" w:sz="0" w:space="0" w:color="auto"/>
            <w:left w:val="none" w:sz="0" w:space="0" w:color="auto"/>
            <w:bottom w:val="none" w:sz="0" w:space="0" w:color="auto"/>
            <w:right w:val="none" w:sz="0" w:space="0" w:color="auto"/>
          </w:divBdr>
          <w:divsChild>
            <w:div w:id="1958216605">
              <w:marLeft w:val="0"/>
              <w:marRight w:val="0"/>
              <w:marTop w:val="0"/>
              <w:marBottom w:val="0"/>
              <w:divBdr>
                <w:top w:val="none" w:sz="0" w:space="0" w:color="auto"/>
                <w:left w:val="none" w:sz="0" w:space="0" w:color="auto"/>
                <w:bottom w:val="none" w:sz="0" w:space="0" w:color="auto"/>
                <w:right w:val="none" w:sz="0" w:space="0" w:color="auto"/>
              </w:divBdr>
              <w:divsChild>
                <w:div w:id="1287272018">
                  <w:marLeft w:val="0"/>
                  <w:marRight w:val="1"/>
                  <w:marTop w:val="0"/>
                  <w:marBottom w:val="0"/>
                  <w:divBdr>
                    <w:top w:val="none" w:sz="0" w:space="0" w:color="auto"/>
                    <w:left w:val="none" w:sz="0" w:space="0" w:color="auto"/>
                    <w:bottom w:val="none" w:sz="0" w:space="0" w:color="auto"/>
                    <w:right w:val="none" w:sz="0" w:space="0" w:color="auto"/>
                  </w:divBdr>
                  <w:divsChild>
                    <w:div w:id="383871893">
                      <w:marLeft w:val="0"/>
                      <w:marRight w:val="0"/>
                      <w:marTop w:val="0"/>
                      <w:marBottom w:val="0"/>
                      <w:divBdr>
                        <w:top w:val="none" w:sz="0" w:space="0" w:color="auto"/>
                        <w:left w:val="none" w:sz="0" w:space="0" w:color="auto"/>
                        <w:bottom w:val="none" w:sz="0" w:space="0" w:color="auto"/>
                        <w:right w:val="none" w:sz="0" w:space="0" w:color="auto"/>
                      </w:divBdr>
                      <w:divsChild>
                        <w:div w:id="1011835404">
                          <w:marLeft w:val="0"/>
                          <w:marRight w:val="0"/>
                          <w:marTop w:val="0"/>
                          <w:marBottom w:val="0"/>
                          <w:divBdr>
                            <w:top w:val="none" w:sz="0" w:space="0" w:color="auto"/>
                            <w:left w:val="none" w:sz="0" w:space="0" w:color="auto"/>
                            <w:bottom w:val="none" w:sz="0" w:space="0" w:color="auto"/>
                            <w:right w:val="none" w:sz="0" w:space="0" w:color="auto"/>
                          </w:divBdr>
                          <w:divsChild>
                            <w:div w:id="665548963">
                              <w:marLeft w:val="0"/>
                              <w:marRight w:val="0"/>
                              <w:marTop w:val="0"/>
                              <w:marBottom w:val="0"/>
                              <w:divBdr>
                                <w:top w:val="none" w:sz="0" w:space="0" w:color="auto"/>
                                <w:left w:val="none" w:sz="0" w:space="0" w:color="auto"/>
                                <w:bottom w:val="none" w:sz="0" w:space="0" w:color="auto"/>
                                <w:right w:val="none" w:sz="0" w:space="0" w:color="auto"/>
                              </w:divBdr>
                              <w:divsChild>
                                <w:div w:id="411852958">
                                  <w:marLeft w:val="0"/>
                                  <w:marRight w:val="0"/>
                                  <w:marTop w:val="120"/>
                                  <w:marBottom w:val="0"/>
                                  <w:divBdr>
                                    <w:top w:val="none" w:sz="0" w:space="0" w:color="auto"/>
                                    <w:left w:val="none" w:sz="0" w:space="0" w:color="auto"/>
                                    <w:bottom w:val="none" w:sz="0" w:space="0" w:color="auto"/>
                                    <w:right w:val="none" w:sz="0" w:space="0" w:color="auto"/>
                                  </w:divBdr>
                                  <w:divsChild>
                                    <w:div w:id="1828133603">
                                      <w:marLeft w:val="0"/>
                                      <w:marRight w:val="0"/>
                                      <w:marTop w:val="0"/>
                                      <w:marBottom w:val="0"/>
                                      <w:divBdr>
                                        <w:top w:val="none" w:sz="0" w:space="0" w:color="auto"/>
                                        <w:left w:val="none" w:sz="0" w:space="0" w:color="auto"/>
                                        <w:bottom w:val="none" w:sz="0" w:space="0" w:color="auto"/>
                                        <w:right w:val="none" w:sz="0" w:space="0" w:color="auto"/>
                                      </w:divBdr>
                                      <w:divsChild>
                                        <w:div w:id="45771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7354352">
      <w:bodyDiv w:val="1"/>
      <w:marLeft w:val="0"/>
      <w:marRight w:val="0"/>
      <w:marTop w:val="0"/>
      <w:marBottom w:val="0"/>
      <w:divBdr>
        <w:top w:val="none" w:sz="0" w:space="0" w:color="auto"/>
        <w:left w:val="none" w:sz="0" w:space="0" w:color="auto"/>
        <w:bottom w:val="none" w:sz="0" w:space="0" w:color="auto"/>
        <w:right w:val="none" w:sz="0" w:space="0" w:color="auto"/>
      </w:divBdr>
      <w:divsChild>
        <w:div w:id="1839229148">
          <w:marLeft w:val="1"/>
          <w:marRight w:val="1"/>
          <w:marTop w:val="0"/>
          <w:marBottom w:val="0"/>
          <w:divBdr>
            <w:top w:val="none" w:sz="0" w:space="0" w:color="auto"/>
            <w:left w:val="none" w:sz="0" w:space="0" w:color="auto"/>
            <w:bottom w:val="none" w:sz="0" w:space="0" w:color="auto"/>
            <w:right w:val="none" w:sz="0" w:space="0" w:color="auto"/>
          </w:divBdr>
          <w:divsChild>
            <w:div w:id="224997509">
              <w:marLeft w:val="0"/>
              <w:marRight w:val="0"/>
              <w:marTop w:val="0"/>
              <w:marBottom w:val="0"/>
              <w:divBdr>
                <w:top w:val="none" w:sz="0" w:space="0" w:color="auto"/>
                <w:left w:val="none" w:sz="0" w:space="0" w:color="auto"/>
                <w:bottom w:val="none" w:sz="0" w:space="0" w:color="auto"/>
                <w:right w:val="none" w:sz="0" w:space="0" w:color="auto"/>
              </w:divBdr>
              <w:divsChild>
                <w:div w:id="371424478">
                  <w:marLeft w:val="0"/>
                  <w:marRight w:val="0"/>
                  <w:marTop w:val="0"/>
                  <w:marBottom w:val="0"/>
                  <w:divBdr>
                    <w:top w:val="none" w:sz="0" w:space="0" w:color="auto"/>
                    <w:left w:val="none" w:sz="0" w:space="0" w:color="auto"/>
                    <w:bottom w:val="none" w:sz="0" w:space="0" w:color="auto"/>
                    <w:right w:val="none" w:sz="0" w:space="0" w:color="auto"/>
                  </w:divBdr>
                  <w:divsChild>
                    <w:div w:id="677150149">
                      <w:marLeft w:val="0"/>
                      <w:marRight w:val="0"/>
                      <w:marTop w:val="0"/>
                      <w:marBottom w:val="0"/>
                      <w:divBdr>
                        <w:top w:val="none" w:sz="0" w:space="0" w:color="auto"/>
                        <w:left w:val="none" w:sz="0" w:space="0" w:color="auto"/>
                        <w:bottom w:val="none" w:sz="0" w:space="0" w:color="auto"/>
                        <w:right w:val="none" w:sz="0" w:space="0" w:color="auto"/>
                      </w:divBdr>
                      <w:divsChild>
                        <w:div w:id="1848133915">
                          <w:marLeft w:val="60"/>
                          <w:marRight w:val="0"/>
                          <w:marTop w:val="0"/>
                          <w:marBottom w:val="0"/>
                          <w:divBdr>
                            <w:top w:val="none" w:sz="0" w:space="0" w:color="auto"/>
                            <w:left w:val="single" w:sz="24" w:space="6" w:color="99C6D7"/>
                            <w:bottom w:val="none" w:sz="0" w:space="0" w:color="auto"/>
                            <w:right w:val="none" w:sz="0" w:space="0" w:color="auto"/>
                          </w:divBdr>
                        </w:div>
                      </w:divsChild>
                    </w:div>
                  </w:divsChild>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821537351">
      <w:bodyDiv w:val="1"/>
      <w:marLeft w:val="0"/>
      <w:marRight w:val="0"/>
      <w:marTop w:val="0"/>
      <w:marBottom w:val="0"/>
      <w:divBdr>
        <w:top w:val="none" w:sz="0" w:space="0" w:color="auto"/>
        <w:left w:val="none" w:sz="0" w:space="0" w:color="auto"/>
        <w:bottom w:val="none" w:sz="0" w:space="0" w:color="auto"/>
        <w:right w:val="none" w:sz="0" w:space="0" w:color="auto"/>
      </w:divBdr>
    </w:div>
    <w:div w:id="1822966578">
      <w:bodyDiv w:val="1"/>
      <w:marLeft w:val="0"/>
      <w:marRight w:val="0"/>
      <w:marTop w:val="0"/>
      <w:marBottom w:val="0"/>
      <w:divBdr>
        <w:top w:val="none" w:sz="0" w:space="0" w:color="auto"/>
        <w:left w:val="none" w:sz="0" w:space="0" w:color="auto"/>
        <w:bottom w:val="none" w:sz="0" w:space="0" w:color="auto"/>
        <w:right w:val="none" w:sz="0" w:space="0" w:color="auto"/>
      </w:divBdr>
    </w:div>
    <w:div w:id="195312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www.innatepotatoes.com/" TargetMode="External"/><Relationship Id="rId26" Type="http://schemas.openxmlformats.org/officeDocument/2006/relationships/hyperlink" Target="http://www.ncbi.nlm.nih.gov/nuccore/AF234297.1" TargetMode="External"/><Relationship Id="rId39" Type="http://schemas.openxmlformats.org/officeDocument/2006/relationships/hyperlink" Target="http://www.fao.org/faostat/en/" TargetMode="External"/><Relationship Id="rId21" Type="http://schemas.openxmlformats.org/officeDocument/2006/relationships/image" Target="media/image4.png"/><Relationship Id="rId34" Type="http://schemas.openxmlformats.org/officeDocument/2006/relationships/hyperlink" Target="http://www.ncbi.nlm.nih.gov/protein/AAL75450" TargetMode="External"/><Relationship Id="rId42" Type="http://schemas.openxmlformats.org/officeDocument/2006/relationships/hyperlink" Target="http://www.foodstandards.gov.au/consumer/gmfood/Pages/Response-to-Heinemann-et-al-on-the-regulation-of-GM-crops-and-foods-developed-using-gene-silencing.aspx" TargetMode="External"/><Relationship Id="rId47" Type="http://schemas.openxmlformats.org/officeDocument/2006/relationships/hyperlink" Target="https://www.oecd.org/env/ehs/biotrack/46815598.pdf" TargetMode="External"/><Relationship Id="rId50" Type="http://schemas.openxmlformats.org/officeDocument/2006/relationships/hyperlink" Target="https://www.ncbi.nlm.nih.gov/pubmed/?term=Martin%20MD%5BAuthor%5D&amp;cauthor=true&amp;cauthor_uid=28030580" TargetMode="External"/><Relationship Id="rId55"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webSettings" Target="webSettings.xml"/><Relationship Id="rId24" Type="http://schemas.openxmlformats.org/officeDocument/2006/relationships/image" Target="media/image7.png"/><Relationship Id="rId32" Type="http://schemas.openxmlformats.org/officeDocument/2006/relationships/hyperlink" Target="http://www.allergenonline.org" TargetMode="External"/><Relationship Id="rId37" Type="http://schemas.openxmlformats.org/officeDocument/2006/relationships/hyperlink" Target="https://www.inspection.gc.ca/plant-health/potatoes/potato-varieties/snowden/eng/1312587385900/1312587385901" TargetMode="External"/><Relationship Id="rId40" Type="http://schemas.openxmlformats.org/officeDocument/2006/relationships/hyperlink" Target="https://www.fda.gov/food/chemicals/detection-and-quantitation-acrylamide-foods" TargetMode="External"/><Relationship Id="rId45" Type="http://schemas.openxmlformats.org/officeDocument/2006/relationships/hyperlink" Target="http://www.oecd.org/officialdocuments/displaydocumentpdf?cote=ENV/JM/MONO%20(2003)10&amp;doclanguage=en" TargetMode="External"/><Relationship Id="rId53" Type="http://schemas.openxmlformats.org/officeDocument/2006/relationships/image" Target="media/image15.png"/><Relationship Id="rId5" Type="http://schemas.openxmlformats.org/officeDocument/2006/relationships/customXml" Target="../customXml/item5.xml"/><Relationship Id="rId10" Type="http://schemas.openxmlformats.org/officeDocument/2006/relationships/settings" Target="settings.xml"/><Relationship Id="rId19"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hyperlink" Target="https://www.foodstandards.gov.au/code/applications/Pages/A1139.aspx" TargetMode="External"/><Relationship Id="rId52" Type="http://schemas.openxmlformats.org/officeDocument/2006/relationships/hyperlink" Target="https://www.ncbi.nlm.nih.gov/pubmed/28030580"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3.jpeg"/><Relationship Id="rId43" Type="http://schemas.openxmlformats.org/officeDocument/2006/relationships/hyperlink" Target="https://www.foodstandards.gov.au/code/applications/Pages/A1128GMPotatoE12.aspx" TargetMode="External"/><Relationship Id="rId48" Type="http://schemas.openxmlformats.org/officeDocument/2006/relationships/hyperlink" Target="https://link.springer.com/journal/12230" TargetMode="External"/><Relationship Id="rId56" Type="http://schemas.openxmlformats.org/officeDocument/2006/relationships/theme" Target="theme/theme1.xml"/><Relationship Id="rId8" Type="http://schemas.openxmlformats.org/officeDocument/2006/relationships/numbering" Target="numbering.xml"/><Relationship Id="rId51" Type="http://schemas.openxmlformats.org/officeDocument/2006/relationships/hyperlink" Target="https://www.ncbi.nlm.nih.gov/pubmed/?term=Ristaino%20JB%5BAuthor%5D&amp;cauthor=true&amp;cauthor_uid=28030580"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hyperlink" Target="https://www.ncbi.nlm.nih.gov/nuccore/AF234297.1" TargetMode="External"/><Relationship Id="rId33" Type="http://schemas.openxmlformats.org/officeDocument/2006/relationships/hyperlink" Target="https://www.ncbi.nlm.nih.gov/protein/18542113" TargetMode="External"/><Relationship Id="rId38" Type="http://schemas.openxmlformats.org/officeDocument/2006/relationships/hyperlink" Target="https://www.inspection.gc.ca/plant-health/plants-with-novel-traits/applicants/directive-94-08/biology-documents/solanum-tuberosum-l-/eng/1330982063974/1330982145930" TargetMode="External"/><Relationship Id="rId46" Type="http://schemas.openxmlformats.org/officeDocument/2006/relationships/hyperlink" Target="https://www.oecd.org/env/ehs/biotrack/46815167.pdf" TargetMode="External"/><Relationship Id="rId20" Type="http://schemas.openxmlformats.org/officeDocument/2006/relationships/image" Target="media/image3.png"/><Relationship Id="rId41" Type="http://schemas.openxmlformats.org/officeDocument/2006/relationships/hyperlink" Target="https://www.fda.gov/regulatory-information/search-fda-guidance-documents/guidance-industry-acrylamide-foods" TargetMode="External"/><Relationship Id="rId54" Type="http://schemas.openxmlformats.org/officeDocument/2006/relationships/image" Target="media/image16.png"/><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hyperlink" Target="https://www.ncbi.nlm.nih.gov/pubmed/?term=Saville%20AC%5BAuthor%5D&amp;cauthor=true&amp;cauthor_uid=28030580"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ncbi.nlm.nih.gov/protein/AAL75450" TargetMode="External"/><Relationship Id="rId3" Type="http://schemas.openxmlformats.org/officeDocument/2006/relationships/hyperlink" Target="https://www.europotato.org/varieties/view/Snowden-E" TargetMode="External"/><Relationship Id="rId7" Type="http://schemas.openxmlformats.org/officeDocument/2006/relationships/hyperlink" Target="http://www.ncbi.nlm.nih.gov/protein/18542113" TargetMode="External"/><Relationship Id="rId2" Type="http://schemas.openxmlformats.org/officeDocument/2006/relationships/hyperlink" Target="https://www.foodstandards.gov.au/consumer/chemicals/acrylamide/Pages/default.aspx" TargetMode="External"/><Relationship Id="rId1" Type="http://schemas.openxmlformats.org/officeDocument/2006/relationships/hyperlink" Target="http://www.innatepotatoes.com/" TargetMode="External"/><Relationship Id="rId6" Type="http://schemas.openxmlformats.org/officeDocument/2006/relationships/hyperlink" Target="http://www.allergenonline.org" TargetMode="External"/><Relationship Id="rId5" Type="http://schemas.openxmlformats.org/officeDocument/2006/relationships/hyperlink" Target="http://solanaceae.plantbiology.msu.edu/pgsc_download.shtml" TargetMode="External"/><Relationship Id="rId4" Type="http://schemas.openxmlformats.org/officeDocument/2006/relationships/hyperlink" Target="http://www.ncbi.nlm.nih.gov/nuccore/AF234297.1" TargetMode="External"/><Relationship Id="rId9" Type="http://schemas.openxmlformats.org/officeDocument/2006/relationships/hyperlink" Target="https://www.cropcomposi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A1139</Related_x0020_project>
    <TaxCatchAll xmlns="ec50576e-4a27-4780-a1e1-e59563bc70b8">
      <Value>7</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Evaluation</TermName>
          <TermId xmlns="http://schemas.microsoft.com/office/infopath/2007/PartnerControls">43bd8487-b9f6-4055-946c-a118d364275d</TermId>
        </TermInfo>
      </Terms>
    </bd06d2da0152468b9236b575a71e0e7c>
    <_dlc_DocId xmlns="7e329c68-5cbf-4e54-96e5-e53e71021bd2">WYJEUTFRV6AA-1213028741-158</_dlc_DocId>
    <_dlc_DocIdUrl xmlns="7e329c68-5cbf-4e54-96e5-e53e71021bd2">
      <Url>http://fsanzapps/applications/A1199/_layouts/15/DocIdRedir.aspx?ID=WYJEUTFRV6AA-1213028741-158</Url>
      <Description>WYJEUTFRV6AA-1213028741-158</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F2956-B4C7-4102-B4DE-7F58A04A61F2}">
  <ds:schemaRefs>
    <ds:schemaRef ds:uri="http://purl.org/dc/dcmitype/"/>
    <ds:schemaRef ds:uri="http://purl.org/dc/elements/1.1/"/>
    <ds:schemaRef ds:uri="http://www.w3.org/XML/1998/namespace"/>
    <ds:schemaRef ds:uri="7e329c68-5cbf-4e54-96e5-e53e71021bd2"/>
    <ds:schemaRef ds:uri="ec50576e-4a27-4780-a1e1-e59563bc70b8"/>
    <ds:schemaRef ds:uri="http://schemas.microsoft.com/office/2006/metadata/properties"/>
    <ds:schemaRef ds:uri="http://schemas.microsoft.com/office/infopath/2007/PartnerControls"/>
    <ds:schemaRef ds:uri="http://schemas.microsoft.com/office/2006/documentManagement/types"/>
    <ds:schemaRef ds:uri="http://schemas.openxmlformats.org/package/2006/metadata/core-properties"/>
    <ds:schemaRef ds:uri="http://purl.org/dc/terms/"/>
  </ds:schemaRefs>
</ds:datastoreItem>
</file>

<file path=customXml/itemProps2.xml><?xml version="1.0" encoding="utf-8"?>
<ds:datastoreItem xmlns:ds="http://schemas.openxmlformats.org/officeDocument/2006/customXml" ds:itemID="{6DAB95B1-6D9D-4D70-8FE6-9B882D282095}"/>
</file>

<file path=customXml/itemProps3.xml><?xml version="1.0" encoding="utf-8"?>
<ds:datastoreItem xmlns:ds="http://schemas.openxmlformats.org/officeDocument/2006/customXml" ds:itemID="{AA1F6998-ED0F-4760-9D94-BAF837E3C3A1}"/>
</file>

<file path=customXml/itemProps4.xml><?xml version="1.0" encoding="utf-8"?>
<ds:datastoreItem xmlns:ds="http://schemas.openxmlformats.org/officeDocument/2006/customXml" ds:itemID="{EED34F2B-8872-4A3A-8D0E-DE246BAC9B72}"/>
</file>

<file path=customXml/itemProps5.xml><?xml version="1.0" encoding="utf-8"?>
<ds:datastoreItem xmlns:ds="http://schemas.openxmlformats.org/officeDocument/2006/customXml" ds:itemID="{9EBF2956-B4C7-4102-B4DE-7F58A04A61F2}"/>
</file>

<file path=customXml/itemProps6.xml><?xml version="1.0" encoding="utf-8"?>
<ds:datastoreItem xmlns:ds="http://schemas.openxmlformats.org/officeDocument/2006/customXml" ds:itemID="{EED34F2B-8872-4A3A-8D0E-DE246BAC9B72}">
  <ds:schemaRefs>
    <ds:schemaRef ds:uri="http://www.w3.org/2001/XMLSchema"/>
    <ds:schemaRef ds:uri="http://www.boldonjames.com/2008/01/sie/internal/label"/>
  </ds:schemaRefs>
</ds:datastoreItem>
</file>

<file path=customXml/itemProps7.xml><?xml version="1.0" encoding="utf-8"?>
<ds:datastoreItem xmlns:ds="http://schemas.openxmlformats.org/officeDocument/2006/customXml" ds:itemID="{7F5B04DC-4139-4AC1-9849-217C35D15901}"/>
</file>

<file path=docProps/app.xml><?xml version="1.0" encoding="utf-8"?>
<Properties xmlns="http://schemas.openxmlformats.org/officeDocument/2006/extended-properties" xmlns:vt="http://schemas.openxmlformats.org/officeDocument/2006/docPropsVTypes">
  <Template>Normal</Template>
  <TotalTime>1</TotalTime>
  <Pages>41</Pages>
  <Words>18605</Words>
  <Characters>106051</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12440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itsa</dc:creator>
  <cp:lastModifiedBy>Joanna Richards</cp:lastModifiedBy>
  <cp:revision>2</cp:revision>
  <cp:lastPrinted>2017-05-10T22:49:00Z</cp:lastPrinted>
  <dcterms:created xsi:type="dcterms:W3CDTF">2020-05-21T21:13:00Z</dcterms:created>
  <dcterms:modified xsi:type="dcterms:W3CDTF">2020-05-2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7;#Evaluation|43bd8487-b9f6-4055-946c-a118d364275d</vt:lpwstr>
  </property>
  <property fmtid="{D5CDD505-2E9C-101B-9397-08002B2CF9AE}" pid="5" name="_dlc_DocIdItemGuid">
    <vt:lpwstr>98939be9-fe4a-44e8-add2-568965334f1a</vt:lpwstr>
  </property>
  <property fmtid="{D5CDD505-2E9C-101B-9397-08002B2CF9AE}" pid="6" name="CitaviDocumentProperty_7">
    <vt:lpwstr>A1139</vt:lpwstr>
  </property>
  <property fmtid="{D5CDD505-2E9C-101B-9397-08002B2CF9AE}" pid="7" name="CitaviDocumentProperty_0">
    <vt:lpwstr>29f255a7-bd92-4dac-954d-a73bdb8b337e</vt:lpwstr>
  </property>
  <property fmtid="{D5CDD505-2E9C-101B-9397-08002B2CF9AE}" pid="8" name="CitaviDocumentProperty_6">
    <vt:lpwstr>True</vt:lpwstr>
  </property>
  <property fmtid="{D5CDD505-2E9C-101B-9397-08002B2CF9AE}" pid="9" name="CitaviDocumentProperty_1">
    <vt:lpwstr>5.2.0.8</vt:lpwstr>
  </property>
  <property fmtid="{D5CDD505-2E9C-101B-9397-08002B2CF9AE}" pid="10" name="TitusGUID">
    <vt:lpwstr>bdc669c4-5901-405f-96c0-15611a090d64</vt:lpwstr>
  </property>
  <property fmtid="{D5CDD505-2E9C-101B-9397-08002B2CF9AE}" pid="11" name="CitaviDocumentProperty_8">
    <vt:lpwstr>\\fsintranet\DavWWWRoot\IWG\GMO\Documents\References\Citavi\GM references.ctv5</vt:lpwstr>
  </property>
  <property fmtid="{D5CDD505-2E9C-101B-9397-08002B2CF9AE}" pid="12" name="docIndexRef">
    <vt:lpwstr>b1911369-a9da-4db7-bbd2-2f455c70e9e8</vt:lpwstr>
  </property>
  <property fmtid="{D5CDD505-2E9C-101B-9397-08002B2CF9AE}" pid="13" name="bjSaver">
    <vt:lpwstr>tJLl1rEAGRcMDOlCiy2ca14JeQlcpr4W</vt:lpwstr>
  </property>
  <property fmtid="{D5CDD505-2E9C-101B-9397-08002B2CF9AE}" pid="14"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5" name="bjDocumentLabelXML-0">
    <vt:lpwstr>ames.com/2008/01/sie/internal/label"&gt;&lt;element uid="66ddac19-06c4-4e63-b4dd-d8240d87a23f" value="" /&gt;&lt;/sisl&gt;</vt:lpwstr>
  </property>
  <property fmtid="{D5CDD505-2E9C-101B-9397-08002B2CF9AE}" pid="16" name="bjDocumentSecurityLabel">
    <vt:lpwstr>NO SECURITY CLASSIFICATION REQUIRED</vt:lpwstr>
  </property>
</Properties>
</file>